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3265F9E0"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ins w:id="0" w:author="Lane, Stefanie" w:date="2023-09-11T17:20:00Z">
        <w:r w:rsidR="00197617">
          <w:t>d</w:t>
        </w:r>
      </w:ins>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del w:id="1" w:author="Lane, Stefanie" w:date="2023-09-11T17:18:00Z">
        <w:r w:rsidDel="00E6297B">
          <w:delText>. We examine whether characteristic plant assemblages are consistent over time, whether alpha (</w:delText>
        </w:r>
        <w:r w:rsidDel="00E6297B">
          <w:rPr>
            <w:rFonts w:cstheme="minorHAnsi"/>
          </w:rPr>
          <w:delText>α)</w:delText>
        </w:r>
        <w:r w:rsidDel="00E6297B">
          <w:delText xml:space="preserve"> and beta (</w:delText>
        </w:r>
        <w:r w:rsidDel="00E6297B">
          <w:rPr>
            <w:rFonts w:cstheme="minorHAnsi"/>
          </w:rPr>
          <w:delText>β)</w:delText>
        </w:r>
        <w:r w:rsidDel="00E6297B">
          <w:delText xml:space="preserve"> diversity change within and between assemblages, and whether associated indicator species change.</w:delText>
        </w:r>
      </w:del>
      <w:ins w:id="2" w:author="Lane, Stefanie" w:date="2023-09-11T17:18:00Z">
        <w:r w:rsidR="00E6297B">
          <w:t>.</w:t>
        </w:r>
      </w:ins>
      <w:r>
        <w:t xml:space="preserve"> We found that plant </w:t>
      </w:r>
      <w:r w:rsidRPr="00C57C3F">
        <w:t xml:space="preserve">assemblages were characterized by the </w:t>
      </w:r>
      <w:del w:id="3" w:author="Lane, Stefanie" w:date="2023-09-18T11:40:00Z">
        <w:r w:rsidRPr="00C57C3F" w:rsidDel="00C57C3F">
          <w:delText xml:space="preserve">same </w:delText>
        </w:r>
      </w:del>
      <w:ins w:id="4" w:author="Lane, Stefanie" w:date="2023-09-18T11:40:00Z">
        <w:r w:rsidR="00C57C3F" w:rsidRPr="00C57C3F">
          <w:rPr>
            <w:rPrChange w:id="5" w:author="Lane, Stefanie" w:date="2023-09-18T11:41:00Z">
              <w:rPr>
                <w:highlight w:val="yellow"/>
              </w:rPr>
            </w:rPrChange>
          </w:rPr>
          <w:t>similar</w:t>
        </w:r>
      </w:ins>
      <w:del w:id="6" w:author="Lane, Stefanie" w:date="2023-09-18T11:40:00Z">
        <w:r w:rsidRPr="00C57C3F" w:rsidDel="00C57C3F">
          <w:delText>d</w:delText>
        </w:r>
      </w:del>
      <w:del w:id="7" w:author="Lane, Stefanie" w:date="2023-09-18T11:41:00Z">
        <w:r w:rsidRPr="00C57C3F" w:rsidDel="00C57C3F">
          <w:delText>ominant</w:delText>
        </w:r>
      </w:del>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diversity increased. Further, we found evidence for plant assemblage homogenization through the increased abundance of</w:t>
      </w:r>
      <w:del w:id="8" w:author="Lane, Stefanie" w:date="2023-09-18T11:47:00Z">
        <w:r w:rsidDel="004B3298">
          <w:delText xml:space="preserve"> non-native</w:delText>
        </w:r>
      </w:del>
      <w:r>
        <w:t xml:space="preserve"> </w:t>
      </w:r>
      <w:r w:rsidR="008D4F6C">
        <w:t xml:space="preserve">invasive </w:t>
      </w:r>
      <w:r>
        <w:t>species</w:t>
      </w:r>
      <w:r w:rsidR="008D4F6C">
        <w:t xml:space="preserve"> such as </w:t>
      </w:r>
      <w:r w:rsidR="001B6814">
        <w:t>yellow flag iris (</w:t>
      </w:r>
      <w:r w:rsidR="001B6814">
        <w:rPr>
          <w:i/>
        </w:rPr>
        <w:t>Iris pseudacorus</w:t>
      </w:r>
      <w:r w:rsidR="001B6814">
        <w:t>)</w:t>
      </w:r>
      <w:ins w:id="9" w:author="Lane, Stefanie" w:date="2023-09-18T11:46:00Z">
        <w:r w:rsidR="00401995">
          <w:t xml:space="preserve">, and </w:t>
        </w:r>
      </w:ins>
      <w:ins w:id="10" w:author="Lane, Stefanie" w:date="2023-09-18T11:47:00Z">
        <w:r w:rsidR="004B3298">
          <w:t>reed canary grass (</w:t>
        </w:r>
        <w:r w:rsidR="004B3298">
          <w:rPr>
            <w:i/>
            <w:iCs/>
          </w:rPr>
          <w:t>Phalaris arundinacea</w:t>
        </w:r>
        <w:r w:rsidR="004B3298">
          <w:t>)</w:t>
        </w:r>
      </w:ins>
      <w:del w:id="11" w:author="Lane, Stefanie" w:date="2023-09-18T11:41:00Z">
        <w:r w:rsidR="001B6814" w:rsidDel="00F46E37">
          <w:delText xml:space="preserve"> and </w:delText>
        </w:r>
        <w:r w:rsidR="001B6814" w:rsidRPr="003C7E31" w:rsidDel="00F46E37">
          <w:rPr>
            <w:highlight w:val="yellow"/>
            <w:rPrChange w:id="12" w:author="Lane, Stefanie" w:date="2023-09-11T17:19:00Z">
              <w:rPr/>
            </w:rPrChange>
          </w:rPr>
          <w:delText>reed canary grass (</w:delText>
        </w:r>
        <w:r w:rsidR="001B6814" w:rsidRPr="003C7E31" w:rsidDel="00F46E37">
          <w:rPr>
            <w:i/>
            <w:highlight w:val="yellow"/>
            <w:rPrChange w:id="13" w:author="Lane, Stefanie" w:date="2023-09-11T17:19:00Z">
              <w:rPr>
                <w:i/>
              </w:rPr>
            </w:rPrChange>
          </w:rPr>
          <w:delText>Phalaris arundinacea</w:delText>
        </w:r>
        <w:r w:rsidR="001B6814" w:rsidDel="00F46E37">
          <w:delText>)</w:delText>
        </w:r>
      </w:del>
      <w:r>
        <w:t xml:space="preserve">. These observations may inform concepts of </w:t>
      </w:r>
      <w:r w:rsidRPr="00F46E37">
        <w:t xml:space="preserve">habitat stability in the absence of </w:t>
      </w:r>
      <w:del w:id="14" w:author="Lane, Stefanie" w:date="2023-09-18T11:41:00Z">
        <w:r w:rsidRPr="00F46E37" w:rsidDel="00F46E37">
          <w:delText xml:space="preserve">pulse </w:delText>
        </w:r>
      </w:del>
      <w:ins w:id="15" w:author="Lane, Stefanie" w:date="2023-09-18T11:41:00Z">
        <w:r w:rsidR="00F46E37" w:rsidRPr="00F46E37">
          <w:rPr>
            <w:rPrChange w:id="16" w:author="Lane, Stefanie" w:date="2023-09-18T11:42:00Z">
              <w:rPr>
                <w:highlight w:val="yellow"/>
              </w:rPr>
            </w:rPrChange>
          </w:rPr>
          <w:t>direct anthropogenic</w:t>
        </w:r>
        <w:r w:rsidR="00F46E37" w:rsidRPr="00F46E37">
          <w:t xml:space="preserve"> </w:t>
        </w:r>
      </w:ins>
      <w:r w:rsidRPr="00F46E37">
        <w:t>disturbance</w:t>
      </w:r>
      <w:del w:id="17" w:author="Lane, Stefanie" w:date="2023-09-18T11:42:00Z">
        <w:r w:rsidRPr="00F46E37" w:rsidDel="00F46E37">
          <w:delText xml:space="preserve"> </w:delText>
        </w:r>
      </w:del>
      <w:del w:id="18" w:author="Lane, Stefanie" w:date="2023-07-16T15:50:00Z">
        <w:r w:rsidRPr="00F46E37" w:rsidDel="000F1B01">
          <w:delText>pressures, and</w:delText>
        </w:r>
      </w:del>
      <w:ins w:id="19" w:author="Lane, Stefanie" w:date="2023-07-16T15:51:00Z">
        <w:r w:rsidR="000F1B01" w:rsidRPr="00F46E37">
          <w:t>,</w:t>
        </w:r>
      </w:ins>
      <w:ins w:id="20" w:author="Lane, Stefanie" w:date="2023-07-16T15:50:00Z">
        <w:r w:rsidR="000F1B01" w:rsidRPr="00F46E37">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w:t>
      </w:r>
      <w:proofErr w:type="gramStart"/>
      <w:r>
        <w:t>in order to</w:t>
      </w:r>
      <w:proofErr w:type="gramEnd"/>
      <w:r>
        <w:t xml:space="preserve">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Del="008A53F9" w:rsidRDefault="0001682B" w:rsidP="00F40511">
      <w:pPr>
        <w:rPr>
          <w:del w:id="21" w:author="Lane, Stefanie" w:date="2023-09-19T10:16:00Z"/>
        </w:rPr>
      </w:pPr>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34F4E1D7" w:rsidR="004D1A85" w:rsidRDefault="004D1A85" w:rsidP="008C6DF1">
      <w:pPr>
        <w:rPr>
          <w:ins w:id="22" w:author="Lane, Stefanie" w:date="2023-09-19T10:17:00Z"/>
        </w:rPr>
      </w:pPr>
      <w:r>
        <w:t xml:space="preserve">We are grateful to Z. Davis for providing R programming </w:t>
      </w:r>
      <w:del w:id="23" w:author="Lane, Stefanie" w:date="2023-09-19T10:16:00Z">
        <w:r w:rsidDel="008A53F9">
          <w:delText>advice</w:delText>
        </w:r>
      </w:del>
      <w:ins w:id="24" w:author="Lane, Stefanie" w:date="2023-09-19T10:16:00Z">
        <w:r w:rsidR="008A53F9">
          <w:t>support</w:t>
        </w:r>
      </w:ins>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proofErr w:type="gramStart"/>
      <w:r w:rsidR="00245C13" w:rsidRPr="006E5648">
        <w:t>stability</w:t>
      </w:r>
      <w:r w:rsidR="00245C13" w:rsidRPr="00A40812">
        <w:t>, a</w:t>
      </w:r>
      <w:r w:rsidR="00245C13">
        <w:t>nd</w:t>
      </w:r>
      <w:proofErr w:type="gramEnd"/>
      <w:r w:rsidR="00245C13">
        <w:t xml:space="preserve">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31BA5CE4" w:rsidR="00AA2F11" w:rsidDel="00697815" w:rsidRDefault="009113BE" w:rsidP="007B0287">
      <w:pPr>
        <w:ind w:firstLine="720"/>
        <w:rPr>
          <w:del w:id="25" w:author="Lane, Stefanie" w:date="2023-09-18T11:40:00Z"/>
        </w:rPr>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26" w:author="Lane, Stefanie" w:date="2023-07-26T16:13:00Z">
        <w:r w:rsidR="003B2DDD" w:rsidDel="00563CDE">
          <w:delText xml:space="preserve">on </w:delText>
        </w:r>
      </w:del>
      <w:ins w:id="27" w:author="Lane, Stefanie" w:date="2023-07-26T16:13:00Z">
        <w:r w:rsidR="00563CDE">
          <w:t xml:space="preserve">according to </w:t>
        </w:r>
      </w:ins>
      <w:ins w:id="28" w:author="Lane, Stefanie" w:date="2023-07-26T16:11:00Z">
        <w:r w:rsidR="003F6D05">
          <w:t>daily</w:t>
        </w:r>
      </w:ins>
      <w:ins w:id="29" w:author="Lane, Stefanie" w:date="2023-07-26T16:13:00Z">
        <w:r w:rsidR="00DA71CC">
          <w:t xml:space="preserve"> and</w:t>
        </w:r>
      </w:ins>
      <w:ins w:id="30" w:author="Lane, Stefanie" w:date="2023-07-26T16:11:00Z">
        <w:r w:rsidR="003F6D05">
          <w:t xml:space="preserve"> monthly</w:t>
        </w:r>
      </w:ins>
      <w:ins w:id="31" w:author="Lane, Stefanie" w:date="2023-07-26T16:13:00Z">
        <w:r w:rsidR="00DA71CC">
          <w:t xml:space="preserve"> </w:t>
        </w:r>
        <w:r w:rsidR="009D4C55">
          <w:t xml:space="preserve">cycles, as well </w:t>
        </w:r>
      </w:ins>
      <w:ins w:id="32" w:author="Lane, Stefanie" w:date="2023-07-26T16:14:00Z">
        <w:r w:rsidR="00666FC7">
          <w:t xml:space="preserve">changes due to </w:t>
        </w:r>
      </w:ins>
      <w:ins w:id="33" w:author="Lane, Stefanie" w:date="2023-07-26T16:13:00Z">
        <w:r w:rsidR="009D4C55">
          <w:t>ecosystem scale processes such as sedimentation or marsh subsidence on</w:t>
        </w:r>
      </w:ins>
      <w:ins w:id="34"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proofErr w:type="gramStart"/>
      <w:r w:rsidR="00C8195F">
        <w:t xml:space="preserve">particular </w:t>
      </w:r>
      <w:r w:rsidR="00E77D51">
        <w:t>conservation</w:t>
      </w:r>
      <w:proofErr w:type="gramEnd"/>
      <w:r w:rsidR="00E77D51">
        <w:t xml:space="preserve">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del w:id="35" w:author="Lane, Stefanie" w:date="2023-09-07T12:04:00Z">
        <w:r w:rsidR="00E77D51" w:rsidDel="007A6349">
          <w:delText>geography</w:delText>
        </w:r>
        <w:r w:rsidR="00391339" w:rsidDel="007A6349">
          <w:delText xml:space="preserve"> </w:delText>
        </w:r>
      </w:del>
      <w:ins w:id="36" w:author="Lane, Stefanie" w:date="2023-09-07T12:04:00Z">
        <w:r w:rsidR="007A6349">
          <w:t>topo</w:t>
        </w:r>
        <w:r w:rsidR="003C7AD2">
          <w:t>graphy</w:t>
        </w:r>
        <w:r w:rsidR="007A6349">
          <w:t xml:space="preserve"> </w:t>
        </w:r>
      </w:ins>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t>
      </w:r>
      <w:proofErr w:type="gramStart"/>
      <w:r w:rsidR="00B963AE">
        <w:t xml:space="preserve">watershed  </w:t>
      </w:r>
      <w:r w:rsidR="00C244E6" w:rsidRPr="00C244E6">
        <w:rPr>
          <w:rFonts w:ascii="Calibri" w:hAnsi="Calibri" w:cs="Calibri"/>
        </w:rPr>
        <w:t>(</w:t>
      </w:r>
      <w:proofErr w:type="gramEnd"/>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37" w:author="Lane, Stefanie" w:date="2023-07-26T16:15:00Z">
        <w:r w:rsidR="00764763">
          <w:t xml:space="preserve">adapt to </w:t>
        </w:r>
      </w:ins>
      <w:del w:id="38"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4A12D15C" w:rsidR="00C30056" w:rsidRDefault="00592C5E">
      <w:pPr>
        <w:ind w:firstLine="720"/>
        <w:rPr>
          <w:ins w:id="39" w:author="Lane, Stefanie" w:date="2023-07-26T16:16:00Z"/>
        </w:rPr>
        <w:pPrChange w:id="40" w:author="Lane, Stefanie" w:date="2023-09-18T11:40:00Z">
          <w:pPr/>
        </w:pPrChange>
      </w:pPr>
      <w:del w:id="41" w:author="Lane, Stefanie" w:date="2023-09-18T11:40:00Z">
        <w:r w:rsidRPr="00535270" w:rsidDel="00697815">
          <w:tab/>
        </w:r>
      </w:del>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del w:id="42" w:author="Lane, Stefanie" w:date="2023-09-18T11:39:00Z">
        <w:r w:rsidR="00886BE2" w:rsidRPr="00E655FC" w:rsidDel="00FC5D9B">
          <w:delText>natural</w:delText>
        </w:r>
        <w:r w:rsidR="003E7D1B" w:rsidRPr="00E655FC" w:rsidDel="00FC5D9B">
          <w:delText xml:space="preserve"> or </w:delText>
        </w:r>
      </w:del>
      <w:r w:rsidR="003E7D1B" w:rsidRPr="00E655FC">
        <w:t>anthropogenic</w:t>
      </w:r>
      <w:r w:rsidR="00886BE2" w:rsidRPr="00E655FC">
        <w:t xml:space="preserve"> disturbance</w:t>
      </w:r>
      <w:ins w:id="43" w:author="Lane, Stefanie" w:date="2023-09-18T11:39:00Z">
        <w:r w:rsidR="00E655FC">
          <w:t xml:space="preserve"> such as </w:t>
        </w:r>
      </w:ins>
      <w:ins w:id="44" w:author="Lane, Stefanie" w:date="2023-09-18T11:40:00Z">
        <w:r w:rsidR="00697815">
          <w:t>diking or</w:t>
        </w:r>
        <w:r w:rsidR="00E655FC">
          <w:t xml:space="preserve"> agriculture</w:t>
        </w:r>
        <w:r w:rsidR="00697815">
          <w:t xml:space="preserve"> </w:t>
        </w:r>
      </w:ins>
      <w:del w:id="45" w:author="Lane, Stefanie" w:date="2023-09-18T11:39:00Z">
        <w:r w:rsidR="00886BE2" w:rsidRPr="00E655FC" w:rsidDel="00E655FC">
          <w:delText xml:space="preserve"> </w:delText>
        </w:r>
      </w:del>
      <w:r w:rsidR="00886BE2" w:rsidRPr="00E655FC">
        <w:t>in the past 50 years.</w:t>
      </w:r>
      <w:r w:rsidR="00886BE2" w:rsidRPr="00535270">
        <w:t xml:space="preserve"> </w:t>
      </w:r>
    </w:p>
    <w:p w14:paraId="4A26B4C7" w14:textId="0F15A138" w:rsidR="007C0BCF" w:rsidRPr="00AA2F85" w:rsidRDefault="0074167B">
      <w:pPr>
        <w:ind w:firstLine="360"/>
        <w:pPrChange w:id="46" w:author="Lane, Stefanie" w:date="2023-09-11T17:27:00Z">
          <w:pPr/>
        </w:pPrChange>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w:t>
      </w:r>
      <w:proofErr w:type="spellStart"/>
      <w:r w:rsidR="00FA24FB">
        <w:t>Hornem</w:t>
      </w:r>
      <w:proofErr w:type="spellEnd"/>
      <w:r w:rsidR="00FA24FB">
        <w:t>.</w:t>
      </w:r>
      <w:r w:rsidR="00FA24FB" w:rsidRPr="00FA24FB">
        <w:t xml:space="preserve">), Fescue </w:t>
      </w:r>
      <w:r w:rsidR="00FA24FB" w:rsidRPr="00FA24FB">
        <w:lastRenderedPageBreak/>
        <w:t>(</w:t>
      </w:r>
      <w:r w:rsidR="00066512" w:rsidRPr="00137F24">
        <w:rPr>
          <w:i/>
        </w:rPr>
        <w:t>Schedonorus arundinaceus</w:t>
      </w:r>
      <w:r w:rsidR="00066512" w:rsidRPr="00066512">
        <w:t xml:space="preserve"> (</w:t>
      </w:r>
      <w:proofErr w:type="spellStart"/>
      <w:r w:rsidR="00066512" w:rsidRPr="00066512">
        <w:t>Schreb</w:t>
      </w:r>
      <w:proofErr w:type="spellEnd"/>
      <w:r w:rsidR="00066512" w:rsidRPr="00066512">
        <w:t>.</w:t>
      </w:r>
      <w:r w:rsidR="00900F68">
        <w:t xml:space="preserve">, formerly </w:t>
      </w:r>
      <w:r w:rsidR="00900F68" w:rsidRPr="00137F24">
        <w:rPr>
          <w:i/>
        </w:rPr>
        <w:t>Festuca arundinacea</w:t>
      </w:r>
      <w:r w:rsidR="00066512" w:rsidRPr="00066512">
        <w:t xml:space="preserve">) </w:t>
      </w:r>
      <w:proofErr w:type="spellStart"/>
      <w:r w:rsidR="00066512" w:rsidRPr="00066512">
        <w:t>Dumort</w:t>
      </w:r>
      <w:proofErr w:type="spellEnd"/>
      <w:r w:rsidR="00066512" w:rsidRPr="00066512">
        <w: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91FE9BB" w:rsidR="003213DF" w:rsidRDefault="00151992" w:rsidP="003E7D1B">
      <w:pPr>
        <w:pStyle w:val="ListParagraph"/>
        <w:numPr>
          <w:ilvl w:val="0"/>
          <w:numId w:val="40"/>
        </w:numPr>
      </w:pPr>
      <w:bookmarkStart w:id="47" w:name="_Hlk113366234"/>
      <w:del w:id="48" w:author="Lane, Stefanie" w:date="2023-09-11T17:59:00Z">
        <w:r w:rsidDel="00434F6A">
          <w:delText xml:space="preserve">Are </w:delText>
        </w:r>
      </w:del>
      <w:del w:id="49" w:author="Lane, Stefanie" w:date="2023-09-11T17:58:00Z">
        <w:r w:rsidR="00C04EFB" w:rsidDel="00434F6A">
          <w:delText xml:space="preserve">tidal freshwater marsh </w:delText>
        </w:r>
        <w:r w:rsidDel="00434F6A">
          <w:delText>assemblages characterized by the same dominant</w:delText>
        </w:r>
        <w:r w:rsidR="00D374F5" w:rsidDel="00434F6A">
          <w:delText xml:space="preserve"> plant</w:delText>
        </w:r>
        <w:r w:rsidDel="00434F6A">
          <w:delText xml:space="preserve"> species</w:delText>
        </w:r>
        <w:r w:rsidR="00C04EFB" w:rsidDel="00434F6A">
          <w:delText xml:space="preserve"> over a </w:delText>
        </w:r>
        <w:r w:rsidR="00AD4B3A" w:rsidDel="00434F6A">
          <w:delText>40-year</w:delText>
        </w:r>
        <w:r w:rsidR="00C04EFB" w:rsidDel="00434F6A">
          <w:delText xml:space="preserve"> period</w:delText>
        </w:r>
        <w:r w:rsidDel="00434F6A">
          <w:delText xml:space="preserve">? In the absence of significant environmental disturbance, </w:delText>
        </w:r>
        <w:r w:rsidR="00C04EFB" w:rsidDel="00434F6A">
          <w:delText>we</w:delText>
        </w:r>
        <w:r w:rsidDel="00434F6A">
          <w:delText xml:space="preserve"> expect the same species </w:delText>
        </w:r>
        <w:r w:rsidR="00F954D3" w:rsidDel="00434F6A">
          <w:delText xml:space="preserve">composition </w:delText>
        </w:r>
        <w:r w:rsidDel="00434F6A">
          <w:delText>to dominate each assemblage as identified by Bradfield &amp; Porter (1982).</w:delText>
        </w:r>
      </w:del>
      <w:ins w:id="50" w:author="Lane, Stefanie" w:date="2023-09-11T17:58:00Z">
        <w:r w:rsidR="00434F6A" w:rsidRPr="00434F6A">
          <w:t>How have assemblages</w:t>
        </w:r>
      </w:ins>
      <w:ins w:id="51" w:author="Lane, Stefanie" w:date="2023-09-11T17:59:00Z">
        <w:r w:rsidR="00434F6A">
          <w:t xml:space="preserve"> in Ladner Marsh</w:t>
        </w:r>
      </w:ins>
      <w:ins w:id="52" w:author="Lane, Stefanie" w:date="2023-09-11T17:58:00Z">
        <w:r w:rsidR="00434F6A" w:rsidRPr="00434F6A">
          <w:t xml:space="preserve"> changed over the past 40 years? </w:t>
        </w:r>
      </w:ins>
      <w:r>
        <w:t xml:space="preserve"> </w:t>
      </w:r>
      <w:ins w:id="53" w:author="Lane, Stefanie" w:date="2023-09-11T18:01:00Z">
        <w:r w:rsidR="001056CE" w:rsidRPr="00434F6A">
          <w:t>We would expect substantial change</w:t>
        </w:r>
        <w:r w:rsidR="001056CE">
          <w:t>s in composition and abundance of species dominating assemblages</w:t>
        </w:r>
        <w:r w:rsidR="001056CE" w:rsidRPr="00434F6A">
          <w:t xml:space="preserve"> to offer clues of processes driving change.</w:t>
        </w:r>
      </w:ins>
    </w:p>
    <w:p w14:paraId="2025B339" w14:textId="767D6EC4"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ins w:id="54" w:author="Lane, Stefanie" w:date="2023-09-11T18:02:00Z">
        <w:r w:rsidR="005271BD">
          <w:t xml:space="preserve">t, what species changes are associated with each </w:t>
        </w:r>
      </w:ins>
      <w:del w:id="55" w:author="Lane, Stefanie" w:date="2023-09-11T18:02:00Z">
        <w:r w:rsidDel="005271BD">
          <w:delText xml:space="preserve">t, which species gained or lost are </w:delText>
        </w:r>
        <w:r w:rsidR="008B0BB8" w:rsidDel="005271BD">
          <w:delText xml:space="preserve">associated with </w:delText>
        </w:r>
        <w:r w:rsidDel="005271BD">
          <w:delText xml:space="preserve">changes within each </w:delText>
        </w:r>
      </w:del>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47"/>
    </w:p>
    <w:p w14:paraId="23050A05" w14:textId="48D5F8F7" w:rsidR="0043651F" w:rsidRDefault="0022363E">
      <w:pPr>
        <w:pStyle w:val="Heading1"/>
        <w:rPr>
          <w:ins w:id="56" w:author="Lane, Stefanie" w:date="2023-07-26T16:03:00Z"/>
        </w:rPr>
        <w:pPrChange w:id="57" w:author="Lane, Stefanie" w:date="2023-07-26T16:03:00Z">
          <w:pPr/>
        </w:pPrChange>
      </w:pPr>
      <w:r>
        <w:t>Methods</w:t>
      </w:r>
    </w:p>
    <w:p w14:paraId="23B21028" w14:textId="3DF44AEE" w:rsidR="0043651F" w:rsidRPr="0043651F" w:rsidRDefault="0043651F">
      <w:pPr>
        <w:pStyle w:val="Heading2"/>
        <w:pPrChange w:id="58" w:author="Lane, Stefanie" w:date="2023-07-26T16:03:00Z">
          <w:pPr>
            <w:pStyle w:val="Heading1"/>
          </w:pPr>
        </w:pPrChange>
      </w:pPr>
      <w:ins w:id="59" w:author="Lane, Stefanie" w:date="2023-07-26T16:03:00Z">
        <w:r>
          <w:t>Site history &amp; context</w:t>
        </w:r>
      </w:ins>
    </w:p>
    <w:p w14:paraId="3C357277" w14:textId="77777777" w:rsidR="00594299" w:rsidRDefault="007F357F" w:rsidP="007F357F">
      <w:pPr>
        <w:pStyle w:val="NoSpacing"/>
        <w:rPr>
          <w:ins w:id="60" w:author="Lane, Stefanie" w:date="2023-09-14T10:37: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rPr>
          <w:ins w:id="61" w:author="Lane, Stefanie" w:date="2023-09-14T10:37:00Z"/>
        </w:rPr>
      </w:pPr>
    </w:p>
    <w:p w14:paraId="1385B504" w14:textId="7AA88980" w:rsidR="00472FA5" w:rsidRPr="001B29FA" w:rsidRDefault="001E2B56">
      <w:pPr>
        <w:pStyle w:val="NoSpacing"/>
        <w:ind w:firstLine="720"/>
        <w:rPr>
          <w:ins w:id="62" w:author="Lane, Stefanie" w:date="2023-09-14T11:25:00Z"/>
        </w:rPr>
        <w:pPrChange w:id="63" w:author="Lane, Stefanie" w:date="2023-09-18T11:27:00Z">
          <w:pPr>
            <w:pStyle w:val="NoSpacing"/>
            <w:numPr>
              <w:ilvl w:val="1"/>
              <w:numId w:val="44"/>
            </w:numPr>
            <w:ind w:left="1440" w:hanging="360"/>
          </w:pPr>
        </w:pPrChange>
      </w:pPr>
      <w:r w:rsidRPr="001B29FA">
        <w:t>Plant s</w:t>
      </w:r>
      <w:r w:rsidR="00A15FE2" w:rsidRPr="001B29FA">
        <w:t>pecies common to these habitats are generally herbaceous, and the community is largely dominated by sedges</w:t>
      </w:r>
      <w:ins w:id="64" w:author="Gary" w:date="2023-08-16T10:34:00Z">
        <w:r w:rsidR="006F25C9" w:rsidRPr="001B29FA">
          <w:t>, grass</w:t>
        </w:r>
      </w:ins>
      <w:ins w:id="65" w:author="Gary" w:date="2023-08-16T10:35:00Z">
        <w:r w:rsidR="006F25C9" w:rsidRPr="001B29FA">
          <w:t>es,</w:t>
        </w:r>
      </w:ins>
      <w:ins w:id="66" w:author="Lane, Stefanie" w:date="2023-09-11T17:36:00Z">
        <w:r w:rsidR="00B8329E" w:rsidRPr="001B29FA">
          <w:t xml:space="preserve"> r</w:t>
        </w:r>
      </w:ins>
      <w:del w:id="67" w:author="Gary" w:date="2023-08-16T11:40:00Z">
        <w:r w:rsidR="00A15FE2" w:rsidRPr="001B29FA" w:rsidDel="00734D0B">
          <w:delText xml:space="preserve"> and r</w:delText>
        </w:r>
      </w:del>
      <w:r w:rsidR="00A15FE2" w:rsidRPr="001B29FA">
        <w:t>ushes</w:t>
      </w:r>
      <w:del w:id="68" w:author="Lane, Stefanie" w:date="2023-09-14T10:38:00Z">
        <w:r w:rsidR="00A15FE2" w:rsidRPr="001B29FA" w:rsidDel="00BF2F5A">
          <w:delText xml:space="preserve"> with some salinity tolerance</w:delText>
        </w:r>
      </w:del>
      <w:r w:rsidR="00A15FE2" w:rsidRPr="001B29FA">
        <w:t xml:space="preserve">, </w:t>
      </w:r>
      <w:del w:id="69" w:author="Lane, Stefanie" w:date="2023-09-14T11:15:00Z">
        <w:r w:rsidR="007F357F" w:rsidRPr="001B29FA" w:rsidDel="00BF4D0D">
          <w:delText xml:space="preserve">and </w:delText>
        </w:r>
      </w:del>
      <w:ins w:id="70" w:author="Lane, Stefanie" w:date="2023-09-14T11:15:00Z">
        <w:r w:rsidR="00BF4D0D" w:rsidRPr="001B29FA">
          <w:t xml:space="preserve">with </w:t>
        </w:r>
      </w:ins>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ins w:id="71" w:author="Lane, Stefanie" w:date="2023-09-14T10:38:00Z">
        <w:r w:rsidR="00BF2F5A" w:rsidRPr="001B29FA">
          <w:t xml:space="preserve">Patterns of species distributions within tidal marshes are </w:t>
        </w:r>
        <w:r w:rsidR="00FE4C96" w:rsidRPr="001B29FA">
          <w:t>driven by elevation gradients, which filter species according to inundation and salinity</w:t>
        </w:r>
      </w:ins>
      <w:ins w:id="72" w:author="Lane, Stefanie" w:date="2023-09-14T11:16:00Z">
        <w:r w:rsidR="00BF4D0D" w:rsidRPr="001B29FA">
          <w:t xml:space="preserve"> regimes</w:t>
        </w:r>
      </w:ins>
      <w:ins w:id="73" w:author="Lane, Stefanie" w:date="2023-09-14T10:38:00Z">
        <w:r w:rsidR="00FE4C96" w:rsidRPr="001B29FA">
          <w:t xml:space="preserve"> </w:t>
        </w:r>
      </w:ins>
      <w:ins w:id="74" w:author="Lane, Stefanie" w:date="2023-09-14T10:40:00Z">
        <w:r w:rsidR="00F77CE7" w:rsidRPr="001B29FA">
          <w:t xml:space="preserve">(Bertness &amp; Ellison, 1987). </w:t>
        </w:r>
      </w:ins>
      <w:ins w:id="75" w:author="Lane, Stefanie" w:date="2023-09-18T11:19:00Z">
        <w:r w:rsidR="000841DF" w:rsidRPr="001B29FA">
          <w:rPr>
            <w:rPrChange w:id="76" w:author="Lane, Stefanie" w:date="2023-09-18T11:27:00Z">
              <w:rPr>
                <w:highlight w:val="yellow"/>
              </w:rPr>
            </w:rPrChange>
          </w:rPr>
          <w:t xml:space="preserve">The </w:t>
        </w:r>
      </w:ins>
      <w:ins w:id="77" w:author="Lane, Stefanie" w:date="2023-09-18T11:22:00Z">
        <w:r w:rsidR="00E56D5A" w:rsidRPr="001B29FA">
          <w:rPr>
            <w:rPrChange w:id="78" w:author="Lane, Stefanie" w:date="2023-09-18T11:27:00Z">
              <w:rPr>
                <w:highlight w:val="yellow"/>
              </w:rPr>
            </w:rPrChange>
          </w:rPr>
          <w:t>areas surveyed</w:t>
        </w:r>
      </w:ins>
      <w:ins w:id="79" w:author="Lane, Stefanie" w:date="2023-09-18T11:20:00Z">
        <w:r w:rsidR="000841DF" w:rsidRPr="001B29FA">
          <w:rPr>
            <w:rPrChange w:id="80" w:author="Lane, Stefanie" w:date="2023-09-18T11:27:00Z">
              <w:rPr>
                <w:highlight w:val="yellow"/>
              </w:rPr>
            </w:rPrChange>
          </w:rPr>
          <w:t xml:space="preserve"> in Ladner Marsh</w:t>
        </w:r>
      </w:ins>
      <w:ins w:id="81" w:author="Lane, Stefanie" w:date="2023-09-19T09:44:00Z">
        <w:r w:rsidR="00C72153">
          <w:t xml:space="preserve"> (</w:t>
        </w:r>
        <w:proofErr w:type="gramStart"/>
        <w:r w:rsidR="00C72153">
          <w:t>with the exception of</w:t>
        </w:r>
        <w:proofErr w:type="gramEnd"/>
        <w:r w:rsidR="00C72153">
          <w:t xml:space="preserve"> Transect Q, omitted </w:t>
        </w:r>
        <w:r w:rsidR="00021F48">
          <w:t xml:space="preserve">as explained in section ‘Differences between </w:t>
        </w:r>
        <w:proofErr w:type="spellStart"/>
        <w:r w:rsidR="00021F48">
          <w:t>datasets’</w:t>
        </w:r>
        <w:proofErr w:type="spellEnd"/>
        <w:r w:rsidR="00C72153">
          <w:t>)</w:t>
        </w:r>
      </w:ins>
      <w:ins w:id="82" w:author="Lane, Stefanie" w:date="2023-09-18T11:20:00Z">
        <w:r w:rsidR="000841DF" w:rsidRPr="001B29FA">
          <w:rPr>
            <w:rPrChange w:id="83" w:author="Lane, Stefanie" w:date="2023-09-18T11:27:00Z">
              <w:rPr>
                <w:highlight w:val="yellow"/>
              </w:rPr>
            </w:rPrChange>
          </w:rPr>
          <w:t xml:space="preserve"> correspond to </w:t>
        </w:r>
        <w:r w:rsidR="002907CC" w:rsidRPr="001B29FA">
          <w:rPr>
            <w:rPrChange w:id="84" w:author="Lane, Stefanie" w:date="2023-09-18T11:27:00Z">
              <w:rPr>
                <w:highlight w:val="yellow"/>
              </w:rPr>
            </w:rPrChange>
          </w:rPr>
          <w:t xml:space="preserve">elevations between the mean high water (MHW, approx. 1.1 m above mean sea level) and mean higher high water (MHHW, approx. 1.4 m above mean </w:t>
        </w:r>
        <w:r w:rsidR="00523B84" w:rsidRPr="001B29FA">
          <w:rPr>
            <w:rPrChange w:id="85" w:author="Lane, Stefanie" w:date="2023-09-18T11:27:00Z">
              <w:rPr>
                <w:highlight w:val="yellow"/>
              </w:rPr>
            </w:rPrChange>
          </w:rPr>
          <w:t>sea level</w:t>
        </w:r>
        <w:r w:rsidR="002907CC" w:rsidRPr="001B29FA">
          <w:rPr>
            <w:rPrChange w:id="86" w:author="Lane, Stefanie" w:date="2023-09-18T11:27:00Z">
              <w:rPr>
                <w:highlight w:val="yellow"/>
              </w:rPr>
            </w:rPrChange>
          </w:rPr>
          <w:t>)</w:t>
        </w:r>
        <w:r w:rsidR="00523B84" w:rsidRPr="001B29FA">
          <w:rPr>
            <w:rPrChange w:id="87" w:author="Lane, Stefanie" w:date="2023-09-18T11:27:00Z">
              <w:rPr>
                <w:highlight w:val="yellow"/>
              </w:rPr>
            </w:rPrChange>
          </w:rPr>
          <w:t xml:space="preserve"> (</w:t>
        </w:r>
      </w:ins>
      <w:ins w:id="88" w:author="Lane, Stefanie" w:date="2023-09-18T11:21:00Z">
        <w:r w:rsidR="00523B84" w:rsidRPr="001B29FA">
          <w:rPr>
            <w:rPrChange w:id="89" w:author="Lane, Stefanie" w:date="2023-09-18T11:27:00Z">
              <w:rPr>
                <w:highlight w:val="yellow"/>
              </w:rPr>
            </w:rPrChange>
          </w:rPr>
          <w:t xml:space="preserve">as measured in </w:t>
        </w:r>
      </w:ins>
      <w:ins w:id="90" w:author="Lane, Stefanie" w:date="2023-09-18T11:20:00Z">
        <w:r w:rsidR="00523B84" w:rsidRPr="001B29FA">
          <w:rPr>
            <w:rPrChange w:id="91" w:author="Lane, Stefanie" w:date="2023-09-18T11:27:00Z">
              <w:rPr>
                <w:highlight w:val="yellow"/>
              </w:rPr>
            </w:rPrChange>
          </w:rPr>
          <w:t>L</w:t>
        </w:r>
      </w:ins>
      <w:ins w:id="92" w:author="Lane, Stefanie" w:date="2023-09-18T11:21:00Z">
        <w:r w:rsidR="00523B84" w:rsidRPr="001B29FA">
          <w:rPr>
            <w:rPrChange w:id="93" w:author="Lane, Stefanie" w:date="2023-09-18T11:27:00Z">
              <w:rPr>
                <w:highlight w:val="yellow"/>
              </w:rPr>
            </w:rPrChange>
          </w:rPr>
          <w:t xml:space="preserve">ane, 2022). </w:t>
        </w:r>
      </w:ins>
      <w:ins w:id="94" w:author="Lane, Stefanie" w:date="2023-09-18T11:24:00Z">
        <w:r w:rsidR="00593A44" w:rsidRPr="001B29FA">
          <w:rPr>
            <w:rPrChange w:id="95" w:author="Lane, Stefanie" w:date="2023-09-18T11:27:00Z">
              <w:rPr>
                <w:highlight w:val="yellow"/>
              </w:rPr>
            </w:rPrChange>
          </w:rPr>
          <w:t>Many species encountered in the surveys conducted are not restricted to these elevation ranges</w:t>
        </w:r>
        <w:r w:rsidR="00863C04" w:rsidRPr="001B29FA">
          <w:rPr>
            <w:rPrChange w:id="96" w:author="Lane, Stefanie" w:date="2023-09-18T11:27:00Z">
              <w:rPr>
                <w:highlight w:val="yellow"/>
              </w:rPr>
            </w:rPrChange>
          </w:rPr>
          <w:t>;</w:t>
        </w:r>
        <w:r w:rsidR="0027184F" w:rsidRPr="001B29FA">
          <w:rPr>
            <w:rPrChange w:id="97" w:author="Lane, Stefanie" w:date="2023-09-18T11:27:00Z">
              <w:rPr>
                <w:highlight w:val="yellow"/>
              </w:rPr>
            </w:rPrChange>
          </w:rPr>
          <w:t xml:space="preserve"> emergent vegetation </w:t>
        </w:r>
      </w:ins>
      <w:ins w:id="98" w:author="Lane, Stefanie" w:date="2023-09-18T11:25:00Z">
        <w:r w:rsidR="0027184F" w:rsidRPr="001B29FA">
          <w:rPr>
            <w:rPrChange w:id="99" w:author="Lane, Stefanie" w:date="2023-09-18T11:27:00Z">
              <w:rPr>
                <w:highlight w:val="yellow"/>
              </w:rPr>
            </w:rPrChange>
          </w:rPr>
          <w:t xml:space="preserve">begins at the local </w:t>
        </w:r>
        <w:r w:rsidR="00AF3487" w:rsidRPr="001B29FA">
          <w:rPr>
            <w:rPrChange w:id="100" w:author="Lane, Stefanie" w:date="2023-09-18T11:27:00Z">
              <w:rPr>
                <w:highlight w:val="yellow"/>
              </w:rPr>
            </w:rPrChange>
          </w:rPr>
          <w:t>mean tide (0 m above mean sea level), extending to the upper limit of tidal</w:t>
        </w:r>
      </w:ins>
      <w:ins w:id="101" w:author="Lane, Stefanie" w:date="2023-09-18T11:26:00Z">
        <w:r w:rsidR="00842195" w:rsidRPr="001B29FA">
          <w:rPr>
            <w:rPrChange w:id="102" w:author="Lane, Stefanie" w:date="2023-09-18T11:27:00Z">
              <w:rPr>
                <w:highlight w:val="yellow"/>
              </w:rPr>
            </w:rPrChange>
          </w:rPr>
          <w:t xml:space="preserve">ly influenced inundation (Janousek et al., 2019). Thus, </w:t>
        </w:r>
      </w:ins>
      <w:ins w:id="103" w:author="Lane, Stefanie" w:date="2023-09-18T11:27:00Z">
        <w:r w:rsidR="00842195" w:rsidRPr="001B29FA">
          <w:rPr>
            <w:rPrChange w:id="104" w:author="Lane, Stefanie" w:date="2023-09-18T11:27:00Z">
              <w:rPr>
                <w:highlight w:val="yellow"/>
              </w:rPr>
            </w:rPrChange>
          </w:rPr>
          <w:t>the</w:t>
        </w:r>
      </w:ins>
      <w:ins w:id="105" w:author="Lane, Stefanie" w:date="2023-09-14T11:26:00Z">
        <w:r w:rsidR="008F3CDF" w:rsidRPr="001B29FA">
          <w:t xml:space="preserve"> elevation</w:t>
        </w:r>
      </w:ins>
      <w:ins w:id="106" w:author="Lane, Stefanie" w:date="2023-09-14T11:48:00Z">
        <w:r w:rsidR="00BB27AB" w:rsidRPr="001B29FA">
          <w:t xml:space="preserve"> range</w:t>
        </w:r>
      </w:ins>
      <w:ins w:id="107" w:author="Lane, Stefanie" w:date="2023-09-14T11:26:00Z">
        <w:r w:rsidR="008F3CDF" w:rsidRPr="001B29FA">
          <w:t xml:space="preserve"> of </w:t>
        </w:r>
      </w:ins>
      <w:ins w:id="108" w:author="Lane, Stefanie" w:date="2023-09-18T11:27:00Z">
        <w:r w:rsidR="00842195" w:rsidRPr="001B29FA">
          <w:rPr>
            <w:rPrChange w:id="109" w:author="Lane, Stefanie" w:date="2023-09-18T11:27:00Z">
              <w:rPr>
                <w:highlight w:val="yellow"/>
              </w:rPr>
            </w:rPrChange>
          </w:rPr>
          <w:t xml:space="preserve">surveyed areas that we compare here occurred </w:t>
        </w:r>
      </w:ins>
      <w:ins w:id="110" w:author="Lane, Stefanie" w:date="2023-09-14T11:26:00Z">
        <w:r w:rsidR="008F3CDF" w:rsidRPr="001B29FA">
          <w:t xml:space="preserve">within </w:t>
        </w:r>
      </w:ins>
      <w:ins w:id="111" w:author="Lane, Stefanie" w:date="2023-09-14T11:27:00Z">
        <w:r w:rsidR="009D45B4" w:rsidRPr="001B29FA">
          <w:t>a sufficiently restricted</w:t>
        </w:r>
      </w:ins>
      <w:ins w:id="112" w:author="Lane, Stefanie" w:date="2023-09-18T11:27:00Z">
        <w:r w:rsidR="001B29FA" w:rsidRPr="001B29FA">
          <w:rPr>
            <w:rPrChange w:id="113" w:author="Lane, Stefanie" w:date="2023-09-18T11:27:00Z">
              <w:rPr>
                <w:highlight w:val="yellow"/>
              </w:rPr>
            </w:rPrChange>
          </w:rPr>
          <w:t xml:space="preserve"> tidal elevation</w:t>
        </w:r>
      </w:ins>
      <w:ins w:id="114" w:author="Lane, Stefanie" w:date="2023-09-14T11:27:00Z">
        <w:r w:rsidR="009D45B4" w:rsidRPr="001B29FA">
          <w:t xml:space="preserve"> range that we do not expect </w:t>
        </w:r>
        <w:r w:rsidR="00345405" w:rsidRPr="001B29FA">
          <w:t>elevation gradients and related hydrologic/</w:t>
        </w:r>
      </w:ins>
      <w:ins w:id="115" w:author="Lane, Stefanie" w:date="2023-09-14T11:28:00Z">
        <w:r w:rsidR="00345405" w:rsidRPr="001B29FA">
          <w:t>salinity regimes to be a strong driver of species distributions</w:t>
        </w:r>
      </w:ins>
      <w:ins w:id="116" w:author="Lane, Stefanie" w:date="2023-09-18T11:27:00Z">
        <w:r w:rsidR="001B29FA" w:rsidRPr="001B29FA">
          <w:rPr>
            <w:rPrChange w:id="117" w:author="Lane, Stefanie" w:date="2023-09-18T11:27:00Z">
              <w:rPr>
                <w:highlight w:val="yellow"/>
              </w:rPr>
            </w:rPrChange>
          </w:rPr>
          <w:t xml:space="preserve"> within the areas surveyed</w:t>
        </w:r>
      </w:ins>
      <w:ins w:id="118" w:author="Lane, Stefanie" w:date="2023-09-14T11:28:00Z">
        <w:r w:rsidR="00345405" w:rsidRPr="001B29FA">
          <w:t xml:space="preserve">. </w:t>
        </w:r>
      </w:ins>
    </w:p>
    <w:p w14:paraId="71079A83" w14:textId="14070562" w:rsidR="00910B8D" w:rsidRDefault="00A41F77" w:rsidP="007F357F">
      <w:pPr>
        <w:pStyle w:val="NoSpacing"/>
        <w:rPr>
          <w:ins w:id="119" w:author="Lane, Stefanie" w:date="2023-07-26T16:06:00Z"/>
        </w:rPr>
      </w:pPr>
      <w:moveFromRangeStart w:id="120" w:author="Lane, Stefanie" w:date="2023-09-14T11:22:00Z" w:name="move145582956"/>
      <w:moveFrom w:id="121" w:author="Lane, Stefanie" w:date="2023-09-14T11:22:00Z">
        <w:r w:rsidRPr="00D80526" w:rsidDel="00E82DB7">
          <w:t>This publication will reference dates the data were collected, rather than publication dates of the corresponding studies.</w:t>
        </w:r>
        <w:del w:id="122" w:author="Lane, Stefanie" w:date="2023-09-14T11:41:00Z">
          <w:r w:rsidR="007F357F" w:rsidDel="008D7C70">
            <w:delText xml:space="preserve"> </w:delText>
          </w:r>
        </w:del>
      </w:moveFrom>
      <w:moveFromRangeEnd w:id="120"/>
    </w:p>
    <w:p w14:paraId="101140BE" w14:textId="13F3995D" w:rsidR="003158C9" w:rsidRDefault="003158C9">
      <w:pPr>
        <w:pStyle w:val="Heading2"/>
        <w:rPr>
          <w:ins w:id="123" w:author="Lane, Stefanie" w:date="2023-07-26T16:06:00Z"/>
        </w:rPr>
        <w:pPrChange w:id="124" w:author="Lane, Stefanie" w:date="2023-07-26T16:06:00Z">
          <w:pPr>
            <w:pStyle w:val="NoSpacing"/>
          </w:pPr>
        </w:pPrChange>
      </w:pPr>
      <w:ins w:id="125" w:author="Lane, Stefanie" w:date="2023-07-26T16:06:00Z">
        <w:r>
          <w:lastRenderedPageBreak/>
          <w:t>Sampling design &amp; harmonization between observations</w:t>
        </w:r>
      </w:ins>
    </w:p>
    <w:p w14:paraId="3D17EF78" w14:textId="77777777" w:rsidR="00E82DB7" w:rsidRDefault="00A92187">
      <w:pPr>
        <w:pStyle w:val="NoSpacing"/>
        <w:ind w:firstLine="410"/>
        <w:rPr>
          <w:moveTo w:id="126" w:author="Lane, Stefanie" w:date="2023-09-14T11:22:00Z"/>
        </w:rPr>
        <w:pPrChange w:id="127" w:author="Lane, Stefanie" w:date="2023-09-14T11:22:00Z">
          <w:pPr>
            <w:pStyle w:val="NoSpacing"/>
          </w:pPr>
        </w:pPrChange>
      </w:pPr>
      <w:ins w:id="128" w:author="Lane, Stefanie" w:date="2023-09-11T17:42:00Z">
        <w:r w:rsidRPr="00A92187">
          <w:t>Our main goal was to sample the vegetation in a representative way to allow comparison with the datasets collected in 1979 (Bradfield &amp; Porter, 1982) and 1999 (Denoth &amp; Myers, 2007).</w:t>
        </w:r>
      </w:ins>
      <w:ins w:id="129" w:author="Lane, Stefanie" w:date="2023-09-14T11:22:00Z">
        <w:r w:rsidR="00E82DB7">
          <w:t xml:space="preserve"> </w:t>
        </w:r>
      </w:ins>
      <w:moveToRangeStart w:id="130" w:author="Lane, Stefanie" w:date="2023-09-14T11:22:00Z" w:name="move145582956"/>
      <w:moveTo w:id="131" w:author="Lane, Stefanie" w:date="2023-09-14T11:22:00Z">
        <w:r w:rsidR="00E82DB7" w:rsidRPr="00D80526">
          <w:t>This publication will reference dates the data were collected, rather than publication dates of the corresponding studies.</w:t>
        </w:r>
        <w:r w:rsidR="00E82DB7">
          <w:t xml:space="preserve"> </w:t>
        </w:r>
      </w:moveTo>
    </w:p>
    <w:moveToRangeEnd w:id="130"/>
    <w:p w14:paraId="37B085E2" w14:textId="5A4AAEA7" w:rsidR="00910B8D" w:rsidDel="00615AD9" w:rsidRDefault="00A92187">
      <w:pPr>
        <w:rPr>
          <w:del w:id="132" w:author="Lane, Stefanie" w:date="2023-07-26T16:04:00Z"/>
        </w:rPr>
        <w:pPrChange w:id="133" w:author="Lane, Stefanie" w:date="2023-07-26T16:07:00Z">
          <w:pPr>
            <w:pStyle w:val="Heading2"/>
          </w:pPr>
        </w:pPrChange>
      </w:pPr>
      <w:ins w:id="134" w:author="Lane, Stefanie" w:date="2023-09-11T17:42:00Z">
        <w:r>
          <w:t xml:space="preserve"> </w:t>
        </w:r>
      </w:ins>
    </w:p>
    <w:p w14:paraId="788A8D23" w14:textId="6F02D9A2" w:rsidR="00861AEA" w:rsidRDefault="00861AEA" w:rsidP="00861AEA">
      <w:pPr>
        <w:pStyle w:val="NoSpacing"/>
        <w:ind w:firstLine="410"/>
        <w:rPr>
          <w:ins w:id="135" w:author="Gary" w:date="2023-08-16T16:02:00Z"/>
        </w:rPr>
      </w:pPr>
      <w:ins w:id="136" w:author="Gary" w:date="2023-08-16T16:02:00Z">
        <w:r>
          <w:t xml:space="preserve">In the original 1979 study, </w:t>
        </w:r>
        <w:commentRangeStart w:id="137"/>
        <w:del w:id="138" w:author="Lane, Stefanie" w:date="2023-09-25T14:33:00Z">
          <w:r w:rsidDel="003C11E7">
            <w:delText>seven</w:delText>
          </w:r>
        </w:del>
      </w:ins>
      <w:ins w:id="139" w:author="Lane, Stefanie" w:date="2023-09-25T14:33:00Z">
        <w:r w:rsidR="003C11E7">
          <w:t>eight</w:t>
        </w:r>
      </w:ins>
      <w:ins w:id="140" w:author="Gary" w:date="2023-08-16T16:02:00Z">
        <w:r>
          <w:t xml:space="preserve"> transects (Q-</w:t>
        </w:r>
      </w:ins>
      <w:ins w:id="141" w:author="Lane, Stefanie" w:date="2023-09-25T14:33:00Z">
        <w:r w:rsidR="003C11E7">
          <w:t>X</w:t>
        </w:r>
      </w:ins>
      <w:ins w:id="142" w:author="Gary" w:date="2023-08-16T16:02:00Z">
        <w:del w:id="143" w:author="Lane, Stefanie" w:date="2023-09-25T14:33:00Z">
          <w:r w:rsidDel="003C11E7">
            <w:delText>W</w:delText>
          </w:r>
        </w:del>
        <w:r>
          <w:t xml:space="preserve">) </w:t>
        </w:r>
      </w:ins>
      <w:commentRangeEnd w:id="137"/>
      <w:ins w:id="144" w:author="Gary" w:date="2023-09-20T12:50:00Z">
        <w:r w:rsidR="0059149A">
          <w:rPr>
            <w:rStyle w:val="CommentReference"/>
          </w:rPr>
          <w:commentReference w:id="137"/>
        </w:r>
      </w:ins>
      <w:ins w:id="145" w:author="Gary" w:date="2023-08-16T16:02:00Z">
        <w:r>
          <w:t xml:space="preserve">were laid out in a subjective fashion to cross through the main features of vegetation diversity at Ladner Marsh (Fig. 1 in </w:t>
        </w:r>
        <w:del w:id="146" w:author="Lane, Stefanie" w:date="2023-09-11T17:42:00Z">
          <w:r w:rsidDel="00151669">
            <w:delText>B&amp;P</w:delText>
          </w:r>
        </w:del>
      </w:ins>
      <w:ins w:id="147" w:author="Lane, Stefanie" w:date="2023-09-11T17:42:00Z">
        <w:r w:rsidR="00151669">
          <w:t>Bradfield &amp; Porter,</w:t>
        </w:r>
      </w:ins>
      <w:ins w:id="148" w:author="Gary" w:date="2023-08-16T16:02:00Z">
        <w:r>
          <w:t xml:space="preserve"> 1982). All transects spanned a similar elevation range across the marsh platform</w:t>
        </w:r>
      </w:ins>
      <w:ins w:id="149" w:author="Lane, Stefanie" w:date="2023-09-18T11:28:00Z">
        <w:r w:rsidR="00F63F2A">
          <w:t xml:space="preserve">, </w:t>
        </w:r>
      </w:ins>
      <w:ins w:id="150" w:author="Gary" w:date="2023-08-16T16:02:00Z">
        <w:del w:id="151" w:author="Lane, Stefanie" w:date="2023-09-18T11:28:00Z">
          <w:r w:rsidDel="00F63F2A">
            <w:delText xml:space="preserve"> </w:delText>
          </w:r>
          <w:r w:rsidRPr="00E97DE8" w:rsidDel="00F63F2A">
            <w:rPr>
              <w:highlight w:val="yellow"/>
              <w:rPrChange w:id="152" w:author="Lane, Stefanie" w:date="2023-09-14T10:34:00Z">
                <w:rPr/>
              </w:rPrChange>
            </w:rPr>
            <w:delText>(2-3 m above local chart datum)</w:delText>
          </w:r>
          <w:r w:rsidDel="00F63F2A">
            <w:delText xml:space="preserve"> </w:delText>
          </w:r>
        </w:del>
        <w:r>
          <w:t xml:space="preserve">with the three main plant assemblages (Sedge, </w:t>
        </w:r>
        <w:del w:id="153" w:author="Lane, Stefanie" w:date="2023-09-11T17:42:00Z">
          <w:r w:rsidDel="00A92187">
            <w:delText>Festuca</w:delText>
          </w:r>
        </w:del>
      </w:ins>
      <w:ins w:id="154" w:author="Lane, Stefanie" w:date="2023-09-11T17:42:00Z">
        <w:r w:rsidR="00A92187">
          <w:t>Fescue</w:t>
        </w:r>
      </w:ins>
      <w:ins w:id="155" w:author="Gary" w:date="2023-08-16T16:02:00Z">
        <w:r>
          <w:t>, Bogbean) separated by apparent changes in hydrological conditions along transects.</w:t>
        </w:r>
      </w:ins>
    </w:p>
    <w:p w14:paraId="7655833A" w14:textId="577E99C0" w:rsidR="00861AEA" w:rsidRDefault="00861AEA">
      <w:pPr>
        <w:ind w:firstLine="720"/>
        <w:rPr>
          <w:ins w:id="156" w:author="Gary" w:date="2023-08-16T16:02:00Z"/>
        </w:rPr>
        <w:pPrChange w:id="157" w:author="Lane, Stefanie" w:date="2023-09-19T09:51:00Z">
          <w:pPr>
            <w:pStyle w:val="NoSpacing"/>
            <w:ind w:firstLine="410"/>
          </w:pPr>
        </w:pPrChange>
      </w:pPr>
      <w:ins w:id="158" w:author="Gary" w:date="2023-08-16T16:02:00Z">
        <w:r>
          <w:t>In the 1999 study,</w:t>
        </w:r>
        <w:del w:id="159" w:author="Lane, Stefanie" w:date="2023-09-11T17:43:00Z">
          <w:r w:rsidDel="00222995">
            <w:delText xml:space="preserve"> B&amp;P’s</w:delText>
          </w:r>
        </w:del>
      </w:ins>
      <w:ins w:id="160" w:author="Lane, Stefanie" w:date="2023-09-11T17:43:00Z">
        <w:r w:rsidR="00222995">
          <w:t xml:space="preserve"> Bradfield &amp; Porter’s</w:t>
        </w:r>
      </w:ins>
      <w:ins w:id="161" w:author="Gary" w:date="2023-08-16T16:02:00Z">
        <w:r>
          <w:t xml:space="preserve"> (1982) Fig.1 was used to visually approximate the locations of transects to repeat the vegetation survey</w:t>
        </w:r>
        <w:r w:rsidRPr="009608E4">
          <w:t xml:space="preserve"> </w:t>
        </w:r>
        <w:r>
          <w:t>(D</w:t>
        </w:r>
        <w:del w:id="162" w:author="Lane, Stefanie" w:date="2023-09-11T17:43:00Z">
          <w:r w:rsidDel="00222995">
            <w:delText>&amp;M</w:delText>
          </w:r>
        </w:del>
      </w:ins>
      <w:ins w:id="163" w:author="Lane, Stefanie" w:date="2023-09-11T17:43:00Z">
        <w:r w:rsidR="00222995">
          <w:t>enoth &amp; Myers,</w:t>
        </w:r>
      </w:ins>
      <w:ins w:id="164" w:author="Gary" w:date="2023-08-16T16:02:00Z">
        <w:r>
          <w:t xml:space="preserve"> 2007). In this study (2019 survey), </w:t>
        </w:r>
        <w:r w:rsidRPr="00BD0AC2">
          <w:t xml:space="preserve">transect locations were determined by overlaying Bradfield &amp; Porter’s (1982) Fig. 1 on a georeferenced </w:t>
        </w:r>
        <w:proofErr w:type="spellStart"/>
        <w:r w:rsidRPr="00BD0AC2">
          <w:t>basemap</w:t>
        </w:r>
        <w:proofErr w:type="spellEnd"/>
        <w:r w:rsidRPr="00BD0AC2">
          <w:t>,</w:t>
        </w:r>
        <w:r>
          <w:t xml:space="preserve"> </w:t>
        </w:r>
        <w:r w:rsidRPr="00BD0AC2">
          <w:t>aligning prominent features such as tidal channel tributary junctions, marking GPS locations in Avenza Maps (Avenza Systems Inc., Ontario, Canada, v. 3.2), and finding these points in the field (Fig.1</w:t>
        </w:r>
        <w:del w:id="165" w:author="Lane, Stefanie" w:date="2023-09-11T17:43:00Z">
          <w:r w:rsidRPr="00BD0AC2" w:rsidDel="00222995">
            <w:delText>c</w:delText>
          </w:r>
        </w:del>
      </w:ins>
      <w:ins w:id="166" w:author="Lane, Stefanie" w:date="2023-09-11T17:43:00Z">
        <w:r w:rsidR="00222995">
          <w:t>C</w:t>
        </w:r>
      </w:ins>
      <w:ins w:id="167" w:author="Gary" w:date="2023-08-16T16:02:00Z">
        <w:r w:rsidRPr="00BD0AC2">
          <w:t>).</w:t>
        </w:r>
        <w:r>
          <w:t xml:space="preserve"> Difficulties arising from the inexact relocations of transects in the 1999 and 2019 surveys, and aggressive shrub encroachment along transect Q, resulted in an incomplete resampling of all </w:t>
        </w:r>
        <w:commentRangeStart w:id="168"/>
        <w:del w:id="169" w:author="Lane, Stefanie" w:date="2023-09-25T14:33:00Z">
          <w:r w:rsidDel="003C11E7">
            <w:delText>seven</w:delText>
          </w:r>
        </w:del>
      </w:ins>
      <w:ins w:id="170" w:author="Lane, Stefanie" w:date="2023-09-25T14:33:00Z">
        <w:r w:rsidR="003C11E7">
          <w:t>eight</w:t>
        </w:r>
      </w:ins>
      <w:ins w:id="171" w:author="Gary" w:date="2023-08-16T16:02:00Z">
        <w:r>
          <w:t xml:space="preserve"> </w:t>
        </w:r>
      </w:ins>
      <w:commentRangeEnd w:id="168"/>
      <w:ins w:id="172" w:author="Gary" w:date="2023-09-20T12:52:00Z">
        <w:r w:rsidR="00BD7994">
          <w:rPr>
            <w:rStyle w:val="CommentReference"/>
          </w:rPr>
          <w:commentReference w:id="168"/>
        </w:r>
      </w:ins>
      <w:ins w:id="173" w:author="Gary" w:date="2023-08-16T16:02:00Z">
        <w:r>
          <w:t xml:space="preserve">transects from the original 1979 survey (further explained below). </w:t>
        </w:r>
      </w:ins>
      <w:ins w:id="174" w:author="Lane, Stefanie" w:date="2023-09-19T09:49:00Z">
        <w:r w:rsidR="008C01B2">
          <w:t xml:space="preserve">To evaluate the potential for </w:t>
        </w:r>
        <w:r w:rsidR="004E24B0">
          <w:t xml:space="preserve">differences in </w:t>
        </w:r>
      </w:ins>
      <w:ins w:id="175" w:author="Lane, Stefanie" w:date="2023-09-19T09:50:00Z">
        <w:r w:rsidR="004E24B0">
          <w:t xml:space="preserve">transect relocation to affect trends observed in the data, </w:t>
        </w:r>
        <w:r w:rsidR="00A21630">
          <w:t>or to evaluate marsh-wide spatial trends in plant compo</w:t>
        </w:r>
      </w:ins>
      <w:ins w:id="176" w:author="Lane, Stefanie" w:date="2023-09-19T09:51:00Z">
        <w:r w:rsidR="00A21630">
          <w:t>sition</w:t>
        </w:r>
        <w:r w:rsidR="00AE0FAE">
          <w:t xml:space="preserve">, </w:t>
        </w:r>
      </w:ins>
      <w:ins w:id="177" w:author="Lane, Stefanie" w:date="2023-09-19T09:49:00Z">
        <w:r w:rsidR="008C01B2">
          <w:t xml:space="preserve">we calculated the percentage of plots clustered in each assemblage group for each transect. </w:t>
        </w:r>
      </w:ins>
    </w:p>
    <w:p w14:paraId="499850AA" w14:textId="5B73208E" w:rsidR="00861AEA" w:rsidRDefault="00861AEA" w:rsidP="00861AEA">
      <w:pPr>
        <w:pStyle w:val="NoSpacing"/>
        <w:ind w:firstLine="410"/>
        <w:rPr>
          <w:ins w:id="178" w:author="Lane, Stefanie" w:date="2023-09-11T17:46:00Z"/>
        </w:rPr>
      </w:pPr>
      <w:ins w:id="179" w:author="Gary" w:date="2023-08-16T16:02:00Z">
        <w:r>
          <w:t xml:space="preserve">All three studies used a </w:t>
        </w:r>
        <w:del w:id="180" w:author="Lane, Stefanie" w:date="2023-09-14T10:29:00Z">
          <w:r w:rsidDel="00042A32">
            <w:delText>semisystematic</w:delText>
          </w:r>
        </w:del>
      </w:ins>
      <w:ins w:id="181" w:author="Lane, Stefanie" w:date="2023-09-14T10:29:00Z">
        <w:r w:rsidR="00042A32">
          <w:t>semi-systematic</w:t>
        </w:r>
      </w:ins>
      <w:ins w:id="182" w:author="Gary" w:date="2023-08-16T16:02:00Z">
        <w:r>
          <w:t xml:space="preserve"> approach for determining locations of 1x1 m quadrats along transects. In the 1979 study, quadrats were mainly located at 10 m intervals along transects although this varied in places from 2-20 m depending on local changes in the vegetation (B</w:t>
        </w:r>
        <w:del w:id="183" w:author="Lane, Stefanie" w:date="2023-09-11T17:44:00Z">
          <w:r w:rsidDel="00CB384B">
            <w:delText>&amp;P</w:delText>
          </w:r>
        </w:del>
      </w:ins>
      <w:ins w:id="184" w:author="Lane, Stefanie" w:date="2023-09-11T17:44:00Z">
        <w:r w:rsidR="00CB384B">
          <w:t>radfield &amp; Porter,</w:t>
        </w:r>
      </w:ins>
      <w:ins w:id="185" w:author="Gary" w:date="2023-08-16T16:02:00Z">
        <w:r>
          <w:t xml:space="preserve"> 1982).  In the 1999 study, an attempt was made to follow the quadrat spacing shown in B</w:t>
        </w:r>
        <w:del w:id="186" w:author="Lane, Stefanie" w:date="2023-09-11T17:44:00Z">
          <w:r w:rsidDel="00CB384B">
            <w:delText>&amp;P’s</w:delText>
          </w:r>
        </w:del>
      </w:ins>
      <w:ins w:id="187" w:author="Lane, Stefanie" w:date="2023-09-11T17:44:00Z">
        <w:r w:rsidR="00CB384B">
          <w:t>radfield &amp; Porter’s</w:t>
        </w:r>
      </w:ins>
      <w:ins w:id="188" w:author="Gary" w:date="2023-08-16T16:02:00Z">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del w:id="189" w:author="Lane, Stefanie" w:date="2023-09-11T17:44:00Z">
          <w:r w:rsidRPr="00F63CEA" w:rsidDel="00CB384B">
            <w:delText>d</w:delText>
          </w:r>
        </w:del>
      </w:ins>
      <w:ins w:id="190" w:author="Lane, Stefanie" w:date="2023-09-11T17:44:00Z">
        <w:r w:rsidR="00CB384B">
          <w:t>D</w:t>
        </w:r>
      </w:ins>
      <w:ins w:id="191" w:author="Gary" w:date="2023-08-16T16:02:00Z">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55E4CD07" w14:textId="77777777" w:rsidR="00733191" w:rsidRDefault="00733191" w:rsidP="00861AEA">
      <w:pPr>
        <w:pStyle w:val="NoSpacing"/>
        <w:ind w:firstLine="410"/>
        <w:rPr>
          <w:ins w:id="192" w:author="Lane, Stefanie" w:date="2023-09-11T17:46:00Z"/>
        </w:rPr>
      </w:pPr>
    </w:p>
    <w:p w14:paraId="58853D83" w14:textId="77777777" w:rsidR="00733191" w:rsidRPr="00733191" w:rsidRDefault="00733191">
      <w:pPr>
        <w:pStyle w:val="Heading2"/>
        <w:rPr>
          <w:ins w:id="193" w:author="Lane, Stefanie" w:date="2023-09-11T17:46:00Z"/>
          <w:lang w:val="en-CA"/>
        </w:rPr>
        <w:pPrChange w:id="194" w:author="Lane, Stefanie" w:date="2023-09-11T17:46:00Z">
          <w:pPr>
            <w:pStyle w:val="NoSpacing"/>
            <w:ind w:firstLine="410"/>
          </w:pPr>
        </w:pPrChange>
      </w:pPr>
      <w:bookmarkStart w:id="195" w:name="_Toc143184222"/>
      <w:ins w:id="196" w:author="Lane, Stefanie" w:date="2023-09-11T17:46:00Z">
        <w:r w:rsidRPr="00733191">
          <w:rPr>
            <w:lang w:val="en-CA"/>
          </w:rPr>
          <w:t>Plot-scale sampling</w:t>
        </w:r>
        <w:bookmarkEnd w:id="195"/>
      </w:ins>
    </w:p>
    <w:p w14:paraId="2B1A2D89" w14:textId="3084FA22" w:rsidR="00733191" w:rsidDel="00376419" w:rsidRDefault="00733191" w:rsidP="00861AEA">
      <w:pPr>
        <w:pStyle w:val="NoSpacing"/>
        <w:ind w:firstLine="410"/>
        <w:rPr>
          <w:ins w:id="197" w:author="Gary" w:date="2023-08-16T16:02:00Z"/>
          <w:del w:id="198" w:author="Lane, Stefanie" w:date="2023-09-11T17:47:00Z"/>
        </w:rPr>
      </w:pPr>
      <w:ins w:id="199" w:author="Lane, Stefanie" w:date="2023-09-11T17:46:00Z">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an individual with its basal stem originating outside the quadrat boundary wer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ins>
      <w:ins w:id="200" w:author="Lane, Stefanie" w:date="2023-09-11T17:47:00Z">
        <w:r w:rsidR="00376419">
          <w:t xml:space="preserve"> </w:t>
        </w:r>
      </w:ins>
    </w:p>
    <w:p w14:paraId="735B68B0" w14:textId="32F5D11A" w:rsidR="00861AEA" w:rsidRDefault="00861AEA" w:rsidP="00861AEA">
      <w:pPr>
        <w:pStyle w:val="NoSpacing"/>
        <w:ind w:firstLine="410"/>
        <w:rPr>
          <w:ins w:id="201" w:author="Gary" w:date="2023-08-16T16:02:00Z"/>
        </w:rPr>
      </w:pPr>
      <w:ins w:id="202" w:author="Gary" w:date="2023-08-16T16:02:00Z">
        <w:del w:id="203" w:author="Lane, Stefanie" w:date="2023-09-11T17:47:00Z">
          <w:r w:rsidDel="00376419">
            <w:lastRenderedPageBreak/>
            <w:delText>A</w:delText>
          </w:r>
          <w:r w:rsidRPr="008817E3" w:rsidDel="00376419">
            <w:delText>ll three s</w:delText>
          </w:r>
          <w:r w:rsidDel="00376419">
            <w:delText>tudies</w:delText>
          </w:r>
          <w:r w:rsidRPr="008817E3" w:rsidDel="00376419">
            <w:delText xml:space="preserve"> </w:delText>
          </w:r>
          <w:r w:rsidDel="00376419">
            <w:delText>used the same</w:delText>
          </w:r>
          <w:r w:rsidRPr="008817E3" w:rsidDel="00376419">
            <w:delText xml:space="preserve"> </w:delText>
          </w:r>
          <w:r w:rsidDel="00376419">
            <w:delText>(</w:delText>
          </w:r>
          <w:r w:rsidRPr="008817E3" w:rsidDel="00376419">
            <w:delText>modified</w:delText>
          </w:r>
          <w:r w:rsidDel="00376419">
            <w:delText>)</w:delText>
          </w:r>
          <w:r w:rsidRPr="008817E3" w:rsidDel="00376419">
            <w:delText xml:space="preserve"> Braun-Blanquet cover class scale for recording species abundance within quadrats: 0 (0% cover), 1 (&lt; 25% cover), 2 (25-50% cover), 3 (50-75% cover), and 4 (&gt; 75% cover). Species were </w:delText>
          </w:r>
          <w:r w:rsidDel="00376419">
            <w:delText>included only</w:delText>
          </w:r>
          <w:r w:rsidRPr="008817E3" w:rsidDel="00376419">
            <w:delText xml:space="preserve"> if their most basal stem </w:delText>
          </w:r>
          <w:r w:rsidDel="00376419">
            <w:delText xml:space="preserve">(or rhizome attachment) </w:delText>
          </w:r>
          <w:r w:rsidRPr="008817E3" w:rsidDel="00376419">
            <w:delText xml:space="preserve">originated </w:delText>
          </w:r>
          <w:r w:rsidDel="00376419">
            <w:delText xml:space="preserve">(&gt;50%) </w:delText>
          </w:r>
          <w:r w:rsidRPr="008817E3" w:rsidDel="00376419">
            <w:delText>within the 1 m</w:delText>
          </w:r>
          <w:r w:rsidRPr="008817E3" w:rsidDel="00376419">
            <w:rPr>
              <w:vertAlign w:val="superscript"/>
            </w:rPr>
            <w:delText>2</w:delText>
          </w:r>
          <w:r w:rsidRPr="008817E3" w:rsidDel="00376419">
            <w:delText xml:space="preserve"> quadrat; overhanging </w:delText>
          </w:r>
          <w:r w:rsidDel="00376419">
            <w:delText xml:space="preserve">vegetation </w:delText>
          </w:r>
          <w:r w:rsidRPr="008817E3" w:rsidDel="00376419">
            <w:delText>originating outside the quadrat boundary w</w:delText>
          </w:r>
          <w:r w:rsidDel="00376419">
            <w:delText>as</w:delText>
          </w:r>
          <w:r w:rsidRPr="008817E3" w:rsidDel="00376419">
            <w:delText xml:space="preserve"> not </w:delText>
          </w:r>
          <w:r w:rsidDel="00376419">
            <w:delText>includ</w:delText>
          </w:r>
          <w:r w:rsidRPr="008817E3" w:rsidDel="00376419">
            <w:delText xml:space="preserve">ed. </w:delText>
          </w:r>
          <w:r w:rsidDel="00376419">
            <w:delText>Similarly, the aerial portions of included species that</w:delText>
          </w:r>
          <w:r w:rsidRPr="008817E3" w:rsidDel="00376419">
            <w:delText xml:space="preserve"> extended beyond the </w:delText>
          </w:r>
          <w:r w:rsidDel="00376419">
            <w:delText xml:space="preserve">plot </w:delText>
          </w:r>
          <w:r w:rsidRPr="008817E3" w:rsidDel="00376419">
            <w:delText>boundary</w:delText>
          </w:r>
          <w:r w:rsidDel="00376419">
            <w:delText xml:space="preserve"> were not </w:delText>
          </w:r>
          <w:r w:rsidRPr="008817E3" w:rsidDel="00376419">
            <w:delText>considered</w:delText>
          </w:r>
          <w:r w:rsidDel="00376419">
            <w:delText xml:space="preserve">. </w:delText>
          </w:r>
        </w:del>
        <w:r>
          <w:t xml:space="preserve">Owing to consultation with one of the co-authors </w:t>
        </w:r>
        <w:commentRangeStart w:id="204"/>
        <w:r>
          <w:t>(</w:t>
        </w:r>
        <w:del w:id="205" w:author="Lane, Stefanie" w:date="2023-09-11T17:47:00Z">
          <w:r w:rsidDel="00376419">
            <w:delText>GEB</w:delText>
          </w:r>
        </w:del>
      </w:ins>
      <w:ins w:id="206" w:author="Lane, Stefanie" w:date="2023-09-11T17:47:00Z">
        <w:r w:rsidR="00376419">
          <w:t>Gary Bradfield</w:t>
        </w:r>
      </w:ins>
      <w:ins w:id="207" w:author="Gary" w:date="2023-08-16T16:02:00Z">
        <w:r>
          <w:t>)</w:t>
        </w:r>
      </w:ins>
      <w:commentRangeEnd w:id="204"/>
      <w:ins w:id="208" w:author="Gary" w:date="2023-09-25T19:04:00Z">
        <w:r w:rsidR="004A6577">
          <w:rPr>
            <w:rStyle w:val="CommentReference"/>
          </w:rPr>
          <w:commentReference w:id="204"/>
        </w:r>
      </w:ins>
      <w:ins w:id="209" w:author="Gary" w:date="2023-08-16T16:02:00Z">
        <w:r>
          <w:t xml:space="preserve"> in the 1999 and 2019 studies, differences in between-observer cover estimation </w:t>
        </w:r>
        <w:proofErr w:type="gramStart"/>
        <w:r>
          <w:t>were</w:t>
        </w:r>
        <w:proofErr w:type="gramEnd"/>
        <w:r>
          <w:t xml:space="preserve"> considered minimal.</w:t>
        </w:r>
      </w:ins>
    </w:p>
    <w:p w14:paraId="3B2B3B17" w14:textId="355E351B" w:rsidR="008B255A" w:rsidDel="005A6C4D" w:rsidRDefault="00447DA1">
      <w:pPr>
        <w:rPr>
          <w:del w:id="210" w:author="Gary" w:date="2023-08-16T15:58:00Z"/>
        </w:rPr>
        <w:pPrChange w:id="211" w:author="Lane, Stefanie" w:date="2023-07-26T16:07:00Z">
          <w:pPr>
            <w:pStyle w:val="NoSpacing"/>
          </w:pPr>
        </w:pPrChange>
      </w:pPr>
      <w:ins w:id="212" w:author="Lane, Stefanie" w:date="2023-07-26T16:07:00Z">
        <w:del w:id="213" w:author="Gary" w:date="2023-08-16T15:58:00Z">
          <w:r w:rsidDel="005A6C4D">
            <w:tab/>
          </w:r>
        </w:del>
      </w:ins>
    </w:p>
    <w:p w14:paraId="1DA793E0" w14:textId="1877310C" w:rsidR="00DF241A" w:rsidDel="00A91EC2" w:rsidRDefault="008B255A" w:rsidP="00861AEA">
      <w:pPr>
        <w:pStyle w:val="NoSpacing"/>
        <w:ind w:firstLine="720"/>
        <w:rPr>
          <w:ins w:id="214" w:author="Lane, Stefanie" w:date="2023-07-26T12:17:00Z"/>
          <w:del w:id="215" w:author="Gary" w:date="2023-08-16T16:00:00Z"/>
        </w:rPr>
      </w:pPr>
      <w:del w:id="216"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217" w:author="Lane, Stefanie" w:date="2023-07-26T12:12:00Z">
        <w:del w:id="218" w:author="Gary" w:date="2023-08-16T15:58:00Z">
          <w:r w:rsidR="004556CD" w:rsidDel="005A6C4D">
            <w:delText>e</w:delText>
          </w:r>
        </w:del>
      </w:ins>
      <w:del w:id="219" w:author="Gary" w:date="2023-08-16T15:58:00Z">
        <w:r w:rsidDel="005A6C4D">
          <w:delText xml:space="preserve">s verified visual estimation of species associations, the sampling conducted in 1979 introduces </w:delText>
        </w:r>
      </w:del>
      <w:ins w:id="220" w:author="Lane, Stefanie" w:date="2023-07-26T12:12:00Z">
        <w:del w:id="221" w:author="Gary" w:date="2023-08-16T15:58:00Z">
          <w:r w:rsidR="004556CD" w:rsidDel="005A6C4D">
            <w:delText>.</w:delText>
          </w:r>
        </w:del>
      </w:ins>
      <w:del w:id="222" w:author="Gary" w:date="2023-08-16T15:58:00Z">
        <w:r w:rsidDel="005A6C4D">
          <w:delText>a bias to statistically confirm patterns identified by subjective visual assessment.</w:delText>
        </w:r>
      </w:del>
      <w:ins w:id="223" w:author="Lane, Stefanie" w:date="2023-07-26T12:12:00Z">
        <w:del w:id="224" w:author="Gary" w:date="2023-08-16T15:58:00Z">
          <w:r w:rsidR="004556CD" w:rsidDel="005A6C4D">
            <w:delText xml:space="preserve"> </w:delText>
          </w:r>
        </w:del>
      </w:ins>
      <w:ins w:id="225" w:author="Lane, Stefanie" w:date="2023-07-26T12:13:00Z">
        <w:del w:id="226" w:author="Gary" w:date="2023-08-16T15:58:00Z">
          <w:r w:rsidR="004556CD" w:rsidRPr="006D79A7" w:rsidDel="005A6C4D">
            <w:delText xml:space="preserve">They </w:delText>
          </w:r>
          <w:r w:rsidR="001C4F33" w:rsidRPr="006D79A7" w:rsidDel="005A6C4D">
            <w:delText>placed t</w:delText>
          </w:r>
        </w:del>
      </w:ins>
      <w:ins w:id="227" w:author="Lane, Stefanie" w:date="2023-07-26T12:08:00Z">
        <w:del w:id="228" w:author="Gary" w:date="2023-08-16T15:58:00Z">
          <w:r w:rsidR="00C70DC5" w:rsidRPr="006D79A7" w:rsidDel="005A6C4D">
            <w:delText>ransect</w:delText>
          </w:r>
        </w:del>
      </w:ins>
      <w:ins w:id="229" w:author="Lane, Stefanie" w:date="2023-07-26T12:09:00Z">
        <w:del w:id="230" w:author="Gary" w:date="2023-08-16T15:58:00Z">
          <w:r w:rsidR="00134052" w:rsidRPr="006D79A7" w:rsidDel="005A6C4D">
            <w:delText xml:space="preserve">s </w:delText>
          </w:r>
        </w:del>
      </w:ins>
      <w:ins w:id="231" w:author="Lane, Stefanie" w:date="2023-07-26T12:13:00Z">
        <w:del w:id="232" w:author="Gary" w:date="2023-08-16T15:58:00Z">
          <w:r w:rsidR="001C4F33" w:rsidRPr="006D79A7" w:rsidDel="005A6C4D">
            <w:delText>throughout the marsh</w:delText>
          </w:r>
        </w:del>
      </w:ins>
      <w:ins w:id="233" w:author="Lane, Stefanie" w:date="2023-07-26T12:09:00Z">
        <w:del w:id="234" w:author="Gary" w:date="2023-08-16T15:58:00Z">
          <w:r w:rsidR="00134052" w:rsidRPr="006D79A7" w:rsidDel="005A6C4D">
            <w:delText xml:space="preserve"> </w:delText>
          </w:r>
          <w:r w:rsidR="00173B15" w:rsidRPr="006D79A7" w:rsidDel="005A6C4D">
            <w:delText>to achieve an even distribution across a north-south gradient</w:delText>
          </w:r>
        </w:del>
      </w:ins>
      <w:ins w:id="235" w:author="Lane, Stefanie" w:date="2023-07-26T12:13:00Z">
        <w:del w:id="236" w:author="Gary" w:date="2023-08-16T15:58:00Z">
          <w:r w:rsidR="001C4F33" w:rsidRPr="006D79A7" w:rsidDel="005A6C4D">
            <w:delText>, with transect endpoints sharing a common origin along the main tidal channel through the middle of the marsh (Fig. 1)</w:delText>
          </w:r>
        </w:del>
      </w:ins>
      <w:del w:id="237" w:author="Gary" w:date="2023-08-16T15:58:00Z">
        <w:r w:rsidR="00984524" w:rsidRPr="006D79A7" w:rsidDel="005A6C4D">
          <w:delText xml:space="preserve"> </w:delText>
        </w:r>
      </w:del>
      <w:ins w:id="238" w:author="Lane, Stefanie" w:date="2023-07-26T12:09:00Z">
        <w:del w:id="239" w:author="Gary" w:date="2023-08-16T15:58:00Z">
          <w:r w:rsidR="00173B15" w:rsidRPr="006D79A7" w:rsidDel="005A6C4D">
            <w:delText xml:space="preserve">. While </w:delText>
          </w:r>
        </w:del>
      </w:ins>
      <w:ins w:id="240" w:author="Lane, Stefanie" w:date="2023-07-26T12:13:00Z">
        <w:del w:id="241" w:author="Gary" w:date="2023-08-16T15:58:00Z">
          <w:r w:rsidR="00856D4C" w:rsidRPr="006D79A7" w:rsidDel="005A6C4D">
            <w:delText xml:space="preserve">transects were </w:delText>
          </w:r>
        </w:del>
      </w:ins>
      <w:ins w:id="242" w:author="Lane, Stefanie" w:date="2023-07-26T12:09:00Z">
        <w:del w:id="243" w:author="Gary" w:date="2023-08-16T15:58:00Z">
          <w:r w:rsidR="00173B15" w:rsidRPr="006D79A7" w:rsidDel="005A6C4D">
            <w:delText>not ra</w:delText>
          </w:r>
        </w:del>
        <w:del w:id="244" w:author="Gary" w:date="2023-08-16T16:00:00Z">
          <w:r w:rsidR="00173B15" w:rsidRPr="006D79A7" w:rsidDel="00A91EC2">
            <w:delText>ndom</w:delText>
          </w:r>
        </w:del>
      </w:ins>
      <w:ins w:id="245" w:author="Lane, Stefanie" w:date="2023-07-26T12:13:00Z">
        <w:del w:id="246" w:author="Gary" w:date="2023-08-16T16:00:00Z">
          <w:r w:rsidR="00856D4C" w:rsidRPr="006D79A7" w:rsidDel="00A91EC2">
            <w:delText>ly distributed</w:delText>
          </w:r>
        </w:del>
      </w:ins>
      <w:ins w:id="247" w:author="Lane, Stefanie" w:date="2023-07-26T12:09:00Z">
        <w:del w:id="248" w:author="Gary" w:date="2023-08-16T16:00:00Z">
          <w:r w:rsidR="00173B15" w:rsidRPr="006D79A7" w:rsidDel="00A91EC2">
            <w:delText>,</w:delText>
          </w:r>
        </w:del>
      </w:ins>
      <w:ins w:id="249" w:author="Lane, Stefanie" w:date="2023-07-26T12:13:00Z">
        <w:del w:id="250" w:author="Gary" w:date="2023-08-16T16:00:00Z">
          <w:r w:rsidR="00856D4C" w:rsidRPr="006D79A7" w:rsidDel="00A91EC2">
            <w:delText xml:space="preserve"> the </w:delText>
          </w:r>
        </w:del>
      </w:ins>
      <w:ins w:id="251" w:author="Lane, Stefanie" w:date="2023-07-26T12:14:00Z">
        <w:del w:id="252" w:author="Gary" w:date="2023-08-16T16:00:00Z">
          <w:r w:rsidR="00856D4C" w:rsidRPr="006D79A7" w:rsidDel="00A91EC2">
            <w:delText xml:space="preserve">haphazard transect placement </w:delText>
          </w:r>
        </w:del>
      </w:ins>
      <w:ins w:id="253" w:author="Lane, Stefanie" w:date="2023-07-26T12:09:00Z">
        <w:del w:id="254" w:author="Gary" w:date="2023-08-16T16:00:00Z">
          <w:r w:rsidR="00173B15" w:rsidRPr="006D79A7" w:rsidDel="00A91EC2">
            <w:delText>sought to</w:delText>
          </w:r>
        </w:del>
      </w:ins>
      <w:ins w:id="255" w:author="Lane, Stefanie" w:date="2023-07-26T12:14:00Z">
        <w:del w:id="256" w:author="Gary" w:date="2023-08-16T16:00:00Z">
          <w:r w:rsidR="006D54B6" w:rsidRPr="006D79A7" w:rsidDel="00A91EC2">
            <w:delText xml:space="preserve"> balance surveying as great </w:delText>
          </w:r>
        </w:del>
      </w:ins>
      <w:ins w:id="257" w:author="Lane, Stefanie" w:date="2023-07-26T12:09:00Z">
        <w:del w:id="258" w:author="Gary" w:date="2023-08-16T16:00:00Z">
          <w:r w:rsidR="00173B15" w:rsidRPr="006D79A7" w:rsidDel="00A91EC2">
            <w:delText xml:space="preserve">a spatial extent </w:delText>
          </w:r>
        </w:del>
      </w:ins>
      <w:ins w:id="259" w:author="Lane, Stefanie" w:date="2023-07-26T12:14:00Z">
        <w:del w:id="260" w:author="Gary" w:date="2023-08-16T16:00:00Z">
          <w:r w:rsidR="00856D4C" w:rsidRPr="006D79A7" w:rsidDel="00A91EC2">
            <w:delText xml:space="preserve">of the marsh </w:delText>
          </w:r>
        </w:del>
      </w:ins>
      <w:ins w:id="261" w:author="Lane, Stefanie" w:date="2023-07-26T12:09:00Z">
        <w:del w:id="262" w:author="Gary" w:date="2023-08-16T16:00:00Z">
          <w:r w:rsidR="00173B15" w:rsidRPr="006D79A7" w:rsidDel="00A91EC2">
            <w:delText>as possibl</w:delText>
          </w:r>
        </w:del>
      </w:ins>
      <w:ins w:id="263" w:author="Lane, Stefanie" w:date="2023-07-26T12:10:00Z">
        <w:del w:id="264" w:author="Gary" w:date="2023-08-16T16:00:00Z">
          <w:r w:rsidR="00A97E51" w:rsidRPr="006D79A7" w:rsidDel="00A91EC2">
            <w:delText>e</w:delText>
          </w:r>
        </w:del>
      </w:ins>
      <w:ins w:id="265" w:author="Lane, Stefanie" w:date="2023-07-26T12:14:00Z">
        <w:del w:id="266" w:author="Gary" w:date="2023-08-16T16:00:00Z">
          <w:r w:rsidR="006D54B6" w:rsidRPr="006D79A7" w:rsidDel="00A91EC2">
            <w:delText xml:space="preserve"> given the time and resources available for the project</w:delText>
          </w:r>
        </w:del>
      </w:ins>
      <w:ins w:id="267" w:author="Lane, Stefanie" w:date="2023-07-26T12:10:00Z">
        <w:del w:id="268" w:author="Gary" w:date="2023-08-16T16:00:00Z">
          <w:r w:rsidR="00A97E51" w:rsidRPr="006D79A7" w:rsidDel="00A91EC2">
            <w:delText>. Along each transect, 1 m</w:delText>
          </w:r>
          <w:r w:rsidR="00A97E51" w:rsidRPr="006D79A7" w:rsidDel="00A91EC2">
            <w:rPr>
              <w:vertAlign w:val="superscript"/>
              <w:rPrChange w:id="269" w:author="Lane, Stefanie" w:date="2023-07-26T12:47:00Z">
                <w:rPr/>
              </w:rPrChange>
            </w:rPr>
            <w:delText>2</w:delText>
          </w:r>
          <w:r w:rsidR="00A97E51" w:rsidRPr="006D79A7" w:rsidDel="00A91EC2">
            <w:delText xml:space="preserve"> plots (</w:delText>
          </w:r>
        </w:del>
      </w:ins>
      <w:ins w:id="270" w:author="Lane, Stefanie" w:date="2023-07-26T16:25:00Z">
        <w:del w:id="271" w:author="Gary" w:date="2023-08-16T16:00:00Z">
          <w:r w:rsidR="00932E2E" w:rsidDel="00A91EC2">
            <w:delText xml:space="preserve">rigid </w:delText>
          </w:r>
        </w:del>
      </w:ins>
      <w:ins w:id="272" w:author="Lane, Stefanie" w:date="2023-07-26T12:10:00Z">
        <w:del w:id="273" w:author="Gary" w:date="2023-08-16T16:00:00Z">
          <w:r w:rsidR="00A97E51" w:rsidRPr="006D79A7" w:rsidDel="00A91EC2">
            <w:delText>quadrats</w:delText>
          </w:r>
        </w:del>
      </w:ins>
      <w:ins w:id="274" w:author="Lane, Stefanie" w:date="2023-07-26T16:25:00Z">
        <w:del w:id="275" w:author="Gary" w:date="2023-08-16T16:00:00Z">
          <w:r w:rsidR="00932E2E" w:rsidDel="00A91EC2">
            <w:delText xml:space="preserve"> made of 1.27 cm (1/2 inch) schedule 40 PVC</w:delText>
          </w:r>
        </w:del>
      </w:ins>
      <w:ins w:id="276" w:author="Lane, Stefanie" w:date="2023-07-26T12:10:00Z">
        <w:del w:id="277"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278" w:author="Lane, Stefanie" w:date="2023-07-26T12:11:00Z">
        <w:del w:id="279" w:author="Gary" w:date="2023-08-16T16:00:00Z">
          <w:r w:rsidR="00D322B3" w:rsidRPr="006D79A7" w:rsidDel="00A91EC2">
            <w:delText xml:space="preserve"> dom</w:delText>
          </w:r>
          <w:r w:rsidR="0000574D" w:rsidRPr="006D79A7" w:rsidDel="00A91EC2">
            <w:delText xml:space="preserve">inant species to another, or every 10 m along the transect, whichever distance was shorter. This plot placement introduces </w:delText>
          </w:r>
        </w:del>
      </w:ins>
      <w:ins w:id="280" w:author="Lane, Stefanie" w:date="2023-07-26T12:12:00Z">
        <w:del w:id="281" w:author="Gary" w:date="2023-08-16T16:00:00Z">
          <w:r w:rsidR="004556CD" w:rsidRPr="006D79A7" w:rsidDel="00A91EC2">
            <w:delText>a bias to statistically confirm patterns identified by subjective visual assessment.</w:delText>
          </w:r>
        </w:del>
      </w:ins>
      <w:ins w:id="282" w:author="Lane, Stefanie" w:date="2023-07-26T12:15:00Z">
        <w:del w:id="283" w:author="Gary" w:date="2023-08-16T16:00:00Z">
          <w:r w:rsidR="00E11649" w:rsidRPr="006D79A7" w:rsidDel="00A91EC2">
            <w:delText xml:space="preserve"> </w:delText>
          </w:r>
        </w:del>
      </w:ins>
      <w:del w:id="284"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285" w:author="Lane, Stefanie" w:date="2023-07-26T12:16:00Z">
        <w:del w:id="286" w:author="Gary" w:date="2023-08-16T16:00:00Z">
          <w:r w:rsidR="006E0E23" w:rsidDel="00A91EC2">
            <w:delText xml:space="preserve">This </w:delText>
          </w:r>
        </w:del>
      </w:ins>
      <w:ins w:id="287" w:author="Lane, Stefanie" w:date="2023-07-26T12:17:00Z">
        <w:del w:id="288" w:author="Gary" w:date="2023-08-16T16:00:00Z">
          <w:r w:rsidR="00331FEC" w:rsidDel="00A91EC2">
            <w:delText xml:space="preserve">was achieved by approximating both transect and plot locations as closely as possible to the </w:delText>
          </w:r>
        </w:del>
      </w:ins>
      <w:ins w:id="289" w:author="Lane, Stefanie" w:date="2023-07-26T12:18:00Z">
        <w:del w:id="290"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291" w:author="Lane, Stefanie" w:date="2023-07-26T12:16:00Z"/>
          <w:del w:id="292" w:author="Gary" w:date="2023-08-16T16:00:00Z"/>
        </w:rPr>
      </w:pPr>
      <w:del w:id="293" w:author="Gary" w:date="2023-08-16T16:00:00Z">
        <w:r w:rsidDel="00A91EC2">
          <w:delText xml:space="preserve"> </w:delText>
        </w:r>
      </w:del>
    </w:p>
    <w:p w14:paraId="52AF5B10" w14:textId="777DCB75" w:rsidR="005E086E" w:rsidDel="00A91EC2" w:rsidRDefault="008B255A" w:rsidP="00861AEA">
      <w:pPr>
        <w:pStyle w:val="NoSpacing"/>
        <w:ind w:firstLine="720"/>
        <w:rPr>
          <w:del w:id="294" w:author="Gary" w:date="2023-08-16T16:00:00Z"/>
        </w:rPr>
      </w:pPr>
      <w:del w:id="295" w:author="Gary" w:date="2023-08-16T16:00:00Z">
        <w:r w:rsidDel="00A91EC2">
          <w:delText>In 2019 we sought to sample vegetation in as close a manner as the original 1979 survey</w:delText>
        </w:r>
      </w:del>
      <w:ins w:id="296" w:author="Lane, Stefanie" w:date="2023-07-26T12:20:00Z">
        <w:del w:id="297" w:author="Gary" w:date="2023-08-16T16:00:00Z">
          <w:r w:rsidR="00992808" w:rsidDel="00A91EC2">
            <w:delText>, because we wanted to know whether dominant species</w:delText>
          </w:r>
        </w:del>
      </w:ins>
      <w:ins w:id="298" w:author="Lane, Stefanie" w:date="2023-07-26T12:21:00Z">
        <w:del w:id="299" w:author="Gary" w:date="2023-08-16T16:00:00Z">
          <w:r w:rsidR="00D7262D" w:rsidDel="00A91EC2">
            <w:delText xml:space="preserve"> (as perceived by visual </w:delText>
          </w:r>
          <w:r w:rsidR="00314F59" w:rsidDel="00A91EC2">
            <w:delText>recognition)</w:delText>
          </w:r>
        </w:del>
      </w:ins>
      <w:ins w:id="300" w:author="Lane, Stefanie" w:date="2023-07-26T12:20:00Z">
        <w:del w:id="301" w:author="Gary" w:date="2023-08-16T16:00:00Z">
          <w:r w:rsidR="00992808" w:rsidDel="00A91EC2">
            <w:delText xml:space="preserve"> </w:delText>
          </w:r>
          <w:r w:rsidR="00D7262D" w:rsidDel="00A91EC2">
            <w:delText>remained the same over time</w:delText>
          </w:r>
        </w:del>
      </w:ins>
      <w:ins w:id="302" w:author="Lane, Stefanie" w:date="2023-07-26T12:19:00Z">
        <w:del w:id="303" w:author="Gary" w:date="2023-08-16T16:00:00Z">
          <w:r w:rsidR="006F7195" w:rsidDel="00A91EC2">
            <w:delText xml:space="preserve">. </w:delText>
          </w:r>
        </w:del>
      </w:ins>
      <w:moveToRangeStart w:id="304" w:author="Lane, Stefanie" w:date="2023-07-26T12:19:00Z" w:name="move141266414"/>
      <w:moveTo w:id="305" w:author="Lane, Stefanie" w:date="2023-07-26T12:19:00Z">
        <w:del w:id="306"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304"/>
      <w:ins w:id="307" w:author="Lane, Stefanie" w:date="2023-07-26T12:20:00Z">
        <w:del w:id="308"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309" w:author="Lane, Stefanie" w:date="2023-07-26T15:51:00Z">
        <w:del w:id="310" w:author="Gary" w:date="2023-08-16T16:00:00Z">
          <w:r w:rsidR="00F50C97" w:rsidDel="00A91EC2">
            <w:delText>quadrats</w:delText>
          </w:r>
        </w:del>
      </w:ins>
      <w:ins w:id="311" w:author="Lane, Stefanie" w:date="2023-07-26T12:20:00Z">
        <w:del w:id="312" w:author="Gary" w:date="2023-08-16T16:00:00Z">
          <w:r w:rsidR="00A518B4" w:rsidDel="00A91EC2">
            <w:delText xml:space="preserve"> </w:delText>
          </w:r>
        </w:del>
      </w:ins>
      <w:ins w:id="313" w:author="Lane, Stefanie" w:date="2023-07-26T12:23:00Z">
        <w:del w:id="314" w:author="Gary" w:date="2023-08-16T16:00:00Z">
          <w:r w:rsidR="00405AFC" w:rsidDel="00A91EC2">
            <w:delText>centered on the transect</w:delText>
          </w:r>
          <w:r w:rsidR="00764D4C" w:rsidDel="00A91EC2">
            <w:delText xml:space="preserve"> line </w:delText>
          </w:r>
        </w:del>
      </w:ins>
      <w:ins w:id="315" w:author="Lane, Stefanie" w:date="2023-07-26T15:51:00Z">
        <w:del w:id="316" w:author="Gary" w:date="2023-08-16T16:00:00Z">
          <w:r w:rsidR="00AE6E2A" w:rsidDel="00A91EC2">
            <w:delText xml:space="preserve">to define survey plots </w:delText>
          </w:r>
        </w:del>
      </w:ins>
      <w:ins w:id="317" w:author="Lane, Stefanie" w:date="2023-07-26T12:23:00Z">
        <w:del w:id="318" w:author="Gary" w:date="2023-08-16T16:00:00Z">
          <w:r w:rsidR="00764D4C" w:rsidDel="00A91EC2">
            <w:delText xml:space="preserve">within patches of vegetation that we identified as being dominated (&gt; 50% cover) by one or two species, </w:delText>
          </w:r>
        </w:del>
      </w:ins>
      <w:ins w:id="319" w:author="Lane, Stefanie" w:date="2023-07-26T12:24:00Z">
        <w:del w:id="320" w:author="Gary" w:date="2023-08-16T16:00:00Z">
          <w:r w:rsidR="00764D4C" w:rsidDel="00A91EC2">
            <w:delText>or every 10 m along the transect, whichever distance was shorter</w:delText>
          </w:r>
          <w:r w:rsidR="00BA3208" w:rsidDel="00A91EC2">
            <w:delText xml:space="preserve"> (Fig. 2</w:delText>
          </w:r>
        </w:del>
      </w:ins>
      <w:ins w:id="321" w:author="Lane, Stefanie" w:date="2023-07-26T12:28:00Z">
        <w:del w:id="322" w:author="Gary" w:date="2023-08-16T16:00:00Z">
          <w:r w:rsidR="00D94B50" w:rsidDel="00A91EC2">
            <w:delText>D</w:delText>
          </w:r>
        </w:del>
      </w:ins>
      <w:ins w:id="323" w:author="Lane, Stefanie" w:date="2023-07-26T12:24:00Z">
        <w:del w:id="324" w:author="Gary" w:date="2023-08-16T16:00:00Z">
          <w:r w:rsidR="00BA3208" w:rsidDel="00A91EC2">
            <w:delText>)</w:delText>
          </w:r>
          <w:r w:rsidR="00764D4C" w:rsidDel="00A91EC2">
            <w:delText xml:space="preserve">. </w:delText>
          </w:r>
        </w:del>
      </w:ins>
      <w:ins w:id="325" w:author="Lane, Stefanie" w:date="2023-07-26T12:25:00Z">
        <w:del w:id="326"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327" w:author="Lane, Stefanie" w:date="2023-07-26T12:28:00Z">
        <w:del w:id="328" w:author="Gary" w:date="2023-08-16T16:00:00Z">
          <w:r w:rsidR="00D94B50" w:rsidDel="00A91EC2">
            <w:delText xml:space="preserve"> </w:delText>
          </w:r>
        </w:del>
      </w:ins>
      <w:del w:id="329"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330" w:author="Gary" w:date="2023-08-16T16:00:00Z"/>
        </w:rPr>
      </w:pPr>
    </w:p>
    <w:p w14:paraId="1B7694BC" w14:textId="7446CD49" w:rsidR="00D4425C" w:rsidDel="00A91EC2" w:rsidRDefault="00A5448B" w:rsidP="00861AEA">
      <w:pPr>
        <w:ind w:firstLine="720"/>
        <w:rPr>
          <w:del w:id="331" w:author="Gary" w:date="2023-08-16T16:00:00Z"/>
        </w:rPr>
      </w:pPr>
      <w:del w:id="332"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333" w:author="Lane, Stefanie" w:date="2023-07-26T12:19:00Z" w:name="move141266414"/>
      <w:moveFrom w:id="334" w:author="Lane, Stefanie" w:date="2023-07-26T12:19:00Z">
        <w:del w:id="335"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333"/>
      <w:del w:id="336"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w:delText>
        </w:r>
        <w:r w:rsidR="00D4425C" w:rsidDel="00A91EC2">
          <w:lastRenderedPageBreak/>
          <w:delText xml:space="preserve">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337" w:author="Lane, Stefanie" w:date="2023-07-26T16:05:00Z"/>
          <w:del w:id="338" w:author="Gary" w:date="2023-08-16T16:00:00Z"/>
        </w:rPr>
      </w:pPr>
      <w:del w:id="339"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340" w:author="Lane, Stefanie" w:date="2023-07-26T16:05:00Z"/>
          <w:del w:id="341" w:author="Gary" w:date="2023-08-16T16:00:00Z"/>
        </w:rPr>
      </w:pPr>
    </w:p>
    <w:p w14:paraId="225E3A42" w14:textId="3E429715" w:rsidR="003D607F" w:rsidDel="00A91EC2" w:rsidRDefault="003D607F" w:rsidP="00861AEA">
      <w:pPr>
        <w:pStyle w:val="NoSpacing"/>
        <w:ind w:firstLine="720"/>
        <w:rPr>
          <w:ins w:id="342" w:author="Lane, Stefanie" w:date="2023-07-26T12:30:00Z"/>
          <w:del w:id="343" w:author="Gary" w:date="2023-08-16T16:00:00Z"/>
        </w:rPr>
      </w:pPr>
      <w:ins w:id="344" w:author="Lane, Stefanie" w:date="2023-07-26T16:06:00Z">
        <w:del w:id="345"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346" w:author="Lane, Stefanie" w:date="2023-07-26T16:06:00Z"/>
        </w:rPr>
      </w:pPr>
      <w:ins w:id="347" w:author="Lane, Stefanie" w:date="2023-07-26T12:38:00Z">
        <w:del w:id="348" w:author="Gary" w:date="2023-08-16T16:00:00Z">
          <w:r w:rsidDel="00A91EC2">
            <w:delText>Species</w:delText>
          </w:r>
        </w:del>
      </w:ins>
      <w:ins w:id="349" w:author="Lane, Stefanie" w:date="2023-07-26T12:30:00Z">
        <w:del w:id="350" w:author="Gary" w:date="2023-08-16T16:00:00Z">
          <w:r w:rsidR="00F3242A" w:rsidDel="00A91EC2">
            <w:delText xml:space="preserve"> were </w:delText>
          </w:r>
        </w:del>
      </w:ins>
      <w:ins w:id="351" w:author="Lane, Stefanie" w:date="2023-07-26T12:38:00Z">
        <w:del w:id="352" w:author="Gary" w:date="2023-08-16T16:00:00Z">
          <w:r w:rsidDel="00A91EC2">
            <w:delText>recorded</w:delText>
          </w:r>
        </w:del>
      </w:ins>
      <w:ins w:id="353" w:author="Lane, Stefanie" w:date="2023-07-26T12:30:00Z">
        <w:del w:id="354"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355" w:author="Lane, Stefanie" w:date="2023-07-26T12:31:00Z">
        <w:del w:id="356" w:author="Gary" w:date="2023-08-16T16:00:00Z">
          <w:r w:rsidR="002C75E0" w:rsidDel="00A91EC2">
            <w:delText>1 m</w:delText>
          </w:r>
          <w:r w:rsidR="002C75E0" w:rsidRPr="002C75E0" w:rsidDel="00A91EC2">
            <w:rPr>
              <w:vertAlign w:val="superscript"/>
              <w:rPrChange w:id="357" w:author="Lane, Stefanie" w:date="2023-07-26T12:31:00Z">
                <w:rPr/>
              </w:rPrChange>
            </w:rPr>
            <w:delText>2</w:delText>
          </w:r>
          <w:r w:rsidR="002C75E0" w:rsidDel="00A91EC2">
            <w:delText xml:space="preserve"> quadrat</w:delText>
          </w:r>
        </w:del>
      </w:ins>
      <w:ins w:id="358" w:author="Lane, Stefanie" w:date="2023-07-26T12:38:00Z">
        <w:del w:id="359" w:author="Gary" w:date="2023-08-16T16:00:00Z">
          <w:r w:rsidDel="00A91EC2">
            <w:delText xml:space="preserve">, and cover within the plot was considered for all </w:delText>
          </w:r>
        </w:del>
      </w:ins>
      <w:ins w:id="360" w:author="Lane, Stefanie" w:date="2023-07-26T12:39:00Z">
        <w:del w:id="361" w:author="Gary" w:date="2023-08-16T16:00:00Z">
          <w:r w:rsidDel="00A91EC2">
            <w:delText xml:space="preserve">above-ground vegetation that </w:delText>
          </w:r>
          <w:r w:rsidR="00617508" w:rsidDel="00A91EC2">
            <w:delText>occurred within the quadrat boundary</w:delText>
          </w:r>
        </w:del>
      </w:ins>
      <w:ins w:id="362" w:author="Lane, Stefanie" w:date="2023-07-26T12:43:00Z">
        <w:del w:id="363"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364" w:author="Lane, Stefanie" w:date="2023-07-26T12:32:00Z">
        <w:del w:id="365" w:author="Gary" w:date="2023-08-16T16:00:00Z">
          <w:r w:rsidR="001630DD" w:rsidDel="00A91EC2">
            <w:delText xml:space="preserve">. </w:delText>
          </w:r>
        </w:del>
      </w:ins>
      <w:ins w:id="366" w:author="Lane, Stefanie" w:date="2023-07-26T12:34:00Z">
        <w:del w:id="367" w:author="Gary" w:date="2023-08-16T16:00:00Z">
          <w:r w:rsidR="00455E89" w:rsidDel="00A91EC2">
            <w:delText xml:space="preserve">In the instance where the </w:delText>
          </w:r>
          <w:r w:rsidR="00443F59" w:rsidDel="00A91EC2">
            <w:delText>basal stem was inside the plot, but</w:delText>
          </w:r>
        </w:del>
      </w:ins>
      <w:ins w:id="368" w:author="Lane, Stefanie" w:date="2023-07-26T12:35:00Z">
        <w:del w:id="369"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370" w:author="Lane, Stefanie" w:date="2023-07-26T12:41:00Z">
        <w:del w:id="371" w:author="Gary" w:date="2023-08-16T16:00:00Z">
          <w:r w:rsidR="00B527E1" w:rsidDel="00A91EC2">
            <w:delText>We treated each ramet of rhizomatous species</w:delText>
          </w:r>
          <w:r w:rsidR="00EC07C2" w:rsidDel="00A91EC2">
            <w:delText xml:space="preserve"> such as </w:delText>
          </w:r>
        </w:del>
      </w:ins>
      <w:ins w:id="372" w:author="Lane, Stefanie" w:date="2023-07-26T12:42:00Z">
        <w:del w:id="373"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374" w:author="Lane, Stefanie" w:date="2023-07-26T12:41:00Z">
        <w:del w:id="375" w:author="Gary" w:date="2023-08-16T16:00:00Z">
          <w:r w:rsidR="00B527E1" w:rsidDel="00A91EC2">
            <w:delText xml:space="preserve"> as individuals, rather than attempting to </w:delText>
          </w:r>
          <w:r w:rsidR="00EC07C2" w:rsidDel="00A91EC2">
            <w:delText>delineate extent of each continu</w:delText>
          </w:r>
        </w:del>
      </w:ins>
      <w:ins w:id="376" w:author="Lane, Stefanie" w:date="2023-07-26T12:42:00Z">
        <w:del w:id="377" w:author="Gary" w:date="2023-08-16T16:00:00Z">
          <w:r w:rsidR="00EC07C2" w:rsidDel="00A91EC2">
            <w:delText>ous rhizome of the genetically distinct individual. For these species</w:delText>
          </w:r>
          <w:r w:rsidR="00F72FBD" w:rsidDel="00A91EC2">
            <w:delText xml:space="preserve">, whenever </w:delText>
          </w:r>
        </w:del>
      </w:ins>
      <w:ins w:id="378" w:author="Lane, Stefanie" w:date="2023-07-26T12:33:00Z">
        <w:del w:id="379" w:author="Gary" w:date="2023-08-16T16:00:00Z">
          <w:r w:rsidR="007040D5" w:rsidDel="00A91EC2">
            <w:delText xml:space="preserve"> the quadrat fell on top of an individual</w:delText>
          </w:r>
        </w:del>
      </w:ins>
      <w:ins w:id="380" w:author="Lane, Stefanie" w:date="2023-07-26T12:32:00Z">
        <w:del w:id="381" w:author="Gary" w:date="2023-08-16T16:00:00Z">
          <w:r w:rsidR="001630DD" w:rsidDel="00A91EC2">
            <w:delText xml:space="preserve"> </w:delText>
          </w:r>
        </w:del>
      </w:ins>
      <w:ins w:id="382" w:author="Lane, Stefanie" w:date="2023-07-26T12:33:00Z">
        <w:del w:id="383" w:author="Gary" w:date="2023-08-16T16:00:00Z">
          <w:r w:rsidR="003930BE" w:rsidDel="00A91EC2">
            <w:delText>ramet</w:delText>
          </w:r>
        </w:del>
      </w:ins>
      <w:ins w:id="384" w:author="Lane, Stefanie" w:date="2023-07-26T12:32:00Z">
        <w:del w:id="385" w:author="Gary" w:date="2023-08-16T16:00:00Z">
          <w:r w:rsidR="001630DD" w:rsidDel="00A91EC2">
            <w:delText xml:space="preserve">, </w:delText>
          </w:r>
        </w:del>
      </w:ins>
      <w:ins w:id="386" w:author="Lane, Stefanie" w:date="2023-07-26T12:33:00Z">
        <w:del w:id="387" w:author="Gary" w:date="2023-08-16T16:00:00Z">
          <w:r w:rsidR="007040D5" w:rsidDel="00A91EC2">
            <w:delText xml:space="preserve">the </w:delText>
          </w:r>
          <w:r w:rsidR="003930BE" w:rsidDel="00A91EC2">
            <w:delText xml:space="preserve">ramet was considered in the plot </w:delText>
          </w:r>
        </w:del>
      </w:ins>
      <w:ins w:id="388" w:author="Lane, Stefanie" w:date="2023-07-26T12:36:00Z">
        <w:del w:id="389" w:author="Gary" w:date="2023-08-16T16:00:00Z">
          <w:r w:rsidR="00693FDF" w:rsidDel="00A91EC2">
            <w:delText>if more than 50% of the leave</w:delText>
          </w:r>
          <w:r w:rsidR="00C3117F" w:rsidDel="00A91EC2">
            <w:delText xml:space="preserve">s emerging from the ramet were immediately under or inside the quadrat boundary. </w:delText>
          </w:r>
        </w:del>
      </w:ins>
      <w:del w:id="390"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391" w:author="Lane, Stefanie" w:date="2023-07-26T12:38:00Z">
              <w:rPr/>
            </w:rPrChange>
          </w:rPr>
          <w:delText>For clonally reproducing species</w:delText>
        </w:r>
        <w:r w:rsidR="00A3674B" w:rsidRPr="00001C8B" w:rsidDel="00A91EC2">
          <w:rPr>
            <w:strike/>
            <w:rPrChange w:id="392" w:author="Lane, Stefanie" w:date="2023-07-26T12:38:00Z">
              <w:rPr/>
            </w:rPrChange>
          </w:rPr>
          <w:delText xml:space="preserve"> (e.g., </w:delText>
        </w:r>
        <w:r w:rsidR="006138FD" w:rsidRPr="00001C8B" w:rsidDel="00A91EC2">
          <w:rPr>
            <w:i/>
            <w:strike/>
            <w:rPrChange w:id="393" w:author="Lane, Stefanie" w:date="2023-07-26T12:38:00Z">
              <w:rPr>
                <w:i/>
              </w:rPr>
            </w:rPrChange>
          </w:rPr>
          <w:delText>Carex lyngbyei</w:delText>
        </w:r>
        <w:r w:rsidR="00A3674B" w:rsidRPr="00001C8B" w:rsidDel="00A91EC2">
          <w:rPr>
            <w:strike/>
            <w:rPrChange w:id="394" w:author="Lane, Stefanie" w:date="2023-07-26T12:38:00Z">
              <w:rPr/>
            </w:rPrChange>
          </w:rPr>
          <w:delText>)</w:delText>
        </w:r>
        <w:r w:rsidR="00D131BF" w:rsidRPr="00001C8B" w:rsidDel="00A91EC2">
          <w:rPr>
            <w:strike/>
            <w:rPrChange w:id="395" w:author="Lane, Stefanie" w:date="2023-07-26T12:38:00Z">
              <w:rPr/>
            </w:rPrChange>
          </w:rPr>
          <w:delText>, we did not attempt to</w:delText>
        </w:r>
        <w:r w:rsidR="00A65F91" w:rsidRPr="00001C8B" w:rsidDel="00A91EC2">
          <w:rPr>
            <w:strike/>
            <w:rPrChange w:id="396" w:author="Lane, Stefanie" w:date="2023-07-26T12:38:00Z">
              <w:rPr/>
            </w:rPrChange>
          </w:rPr>
          <w:delText xml:space="preserve"> distinguish stems or ramets from </w:delText>
        </w:r>
        <w:r w:rsidR="00A3674B" w:rsidRPr="00001C8B" w:rsidDel="00A91EC2">
          <w:rPr>
            <w:strike/>
            <w:rPrChange w:id="397" w:author="Lane, Stefanie" w:date="2023-07-26T12:38:00Z">
              <w:rPr/>
            </w:rPrChange>
          </w:rPr>
          <w:delText>whole</w:delText>
        </w:r>
        <w:r w:rsidR="00A65F91" w:rsidRPr="00001C8B" w:rsidDel="00A91EC2">
          <w:rPr>
            <w:strike/>
            <w:rPrChange w:id="398" w:author="Lane, Stefanie" w:date="2023-07-26T12:38:00Z">
              <w:rPr/>
            </w:rPrChange>
          </w:rPr>
          <w:delText xml:space="preserve"> </w:delText>
        </w:r>
        <w:r w:rsidR="00A3674B" w:rsidRPr="00001C8B" w:rsidDel="00A91EC2">
          <w:rPr>
            <w:strike/>
            <w:rPrChange w:id="399"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400" w:author="Lane, Stefanie" w:date="2023-07-26T12:44:00Z">
        <w:del w:id="401" w:author="Gary" w:date="2023-08-16T16:00:00Z">
          <w:r w:rsidR="00530FB6" w:rsidDel="00A91EC2">
            <w:delText xml:space="preserve"> used by Bradfield &amp; Porter (1982) and Denoth &amp; Myers (2007), where</w:delText>
          </w:r>
        </w:del>
      </w:ins>
      <w:del w:id="402" w:author="Gary" w:date="2023-08-16T16:00:00Z">
        <w:r w:rsidR="00D4425C" w:rsidDel="00A91EC2">
          <w:delText xml:space="preserve"> </w:delText>
        </w:r>
        <w:r w:rsidR="00E27E36" w:rsidDel="00A91EC2">
          <w:delText>[</w:delText>
        </w:r>
      </w:del>
      <w:ins w:id="403" w:author="Lane, Stefanie" w:date="2023-07-26T12:44:00Z">
        <w:del w:id="404" w:author="Gary" w:date="2023-08-16T16:00:00Z">
          <w:r w:rsidR="00530FB6" w:rsidDel="00A91EC2">
            <w:delText xml:space="preserve"> cover class </w:delText>
          </w:r>
        </w:del>
      </w:ins>
      <w:del w:id="405" w:author="Gary" w:date="2023-08-16T16:00:00Z">
        <w:r w:rsidR="00E27E36" w:rsidDel="00A91EC2">
          <w:delText>0 = (</w:delText>
        </w:r>
        <w:r w:rsidR="00B51030" w:rsidDel="00A91EC2">
          <w:delText>0</w:delText>
        </w:r>
        <w:r w:rsidR="00FF352B" w:rsidDel="00A91EC2">
          <w:delText>%</w:delText>
        </w:r>
      </w:del>
      <w:ins w:id="406" w:author="Lane, Stefanie" w:date="2023-07-26T12:44:00Z">
        <w:del w:id="407" w:author="Gary" w:date="2023-08-16T16:00:00Z">
          <w:r w:rsidR="00530FB6" w:rsidDel="00A91EC2">
            <w:delText xml:space="preserve"> cover (absent)</w:delText>
          </w:r>
        </w:del>
      </w:ins>
      <w:del w:id="408" w:author="Gary" w:date="2023-08-16T16:00:00Z">
        <w:r w:rsidR="00E27E36" w:rsidDel="00A91EC2">
          <w:delText>)</w:delText>
        </w:r>
        <w:r w:rsidR="00B51030" w:rsidDel="00A91EC2">
          <w:delText>,</w:delText>
        </w:r>
        <w:r w:rsidR="00E27E36" w:rsidDel="00A91EC2">
          <w:delText xml:space="preserve"> </w:delText>
        </w:r>
      </w:del>
      <w:ins w:id="409" w:author="Lane, Stefanie" w:date="2023-07-26T12:44:00Z">
        <w:del w:id="410" w:author="Gary" w:date="2023-08-16T16:00:00Z">
          <w:r w:rsidR="00530FB6" w:rsidDel="00A91EC2">
            <w:delText xml:space="preserve">cover class </w:delText>
          </w:r>
        </w:del>
      </w:ins>
      <w:del w:id="411" w:author="Gary" w:date="2023-08-16T16:00:00Z">
        <w:r w:rsidR="00E27E36" w:rsidDel="00A91EC2">
          <w:delText xml:space="preserve">1 </w:delText>
        </w:r>
      </w:del>
      <w:ins w:id="412" w:author="Lane, Stefanie" w:date="2023-07-26T12:44:00Z">
        <w:del w:id="413" w:author="Gary" w:date="2023-08-16T16:00:00Z">
          <w:r w:rsidR="00530FB6" w:rsidDel="00A91EC2">
            <w:delText xml:space="preserve">represents </w:delText>
          </w:r>
        </w:del>
      </w:ins>
      <w:del w:id="414" w:author="Gary" w:date="2023-08-16T16:00:00Z">
        <w:r w:rsidR="00E27E36" w:rsidDel="00A91EC2">
          <w:delText>= (</w:delText>
        </w:r>
        <w:r w:rsidR="00D4425C" w:rsidDel="00A91EC2">
          <w:delText>&lt; 25%</w:delText>
        </w:r>
        <w:r w:rsidR="00E27E36" w:rsidDel="00A91EC2">
          <w:delText>)</w:delText>
        </w:r>
      </w:del>
      <w:ins w:id="415" w:author="Lane, Stefanie" w:date="2023-07-26T12:44:00Z">
        <w:del w:id="416" w:author="Gary" w:date="2023-08-16T16:00:00Z">
          <w:r w:rsidR="00530FB6" w:rsidDel="00A91EC2">
            <w:delText xml:space="preserve"> cover</w:delText>
          </w:r>
        </w:del>
      </w:ins>
      <w:del w:id="417" w:author="Gary" w:date="2023-08-16T16:00:00Z">
        <w:r w:rsidR="00D4425C" w:rsidDel="00A91EC2">
          <w:delText>,</w:delText>
        </w:r>
        <w:r w:rsidR="00E27E36" w:rsidDel="00A91EC2">
          <w:delText xml:space="preserve"> </w:delText>
        </w:r>
      </w:del>
      <w:ins w:id="418" w:author="Lane, Stefanie" w:date="2023-07-26T12:44:00Z">
        <w:del w:id="419" w:author="Gary" w:date="2023-08-16T16:00:00Z">
          <w:r w:rsidR="00530FB6" w:rsidDel="00A91EC2">
            <w:delText xml:space="preserve">cover class </w:delText>
          </w:r>
        </w:del>
      </w:ins>
      <w:del w:id="420" w:author="Gary" w:date="2023-08-16T16:00:00Z">
        <w:r w:rsidR="00E27E36" w:rsidDel="00A91EC2">
          <w:delText xml:space="preserve">2 </w:delText>
        </w:r>
      </w:del>
      <w:ins w:id="421" w:author="Lane, Stefanie" w:date="2023-07-26T12:45:00Z">
        <w:del w:id="422" w:author="Gary" w:date="2023-08-16T16:00:00Z">
          <w:r w:rsidR="00530FB6" w:rsidDel="00A91EC2">
            <w:delText xml:space="preserve">represents </w:delText>
          </w:r>
        </w:del>
      </w:ins>
      <w:del w:id="423" w:author="Gary" w:date="2023-08-16T16:00:00Z">
        <w:r w:rsidR="00E27E36" w:rsidDel="00A91EC2">
          <w:delText>= (</w:delText>
        </w:r>
        <w:r w:rsidR="00D4425C" w:rsidDel="00A91EC2">
          <w:delText>25-50%</w:delText>
        </w:r>
        <w:r w:rsidR="00E27E36" w:rsidDel="00A91EC2">
          <w:delText>)</w:delText>
        </w:r>
      </w:del>
      <w:ins w:id="424" w:author="Lane, Stefanie" w:date="2023-07-26T12:45:00Z">
        <w:del w:id="425" w:author="Gary" w:date="2023-08-16T16:00:00Z">
          <w:r w:rsidR="00530FB6" w:rsidDel="00A91EC2">
            <w:delText xml:space="preserve"> cover</w:delText>
          </w:r>
        </w:del>
      </w:ins>
      <w:del w:id="426" w:author="Gary" w:date="2023-08-16T16:00:00Z">
        <w:r w:rsidR="00D4425C" w:rsidDel="00A91EC2">
          <w:delText xml:space="preserve">, </w:delText>
        </w:r>
      </w:del>
      <w:ins w:id="427" w:author="Lane, Stefanie" w:date="2023-07-26T12:45:00Z">
        <w:del w:id="428" w:author="Gary" w:date="2023-08-16T16:00:00Z">
          <w:r w:rsidR="00530FB6" w:rsidDel="00A91EC2">
            <w:delText xml:space="preserve">cover class </w:delText>
          </w:r>
        </w:del>
      </w:ins>
      <w:del w:id="429" w:author="Gary" w:date="2023-08-16T16:00:00Z">
        <w:r w:rsidR="001A1881" w:rsidDel="00A91EC2">
          <w:delText xml:space="preserve">3 </w:delText>
        </w:r>
      </w:del>
      <w:ins w:id="430" w:author="Lane, Stefanie" w:date="2023-07-26T12:45:00Z">
        <w:del w:id="431" w:author="Gary" w:date="2023-08-16T16:00:00Z">
          <w:r w:rsidR="00530FB6" w:rsidDel="00A91EC2">
            <w:delText xml:space="preserve">represents </w:delText>
          </w:r>
        </w:del>
      </w:ins>
      <w:del w:id="432" w:author="Gary" w:date="2023-08-16T16:00:00Z">
        <w:r w:rsidR="001A1881" w:rsidDel="00A91EC2">
          <w:delText>= (</w:delText>
        </w:r>
        <w:r w:rsidR="00D4425C" w:rsidDel="00A91EC2">
          <w:delText>50-75%</w:delText>
        </w:r>
        <w:r w:rsidR="001A1881" w:rsidDel="00A91EC2">
          <w:delText>)</w:delText>
        </w:r>
      </w:del>
      <w:ins w:id="433" w:author="Lane, Stefanie" w:date="2023-07-26T12:45:00Z">
        <w:del w:id="434" w:author="Gary" w:date="2023-08-16T16:00:00Z">
          <w:r w:rsidR="00530FB6" w:rsidDel="00A91EC2">
            <w:delText xml:space="preserve"> cover</w:delText>
          </w:r>
        </w:del>
      </w:ins>
      <w:del w:id="435" w:author="Gary" w:date="2023-08-16T16:00:00Z">
        <w:r w:rsidR="00D4425C" w:rsidDel="00A91EC2">
          <w:delText>, and</w:delText>
        </w:r>
        <w:r w:rsidR="00E27E36" w:rsidDel="00A91EC2">
          <w:delText xml:space="preserve"> </w:delText>
        </w:r>
      </w:del>
      <w:ins w:id="436" w:author="Lane, Stefanie" w:date="2023-07-26T12:45:00Z">
        <w:del w:id="437" w:author="Gary" w:date="2023-08-16T16:00:00Z">
          <w:r w:rsidR="00530FB6" w:rsidDel="00A91EC2">
            <w:delText xml:space="preserve">cover class </w:delText>
          </w:r>
        </w:del>
      </w:ins>
      <w:del w:id="438" w:author="Gary" w:date="2023-08-16T16:00:00Z">
        <w:r w:rsidR="00E27E36" w:rsidDel="00A91EC2">
          <w:delText xml:space="preserve">4 </w:delText>
        </w:r>
      </w:del>
      <w:ins w:id="439" w:author="Lane, Stefanie" w:date="2023-07-26T12:45:00Z">
        <w:del w:id="440" w:author="Gary" w:date="2023-08-16T16:00:00Z">
          <w:r w:rsidR="00530FB6" w:rsidDel="00A91EC2">
            <w:delText xml:space="preserve">represents </w:delText>
          </w:r>
        </w:del>
      </w:ins>
      <w:del w:id="441" w:author="Gary" w:date="2023-08-16T16:00:00Z">
        <w:r w:rsidR="00E27E36" w:rsidDel="00A91EC2">
          <w:delText>= (</w:delText>
        </w:r>
        <w:r w:rsidR="00D4425C" w:rsidDel="00A91EC2">
          <w:delText>&gt; 75%</w:delText>
        </w:r>
      </w:del>
      <w:ins w:id="442" w:author="Lane, Stefanie" w:date="2023-07-26T12:45:00Z">
        <w:del w:id="443" w:author="Gary" w:date="2023-08-16T16:00:00Z">
          <w:r w:rsidR="00530FB6" w:rsidDel="00A91EC2">
            <w:delText xml:space="preserve"> cover</w:delText>
          </w:r>
        </w:del>
      </w:ins>
      <w:del w:id="444"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445" w:author="Lane, Stefanie" w:date="2023-07-26T16:06:00Z"/>
        </w:rPr>
      </w:pPr>
    </w:p>
    <w:p w14:paraId="61840AF2" w14:textId="77777777" w:rsidR="00E40E9F" w:rsidRDefault="00E40E9F">
      <w:pPr>
        <w:pStyle w:val="Heading2"/>
        <w:rPr>
          <w:ins w:id="446" w:author="Lane, Stefanie" w:date="2023-07-26T16:08:00Z"/>
        </w:rPr>
        <w:pPrChange w:id="447" w:author="Lane, Stefanie" w:date="2023-07-26T16:08:00Z">
          <w:pPr>
            <w:pStyle w:val="Heading3"/>
          </w:pPr>
        </w:pPrChange>
      </w:pPr>
      <w:ins w:id="448" w:author="Lane, Stefanie" w:date="2023-07-26T16:08:00Z">
        <w:r>
          <w:t>Vegetation identification</w:t>
        </w:r>
      </w:ins>
    </w:p>
    <w:p w14:paraId="308B89BA" w14:textId="0F42DE45" w:rsidR="0048310F" w:rsidRDefault="00E40E9F" w:rsidP="00E40E9F">
      <w:pPr>
        <w:ind w:firstLine="720"/>
        <w:rPr>
          <w:ins w:id="449" w:author="Lane, Stefanie" w:date="2023-09-18T12:55:00Z"/>
        </w:rPr>
      </w:pPr>
      <w:ins w:id="450"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2019.</w:t>
        </w:r>
      </w:ins>
      <w:ins w:id="451" w:author="Lane, Stefanie" w:date="2023-09-18T12:51:00Z">
        <w:r w:rsidR="0033265B">
          <w:t xml:space="preserve"> </w:t>
        </w:r>
      </w:ins>
      <w:ins w:id="452" w:author="Lane, Stefanie" w:date="2023-09-18T13:04:00Z">
        <w:r w:rsidR="004B34D7">
          <w:t>All species and their synonymous nomenclature from prior data collection years are available in Supplemental Table S7.</w:t>
        </w:r>
      </w:ins>
    </w:p>
    <w:p w14:paraId="21A4C932" w14:textId="0E3F8CA2" w:rsidR="00E40E9F" w:rsidRDefault="0048310F" w:rsidP="00E40E9F">
      <w:pPr>
        <w:ind w:firstLine="720"/>
        <w:rPr>
          <w:ins w:id="453" w:author="Lane, Stefanie" w:date="2023-07-26T16:08:00Z"/>
        </w:rPr>
      </w:pPr>
      <w:ins w:id="454" w:author="Lane, Stefanie" w:date="2023-09-18T12:55:00Z">
        <w:r>
          <w:t xml:space="preserve">We elected to classify </w:t>
        </w:r>
      </w:ins>
      <w:ins w:id="455" w:author="Lane, Stefanie" w:date="2023-09-18T12:54:00Z">
        <w:r>
          <w:rPr>
            <w:i/>
            <w:iCs/>
          </w:rPr>
          <w:t>Phalaris arundinacea</w:t>
        </w:r>
      </w:ins>
      <w:ins w:id="456" w:author="Lane, Stefanie" w:date="2023-09-18T12:51:00Z">
        <w:r w:rsidR="0033265B">
          <w:t xml:space="preserve"> as non-native</w:t>
        </w:r>
      </w:ins>
      <w:ins w:id="457" w:author="Lane, Stefanie" w:date="2023-09-18T12:55:00Z">
        <w:r w:rsidR="00557B60">
          <w:t xml:space="preserve"> to align our treatment of the species with the </w:t>
        </w:r>
      </w:ins>
      <w:ins w:id="458" w:author="Lane, Stefanie" w:date="2023-09-18T13:00:00Z">
        <w:r w:rsidR="00E3719B">
          <w:t xml:space="preserve">designation provided by the </w:t>
        </w:r>
      </w:ins>
      <w:ins w:id="459" w:author="Lane, Stefanie" w:date="2023-09-18T12:56:00Z">
        <w:r w:rsidR="00710091">
          <w:t>British Columbia Ministry of Environment Species &amp; Ecosystems Explorer</w:t>
        </w:r>
      </w:ins>
      <w:ins w:id="460" w:author="Lane, Stefanie" w:date="2023-09-18T12:58:00Z">
        <w:r w:rsidR="002C24E0">
          <w:t xml:space="preserve"> (B.C. Conservation Data Center, 2023)</w:t>
        </w:r>
      </w:ins>
      <w:ins w:id="461" w:author="Lane, Stefanie" w:date="2023-09-18T12:51:00Z">
        <w:r w:rsidR="0033265B">
          <w:t>,</w:t>
        </w:r>
      </w:ins>
      <w:ins w:id="462" w:author="Lane, Stefanie" w:date="2023-09-18T12:56:00Z">
        <w:r w:rsidR="00710091">
          <w:t xml:space="preserve"> which is the</w:t>
        </w:r>
      </w:ins>
      <w:ins w:id="463" w:author="Lane, Stefanie" w:date="2023-09-18T13:10:00Z">
        <w:r w:rsidR="000125BB">
          <w:t xml:space="preserve"> </w:t>
        </w:r>
      </w:ins>
      <w:ins w:id="464" w:author="Lane, Stefanie" w:date="2023-09-18T12:56:00Z">
        <w:r w:rsidR="00710091">
          <w:t xml:space="preserve">authoritative source for </w:t>
        </w:r>
        <w:r w:rsidR="00FF3FAF">
          <w:t>species conservation information</w:t>
        </w:r>
      </w:ins>
      <w:ins w:id="465" w:author="Lane, Stefanie" w:date="2023-09-18T13:10:00Z">
        <w:r w:rsidR="000125BB">
          <w:t xml:space="preserve"> for the province</w:t>
        </w:r>
      </w:ins>
      <w:ins w:id="466" w:author="Lane, Stefanie" w:date="2023-09-18T12:56:00Z">
        <w:r w:rsidR="00FF3FAF">
          <w:t xml:space="preserve">. </w:t>
        </w:r>
      </w:ins>
      <w:ins w:id="467" w:author="Lane, Stefanie" w:date="2023-09-18T13:01:00Z">
        <w:r w:rsidR="00BF4386">
          <w:t>While m</w:t>
        </w:r>
      </w:ins>
      <w:ins w:id="468" w:author="Lane, Stefanie" w:date="2023-09-18T12:57:00Z">
        <w:r w:rsidR="00FF3FAF">
          <w:t>olecular</w:t>
        </w:r>
      </w:ins>
      <w:ins w:id="469" w:author="Lane, Stefanie" w:date="2023-09-18T12:56:00Z">
        <w:r w:rsidR="00FF3FAF">
          <w:t xml:space="preserve"> analysis has confirmed</w:t>
        </w:r>
      </w:ins>
      <w:ins w:id="470" w:author="Lane, Stefanie" w:date="2023-09-18T12:51:00Z">
        <w:r w:rsidR="0033265B">
          <w:t xml:space="preserve"> </w:t>
        </w:r>
      </w:ins>
      <w:ins w:id="471" w:author="Lane, Stefanie" w:date="2023-09-18T12:57:00Z">
        <w:r w:rsidR="00FF3FAF">
          <w:rPr>
            <w:i/>
            <w:iCs/>
          </w:rPr>
          <w:t>P. arundinacea</w:t>
        </w:r>
        <w:r w:rsidR="00FF3FAF">
          <w:t xml:space="preserve"> </w:t>
        </w:r>
      </w:ins>
      <w:ins w:id="472" w:author="Lane, Stefanie" w:date="2023-09-18T13:01:00Z">
        <w:r w:rsidR="00BF4386">
          <w:t>was</w:t>
        </w:r>
      </w:ins>
      <w:ins w:id="473" w:author="Lane, Stefanie" w:date="2023-09-18T12:57:00Z">
        <w:r w:rsidR="00FF3FAF">
          <w:t xml:space="preserve"> </w:t>
        </w:r>
        <w:r w:rsidR="00291332">
          <w:t>native to North America</w:t>
        </w:r>
      </w:ins>
      <w:ins w:id="474" w:author="Lane, Stefanie" w:date="2023-09-18T13:01:00Z">
        <w:r w:rsidR="00BF4386">
          <w:t xml:space="preserve"> prior to European colonization</w:t>
        </w:r>
      </w:ins>
      <w:ins w:id="475" w:author="Lane, Stefanie" w:date="2023-09-18T12:57:00Z">
        <w:r w:rsidR="00291332">
          <w:t xml:space="preserve"> </w:t>
        </w:r>
      </w:ins>
      <w:ins w:id="476" w:author="Lane, Stefanie" w:date="2023-09-18T12:17:00Z">
        <w:r w:rsidR="00201185" w:rsidRPr="00EC0DD8">
          <w:rPr>
            <w:rPrChange w:id="477" w:author="Lane, Stefanie" w:date="2023-09-18T12:58:00Z">
              <w:rPr>
                <w:highlight w:val="yellow"/>
              </w:rPr>
            </w:rPrChange>
          </w:rPr>
          <w:t xml:space="preserve">(Anderson et al., 2021), </w:t>
        </w:r>
      </w:ins>
      <w:ins w:id="478" w:author="Lane, Stefanie" w:date="2023-09-18T12:57:00Z">
        <w:r w:rsidR="00EC0DD8" w:rsidRPr="00EC0DD8">
          <w:rPr>
            <w:rPrChange w:id="479" w:author="Lane, Stefanie" w:date="2023-09-18T12:58:00Z">
              <w:rPr>
                <w:highlight w:val="yellow"/>
              </w:rPr>
            </w:rPrChange>
          </w:rPr>
          <w:t>regional</w:t>
        </w:r>
      </w:ins>
      <w:ins w:id="480" w:author="Lane, Stefanie" w:date="2023-09-18T13:01:00Z">
        <w:r w:rsidR="00BF4386">
          <w:t xml:space="preserve"> pollen</w:t>
        </w:r>
      </w:ins>
      <w:ins w:id="481" w:author="Lane, Stefanie" w:date="2023-09-18T12:57:00Z">
        <w:r w:rsidR="00EC0DD8" w:rsidRPr="00EC0DD8">
          <w:rPr>
            <w:rPrChange w:id="482" w:author="Lane, Stefanie" w:date="2023-09-18T12:58:00Z">
              <w:rPr>
                <w:highlight w:val="yellow"/>
              </w:rPr>
            </w:rPrChange>
          </w:rPr>
          <w:t xml:space="preserve"> studies have demonstrated some </w:t>
        </w:r>
      </w:ins>
      <w:ins w:id="483" w:author="Lane, Stefanie" w:date="2023-09-18T12:17:00Z">
        <w:r w:rsidR="00201185" w:rsidRPr="00EC0DD8">
          <w:rPr>
            <w:rPrChange w:id="484" w:author="Lane, Stefanie" w:date="2023-09-18T12:58:00Z">
              <w:rPr>
                <w:highlight w:val="yellow"/>
              </w:rPr>
            </w:rPrChange>
          </w:rPr>
          <w:t xml:space="preserve">evidence for its absence in </w:t>
        </w:r>
        <w:r w:rsidR="00F95816" w:rsidRPr="00EC0DD8">
          <w:rPr>
            <w:rPrChange w:id="485" w:author="Lane, Stefanie" w:date="2023-09-18T12:58:00Z">
              <w:rPr>
                <w:highlight w:val="yellow"/>
              </w:rPr>
            </w:rPrChange>
          </w:rPr>
          <w:t>wetlands around the Salish Sea</w:t>
        </w:r>
      </w:ins>
      <w:ins w:id="486" w:author="Lane, Stefanie" w:date="2023-09-18T12:18:00Z">
        <w:r w:rsidR="00F95816" w:rsidRPr="00EC0DD8">
          <w:rPr>
            <w:rPrChange w:id="487" w:author="Lane, Stefanie" w:date="2023-09-18T12:58:00Z">
              <w:rPr>
                <w:highlight w:val="yellow"/>
              </w:rPr>
            </w:rPrChange>
          </w:rPr>
          <w:t xml:space="preserve"> (Townsend &amp; Hebda, 2013</w:t>
        </w:r>
      </w:ins>
      <w:ins w:id="488" w:author="Lane, Stefanie" w:date="2023-09-18T13:00:00Z">
        <w:r w:rsidR="00E3719B">
          <w:t>)</w:t>
        </w:r>
      </w:ins>
      <w:ins w:id="489" w:author="Lane, Stefanie" w:date="2023-09-18T11:53:00Z">
        <w:r w:rsidR="006C035E" w:rsidRPr="00EC0DD8">
          <w:t>.</w:t>
        </w:r>
      </w:ins>
      <w:ins w:id="490" w:author="Lane, Stefanie" w:date="2023-09-18T13:01:00Z">
        <w:r w:rsidR="00BF4386">
          <w:t xml:space="preserve"> </w:t>
        </w:r>
        <w:r w:rsidR="0006539E">
          <w:t xml:space="preserve">Perhaps </w:t>
        </w:r>
        <w:proofErr w:type="gramStart"/>
        <w:r w:rsidR="0006539E">
          <w:t>most</w:t>
        </w:r>
        <w:proofErr w:type="gramEnd"/>
        <w:r w:rsidR="0006539E">
          <w:t xml:space="preserve"> important to consider is that hybridization of </w:t>
        </w:r>
      </w:ins>
      <w:ins w:id="491" w:author="Lane, Stefanie" w:date="2023-09-18T13:02:00Z">
        <w:r w:rsidR="0006539E">
          <w:t xml:space="preserve">native with introduced </w:t>
        </w:r>
        <w:r w:rsidR="00060AB0">
          <w:t xml:space="preserve">varieties have resulted in aggressive invasive attributes, resulting in this species being </w:t>
        </w:r>
        <w:r w:rsidR="00DB0E76">
          <w:t>of</w:t>
        </w:r>
        <w:r w:rsidR="00060AB0">
          <w:t xml:space="preserve"> high management concern</w:t>
        </w:r>
      </w:ins>
      <w:ins w:id="492" w:author="Lane, Stefanie" w:date="2023-09-18T13:03:00Z">
        <w:r w:rsidR="00345191">
          <w:t xml:space="preserve"> in Salish Sea Ecosystems (Sinks et al., 2021)</w:t>
        </w:r>
      </w:ins>
      <w:ins w:id="493" w:author="Lane, Stefanie" w:date="2023-09-18T13:02:00Z">
        <w:r w:rsidR="00DB0E76">
          <w:t>.</w:t>
        </w:r>
      </w:ins>
      <w:ins w:id="494" w:author="Lane, Stefanie" w:date="2023-09-18T11:53:00Z">
        <w:r w:rsidR="006C035E">
          <w:t xml:space="preserve"> </w:t>
        </w:r>
      </w:ins>
    </w:p>
    <w:p w14:paraId="6E188FE2" w14:textId="531BB4F8" w:rsidR="003158C9" w:rsidRDefault="003158C9">
      <w:pPr>
        <w:pStyle w:val="Heading2"/>
        <w:rPr>
          <w:ins w:id="495" w:author="Lane, Stefanie" w:date="2023-07-26T12:27:00Z"/>
        </w:rPr>
        <w:pPrChange w:id="496" w:author="Lane, Stefanie" w:date="2023-07-26T16:06:00Z">
          <w:pPr>
            <w:pStyle w:val="NoSpacing"/>
          </w:pPr>
        </w:pPrChange>
      </w:pPr>
      <w:ins w:id="497" w:author="Lane, Stefanie" w:date="2023-07-26T16:06:00Z">
        <w:r>
          <w:lastRenderedPageBreak/>
          <w:t>Differences between datasets</w:t>
        </w:r>
      </w:ins>
    </w:p>
    <w:p w14:paraId="6BF5F3F8" w14:textId="11FEEDD5" w:rsidR="00F4599A" w:rsidRDefault="00B04CD7" w:rsidP="00CE3233">
      <w:pPr>
        <w:pStyle w:val="NoSpacing"/>
        <w:ind w:firstLine="720"/>
        <w:rPr>
          <w:ins w:id="498" w:author="Lane, Stefanie" w:date="2023-07-26T14:48:00Z"/>
          <w:color w:val="000000" w:themeColor="text1"/>
        </w:rPr>
      </w:pPr>
      <w:ins w:id="499" w:author="Lane, Stefanie" w:date="2023-07-26T12:27:00Z">
        <w:r>
          <w:t xml:space="preserve">In 1999 and 2019, </w:t>
        </w:r>
        <w:r w:rsidR="00105479">
          <w:t xml:space="preserve">some plots were omitted due to access or relocation </w:t>
        </w:r>
      </w:ins>
      <w:ins w:id="500" w:author="Lane, Stefanie" w:date="2023-07-26T12:28:00Z">
        <w:r w:rsidR="00105479">
          <w:t>issues</w:t>
        </w:r>
      </w:ins>
      <w:ins w:id="501" w:author="Lane, Stefanie" w:date="2023-09-11T17:48:00Z">
        <w:r w:rsidR="003E1637">
          <w:t xml:space="preserve"> </w:t>
        </w:r>
        <w:r w:rsidR="003E1637" w:rsidRPr="003E1637">
          <w:t>(Table S1)</w:t>
        </w:r>
      </w:ins>
      <w:ins w:id="502" w:author="Lane, Stefanie" w:date="2023-07-26T12:28:00Z">
        <w:r w:rsidR="00105479" w:rsidRPr="003E1637">
          <w:t>.</w:t>
        </w:r>
        <w:r w:rsidR="00105479">
          <w:t xml:space="preserve"> </w:t>
        </w:r>
      </w:ins>
      <w:ins w:id="503" w:author="Lane, Stefanie" w:date="2023-07-26T14:35:00Z">
        <w:r w:rsidR="00CB6D0A">
          <w:t>Most notably, t</w:t>
        </w:r>
      </w:ins>
      <w:ins w:id="504" w:author="Lane, Stefanie" w:date="2023-07-26T12:26:00Z">
        <w:r w:rsidR="00F4599A">
          <w:t>ransect “Q” (n = 7 plots) was omitted in 1999 and 2019 due to inaccessibility</w:t>
        </w:r>
      </w:ins>
      <w:ins w:id="505" w:author="Lane, Stefanie" w:date="2023-07-26T14:35:00Z">
        <w:r w:rsidR="004C45C5">
          <w:t xml:space="preserve">. </w:t>
        </w:r>
      </w:ins>
      <w:ins w:id="506" w:author="Lane, Stefanie" w:date="2023-07-26T14:36:00Z">
        <w:r w:rsidR="004C45C5">
          <w:t>In 1979, t</w:t>
        </w:r>
      </w:ins>
      <w:ins w:id="507" w:author="Lane, Stefanie" w:date="2023-07-26T14:35:00Z">
        <w:r w:rsidR="004C45C5">
          <w:t xml:space="preserve">his transect </w:t>
        </w:r>
      </w:ins>
      <w:ins w:id="508" w:author="Lane, Stefanie" w:date="2023-07-26T14:36:00Z">
        <w:r w:rsidR="004C45C5">
          <w:t>was placed</w:t>
        </w:r>
      </w:ins>
      <w:ins w:id="509" w:author="Lane, Stefanie" w:date="2023-07-26T14:37:00Z">
        <w:r w:rsidR="00460055">
          <w:t xml:space="preserve"> </w:t>
        </w:r>
      </w:ins>
      <w:ins w:id="510" w:author="Lane, Stefanie" w:date="2023-07-26T14:38:00Z">
        <w:r w:rsidR="00460055">
          <w:t xml:space="preserve">within approx. 100 m of Ferry Rd, which forms the </w:t>
        </w:r>
      </w:ins>
      <w:ins w:id="511" w:author="Lane, Stefanie" w:date="2023-07-26T14:36:00Z">
        <w:r w:rsidR="004C45C5">
          <w:t>eastern boundary of the marsh</w:t>
        </w:r>
      </w:ins>
      <w:ins w:id="512" w:author="Lane, Stefanie" w:date="2023-07-26T14:45:00Z">
        <w:r w:rsidR="0027472F">
          <w:t xml:space="preserve"> by </w:t>
        </w:r>
      </w:ins>
      <w:ins w:id="513" w:author="Lane, Stefanie" w:date="2023-07-26T14:46:00Z">
        <w:r w:rsidR="0027472F">
          <w:t>an</w:t>
        </w:r>
      </w:ins>
      <w:ins w:id="514" w:author="Lane, Stefanie" w:date="2023-07-26T14:45:00Z">
        <w:r w:rsidR="0027472F">
          <w:t xml:space="preserve"> approx. 2 m elevated grade </w:t>
        </w:r>
      </w:ins>
      <w:ins w:id="515" w:author="Lane, Stefanie" w:date="2023-07-26T14:46:00Z">
        <w:r w:rsidR="0027472F">
          <w:t xml:space="preserve">to keep the road </w:t>
        </w:r>
        <w:r w:rsidR="0011360B">
          <w:t>above high tide elevations</w:t>
        </w:r>
      </w:ins>
      <w:ins w:id="516" w:author="Lane, Stefanie" w:date="2023-07-26T14:38:00Z">
        <w:r w:rsidR="00460055">
          <w:t xml:space="preserve">. </w:t>
        </w:r>
      </w:ins>
      <w:ins w:id="517" w:author="Lane, Stefanie" w:date="2023-07-26T14:40:00Z">
        <w:r w:rsidR="00775617">
          <w:t>In this portion of the marsh</w:t>
        </w:r>
      </w:ins>
      <w:ins w:id="518" w:author="Lane, Stefanie" w:date="2023-07-26T14:38:00Z">
        <w:r w:rsidR="00460055">
          <w:t xml:space="preserve">, </w:t>
        </w:r>
        <w:r w:rsidR="00FC4359">
          <w:t>riparian forest with a dense understory of non-native Himalayan blackberry (</w:t>
        </w:r>
        <w:r w:rsidR="00FC4359">
          <w:rPr>
            <w:i/>
          </w:rPr>
          <w:t xml:space="preserve">Rubus </w:t>
        </w:r>
        <w:r w:rsidR="00FC4359" w:rsidRPr="00904BB3">
          <w:rPr>
            <w:i/>
          </w:rPr>
          <w:t>armeniacus</w:t>
        </w:r>
        <w:r w:rsidR="00FC4359">
          <w:t xml:space="preserve"> Focke) </w:t>
        </w:r>
      </w:ins>
      <w:ins w:id="519" w:author="Lane, Stefanie" w:date="2023-07-26T14:40:00Z">
        <w:r w:rsidR="00775617">
          <w:t>grew s</w:t>
        </w:r>
      </w:ins>
      <w:ins w:id="520" w:author="Lane, Stefanie" w:date="2023-07-26T14:41:00Z">
        <w:r w:rsidR="00775617">
          <w:t xml:space="preserve">o densely that </w:t>
        </w:r>
        <w:r w:rsidR="00BE3A5B">
          <w:t>by 2019, access to the transect would have required significant and costly vegetation removal to access the area</w:t>
        </w:r>
      </w:ins>
      <w:ins w:id="521" w:author="Lane, Stefanie" w:date="2023-07-26T14:46:00Z">
        <w:r w:rsidR="0011360B">
          <w:t xml:space="preserve">. </w:t>
        </w:r>
      </w:ins>
      <w:ins w:id="522" w:author="Lane, Stefanie" w:date="2023-07-26T14:47:00Z">
        <w:r w:rsidR="00DF61BB">
          <w:t>Th</w:t>
        </w:r>
        <w:r w:rsidR="00863B8F">
          <w:t xml:space="preserve">e encroachment of blackberry and riparian thicket were also a challenge to surveyors in </w:t>
        </w:r>
      </w:ins>
      <w:ins w:id="523" w:author="Lane, Stefanie" w:date="2023-09-14T11:17:00Z">
        <w:r w:rsidR="007E21D0">
          <w:t>1999 and</w:t>
        </w:r>
      </w:ins>
      <w:ins w:id="524" w:author="Lane, Stefanie" w:date="2023-07-26T14:47:00Z">
        <w:r w:rsidR="00863B8F">
          <w:t xml:space="preserve"> were similarly omitted. Thus, data from transect Q is</w:t>
        </w:r>
      </w:ins>
      <w:ins w:id="525" w:author="Lane, Stefanie" w:date="2023-07-26T14:48:00Z">
        <w:r w:rsidR="00863B8F">
          <w:t xml:space="preserve"> </w:t>
        </w:r>
      </w:ins>
      <w:ins w:id="526"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527" w:author="Lane, Stefanie" w:date="2023-07-26T15:25:00Z"/>
          <w:color w:val="000000" w:themeColor="text1"/>
        </w:rPr>
      </w:pPr>
    </w:p>
    <w:p w14:paraId="4720358C" w14:textId="0D9ED5BA" w:rsidR="00F4599A" w:rsidDel="0048210E" w:rsidRDefault="005B6ED0" w:rsidP="0048210E">
      <w:pPr>
        <w:pStyle w:val="NoSpacing"/>
        <w:ind w:firstLine="720"/>
        <w:rPr>
          <w:del w:id="528" w:author="Lane, Stefanie" w:date="2023-07-26T15:48:00Z"/>
          <w:color w:val="000000" w:themeColor="text1"/>
        </w:rPr>
      </w:pPr>
      <w:ins w:id="529" w:author="Lane, Stefanie" w:date="2023-07-26T14:49:00Z">
        <w:r>
          <w:rPr>
            <w:color w:val="000000" w:themeColor="text1"/>
          </w:rPr>
          <w:t>The 1999 survey approximat</w:t>
        </w:r>
      </w:ins>
      <w:ins w:id="530" w:author="Lane, Stefanie" w:date="2023-07-26T14:50:00Z">
        <w:r w:rsidR="002C4D69">
          <w:rPr>
            <w:color w:val="000000" w:themeColor="text1"/>
          </w:rPr>
          <w:t xml:space="preserve">ely located </w:t>
        </w:r>
      </w:ins>
      <w:ins w:id="531" w:author="Lane, Stefanie" w:date="2023-07-26T14:48:00Z">
        <w:r w:rsidR="00CE3233">
          <w:rPr>
            <w:color w:val="000000" w:themeColor="text1"/>
          </w:rPr>
          <w:t>all plots</w:t>
        </w:r>
      </w:ins>
      <w:ins w:id="532" w:author="Lane, Stefanie" w:date="2023-07-26T14:49:00Z">
        <w:r w:rsidR="00CB7856">
          <w:rPr>
            <w:color w:val="000000" w:themeColor="text1"/>
          </w:rPr>
          <w:t xml:space="preserve"> from transects </w:t>
        </w:r>
      </w:ins>
      <w:ins w:id="533" w:author="Lane, Stefanie" w:date="2023-09-25T14:34:00Z">
        <w:r w:rsidR="00D402A1">
          <w:rPr>
            <w:color w:val="000000" w:themeColor="text1"/>
          </w:rPr>
          <w:t>R-X</w:t>
        </w:r>
      </w:ins>
      <w:commentRangeStart w:id="534"/>
      <w:commentRangeEnd w:id="534"/>
      <w:del w:id="535" w:author="Lane, Stefanie" w:date="2023-09-25T14:34:00Z">
        <w:r w:rsidR="00A63606" w:rsidDel="00D402A1">
          <w:rPr>
            <w:rStyle w:val="CommentReference"/>
          </w:rPr>
          <w:commentReference w:id="534"/>
        </w:r>
      </w:del>
      <w:ins w:id="536" w:author="Lane, Stefanie" w:date="2023-07-26T14:48:00Z">
        <w:r w:rsidR="00CE3233">
          <w:rPr>
            <w:color w:val="000000" w:themeColor="text1"/>
          </w:rPr>
          <w:t xml:space="preserve"> </w:t>
        </w:r>
      </w:ins>
      <w:ins w:id="537" w:author="Lane, Stefanie" w:date="2023-07-26T14:49:00Z">
        <w:r w:rsidR="00CB7856">
          <w:rPr>
            <w:color w:val="000000" w:themeColor="text1"/>
          </w:rPr>
          <w:t>from the original 1979 survey</w:t>
        </w:r>
      </w:ins>
      <w:ins w:id="538" w:author="Lane, Stefanie" w:date="2023-09-25T14:34:00Z">
        <w:r w:rsidR="00D402A1">
          <w:rPr>
            <w:color w:val="000000" w:themeColor="text1"/>
          </w:rPr>
          <w:t>;</w:t>
        </w:r>
      </w:ins>
      <w:ins w:id="539" w:author="Lane, Stefanie" w:date="2023-07-26T14:50:00Z">
        <w:r w:rsidR="002C4D69">
          <w:rPr>
            <w:color w:val="000000" w:themeColor="text1"/>
          </w:rPr>
          <w:t xml:space="preserve"> </w:t>
        </w:r>
        <w:commentRangeStart w:id="540"/>
        <w:r w:rsidR="002C4D69">
          <w:rPr>
            <w:color w:val="000000" w:themeColor="text1"/>
          </w:rPr>
          <w:t>however</w:t>
        </w:r>
      </w:ins>
      <w:ins w:id="541" w:author="Lane, Stefanie" w:date="2023-09-25T14:34:00Z">
        <w:r w:rsidR="00D402A1">
          <w:rPr>
            <w:color w:val="000000" w:themeColor="text1"/>
          </w:rPr>
          <w:t>,</w:t>
        </w:r>
      </w:ins>
      <w:ins w:id="542" w:author="Lane, Stefanie" w:date="2023-07-26T14:50:00Z">
        <w:r w:rsidR="002C4D69">
          <w:rPr>
            <w:color w:val="000000" w:themeColor="text1"/>
          </w:rPr>
          <w:t xml:space="preserve"> </w:t>
        </w:r>
      </w:ins>
      <w:commentRangeEnd w:id="540"/>
      <w:r w:rsidR="005421B5">
        <w:rPr>
          <w:rStyle w:val="CommentReference"/>
        </w:rPr>
        <w:commentReference w:id="540"/>
      </w:r>
      <w:ins w:id="543" w:author="Lane, Stefanie" w:date="2023-07-26T14:50:00Z">
        <w:r w:rsidR="00A0745F">
          <w:rPr>
            <w:color w:val="000000" w:themeColor="text1"/>
          </w:rPr>
          <w:t>the number of plots along these transects differed in 2019. This is partially</w:t>
        </w:r>
      </w:ins>
      <w:ins w:id="544" w:author="Lane, Stefanie" w:date="2023-07-26T14:51:00Z">
        <w:r w:rsidR="00A0745F">
          <w:rPr>
            <w:color w:val="000000" w:themeColor="text1"/>
          </w:rPr>
          <w:t xml:space="preserve"> due to the surveyors in 1999 seeking </w:t>
        </w:r>
        <w:proofErr w:type="gramStart"/>
        <w:r w:rsidR="00A0745F">
          <w:rPr>
            <w:color w:val="000000" w:themeColor="text1"/>
          </w:rPr>
          <w:t>to exactly</w:t>
        </w:r>
        <w:proofErr w:type="gramEnd"/>
        <w:r w:rsidR="00A0745F">
          <w:rPr>
            <w:color w:val="000000" w:themeColor="text1"/>
          </w:rPr>
          <w:t xml:space="preserve"> relocate </w:t>
        </w:r>
        <w:r w:rsidR="00FF0440">
          <w:rPr>
            <w:color w:val="000000" w:themeColor="text1"/>
          </w:rPr>
          <w:t xml:space="preserve">original plot locations, while in 2019 our objective was to place the plots according to </w:t>
        </w:r>
      </w:ins>
      <w:ins w:id="545" w:author="Lane, Stefanie" w:date="2023-07-26T15:24:00Z">
        <w:r w:rsidR="00650078">
          <w:rPr>
            <w:color w:val="000000" w:themeColor="text1"/>
          </w:rPr>
          <w:t>visual perceptions of shif</w:t>
        </w:r>
      </w:ins>
      <w:ins w:id="546" w:author="Lane, Stefanie" w:date="2023-07-26T15:25:00Z">
        <w:r w:rsidR="00650078">
          <w:rPr>
            <w:color w:val="000000" w:themeColor="text1"/>
          </w:rPr>
          <w:t>ts</w:t>
        </w:r>
      </w:ins>
      <w:ins w:id="547" w:author="Lane, Stefanie" w:date="2023-07-26T14:51:00Z">
        <w:r w:rsidR="00F905E2">
          <w:rPr>
            <w:color w:val="000000" w:themeColor="text1"/>
          </w:rPr>
          <w:t xml:space="preserve"> in dominant species. </w:t>
        </w:r>
      </w:ins>
      <w:ins w:id="548" w:author="Lane, Stefanie" w:date="2023-07-26T15:07:00Z">
        <w:r w:rsidR="008F63F3">
          <w:rPr>
            <w:color w:val="000000" w:themeColor="text1"/>
          </w:rPr>
          <w:t xml:space="preserve">Besides </w:t>
        </w:r>
      </w:ins>
      <w:ins w:id="549" w:author="Lane, Stefanie" w:date="2023-07-26T15:08:00Z">
        <w:r w:rsidR="008F63F3">
          <w:rPr>
            <w:color w:val="000000" w:themeColor="text1"/>
          </w:rPr>
          <w:t>the plots omitted by not sampling transect Q, w</w:t>
        </w:r>
      </w:ins>
      <w:ins w:id="550" w:author="Lane, Stefanie" w:date="2023-07-26T14:53:00Z">
        <w:r w:rsidR="00023E65">
          <w:rPr>
            <w:color w:val="000000" w:themeColor="text1"/>
          </w:rPr>
          <w:t>e noted a total of</w:t>
        </w:r>
      </w:ins>
      <w:ins w:id="551" w:author="Lane, Stefanie" w:date="2023-07-26T15:05:00Z">
        <w:r w:rsidR="009F3679">
          <w:rPr>
            <w:color w:val="000000" w:themeColor="text1"/>
          </w:rPr>
          <w:t xml:space="preserve"> </w:t>
        </w:r>
      </w:ins>
      <w:ins w:id="552" w:author="Lane, Stefanie" w:date="2023-07-26T15:07:00Z">
        <w:r w:rsidR="008F63F3">
          <w:rPr>
            <w:color w:val="000000" w:themeColor="text1"/>
          </w:rPr>
          <w:t>20</w:t>
        </w:r>
      </w:ins>
      <w:ins w:id="553" w:author="Lane, Stefanie" w:date="2023-07-26T12:26:00Z">
        <w:r w:rsidR="00F4599A" w:rsidRPr="00454B0C">
          <w:rPr>
            <w:color w:val="000000" w:themeColor="text1"/>
          </w:rPr>
          <w:t xml:space="preserve"> </w:t>
        </w:r>
      </w:ins>
      <w:ins w:id="554" w:author="Lane, Stefanie" w:date="2023-07-26T15:08:00Z">
        <w:r w:rsidR="008F63F3">
          <w:rPr>
            <w:color w:val="000000" w:themeColor="text1"/>
          </w:rPr>
          <w:t xml:space="preserve">fewer </w:t>
        </w:r>
      </w:ins>
      <w:ins w:id="555" w:author="Lane, Stefanie" w:date="2023-07-26T12:26:00Z">
        <w:r w:rsidR="00F4599A" w:rsidRPr="00454B0C">
          <w:rPr>
            <w:color w:val="000000" w:themeColor="text1"/>
          </w:rPr>
          <w:t>plots surveyed in 201</w:t>
        </w:r>
      </w:ins>
      <w:ins w:id="556" w:author="Lane, Stefanie" w:date="2023-07-26T15:17:00Z">
        <w:r w:rsidR="00B07780">
          <w:rPr>
            <w:color w:val="000000" w:themeColor="text1"/>
          </w:rPr>
          <w:t>9</w:t>
        </w:r>
      </w:ins>
      <w:ins w:id="557" w:author="Lane, Stefanie" w:date="2023-07-26T15:21:00Z">
        <w:r w:rsidR="00491F5F">
          <w:rPr>
            <w:color w:val="000000" w:themeColor="text1"/>
          </w:rPr>
          <w:t xml:space="preserve"> (Table S1)</w:t>
        </w:r>
      </w:ins>
      <w:ins w:id="558" w:author="Lane, Stefanie" w:date="2023-07-26T15:08:00Z">
        <w:r w:rsidR="00A364D3">
          <w:rPr>
            <w:color w:val="000000" w:themeColor="text1"/>
          </w:rPr>
          <w:t xml:space="preserve">. </w:t>
        </w:r>
      </w:ins>
      <w:ins w:id="559" w:author="Lane, Stefanie" w:date="2023-07-26T15:09:00Z">
        <w:r w:rsidR="00644A7C">
          <w:rPr>
            <w:color w:val="000000" w:themeColor="text1"/>
          </w:rPr>
          <w:t xml:space="preserve">This is most likely </w:t>
        </w:r>
      </w:ins>
      <w:ins w:id="560" w:author="Lane, Stefanie" w:date="2023-07-26T15:10:00Z">
        <w:r w:rsidR="008C1080">
          <w:rPr>
            <w:color w:val="000000" w:themeColor="text1"/>
          </w:rPr>
          <w:t>due to our methods in 2019 placing plots to characterize patches dominated by distinct species</w:t>
        </w:r>
      </w:ins>
      <w:ins w:id="561" w:author="Lane, Stefanie" w:date="2023-07-26T15:12:00Z">
        <w:r w:rsidR="00773F25">
          <w:rPr>
            <w:color w:val="000000" w:themeColor="text1"/>
          </w:rPr>
          <w:t xml:space="preserve">, resulting in </w:t>
        </w:r>
        <w:proofErr w:type="gramStart"/>
        <w:r w:rsidR="00773F25">
          <w:rPr>
            <w:color w:val="000000" w:themeColor="text1"/>
          </w:rPr>
          <w:t>number</w:t>
        </w:r>
        <w:proofErr w:type="gramEnd"/>
        <w:r w:rsidR="00773F25">
          <w:rPr>
            <w:color w:val="000000" w:themeColor="text1"/>
          </w:rPr>
          <w:t xml:space="preserve"> of plots being contingent on </w:t>
        </w:r>
        <w:r w:rsidR="00412910">
          <w:rPr>
            <w:color w:val="000000" w:themeColor="text1"/>
          </w:rPr>
          <w:t>vegetation composition rather than spatial accuracy. Additionally, we</w:t>
        </w:r>
      </w:ins>
      <w:ins w:id="562" w:author="Lane, Stefanie" w:date="2023-07-26T15:13:00Z">
        <w:r w:rsidR="001A6498">
          <w:rPr>
            <w:color w:val="000000" w:themeColor="text1"/>
          </w:rPr>
          <w:t xml:space="preserve"> acknowledge that spatial inaccuracy of transect </w:t>
        </w:r>
      </w:ins>
      <w:ins w:id="563" w:author="Lane, Stefanie" w:date="2023-07-26T15:16:00Z">
        <w:r w:rsidR="00596F6D">
          <w:rPr>
            <w:color w:val="000000" w:themeColor="text1"/>
          </w:rPr>
          <w:t>re</w:t>
        </w:r>
      </w:ins>
      <w:ins w:id="564" w:author="Lane, Stefanie" w:date="2023-07-26T15:13:00Z">
        <w:r w:rsidR="001A6498">
          <w:rPr>
            <w:color w:val="000000" w:themeColor="text1"/>
          </w:rPr>
          <w:t xml:space="preserve">location would result in </w:t>
        </w:r>
      </w:ins>
      <w:ins w:id="565" w:author="Lane, Stefanie" w:date="2023-07-26T15:28:00Z">
        <w:r w:rsidR="00795E61">
          <w:rPr>
            <w:color w:val="000000" w:themeColor="text1"/>
          </w:rPr>
          <w:t xml:space="preserve">different total transect lengths, and thus a </w:t>
        </w:r>
      </w:ins>
      <w:ins w:id="566" w:author="Lane, Stefanie" w:date="2023-07-26T15:13:00Z">
        <w:r w:rsidR="00B50521">
          <w:rPr>
            <w:color w:val="000000" w:themeColor="text1"/>
          </w:rPr>
          <w:t>different number of plots to be sampled along the transect</w:t>
        </w:r>
      </w:ins>
      <w:ins w:id="567" w:author="Lane, Stefanie" w:date="2023-07-26T15:16:00Z">
        <w:r w:rsidR="00596F6D">
          <w:rPr>
            <w:color w:val="000000" w:themeColor="text1"/>
          </w:rPr>
          <w:t>. W</w:t>
        </w:r>
      </w:ins>
      <w:ins w:id="568" w:author="Lane, Stefanie" w:date="2023-07-26T15:13:00Z">
        <w:r w:rsidR="00B50521">
          <w:rPr>
            <w:color w:val="000000" w:themeColor="text1"/>
          </w:rPr>
          <w:t xml:space="preserve">e also speculate </w:t>
        </w:r>
      </w:ins>
      <w:ins w:id="569" w:author="Lane, Stefanie" w:date="2023-07-26T15:12:00Z">
        <w:r w:rsidR="00412910">
          <w:rPr>
            <w:color w:val="000000" w:themeColor="text1"/>
          </w:rPr>
          <w:t xml:space="preserve">there may have been some bank erosion </w:t>
        </w:r>
      </w:ins>
      <w:ins w:id="570" w:author="Lane, Stefanie" w:date="2023-07-26T15:26:00Z">
        <w:r w:rsidR="000E42E8">
          <w:rPr>
            <w:color w:val="000000" w:themeColor="text1"/>
          </w:rPr>
          <w:t xml:space="preserve">resulting in wider channel mouths where </w:t>
        </w:r>
      </w:ins>
      <w:ins w:id="571" w:author="Lane, Stefanie" w:date="2023-07-26T15:27:00Z">
        <w:r w:rsidR="000E42E8">
          <w:rPr>
            <w:color w:val="000000" w:themeColor="text1"/>
          </w:rPr>
          <w:t xml:space="preserve">some </w:t>
        </w:r>
      </w:ins>
      <w:ins w:id="572" w:author="Lane, Stefanie" w:date="2023-07-26T15:26:00Z">
        <w:r w:rsidR="000E42E8">
          <w:rPr>
            <w:color w:val="000000" w:themeColor="text1"/>
          </w:rPr>
          <w:t>transects originated or ended, resulting in shorter transects overall</w:t>
        </w:r>
      </w:ins>
      <w:ins w:id="573"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574" w:author="Lane, Stefanie" w:date="2023-07-26T15:28:00Z">
        <w:r w:rsidR="008C3846">
          <w:rPr>
            <w:color w:val="000000" w:themeColor="text1"/>
          </w:rPr>
          <w:t xml:space="preserve">. </w:t>
        </w:r>
      </w:ins>
      <w:ins w:id="575" w:author="Lane, Stefanie" w:date="2023-07-26T15:16:00Z">
        <w:r w:rsidR="00596F6D">
          <w:rPr>
            <w:color w:val="000000" w:themeColor="text1"/>
          </w:rPr>
          <w:t xml:space="preserve">To reconcile these differences, we excluded </w:t>
        </w:r>
      </w:ins>
      <w:ins w:id="576" w:author="Lane, Stefanie" w:date="2023-07-26T15:17:00Z">
        <w:r w:rsidR="00257895">
          <w:rPr>
            <w:color w:val="000000" w:themeColor="text1"/>
          </w:rPr>
          <w:t>1-4 plots per transect from the 1979 and 1999 datasets</w:t>
        </w:r>
      </w:ins>
      <w:ins w:id="577" w:author="Lane, Stefanie" w:date="2023-07-26T15:19:00Z">
        <w:r w:rsidR="00BA191C">
          <w:rPr>
            <w:color w:val="000000" w:themeColor="text1"/>
          </w:rPr>
          <w:t xml:space="preserve"> </w:t>
        </w:r>
      </w:ins>
      <w:ins w:id="578" w:author="Lane, Stefanie" w:date="2023-07-26T15:20:00Z">
        <w:r w:rsidR="00BA191C">
          <w:rPr>
            <w:color w:val="000000" w:themeColor="text1"/>
          </w:rPr>
          <w:t>that had the least potential for</w:t>
        </w:r>
      </w:ins>
      <w:ins w:id="579" w:author="Lane, Stefanie" w:date="2023-07-26T15:19:00Z">
        <w:r w:rsidR="00BA191C">
          <w:rPr>
            <w:color w:val="000000" w:themeColor="text1"/>
          </w:rPr>
          <w:t xml:space="preserve"> spatial </w:t>
        </w:r>
      </w:ins>
      <w:ins w:id="580" w:author="Lane, Stefanie" w:date="2023-07-26T15:20:00Z">
        <w:r w:rsidR="00B554FB">
          <w:rPr>
            <w:color w:val="000000" w:themeColor="text1"/>
          </w:rPr>
          <w:t>proximity to</w:t>
        </w:r>
        <w:r w:rsidR="00BA191C">
          <w:rPr>
            <w:color w:val="000000" w:themeColor="text1"/>
          </w:rPr>
          <w:t xml:space="preserve"> plots sampled in 2019</w:t>
        </w:r>
      </w:ins>
      <w:ins w:id="581" w:author="Lane, Stefanie" w:date="2023-07-26T15:17:00Z">
        <w:r w:rsidR="00257895">
          <w:rPr>
            <w:color w:val="000000" w:themeColor="text1"/>
          </w:rPr>
          <w:t xml:space="preserve"> </w:t>
        </w:r>
      </w:ins>
      <w:ins w:id="582" w:author="Lane, Stefanie" w:date="2023-07-26T15:20:00Z">
        <w:r w:rsidR="00B554FB">
          <w:rPr>
            <w:color w:val="000000" w:themeColor="text1"/>
          </w:rPr>
          <w:t xml:space="preserve">in order </w:t>
        </w:r>
      </w:ins>
      <w:ins w:id="583" w:author="Lane, Stefanie" w:date="2023-07-26T15:17:00Z">
        <w:r w:rsidR="00B07780">
          <w:rPr>
            <w:color w:val="000000" w:themeColor="text1"/>
          </w:rPr>
          <w:t xml:space="preserve">to </w:t>
        </w:r>
      </w:ins>
      <w:ins w:id="584" w:author="Lane, Stefanie" w:date="2023-07-26T15:18:00Z">
        <w:r w:rsidR="00B07780">
          <w:rPr>
            <w:color w:val="000000" w:themeColor="text1"/>
          </w:rPr>
          <w:t>compare an equal number of plots between sampling years</w:t>
        </w:r>
      </w:ins>
      <w:ins w:id="585" w:author="Lane, Stefanie" w:date="2023-07-26T15:29:00Z">
        <w:r w:rsidR="00DB2A01">
          <w:rPr>
            <w:color w:val="000000" w:themeColor="text1"/>
          </w:rPr>
          <w:t xml:space="preserve"> along a similar length of transect</w:t>
        </w:r>
      </w:ins>
      <w:ins w:id="586" w:author="Lane, Stefanie" w:date="2023-07-26T15:18:00Z">
        <w:r w:rsidR="00B07780">
          <w:rPr>
            <w:color w:val="000000" w:themeColor="text1"/>
          </w:rPr>
          <w:t xml:space="preserve"> (Table S1)</w:t>
        </w:r>
      </w:ins>
      <w:ins w:id="587" w:author="Lane, Stefanie" w:date="2023-07-26T15:19:00Z">
        <w:r w:rsidR="00DB5DBC">
          <w:rPr>
            <w:color w:val="000000" w:themeColor="text1"/>
          </w:rPr>
          <w:t xml:space="preserve">. </w:t>
        </w:r>
      </w:ins>
      <w:del w:id="588" w:author="Lane, Stefanie" w:date="2023-09-11T17:51:00Z">
        <w:r w:rsidR="00542F64" w:rsidDel="0048210E">
          <w:rPr>
            <w:color w:val="000000" w:themeColor="text1"/>
          </w:rPr>
          <w:fldChar w:fldCharType="begin"/>
        </w:r>
        <w:r w:rsidR="00542F64" w:rsidDel="0048210E">
          <w:rPr>
            <w:color w:val="000000" w:themeColor="text1"/>
          </w:rPr>
          <w:del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delInstrText>
        </w:r>
        <w:r w:rsidR="00542F64" w:rsidDel="0048210E">
          <w:rPr>
            <w:color w:val="000000" w:themeColor="text1"/>
          </w:rPr>
          <w:fldChar w:fldCharType="separate"/>
        </w:r>
        <w:r w:rsidR="00542F64" w:rsidRPr="00542F64" w:rsidDel="0048210E">
          <w:rPr>
            <w:rFonts w:ascii="Calibri" w:hAnsi="Calibri" w:cs="Calibri"/>
            <w:szCs w:val="24"/>
          </w:rPr>
          <w:delText>(Kopecký &amp; Macek, 2015)</w:delText>
        </w:r>
        <w:r w:rsidR="00542F64" w:rsidDel="0048210E">
          <w:rPr>
            <w:color w:val="000000" w:themeColor="text1"/>
          </w:rPr>
          <w:fldChar w:fldCharType="end"/>
        </w:r>
      </w:del>
    </w:p>
    <w:p w14:paraId="7A3FED76" w14:textId="77777777" w:rsidR="0048210E" w:rsidRPr="0048210E" w:rsidRDefault="0048210E" w:rsidP="0048210E">
      <w:pPr>
        <w:pStyle w:val="NoSpacing"/>
        <w:ind w:firstLine="720"/>
        <w:rPr>
          <w:ins w:id="589" w:author="Lane, Stefanie" w:date="2023-09-11T17:51:00Z"/>
          <w:color w:val="000000" w:themeColor="text1"/>
          <w:rPrChange w:id="590" w:author="Lane, Stefanie" w:date="2023-09-11T17:51:00Z">
            <w:rPr>
              <w:ins w:id="591" w:author="Lane, Stefanie" w:date="2023-09-11T17:51:00Z"/>
            </w:rPr>
          </w:rPrChange>
        </w:rPr>
      </w:pPr>
    </w:p>
    <w:p w14:paraId="22866597" w14:textId="77777777" w:rsidR="00127FC1" w:rsidRDefault="00127FC1">
      <w:pPr>
        <w:pStyle w:val="NoSpacing"/>
        <w:ind w:firstLine="720"/>
        <w:pPrChange w:id="592" w:author="Lane, Stefanie" w:date="2023-09-11T17:51:00Z">
          <w:pPr>
            <w:pStyle w:val="NoSpacing"/>
          </w:pPr>
        </w:pPrChange>
      </w:pPr>
    </w:p>
    <w:p w14:paraId="7F0B508F" w14:textId="0812FFCA" w:rsidR="00B40842" w:rsidDel="00E40E9F" w:rsidRDefault="00B40842" w:rsidP="00B40842">
      <w:pPr>
        <w:pStyle w:val="Heading3"/>
        <w:rPr>
          <w:del w:id="593" w:author="Lane, Stefanie" w:date="2023-07-26T16:08:00Z"/>
        </w:rPr>
      </w:pPr>
      <w:del w:id="594" w:author="Lane, Stefanie" w:date="2023-07-26T16:07:00Z">
        <w:r w:rsidDel="00E40E9F">
          <w:delText>Taxonomy</w:delText>
        </w:r>
      </w:del>
    </w:p>
    <w:p w14:paraId="294F4C93" w14:textId="06B17938" w:rsidR="00485A40" w:rsidDel="00E40E9F" w:rsidRDefault="00AA2D34" w:rsidP="005F7C5D">
      <w:pPr>
        <w:ind w:firstLine="720"/>
        <w:rPr>
          <w:del w:id="595" w:author="Lane, Stefanie" w:date="2023-07-26T16:08:00Z"/>
        </w:rPr>
      </w:pPr>
      <w:del w:id="596"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53F51D02" w14:textId="77777777" w:rsidR="00C8020F" w:rsidRDefault="009452F6" w:rsidP="007B0287">
      <w:pPr>
        <w:pStyle w:val="Caption"/>
        <w:ind w:firstLine="720"/>
        <w:rPr>
          <w:ins w:id="597" w:author="Lane, Stefanie" w:date="2023-09-19T09:45:00Z"/>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del w:id="598" w:author="Lane, Stefanie" w:date="2023-09-12T17:25:00Z">
        <w:r w:rsidR="008B2DA0" w:rsidDel="001626A3">
          <w:rPr>
            <w:i w:val="0"/>
            <w:iCs w:val="0"/>
            <w:color w:val="auto"/>
            <w:sz w:val="22"/>
            <w:szCs w:val="22"/>
          </w:rPr>
          <w:delText>al</w:delText>
        </w:r>
      </w:del>
      <w:ins w:id="599" w:author="Lane, Stefanie" w:date="2023-09-12T17:25:00Z">
        <w:r w:rsidR="00562B01">
          <w:rPr>
            <w:i w:val="0"/>
            <w:iCs w:val="0"/>
            <w:color w:val="auto"/>
            <w:sz w:val="22"/>
            <w:szCs w:val="22"/>
          </w:rPr>
          <w:t xml:space="preserve"> and</w:t>
        </w:r>
      </w:ins>
      <w:r w:rsidR="008B2DA0">
        <w:rPr>
          <w:i w:val="0"/>
          <w:iCs w:val="0"/>
          <w:color w:val="auto"/>
          <w:sz w:val="22"/>
          <w:szCs w:val="22"/>
        </w:rPr>
        <w:t xml:space="preserve">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del w:id="600" w:author="Lane, Stefanie" w:date="2023-09-12T17:24:00Z">
        <w:r w:rsidR="001C0365" w:rsidDel="006A7957">
          <w:rPr>
            <w:i w:val="0"/>
            <w:iCs w:val="0"/>
            <w:color w:val="auto"/>
            <w:sz w:val="22"/>
            <w:szCs w:val="22"/>
          </w:rPr>
          <w:delText>analysis</w:delText>
        </w:r>
        <w:r w:rsidR="00BB79E4" w:rsidDel="006A7957">
          <w:rPr>
            <w:i w:val="0"/>
            <w:iCs w:val="0"/>
            <w:color w:val="auto"/>
            <w:sz w:val="22"/>
            <w:szCs w:val="22"/>
          </w:rPr>
          <w:delText xml:space="preserve"> </w:delText>
        </w:r>
        <w:r w:rsidR="001C0365" w:rsidDel="006A7957">
          <w:rPr>
            <w:i w:val="0"/>
            <w:iCs w:val="0"/>
            <w:color w:val="auto"/>
            <w:sz w:val="22"/>
            <w:szCs w:val="22"/>
          </w:rPr>
          <w:delText xml:space="preserve"> using</w:delText>
        </w:r>
      </w:del>
      <w:ins w:id="601" w:author="Lane, Stefanie" w:date="2023-09-12T17:24:00Z">
        <w:r w:rsidR="006A7957">
          <w:rPr>
            <w:i w:val="0"/>
            <w:iCs w:val="0"/>
            <w:color w:val="auto"/>
            <w:sz w:val="22"/>
            <w:szCs w:val="22"/>
          </w:rPr>
          <w:t>analysis using</w:t>
        </w:r>
      </w:ins>
      <w:r w:rsidR="001C0365">
        <w:rPr>
          <w:i w:val="0"/>
          <w:iCs w:val="0"/>
          <w:color w:val="auto"/>
          <w:sz w:val="22"/>
          <w:szCs w:val="22"/>
        </w:rPr>
        <w:t xml:space="preserve"> Bray-</w:t>
      </w:r>
      <w:proofErr w:type="gramStart"/>
      <w:r w:rsidR="001C0365">
        <w:rPr>
          <w:i w:val="0"/>
          <w:iCs w:val="0"/>
          <w:color w:val="auto"/>
          <w:sz w:val="22"/>
          <w:szCs w:val="22"/>
        </w:rPr>
        <w:t>Curtis</w:t>
      </w:r>
      <w:proofErr w:type="gramEnd"/>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ins w:id="602" w:author="Lane, Stefanie" w:date="2023-09-12T17:25:00Z">
        <w:r w:rsidR="001626A3">
          <w:rPr>
            <w:i w:val="0"/>
            <w:iCs w:val="0"/>
            <w:color w:val="auto"/>
            <w:sz w:val="22"/>
            <w:szCs w:val="22"/>
          </w:rPr>
          <w:t xml:space="preserve"> (</w:t>
        </w:r>
      </w:ins>
      <w:ins w:id="603" w:author="Lane, Stefanie" w:date="2023-09-12T17:36:00Z">
        <w:r w:rsidR="00AF100F">
          <w:rPr>
            <w:i w:val="0"/>
            <w:iCs w:val="0"/>
            <w:color w:val="auto"/>
            <w:sz w:val="22"/>
            <w:szCs w:val="22"/>
          </w:rPr>
          <w:t>Fig.</w:t>
        </w:r>
      </w:ins>
      <w:ins w:id="604" w:author="Lane, Stefanie" w:date="2023-09-12T17:25:00Z">
        <w:r w:rsidR="001626A3" w:rsidRPr="001626A3">
          <w:rPr>
            <w:i w:val="0"/>
            <w:iCs w:val="0"/>
            <w:color w:val="auto"/>
            <w:sz w:val="22"/>
            <w:szCs w:val="22"/>
          </w:rPr>
          <w:t xml:space="preserve"> S1</w:t>
        </w:r>
        <w:r w:rsidR="001626A3">
          <w:rPr>
            <w:i w:val="0"/>
            <w:iCs w:val="0"/>
            <w:color w:val="auto"/>
            <w:sz w:val="22"/>
            <w:szCs w:val="22"/>
          </w:rPr>
          <w:t>)</w:t>
        </w:r>
      </w:ins>
      <w:r w:rsidR="001C0365">
        <w:rPr>
          <w:i w:val="0"/>
          <w:iCs w:val="0"/>
          <w:color w:val="auto"/>
          <w:sz w:val="22"/>
          <w:szCs w:val="22"/>
        </w:rPr>
        <w:t xml:space="preserve">. </w:t>
      </w:r>
    </w:p>
    <w:p w14:paraId="769B8C2F" w14:textId="488EC6B7" w:rsidR="004B1258" w:rsidRDefault="004A6FF1" w:rsidP="007B0287">
      <w:pPr>
        <w:pStyle w:val="Caption"/>
        <w:ind w:firstLine="720"/>
        <w:rPr>
          <w:ins w:id="605" w:author="Lane, Stefanie" w:date="2023-09-12T17:35:00Z"/>
          <w:i w:val="0"/>
          <w:iCs w:val="0"/>
          <w:color w:val="auto"/>
          <w:sz w:val="22"/>
          <w:szCs w:val="22"/>
        </w:rPr>
      </w:pPr>
      <w:r>
        <w:rPr>
          <w:i w:val="0"/>
          <w:iCs w:val="0"/>
          <w:color w:val="auto"/>
          <w:sz w:val="22"/>
          <w:szCs w:val="22"/>
        </w:rPr>
        <w:t xml:space="preserve">For each dataset, </w:t>
      </w:r>
      <w:ins w:id="606" w:author="Lane, Stefanie" w:date="2023-09-12T17:27:00Z">
        <w:r w:rsidR="00BA4D23">
          <w:rPr>
            <w:i w:val="0"/>
            <w:iCs w:val="0"/>
            <w:color w:val="auto"/>
            <w:sz w:val="22"/>
            <w:szCs w:val="22"/>
          </w:rPr>
          <w:t xml:space="preserve">we </w:t>
        </w:r>
        <w:r w:rsidR="00D36060">
          <w:rPr>
            <w:i w:val="0"/>
            <w:iCs w:val="0"/>
            <w:color w:val="auto"/>
            <w:sz w:val="22"/>
            <w:szCs w:val="22"/>
          </w:rPr>
          <w:t xml:space="preserve">identified three assemblages defined by the three highest </w:t>
        </w:r>
      </w:ins>
      <w:ins w:id="607" w:author="Lane, Stefanie" w:date="2023-09-12T17:28:00Z">
        <w:r w:rsidR="002878CD">
          <w:rPr>
            <w:i w:val="0"/>
            <w:iCs w:val="0"/>
            <w:color w:val="auto"/>
            <w:sz w:val="22"/>
            <w:szCs w:val="22"/>
          </w:rPr>
          <w:t xml:space="preserve">cluster </w:t>
        </w:r>
      </w:ins>
      <w:ins w:id="608" w:author="Lane, Stefanie" w:date="2023-09-12T17:27:00Z">
        <w:r w:rsidR="00D36060">
          <w:rPr>
            <w:i w:val="0"/>
            <w:iCs w:val="0"/>
            <w:color w:val="auto"/>
            <w:sz w:val="22"/>
            <w:szCs w:val="22"/>
          </w:rPr>
          <w:t xml:space="preserve">break points to </w:t>
        </w:r>
      </w:ins>
      <w:ins w:id="609" w:author="Lane, Stefanie" w:date="2023-09-12T17:28:00Z">
        <w:r w:rsidR="002878CD">
          <w:rPr>
            <w:i w:val="0"/>
            <w:iCs w:val="0"/>
            <w:color w:val="auto"/>
            <w:sz w:val="22"/>
            <w:szCs w:val="22"/>
          </w:rPr>
          <w:t xml:space="preserve">facilitate </w:t>
        </w:r>
      </w:ins>
      <w:del w:id="610" w:author="Lane, Stefanie" w:date="2023-09-12T17:28:00Z">
        <w:r w:rsidR="00276B00" w:rsidRPr="00DC704D" w:rsidDel="002878CD">
          <w:rPr>
            <w:i w:val="0"/>
            <w:iCs w:val="0"/>
            <w:color w:val="auto"/>
            <w:sz w:val="22"/>
            <w:szCs w:val="22"/>
          </w:rPr>
          <w:delText>three</w:delText>
        </w:r>
        <w:r w:rsidDel="002878CD">
          <w:rPr>
            <w:i w:val="0"/>
            <w:iCs w:val="0"/>
            <w:color w:val="auto"/>
            <w:sz w:val="22"/>
            <w:szCs w:val="22"/>
          </w:rPr>
          <w:delText xml:space="preserve"> </w:delText>
        </w:r>
      </w:del>
      <w:del w:id="611" w:author="Lane, Stefanie" w:date="2023-09-12T17:27:00Z">
        <w:r w:rsidDel="00D36060">
          <w:rPr>
            <w:i w:val="0"/>
            <w:iCs w:val="0"/>
            <w:color w:val="auto"/>
            <w:sz w:val="22"/>
            <w:szCs w:val="22"/>
          </w:rPr>
          <w:delText xml:space="preserve">main </w:delText>
        </w:r>
      </w:del>
      <w:del w:id="612" w:author="Lane, Stefanie" w:date="2023-09-12T17:28:00Z">
        <w:r w:rsidDel="002878CD">
          <w:rPr>
            <w:i w:val="0"/>
            <w:iCs w:val="0"/>
            <w:color w:val="auto"/>
            <w:sz w:val="22"/>
            <w:szCs w:val="22"/>
          </w:rPr>
          <w:delText xml:space="preserve">clusters were </w:delText>
        </w:r>
        <w:r w:rsidR="00694E8A" w:rsidDel="002878CD">
          <w:rPr>
            <w:i w:val="0"/>
            <w:iCs w:val="0"/>
            <w:color w:val="auto"/>
            <w:sz w:val="22"/>
            <w:szCs w:val="22"/>
          </w:rPr>
          <w:delText>identified</w:delText>
        </w:r>
        <w:r w:rsidR="00276B00" w:rsidRPr="00DC704D" w:rsidDel="002878CD">
          <w:rPr>
            <w:i w:val="0"/>
            <w:iCs w:val="0"/>
            <w:color w:val="auto"/>
            <w:sz w:val="22"/>
            <w:szCs w:val="22"/>
          </w:rPr>
          <w:delText xml:space="preserve"> </w:delText>
        </w:r>
        <w:r w:rsidR="00046A60" w:rsidDel="002878CD">
          <w:rPr>
            <w:i w:val="0"/>
            <w:iCs w:val="0"/>
            <w:color w:val="auto"/>
            <w:sz w:val="22"/>
            <w:szCs w:val="22"/>
          </w:rPr>
          <w:delText>(</w:delText>
        </w:r>
        <w:r w:rsidDel="002878CD">
          <w:rPr>
            <w:i w:val="0"/>
            <w:iCs w:val="0"/>
            <w:color w:val="auto"/>
            <w:sz w:val="22"/>
            <w:szCs w:val="22"/>
          </w:rPr>
          <w:delText xml:space="preserve">termed </w:delText>
        </w:r>
        <w:r w:rsidR="00046A60" w:rsidDel="002878CD">
          <w:rPr>
            <w:i w:val="0"/>
            <w:iCs w:val="0"/>
            <w:color w:val="auto"/>
            <w:sz w:val="22"/>
            <w:szCs w:val="22"/>
          </w:rPr>
          <w:delText>“assemblages”)</w:delText>
        </w:r>
        <w:r w:rsidR="00BD4A5D" w:rsidRPr="00DC704D" w:rsidDel="002878CD">
          <w:rPr>
            <w:i w:val="0"/>
            <w:iCs w:val="0"/>
            <w:color w:val="auto"/>
            <w:sz w:val="22"/>
            <w:szCs w:val="22"/>
          </w:rPr>
          <w:delText>,</w:delText>
        </w:r>
      </w:del>
      <w:ins w:id="613" w:author="Lane, Stefanie" w:date="2023-09-07T11:35:00Z">
        <w:r w:rsidR="0031391C">
          <w:rPr>
            <w:i w:val="0"/>
            <w:iCs w:val="0"/>
            <w:color w:val="auto"/>
            <w:sz w:val="22"/>
            <w:szCs w:val="22"/>
          </w:rPr>
          <w:t xml:space="preserve">direct comparisons of changes in vegetation properties over time. </w:t>
        </w:r>
      </w:ins>
      <w:del w:id="614" w:author="Lane, Stefanie" w:date="2023-09-07T11:35:00Z">
        <w:r w:rsidR="00BD4A5D" w:rsidRPr="00DC704D" w:rsidDel="0031391C">
          <w:rPr>
            <w:i w:val="0"/>
            <w:iCs w:val="0"/>
            <w:color w:val="auto"/>
            <w:sz w:val="22"/>
            <w:szCs w:val="22"/>
          </w:rPr>
          <w:delText xml:space="preserve"> and s</w:delText>
        </w:r>
      </w:del>
      <w:ins w:id="615" w:author="Lane, Stefanie" w:date="2023-09-07T11:35:00Z">
        <w:r w:rsidR="0031391C">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w:t>
      </w:r>
      <w:del w:id="616" w:author="Lane, Stefanie" w:date="2023-09-07T11:34:00Z">
        <w:r w:rsidR="002A1954" w:rsidDel="00C2599F">
          <w:rPr>
            <w:i w:val="0"/>
            <w:iCs w:val="0"/>
            <w:color w:val="auto"/>
            <w:sz w:val="22"/>
            <w:szCs w:val="22"/>
          </w:rPr>
          <w:delText xml:space="preserve"> </w:delText>
        </w:r>
      </w:del>
      <w:r w:rsidR="00BD4A5D" w:rsidRPr="00DC704D">
        <w:rPr>
          <w:i w:val="0"/>
          <w:iCs w:val="0"/>
          <w:color w:val="auto"/>
          <w:sz w:val="22"/>
          <w:szCs w:val="22"/>
        </w:rPr>
        <w:t xml:space="preserve"> to determine </w:t>
      </w:r>
      <w:r w:rsidR="002A1954">
        <w:rPr>
          <w:i w:val="0"/>
          <w:iCs w:val="0"/>
          <w:color w:val="auto"/>
          <w:sz w:val="22"/>
          <w:szCs w:val="22"/>
        </w:rPr>
        <w:t>which species</w:t>
      </w:r>
      <w:ins w:id="617" w:author="Lane, Stefanie" w:date="2023-09-12T17:26:00Z">
        <w:r w:rsidR="00562B01">
          <w:rPr>
            <w:i w:val="0"/>
            <w:iCs w:val="0"/>
            <w:color w:val="auto"/>
            <w:sz w:val="22"/>
            <w:szCs w:val="22"/>
          </w:rPr>
          <w:t xml:space="preserve"> </w:t>
        </w:r>
      </w:ins>
      <w:del w:id="618" w:author="Lane, Stefanie" w:date="2023-09-12T17:26:00Z">
        <w:r w:rsidR="002A1954" w:rsidDel="00562B01">
          <w:rPr>
            <w:i w:val="0"/>
            <w:iCs w:val="0"/>
            <w:color w:val="auto"/>
            <w:sz w:val="22"/>
            <w:szCs w:val="22"/>
          </w:rPr>
          <w:delText xml:space="preserve">’ </w:delText>
        </w:r>
        <w:r w:rsidR="002A1954" w:rsidDel="00562B01">
          <w:rPr>
            <w:i w:val="0"/>
            <w:iCs w:val="0"/>
            <w:color w:val="auto"/>
            <w:sz w:val="22"/>
            <w:szCs w:val="22"/>
          </w:rPr>
          <w:lastRenderedPageBreak/>
          <w:delText xml:space="preserve">compositional </w:delText>
        </w:r>
      </w:del>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proofErr w:type="gramStart"/>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R</w:t>
      </w:r>
      <w:proofErr w:type="gramEnd"/>
      <w:r w:rsidR="008D620A" w:rsidRPr="00DC704D">
        <w:rPr>
          <w:i w:val="0"/>
          <w:iCs w:val="0"/>
          <w:color w:val="auto"/>
          <w:sz w:val="22"/>
          <w:szCs w:val="22"/>
        </w:rPr>
        <w:t xml:space="preserve">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ins w:id="619" w:author="Lane, Stefanie" w:date="2023-09-12T17:29:00Z">
        <w:r w:rsidR="00B34879">
          <w:rPr>
            <w:i w:val="0"/>
            <w:iCs w:val="0"/>
            <w:color w:val="auto"/>
            <w:sz w:val="22"/>
            <w:szCs w:val="22"/>
          </w:rPr>
          <w:t xml:space="preserve">We also performed indicator analysis </w:t>
        </w:r>
        <w:r w:rsidR="009F0393">
          <w:rPr>
            <w:i w:val="0"/>
            <w:iCs w:val="0"/>
            <w:color w:val="auto"/>
            <w:sz w:val="22"/>
            <w:szCs w:val="22"/>
          </w:rPr>
          <w:t xml:space="preserve">Bray-Curtis </w:t>
        </w:r>
      </w:ins>
      <w:ins w:id="620" w:author="Lane, Stefanie" w:date="2023-09-12T17:33:00Z">
        <w:r w:rsidR="00E869F8">
          <w:rPr>
            <w:i w:val="0"/>
            <w:iCs w:val="0"/>
            <w:color w:val="auto"/>
            <w:sz w:val="22"/>
            <w:szCs w:val="22"/>
          </w:rPr>
          <w:t xml:space="preserve">clusters </w:t>
        </w:r>
      </w:ins>
      <w:ins w:id="621" w:author="Lane, Stefanie" w:date="2023-09-12T17:29:00Z">
        <w:r w:rsidR="009F0393">
          <w:rPr>
            <w:i w:val="0"/>
            <w:iCs w:val="0"/>
            <w:color w:val="auto"/>
            <w:sz w:val="22"/>
            <w:szCs w:val="22"/>
          </w:rPr>
          <w:t xml:space="preserve">to confirm </w:t>
        </w:r>
      </w:ins>
      <w:ins w:id="622" w:author="Lane, Stefanie" w:date="2023-09-12T17:33:00Z">
        <w:r w:rsidR="00E869F8">
          <w:rPr>
            <w:i w:val="0"/>
            <w:iCs w:val="0"/>
            <w:color w:val="auto"/>
            <w:sz w:val="22"/>
            <w:szCs w:val="22"/>
          </w:rPr>
          <w:t xml:space="preserve">the most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 xml:space="preserve">comparable between the two distance measures (Table </w:t>
        </w:r>
      </w:ins>
      <w:ins w:id="623" w:author="Lane, Stefanie" w:date="2023-09-12T17:34:00Z">
        <w:r w:rsidR="00C3114D">
          <w:rPr>
            <w:i w:val="0"/>
            <w:iCs w:val="0"/>
            <w:color w:val="auto"/>
            <w:sz w:val="22"/>
            <w:szCs w:val="22"/>
          </w:rPr>
          <w:t>S2).</w:t>
        </w:r>
      </w:ins>
      <w:ins w:id="624" w:author="Lane, Stefanie" w:date="2023-09-12T17:33:00Z">
        <w:r w:rsidR="00E869F8">
          <w:rPr>
            <w:i w:val="0"/>
            <w:iCs w:val="0"/>
            <w:color w:val="auto"/>
            <w:sz w:val="22"/>
            <w:szCs w:val="22"/>
          </w:rPr>
          <w:t xml:space="preserve"> </w:t>
        </w:r>
      </w:ins>
      <w:ins w:id="625" w:author="Lane, Stefanie" w:date="2023-09-12T17:31:00Z">
        <w:r w:rsidR="00DA51EE">
          <w:rPr>
            <w:i w:val="0"/>
            <w:iCs w:val="0"/>
            <w:color w:val="auto"/>
            <w:sz w:val="22"/>
            <w:szCs w:val="22"/>
          </w:rPr>
          <w:t xml:space="preserve"> </w:t>
        </w:r>
      </w:ins>
      <w:del w:id="626" w:author="Lane, Stefanie" w:date="2023-09-12T17:32:00Z">
        <w:r w:rsidR="004B1258" w:rsidRPr="00103F95" w:rsidDel="00877FB8">
          <w:rPr>
            <w:i w:val="0"/>
            <w:iCs w:val="0"/>
            <w:color w:val="auto"/>
            <w:sz w:val="22"/>
            <w:szCs w:val="22"/>
          </w:rPr>
          <w:delText>A</w:delText>
        </w:r>
      </w:del>
      <w:ins w:id="627" w:author="Lane, Stefanie" w:date="2023-09-12T17:32:00Z">
        <w:r w:rsidR="00877FB8">
          <w:rPr>
            <w:i w:val="0"/>
            <w:iCs w:val="0"/>
            <w:color w:val="auto"/>
            <w:sz w:val="22"/>
            <w:szCs w:val="22"/>
          </w:rPr>
          <w:t>A</w:t>
        </w:r>
      </w:ins>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ns w:id="628" w:author="Lane, Stefanie" w:date="2023-09-12T17:35:00Z"/>
          <w:i/>
          <w:iCs/>
        </w:rPr>
      </w:pPr>
      <w:ins w:id="629" w:author="Lane, Stefanie" w:date="2023-09-12T17:35:00Z">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ins>
    </w:p>
    <w:p w14:paraId="3602554D" w14:textId="055154CF" w:rsidR="00282CBC" w:rsidRDefault="00282CBC">
      <w:pPr>
        <w:ind w:firstLine="720"/>
        <w:rPr>
          <w:ins w:id="630" w:author="Lane, Stefanie" w:date="2023-09-19T09:46:00Z"/>
        </w:rPr>
      </w:pPr>
      <w:ins w:id="631" w:author="Lane, Stefanie" w:date="2023-09-12T17:35:00Z">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ins>
    </w:p>
    <w:p w14:paraId="3A7CA5EB" w14:textId="77777777" w:rsidR="00282CBC" w:rsidRDefault="00282CBC" w:rsidP="00282CBC">
      <w:pPr>
        <w:rPr>
          <w:ins w:id="632" w:author="Lane, Stefanie" w:date="2023-09-12T17:35:00Z"/>
        </w:rPr>
      </w:pPr>
    </w:p>
    <w:p w14:paraId="15FB63DE" w14:textId="77777777" w:rsidR="00282CBC" w:rsidRDefault="00282CBC" w:rsidP="00282CBC">
      <w:pPr>
        <w:rPr>
          <w:ins w:id="633" w:author="Lane, Stefanie" w:date="2023-09-12T17:35:00Z"/>
        </w:rPr>
      </w:pPr>
    </w:p>
    <w:p w14:paraId="2CE0BC7B" w14:textId="7DDE308D" w:rsidR="00282CBC" w:rsidRPr="00282CBC" w:rsidRDefault="00282CBC">
      <w:pPr>
        <w:rPr>
          <w:i/>
          <w:iCs/>
        </w:rPr>
        <w:sectPr w:rsidR="00282CBC" w:rsidRPr="00282CBC" w:rsidSect="007D52A9">
          <w:headerReference w:type="default" r:id="rId18"/>
          <w:pgSz w:w="12240" w:h="15840"/>
          <w:pgMar w:top="1080" w:right="1080" w:bottom="1080" w:left="1080" w:header="720" w:footer="720" w:gutter="0"/>
          <w:lnNumType w:countBy="1" w:restart="continuous"/>
          <w:cols w:space="720"/>
          <w:titlePg/>
          <w:docGrid w:linePitch="360"/>
        </w:sectPr>
        <w:pPrChange w:id="634" w:author="Lane, Stefanie" w:date="2023-09-12T17:35:00Z">
          <w:pPr>
            <w:pStyle w:val="Caption"/>
            <w:ind w:firstLine="720"/>
          </w:pPr>
        </w:pPrChange>
      </w:pPr>
    </w:p>
    <w:p w14:paraId="7DB441F8" w14:textId="2D1919E3" w:rsidR="00FB6917" w:rsidDel="00282CBC" w:rsidRDefault="009A2A63" w:rsidP="00D4262D">
      <w:pPr>
        <w:ind w:firstLine="720"/>
        <w:rPr>
          <w:del w:id="635" w:author="Lane, Stefanie" w:date="2023-09-12T17:35:00Z"/>
        </w:rPr>
      </w:pPr>
      <w:bookmarkStart w:id="636" w:name="_Hlk106054065"/>
      <w:del w:id="637" w:author="Lane, Stefanie" w:date="2023-09-12T17:35:00Z">
        <w:r w:rsidDel="00282CBC">
          <w:lastRenderedPageBreak/>
          <w:delText xml:space="preserve">Community diversity calculations </w:delText>
        </w:r>
        <w:r w:rsidR="006138FD" w:rsidDel="00282CBC">
          <w:delText>for each</w:delText>
        </w:r>
        <w:r w:rsidR="004D02DE" w:rsidDel="00282CBC">
          <w:delText xml:space="preserve"> year of</w:delText>
        </w:r>
        <w:r w:rsidR="006138FD" w:rsidDel="00282CBC">
          <w:delText xml:space="preserve"> observation</w:delText>
        </w:r>
        <w:r w:rsidR="004D02DE" w:rsidDel="00282CBC">
          <w:delText xml:space="preserve"> </w:delText>
        </w:r>
        <w:r w:rsidDel="00282CBC">
          <w:delText xml:space="preserve">followed </w:delText>
        </w:r>
        <w:r w:rsidR="00EC2480" w:rsidDel="00282CBC">
          <w:delText xml:space="preserve">Whittaker </w:delText>
        </w:r>
        <w:r w:rsidR="00BB7C99" w:rsidRPr="00BB7C99" w:rsidDel="00282CBC">
          <w:rPr>
            <w:rFonts w:ascii="Calibri" w:hAnsi="Calibri" w:cs="Calibri"/>
          </w:rPr>
          <w:delText>(1975)</w:delText>
        </w:r>
        <w:r w:rsidR="00B745A6" w:rsidDel="00282CBC">
          <w:delText xml:space="preserve">, with </w:delText>
        </w:r>
        <w:r w:rsidR="00B745A6" w:rsidDel="00282CBC">
          <w:rPr>
            <w:rFonts w:cstheme="minorHAnsi"/>
          </w:rPr>
          <w:delText>α</w:delText>
        </w:r>
        <w:r w:rsidR="00B745A6" w:rsidDel="00282CBC">
          <w:delText>-diversity</w:delText>
        </w:r>
        <w:r w:rsidDel="00282CBC">
          <w:delText xml:space="preserve"> calculated as the mean number of species per </w:delText>
        </w:r>
        <w:r w:rsidR="00AF1CB6" w:rsidDel="00282CBC">
          <w:delText xml:space="preserve">plot </w:delText>
        </w:r>
        <w:r w:rsidDel="00282CBC">
          <w:delText>within an observation year and assemblag</w:delText>
        </w:r>
        <w:r w:rsidRPr="00A255D6" w:rsidDel="00282CBC">
          <w:delText>e</w:delText>
        </w:r>
        <w:r w:rsidR="00B745A6" w:rsidRPr="00A255D6" w:rsidDel="00282CBC">
          <w:delText xml:space="preserve">, and </w:delText>
        </w:r>
        <w:r w:rsidR="00B745A6" w:rsidRPr="00A255D6" w:rsidDel="00282CBC">
          <w:rPr>
            <w:rFonts w:cstheme="minorHAnsi"/>
          </w:rPr>
          <w:delText>β</w:delText>
        </w:r>
        <w:r w:rsidR="00B745A6" w:rsidRPr="00A255D6" w:rsidDel="00282CBC">
          <w:delText>-diversity calculated as t</w:delText>
        </w:r>
        <w:r w:rsidR="00D76E01" w:rsidRPr="00A255D6" w:rsidDel="00282CBC">
          <w:delText xml:space="preserve">he total number of species within the assemblage divided by </w:delText>
        </w:r>
        <w:r w:rsidR="00D76E01" w:rsidRPr="00A255D6" w:rsidDel="00282CBC">
          <w:rPr>
            <w:rFonts w:cstheme="minorHAnsi"/>
          </w:rPr>
          <w:delText>α</w:delText>
        </w:r>
        <w:r w:rsidR="00D76E01" w:rsidRPr="00A255D6" w:rsidDel="00282CBC">
          <w:delText>-diversity. The</w:delText>
        </w:r>
        <w:r w:rsidR="00D76E01" w:rsidDel="00282CBC">
          <w:delText xml:space="preserve">se calculations were also performed on all data recorded for </w:delText>
        </w:r>
        <w:r w:rsidR="00743C5F" w:rsidDel="00282CBC">
          <w:delText>each</w:delText>
        </w:r>
        <w:r w:rsidR="00D76E01" w:rsidDel="00282CBC">
          <w:delText xml:space="preserve"> observation year to generate community-wide measure</w:delText>
        </w:r>
        <w:r w:rsidR="006F2224" w:rsidDel="00282CBC">
          <w:delText>s</w:delText>
        </w:r>
        <w:r w:rsidR="00D76E01" w:rsidDel="00282CBC">
          <w:delText xml:space="preserve"> of diversity. </w:delText>
        </w:r>
        <w:bookmarkEnd w:id="636"/>
        <w:r w:rsidR="003A7FEF" w:rsidRPr="003A7FEF" w:rsidDel="00282CBC">
          <w:delText xml:space="preserve">Community turnover for each assemblage was measured using the “codyn” R package </w:delText>
        </w:r>
        <w:r w:rsidR="000335B7" w:rsidRPr="000335B7" w:rsidDel="00282CBC">
          <w:rPr>
            <w:rFonts w:ascii="Calibri" w:hAnsi="Calibri" w:cs="Calibri"/>
          </w:rPr>
          <w:delText>(Hallett et al., 2016)</w:delText>
        </w:r>
        <w:r w:rsidR="003A7FEF" w:rsidRPr="003A7FEF" w:rsidDel="00282CBC">
          <w:delText>. Total species turnover (total magnitude of change), species gained (appearances), and species lost (disappearances) were calculated as a percent change for each assemblage between 1979</w:delText>
        </w:r>
        <w:r w:rsidR="00EE4DC7" w:rsidRPr="00EE4DC7" w:rsidDel="00282CBC">
          <w:delText>–</w:delText>
        </w:r>
        <w:r w:rsidR="003A7FEF" w:rsidRPr="003A7FEF" w:rsidDel="00282CBC">
          <w:delText>1999, and 1999</w:delText>
        </w:r>
        <w:r w:rsidR="00EE4DC7" w:rsidRPr="00EE4DC7" w:rsidDel="00282CBC">
          <w:delText>–</w:delText>
        </w:r>
        <w:r w:rsidR="003A7FEF" w:rsidRPr="003A7FEF" w:rsidDel="00282CBC">
          <w:delText xml:space="preserve">2019. Total turnover was calculated as a ratio of the absolute value of species gained and lost to the total number of species observed in both timepoints. </w:delText>
        </w:r>
      </w:del>
    </w:p>
    <w:p w14:paraId="21314135" w14:textId="09E870CD" w:rsidR="00281198" w:rsidRPr="00281198" w:rsidDel="00282CBC" w:rsidRDefault="004B1258" w:rsidP="00E3447A">
      <w:pPr>
        <w:pStyle w:val="Caption"/>
        <w:ind w:firstLine="720"/>
        <w:rPr>
          <w:del w:id="638" w:author="Lane, Stefanie" w:date="2023-09-12T17:34:00Z"/>
        </w:rPr>
      </w:pPr>
      <w:del w:id="639" w:author="Lane, Stefanie" w:date="2023-09-12T17:34:00Z">
        <w:r w:rsidRPr="003744EF" w:rsidDel="00C3114D">
          <w:rPr>
            <w:i w:val="0"/>
            <w:iCs w:val="0"/>
            <w:color w:val="auto"/>
            <w:sz w:val="22"/>
            <w:szCs w:val="22"/>
          </w:rPr>
          <w:delText xml:space="preserve">During analyses, both Euclidean and Bray-Curtis distances were used to </w:delText>
        </w:r>
        <w:r w:rsidR="000663A8" w:rsidDel="00C3114D">
          <w:rPr>
            <w:i w:val="0"/>
            <w:iCs w:val="0"/>
            <w:color w:val="auto"/>
            <w:sz w:val="22"/>
            <w:szCs w:val="22"/>
          </w:rPr>
          <w:delText>assess the effect of distance measure on results</w:delText>
        </w:r>
        <w:r w:rsidRPr="003744EF" w:rsidDel="00C3114D">
          <w:rPr>
            <w:i w:val="0"/>
            <w:iCs w:val="0"/>
            <w:color w:val="auto"/>
            <w:sz w:val="22"/>
            <w:szCs w:val="22"/>
          </w:rPr>
          <w:delText>;</w:delText>
        </w:r>
      </w:del>
      <w:del w:id="640" w:author="Lane, Stefanie" w:date="2023-09-12T17:24:00Z">
        <w:r w:rsidRPr="003744EF" w:rsidDel="001626A3">
          <w:rPr>
            <w:i w:val="0"/>
            <w:iCs w:val="0"/>
            <w:color w:val="auto"/>
            <w:sz w:val="22"/>
            <w:szCs w:val="22"/>
          </w:rPr>
          <w:delText xml:space="preserve"> cluster analysis figures and indicator species using Bray-Curtis distance are available i</w:delText>
        </w:r>
        <w:r w:rsidDel="001626A3">
          <w:rPr>
            <w:i w:val="0"/>
            <w:iCs w:val="0"/>
            <w:color w:val="auto"/>
            <w:sz w:val="22"/>
            <w:szCs w:val="22"/>
          </w:rPr>
          <w:delText>n</w:delText>
        </w:r>
        <w:r w:rsidRPr="0040538A" w:rsidDel="001626A3">
          <w:rPr>
            <w:i w:val="0"/>
            <w:iCs w:val="0"/>
            <w:color w:val="auto"/>
            <w:sz w:val="22"/>
            <w:szCs w:val="22"/>
          </w:rPr>
          <w:delText xml:space="preserve"> </w:delText>
        </w:r>
        <w:r w:rsidR="000663A8" w:rsidDel="001626A3">
          <w:rPr>
            <w:i w:val="0"/>
            <w:iCs w:val="0"/>
            <w:color w:val="auto"/>
            <w:sz w:val="22"/>
            <w:szCs w:val="22"/>
          </w:rPr>
          <w:delText>supplemen</w:delText>
        </w:r>
        <w:r w:rsidR="00EF15F2" w:rsidDel="001626A3">
          <w:rPr>
            <w:i w:val="0"/>
            <w:iCs w:val="0"/>
            <w:color w:val="auto"/>
            <w:sz w:val="22"/>
            <w:szCs w:val="22"/>
          </w:rPr>
          <w:delText>tal</w:delText>
        </w:r>
        <w:r w:rsidR="005607E0" w:rsidDel="001626A3">
          <w:rPr>
            <w:i w:val="0"/>
            <w:iCs w:val="0"/>
            <w:color w:val="auto"/>
            <w:sz w:val="22"/>
            <w:szCs w:val="22"/>
          </w:rPr>
          <w:delText>s</w:delText>
        </w:r>
        <w:r w:rsidR="0057782C" w:rsidDel="001626A3">
          <w:rPr>
            <w:i w:val="0"/>
            <w:iCs w:val="0"/>
            <w:color w:val="auto"/>
            <w:sz w:val="22"/>
            <w:szCs w:val="22"/>
          </w:rPr>
          <w:delText xml:space="preserve"> Fig. </w:delText>
        </w:r>
        <w:r w:rsidR="005607E0" w:rsidDel="001626A3">
          <w:rPr>
            <w:i w:val="0"/>
            <w:iCs w:val="0"/>
            <w:color w:val="auto"/>
            <w:sz w:val="22"/>
            <w:szCs w:val="22"/>
          </w:rPr>
          <w:delText>S</w:delText>
        </w:r>
        <w:r w:rsidR="0057782C" w:rsidDel="001626A3">
          <w:rPr>
            <w:i w:val="0"/>
            <w:iCs w:val="0"/>
            <w:color w:val="auto"/>
            <w:sz w:val="22"/>
            <w:szCs w:val="22"/>
          </w:rPr>
          <w:delText>1 and</w:delText>
        </w:r>
        <w:r w:rsidR="00EF15F2" w:rsidDel="001626A3">
          <w:rPr>
            <w:i w:val="0"/>
            <w:iCs w:val="0"/>
            <w:color w:val="auto"/>
            <w:sz w:val="22"/>
            <w:szCs w:val="22"/>
          </w:rPr>
          <w:delText xml:space="preserve"> Table </w:delText>
        </w:r>
        <w:r w:rsidR="0057782C" w:rsidDel="001626A3">
          <w:rPr>
            <w:i w:val="0"/>
            <w:iCs w:val="0"/>
            <w:color w:val="auto"/>
            <w:sz w:val="22"/>
            <w:szCs w:val="22"/>
          </w:rPr>
          <w:delText>S2, respectively</w:delText>
        </w:r>
      </w:del>
      <w:del w:id="641" w:author="Lane, Stefanie" w:date="2023-09-12T17:34:00Z">
        <w:r w:rsidR="00BA6C71" w:rsidDel="00C3114D">
          <w:rPr>
            <w:i w:val="0"/>
            <w:iCs w:val="0"/>
            <w:color w:val="auto"/>
            <w:sz w:val="22"/>
            <w:szCs w:val="22"/>
          </w:rPr>
          <w:delText>.</w:delText>
        </w:r>
        <w:r w:rsidR="00EB5E3D" w:rsidDel="00C3114D">
          <w:rPr>
            <w:i w:val="0"/>
            <w:iCs w:val="0"/>
            <w:color w:val="auto"/>
            <w:sz w:val="22"/>
            <w:szCs w:val="22"/>
          </w:rPr>
          <w:delText xml:space="preserve"> </w:delText>
        </w:r>
        <w:r w:rsidR="00EB5E3D" w:rsidRPr="00EB5E3D" w:rsidDel="00282CBC">
          <w:rPr>
            <w:i w:val="0"/>
            <w:iCs w:val="0"/>
            <w:color w:val="auto"/>
            <w:sz w:val="22"/>
            <w:szCs w:val="22"/>
          </w:rPr>
          <w:delText>To address inconsistent numbers of plots grouped into assemblages each year, diversity metrics were bootstrapped 1</w:delText>
        </w:r>
        <w:r w:rsidR="005A3964" w:rsidDel="00282CBC">
          <w:rPr>
            <w:i w:val="0"/>
            <w:iCs w:val="0"/>
            <w:color w:val="auto"/>
            <w:sz w:val="22"/>
            <w:szCs w:val="22"/>
          </w:rPr>
          <w:delText>0</w:delText>
        </w:r>
        <w:r w:rsidR="00EB5E3D" w:rsidRPr="00EB5E3D" w:rsidDel="00282CBC">
          <w:rPr>
            <w:i w:val="0"/>
            <w:iCs w:val="0"/>
            <w:color w:val="auto"/>
            <w:sz w:val="22"/>
            <w:szCs w:val="22"/>
          </w:rPr>
          <w:delText xml:space="preserve"> times using the minimum number of plots observed in an assemblage each year (n = 18) (</w:delText>
        </w:r>
        <w:r w:rsidR="00415786" w:rsidDel="00282CBC">
          <w:rPr>
            <w:i w:val="0"/>
            <w:iCs w:val="0"/>
            <w:color w:val="auto"/>
            <w:sz w:val="22"/>
            <w:szCs w:val="22"/>
          </w:rPr>
          <w:delText>Table S</w:delText>
        </w:r>
        <w:r w:rsidR="005A3964" w:rsidDel="00282CBC">
          <w:rPr>
            <w:i w:val="0"/>
            <w:iCs w:val="0"/>
            <w:color w:val="auto"/>
            <w:sz w:val="22"/>
            <w:szCs w:val="22"/>
          </w:rPr>
          <w:delText>3</w:delText>
        </w:r>
        <w:r w:rsidR="00EB5E3D" w:rsidRPr="00EB5E3D" w:rsidDel="00282CBC">
          <w:rPr>
            <w:i w:val="0"/>
            <w:iCs w:val="0"/>
            <w:color w:val="auto"/>
            <w:sz w:val="22"/>
            <w:szCs w:val="22"/>
          </w:rPr>
          <w:delText>).</w:delText>
        </w:r>
        <w:r w:rsidRPr="0040538A" w:rsidDel="00282CBC">
          <w:rPr>
            <w:i w:val="0"/>
            <w:iCs w:val="0"/>
            <w:color w:val="auto"/>
            <w:sz w:val="22"/>
            <w:szCs w:val="22"/>
          </w:rPr>
          <w:delText xml:space="preserve"> </w:delText>
        </w:r>
      </w:del>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5FFF0474">
            <wp:extent cx="6367229" cy="3087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367229" cy="3087517"/>
                    </a:xfrm>
                    <a:prstGeom prst="rect">
                      <a:avLst/>
                    </a:prstGeom>
                  </pic:spPr>
                </pic:pic>
              </a:graphicData>
            </a:graphic>
          </wp:inline>
        </w:drawing>
      </w:r>
    </w:p>
    <w:p w14:paraId="6EE61558" w14:textId="11466014" w:rsidR="00F5096A" w:rsidRDefault="00746ACC">
      <w:bookmarkStart w:id="642" w:name="_Ref103170248"/>
      <w:r w:rsidRPr="00746ACC">
        <w:rPr>
          <w:noProof/>
        </w:rPr>
        <w:t xml:space="preserve"> </w:t>
      </w:r>
      <w:bookmarkEnd w:id="642"/>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w:t>
      </w:r>
      <w:proofErr w:type="spellStart"/>
      <w:r w:rsidR="00D90C57" w:rsidRPr="00281198">
        <w:t>iMap</w:t>
      </w:r>
      <w:proofErr w:type="spellEnd"/>
      <w:r w:rsidR="00D90C57" w:rsidRPr="00281198">
        <w:t xml:space="preserve"> published by the B. C. Conservation Data Center (Victoria, BC, Canada, </w:t>
      </w:r>
      <w:r>
        <w:fldChar w:fldCharType="begin"/>
      </w:r>
      <w:r>
        <w:instrText>HYPERLINK "https://maps.gov.bc.ca/ess/hm/imap4m"</w:instrText>
      </w:r>
      <w:r>
        <w:fldChar w:fldCharType="separate"/>
      </w:r>
      <w:r w:rsidR="00D90C57" w:rsidRPr="00C6644F">
        <w:rPr>
          <w:rStyle w:val="Hyperlink"/>
        </w:rPr>
        <w:t>https://maps.gov.bc.ca/ess/hm/imap4m</w:t>
      </w:r>
      <w:r>
        <w:rPr>
          <w:rStyle w:val="Hyperlink"/>
        </w:rPr>
        <w:fldChar w:fldCharType="end"/>
      </w:r>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pPr>
        <w:rPr>
          <w:ins w:id="643" w:author="Lane, Stefanie" w:date="2023-09-14T11:36:00Z"/>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ins w:id="644" w:author="Lane, Stefanie" w:date="2023-09-14T11:36:00Z">
        <w:r w:rsidR="00FF3FDD">
          <w:t xml:space="preserve"> (red line)</w:t>
        </w:r>
      </w:ins>
      <w:ins w:id="645" w:author="Lane, Stefanie" w:date="2023-09-14T11:35:00Z">
        <w:r w:rsidR="00D85618">
          <w:t xml:space="preserve">. </w:t>
        </w:r>
        <w:r w:rsidR="005A1813">
          <w:t>At least one 1 m</w:t>
        </w:r>
        <w:r w:rsidR="005A1813" w:rsidRPr="005A1813">
          <w:rPr>
            <w:vertAlign w:val="superscript"/>
            <w:rPrChange w:id="646" w:author="Lane, Stefanie" w:date="2023-09-14T11:35:00Z">
              <w:rPr/>
            </w:rPrChange>
          </w:rPr>
          <w:t>2</w:t>
        </w:r>
        <w:r w:rsidR="005A1813">
          <w:t xml:space="preserve"> p</w:t>
        </w:r>
        <w:r w:rsidR="00D85618">
          <w:t xml:space="preserve">lot (black square) </w:t>
        </w:r>
      </w:ins>
      <w:ins w:id="647" w:author="Lane, Stefanie" w:date="2023-09-14T11:36:00Z">
        <w:r w:rsidR="00FF3FDD">
          <w:t xml:space="preserve">was placed within </w:t>
        </w:r>
      </w:ins>
      <w:ins w:id="648" w:author="Lane, Stefanie" w:date="2023-09-14T11:37:00Z">
        <w:r w:rsidR="00533EF4">
          <w:t xml:space="preserve">vegetation patches dominated by </w:t>
        </w:r>
        <w:r w:rsidR="003228D3">
          <w:t xml:space="preserve">one or two species (multicolored polygons). </w:t>
        </w:r>
      </w:ins>
      <w:ins w:id="649" w:author="Lane, Stefanie" w:date="2023-09-14T11:39:00Z">
        <w:r w:rsidR="00D32A36">
          <w:t xml:space="preserve">Distance between plots varied, with </w:t>
        </w:r>
        <w:r w:rsidR="00A224DB">
          <w:t>minimum 1 m and maximum 10 m between all plots, re</w:t>
        </w:r>
      </w:ins>
      <w:ins w:id="650" w:author="Lane, Stefanie" w:date="2023-09-14T11:38:00Z">
        <w:r w:rsidR="00EE67F9">
          <w:t>gardless of the dominant species</w:t>
        </w:r>
      </w:ins>
      <w:ins w:id="651" w:author="Lane, Stefanie" w:date="2023-09-14T11:39:00Z">
        <w:r w:rsidR="00A224DB">
          <w:t xml:space="preserve"> identified. </w:t>
        </w:r>
      </w:ins>
      <w:ins w:id="652" w:author="Lane, Stefanie" w:date="2023-09-14T11:38:00Z">
        <w:r w:rsidR="00610608">
          <w:t xml:space="preserve"> </w:t>
        </w:r>
      </w:ins>
    </w:p>
    <w:p w14:paraId="1EBD7C67" w14:textId="7A3C8CA3" w:rsidR="00764D94" w:rsidRDefault="00281198">
      <w:pPr>
        <w:rPr>
          <w:rFonts w:asciiTheme="majorHAnsi" w:eastAsiaTheme="majorEastAsia" w:hAnsiTheme="majorHAnsi" w:cstheme="majorBidi"/>
          <w:color w:val="2F5496" w:themeColor="accent1" w:themeShade="BF"/>
          <w:sz w:val="32"/>
          <w:szCs w:val="32"/>
        </w:rPr>
      </w:pPr>
      <w:del w:id="653" w:author="Lane, Stefanie" w:date="2023-09-14T11:38:00Z">
        <w:r w:rsidRPr="00281198" w:rsidDel="00610608">
          <w:delText xml:space="preserve"> bisecting different vegetation patches</w:delText>
        </w:r>
        <w:r w:rsidR="00D90C57" w:rsidDel="00610608">
          <w:delText xml:space="preserve">. </w:delText>
        </w:r>
      </w:del>
      <w:r w:rsidR="00764D94">
        <w:br w:type="page"/>
      </w:r>
    </w:p>
    <w:p w14:paraId="71F92B5C" w14:textId="0F99EFE9" w:rsidR="00B80B02" w:rsidRPr="00E90CBE" w:rsidRDefault="006C5D18" w:rsidP="009C72CE">
      <w:pPr>
        <w:pStyle w:val="Heading1"/>
      </w:pPr>
      <w:r>
        <w:lastRenderedPageBreak/>
        <w:t>Results</w:t>
      </w:r>
    </w:p>
    <w:p w14:paraId="1B4A6F04" w14:textId="6C6A9146" w:rsidR="005A76EB" w:rsidDel="00C70403" w:rsidRDefault="00E12966" w:rsidP="00C70403">
      <w:pPr>
        <w:ind w:firstLine="720"/>
        <w:rPr>
          <w:del w:id="654" w:author="Gary" w:date="2023-09-21T10:37:00Z"/>
        </w:rPr>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ins w:id="655" w:author="Lane, Stefanie" w:date="2023-09-07T11:38:00Z">
        <w:r w:rsidR="0095780B" w:rsidRPr="0095780B">
          <w:t xml:space="preserve">The </w:t>
        </w:r>
      </w:ins>
      <w:ins w:id="656" w:author="Gary" w:date="2023-09-26T13:15:00Z">
        <w:r w:rsidR="00A815E6">
          <w:t>Sedge an Fescue</w:t>
        </w:r>
      </w:ins>
      <w:ins w:id="657" w:author="Lane, Stefanie" w:date="2023-09-07T11:38:00Z">
        <w:del w:id="658" w:author="Gary" w:date="2023-09-26T13:15:00Z">
          <w:r w:rsidR="0095780B" w:rsidRPr="0095780B" w:rsidDel="00A815E6">
            <w:delText>three</w:delText>
          </w:r>
        </w:del>
        <w:r w:rsidR="0095780B" w:rsidRPr="0095780B">
          <w:t xml:space="preserve"> clusters formed at </w:t>
        </w:r>
        <w:del w:id="659" w:author="Gary" w:date="2023-09-26T13:15:00Z">
          <w:r w:rsidR="0095780B" w:rsidRPr="0095780B" w:rsidDel="00A815E6">
            <w:delText>progressively</w:delText>
          </w:r>
        </w:del>
        <w:del w:id="660" w:author="Gary" w:date="2023-09-26T13:16:00Z">
          <w:r w:rsidR="0095780B" w:rsidRPr="0095780B" w:rsidDel="00A815E6">
            <w:delText xml:space="preserve"> </w:delText>
          </w:r>
        </w:del>
        <w:r w:rsidR="0095780B" w:rsidRPr="0095780B">
          <w:t xml:space="preserve">lower </w:t>
        </w:r>
        <w:r w:rsidR="0095780B">
          <w:t>Euclidean distance</w:t>
        </w:r>
        <w:r w:rsidR="0095780B" w:rsidRPr="0095780B">
          <w:t xml:space="preserve"> levels </w:t>
        </w:r>
      </w:ins>
      <w:ins w:id="661" w:author="Gary" w:date="2023-09-26T13:14:00Z">
        <w:r w:rsidR="00A815E6">
          <w:t xml:space="preserve">by 2019 </w:t>
        </w:r>
      </w:ins>
      <w:ins w:id="662" w:author="Lane, Stefanie" w:date="2023-09-07T11:38:00Z">
        <w:del w:id="663" w:author="Gary" w:date="2023-09-26T13:14:00Z">
          <w:r w:rsidR="0095780B" w:rsidRPr="0095780B" w:rsidDel="00A815E6">
            <w:delText>for the three sampling periods</w:delText>
          </w:r>
        </w:del>
        <w:r w:rsidR="0095780B" w:rsidRPr="0095780B">
          <w:t xml:space="preserve"> suggesting that </w:t>
        </w:r>
      </w:ins>
      <w:ins w:id="664" w:author="Gary" w:date="2023-09-26T13:15:00Z">
        <w:r w:rsidR="00A815E6">
          <w:t xml:space="preserve">these </w:t>
        </w:r>
      </w:ins>
      <w:ins w:id="665" w:author="Gary" w:date="2023-09-26T13:17:00Z">
        <w:r w:rsidR="00A815E6">
          <w:t xml:space="preserve">two </w:t>
        </w:r>
      </w:ins>
      <w:ins w:id="666" w:author="Lane, Stefanie" w:date="2023-09-07T11:38:00Z">
        <w:r w:rsidR="0095780B" w:rsidRPr="0095780B">
          <w:t xml:space="preserve">assemblages </w:t>
        </w:r>
      </w:ins>
      <w:ins w:id="667" w:author="Gary" w:date="2023-09-26T13:17:00Z">
        <w:r w:rsidR="00A815E6">
          <w:t>had become</w:t>
        </w:r>
      </w:ins>
      <w:ins w:id="668" w:author="Lane, Stefanie" w:date="2023-09-07T11:38:00Z">
        <w:del w:id="669" w:author="Gary" w:date="2023-09-26T13:17:00Z">
          <w:r w:rsidR="0095780B" w:rsidRPr="0095780B" w:rsidDel="00A815E6">
            <w:delText>were becoming</w:delText>
          </w:r>
        </w:del>
        <w:r w:rsidR="0095780B" w:rsidRPr="0095780B">
          <w:t xml:space="preserve"> more </w:t>
        </w:r>
        <w:del w:id="670" w:author="Gary" w:date="2023-09-26T13:27:00Z">
          <w:r w:rsidR="0095780B" w:rsidRPr="0095780B" w:rsidDel="00994E02">
            <w:delText>homogeneou</w:delText>
          </w:r>
        </w:del>
      </w:ins>
      <w:ins w:id="671" w:author="Gary" w:date="2023-09-26T13:27:00Z">
        <w:r w:rsidR="00994E02">
          <w:t>homogeneous</w:t>
        </w:r>
      </w:ins>
      <w:ins w:id="672" w:author="Lane, Stefanie" w:date="2023-09-07T11:38:00Z">
        <w:del w:id="673" w:author="Gary" w:date="2023-09-26T13:33:00Z">
          <w:r w:rsidR="0095780B" w:rsidRPr="0095780B" w:rsidDel="00994E02">
            <w:delText>s</w:delText>
          </w:r>
        </w:del>
        <w:del w:id="674" w:author="Gary" w:date="2023-09-26T13:18:00Z">
          <w:r w:rsidR="0095780B" w:rsidRPr="0095780B" w:rsidDel="00A815E6">
            <w:delText xml:space="preserve"> with </w:delText>
          </w:r>
          <w:commentRangeStart w:id="675"/>
          <w:commentRangeStart w:id="676"/>
          <w:commentRangeStart w:id="677"/>
          <w:r w:rsidR="0095780B" w:rsidRPr="0095780B" w:rsidDel="00A815E6">
            <w:delText>time</w:delText>
          </w:r>
        </w:del>
      </w:ins>
      <w:commentRangeEnd w:id="675"/>
      <w:r w:rsidR="00F11650">
        <w:rPr>
          <w:rStyle w:val="CommentReference"/>
        </w:rPr>
        <w:commentReference w:id="675"/>
      </w:r>
      <w:commentRangeEnd w:id="676"/>
      <w:r w:rsidR="00336818">
        <w:rPr>
          <w:rStyle w:val="CommentReference"/>
        </w:rPr>
        <w:commentReference w:id="676"/>
      </w:r>
      <w:commentRangeEnd w:id="677"/>
      <w:r w:rsidR="00994E02">
        <w:rPr>
          <w:rStyle w:val="CommentReference"/>
        </w:rPr>
        <w:commentReference w:id="677"/>
      </w:r>
      <w:ins w:id="678" w:author="Lane, Stefanie" w:date="2023-09-07T11:38:00Z">
        <w:r w:rsidR="0095780B" w:rsidRPr="0095780B">
          <w:t>.</w:t>
        </w:r>
        <w:r w:rsidR="0095780B" w:rsidRPr="0095780B" w:rsidDel="0095780B">
          <w:t xml:space="preserve"> </w:t>
        </w:r>
      </w:ins>
      <w:del w:id="679" w:author="Lane, Stefanie" w:date="2023-09-07T11:38:00Z">
        <w:r w:rsidR="005A76EB" w:rsidDel="0095780B">
          <w:delText xml:space="preserve">Overall dendrogram structures </w:delText>
        </w:r>
        <w:r w:rsidR="004F158E" w:rsidDel="0095780B">
          <w:delTex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delText>
        </w:r>
        <w:r w:rsidR="007E1F86" w:rsidDel="0095780B">
          <w:delText>Bogbean</w:delText>
        </w:r>
        <w:r w:rsidR="004F158E" w:rsidDel="0095780B">
          <w:delText xml:space="preserve">-Sedge connection 1979 and 1999 to a stronger </w:delText>
        </w:r>
        <w:r w:rsidR="007E1F86" w:rsidDel="0095780B">
          <w:delText>Fescue</w:delText>
        </w:r>
        <w:r w:rsidR="004F158E" w:rsidDel="0095780B">
          <w:delText>-Bogbean connec</w:delText>
        </w:r>
      </w:del>
      <w:del w:id="680" w:author="Gary" w:date="2023-09-21T10:37:00Z">
        <w:r w:rsidR="004F158E" w:rsidDel="00C70403">
          <w:delText>tion in 2019 (</w:delText>
        </w:r>
        <w:r w:rsidR="005A3964" w:rsidDel="00C70403">
          <w:delText xml:space="preserve">Fig. </w:delText>
        </w:r>
        <w:r w:rsidR="00CA286F" w:rsidDel="00C70403">
          <w:delText>3</w:delText>
        </w:r>
        <w:r w:rsidR="004F158E" w:rsidDel="00C70403">
          <w:delText xml:space="preserve">).  </w:delText>
        </w:r>
      </w:del>
    </w:p>
    <w:p w14:paraId="211C85E4" w14:textId="4E1ADB46" w:rsidR="00A3154A" w:rsidRDefault="00E12966" w:rsidP="00C70403">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ins w:id="681" w:author="Lane, Stefanie" w:date="2023-09-19T18:19:00Z">
        <w:r w:rsidR="00733DA7">
          <w:t>1</w:t>
        </w:r>
      </w:ins>
      <w:del w:id="682" w:author="Lane, Stefanie" w:date="2023-09-19T18:19:00Z">
        <w:r w:rsidR="00CB0FA9" w:rsidDel="00733DA7">
          <w:delText>2</w:delText>
        </w:r>
      </w:del>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w:t>
      </w:r>
      <w:proofErr w:type="gramStart"/>
      <w:r w:rsidR="00435B0E" w:rsidRPr="00114665">
        <w:t>C.Gmel</w:t>
      </w:r>
      <w:proofErr w:type="spellEnd"/>
      <w:proofErr w:type="gramEnd"/>
      <w:r w:rsidR="00435B0E" w:rsidRPr="00114665">
        <w:t>.)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commentRangeStart w:id="683"/>
      <w:ins w:id="684" w:author="Lane, Stefanie" w:date="2023-09-19T18:16:00Z">
        <w:r w:rsidR="009174DE">
          <w:rPr>
            <w:i/>
            <w:iCs/>
          </w:rPr>
          <w:t>M</w:t>
        </w:r>
      </w:ins>
      <w:commentRangeEnd w:id="683"/>
      <w:r w:rsidR="00595E0F">
        <w:rPr>
          <w:rStyle w:val="CommentReference"/>
        </w:rPr>
        <w:commentReference w:id="683"/>
      </w:r>
      <w:ins w:id="685" w:author="Lane, Stefanie" w:date="2023-09-25T14:35:00Z">
        <w:r w:rsidR="002552DE">
          <w:rPr>
            <w:i/>
            <w:iCs/>
          </w:rPr>
          <w:t>enyanthes</w:t>
        </w:r>
      </w:ins>
      <w:ins w:id="686" w:author="Lane, Stefanie" w:date="2023-09-19T18:16:00Z">
        <w:r w:rsidR="009174DE">
          <w:rPr>
            <w:i/>
            <w:iCs/>
          </w:rPr>
          <w:t xml:space="preserve"> trifoliata</w:t>
        </w:r>
        <w:r w:rsidR="009174DE">
          <w:t xml:space="preserve"> consistently characterized the </w:t>
        </w:r>
      </w:ins>
      <w:ins w:id="687" w:author="Lane, Stefanie" w:date="2023-09-19T18:15:00Z">
        <w:r w:rsidR="007A10D9">
          <w:t>Bogbean assemblage</w:t>
        </w:r>
      </w:ins>
      <w:ins w:id="688" w:author="Lane, Stefanie" w:date="2023-09-19T18:16:00Z">
        <w:r w:rsidR="009174DE">
          <w:t>, however</w:t>
        </w:r>
        <w:r w:rsidR="00A648CF">
          <w:t xml:space="preserve"> non-native </w:t>
        </w:r>
        <w:r w:rsidR="00A648CF">
          <w:rPr>
            <w:i/>
            <w:iCs/>
          </w:rPr>
          <w:t xml:space="preserve">Mentha </w:t>
        </w:r>
        <w:r w:rsidR="00A648CF" w:rsidRPr="00A648CF">
          <w:rPr>
            <w:i/>
            <w:iCs/>
          </w:rPr>
          <w:t>aquatica</w:t>
        </w:r>
        <w:r w:rsidR="00A648CF">
          <w:t xml:space="preserve"> </w:t>
        </w:r>
      </w:ins>
      <w:ins w:id="689" w:author="Lane, Stefanie" w:date="2023-09-19T18:17:00Z">
        <w:r w:rsidR="00791954">
          <w:t xml:space="preserve">was common to the 1999 and 2019 datasets. For the Fescue and Bogbean assemblages, the importance of the </w:t>
        </w:r>
      </w:ins>
      <w:ins w:id="690" w:author="Lane, Stefanie" w:date="2023-09-19T18:19:00Z">
        <w:r w:rsidR="004D714E">
          <w:t xml:space="preserve">assemblages’ </w:t>
        </w:r>
      </w:ins>
      <w:ins w:id="691" w:author="Lane, Stefanie" w:date="2023-09-19T18:17:00Z">
        <w:r w:rsidR="00791954">
          <w:t>namesake species shifted fr</w:t>
        </w:r>
        <w:r w:rsidR="00201BB9">
          <w:t xml:space="preserve">om the highest to second highest </w:t>
        </w:r>
      </w:ins>
      <w:ins w:id="692" w:author="Lane, Stefanie" w:date="2023-09-19T18:19:00Z">
        <w:r w:rsidR="004D714E">
          <w:t xml:space="preserve">indicator </w:t>
        </w:r>
        <w:r w:rsidR="00733DA7">
          <w:t xml:space="preserve">species in at least one year (Table 1), however, we elected to </w:t>
        </w:r>
      </w:ins>
      <w:ins w:id="693" w:author="Gary" w:date="2023-09-26T13:10:00Z">
        <w:r w:rsidR="0086758D">
          <w:t>retain</w:t>
        </w:r>
      </w:ins>
      <w:ins w:id="694" w:author="Lane, Stefanie" w:date="2023-09-19T18:19:00Z">
        <w:del w:id="695" w:author="Gary" w:date="2023-09-26T13:10:00Z">
          <w:r w:rsidR="00733DA7" w:rsidDel="00BE11FA">
            <w:delText>maintain</w:delText>
          </w:r>
        </w:del>
        <w:r w:rsidR="00733DA7">
          <w:t xml:space="preserve"> these specie</w:t>
        </w:r>
        <w:r w:rsidR="00420FB3">
          <w:t>s names as defining the assemblage, as they are co</w:t>
        </w:r>
      </w:ins>
      <w:ins w:id="696" w:author="Lane, Stefanie" w:date="2023-09-19T18:20:00Z">
        <w:r w:rsidR="00420FB3">
          <w:t xml:space="preserve">mmon to all years of observation. </w:t>
        </w:r>
      </w:ins>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3652C907" w:rsidR="00D21260" w:rsidRPr="00DA78A5" w:rsidRDefault="00E12966" w:rsidP="00DA78A5">
      <w:pPr>
        <w:ind w:firstLine="720"/>
        <w:rPr>
          <w:bCs/>
        </w:rPr>
      </w:pPr>
      <w:bookmarkStart w:id="697"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del w:id="698" w:author="Lane, Stefanie" w:date="2023-09-19T18:19:00Z">
        <w:r w:rsidR="005A3964" w:rsidDel="00733DA7">
          <w:rPr>
            <w:iCs/>
          </w:rPr>
          <w:delText>1</w:delText>
        </w:r>
      </w:del>
      <w:ins w:id="699" w:author="Lane, Stefanie" w:date="2023-09-19T18:19:00Z">
        <w:r w:rsidR="00733DA7">
          <w:rPr>
            <w:iCs/>
          </w:rPr>
          <w:t>2</w:t>
        </w:r>
      </w:ins>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commentRangeStart w:id="700"/>
      <w:del w:id="701" w:author="Lane, Stefanie" w:date="2023-09-25T15:39:00Z">
        <w:r w:rsidRPr="00294CC5" w:rsidDel="0031292D">
          <w:rPr>
            <w:iCs/>
          </w:rPr>
          <w:delText>Nearly 50%</w:delText>
        </w:r>
        <w:commentRangeEnd w:id="700"/>
        <w:r w:rsidR="00AA1647" w:rsidDel="0031292D">
          <w:rPr>
            <w:rStyle w:val="CommentReference"/>
          </w:rPr>
          <w:commentReference w:id="700"/>
        </w:r>
        <w:r w:rsidRPr="00294CC5" w:rsidDel="0031292D">
          <w:rPr>
            <w:iCs/>
          </w:rPr>
          <w:delText xml:space="preserve"> </w:delText>
        </w:r>
      </w:del>
      <w:ins w:id="702" w:author="Lane, Stefanie" w:date="2023-09-25T15:39:00Z">
        <w:r w:rsidR="0031292D">
          <w:rPr>
            <w:iCs/>
          </w:rPr>
          <w:t xml:space="preserve">Approximately 1/3 </w:t>
        </w:r>
      </w:ins>
      <w:r w:rsidRPr="00294CC5">
        <w:rPr>
          <w:iCs/>
        </w:rPr>
        <w:t xml:space="preserve">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ins w:id="703" w:author="Lane, Stefanie" w:date="2023-09-19T10:08:00Z">
        <w:r w:rsidR="00DA78A5">
          <w:t xml:space="preserve">Evaluation of spatial trends in assemblage changes across the marsh point to some potential for shifts to have been caused by inexact transect </w:t>
        </w:r>
        <w:r w:rsidR="00DA78A5" w:rsidRPr="005461FD">
          <w:t>relocation (Fig. S</w:t>
        </w:r>
      </w:ins>
      <w:ins w:id="704" w:author="Lane, Stefanie" w:date="2023-09-19T10:10:00Z">
        <w:r w:rsidR="005461FD" w:rsidRPr="005461FD">
          <w:t>2</w:t>
        </w:r>
      </w:ins>
      <w:ins w:id="705" w:author="Lane, Stefanie" w:date="2023-09-19T10:08:00Z">
        <w:r w:rsidR="00DA78A5" w:rsidRPr="005461FD">
          <w:t>).</w:t>
        </w:r>
        <w:r w:rsidR="00DA78A5">
          <w:t xml:space="preserve"> For example, </w:t>
        </w:r>
        <w:proofErr w:type="gramStart"/>
        <w:r w:rsidR="00DA78A5">
          <w:rPr>
            <w:bCs/>
          </w:rPr>
          <w:t>consistent</w:t>
        </w:r>
        <w:proofErr w:type="gramEnd"/>
        <w:r w:rsidR="00DA78A5">
          <w:rPr>
            <w:bCs/>
          </w:rPr>
          <w:t xml:space="preserve"> percentage of plots within each assemblage group for transects W and X support relative accuracy in transect relocation between observers as well as plant assemblage stability. Variable patterns in percentage of plots in each assemblage such as the Bogbean assemblage on transects U and V may be indicative of spatial differences in transect relocation and/or </w:t>
        </w:r>
      </w:ins>
      <w:ins w:id="706" w:author="Lane, Stefanie" w:date="2023-09-19T10:09:00Z">
        <w:r w:rsidR="0097797A">
          <w:rPr>
            <w:bCs/>
          </w:rPr>
          <w:t>greater turnover</w:t>
        </w:r>
      </w:ins>
      <w:ins w:id="707" w:author="Lane, Stefanie" w:date="2023-09-19T10:08:00Z">
        <w:r w:rsidR="00DA78A5">
          <w:rPr>
            <w:bCs/>
          </w:rPr>
          <w:t xml:space="preserve"> </w:t>
        </w:r>
        <w:proofErr w:type="gramStart"/>
        <w:r w:rsidR="00DA78A5">
          <w:rPr>
            <w:bCs/>
          </w:rPr>
          <w:t>in a given year</w:t>
        </w:r>
        <w:proofErr w:type="gramEnd"/>
        <w:r w:rsidR="00DA78A5">
          <w:rPr>
            <w:bCs/>
          </w:rPr>
          <w:t xml:space="preserve"> such that plots clustered into different assemblages. </w:t>
        </w:r>
      </w:ins>
    </w:p>
    <w:p w14:paraId="53A0E035" w14:textId="4FA4B58A"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del w:id="708" w:author="Lane, Stefanie" w:date="2023-09-19T10:09:00Z">
        <w:r w:rsidR="008D70B6" w:rsidDel="005461FD">
          <w:delText>Fig. S2</w:delText>
        </w:r>
      </w:del>
      <w:ins w:id="709" w:author="Lane, Stefanie" w:date="2023-09-19T10:09:00Z">
        <w:r w:rsidR="005461FD">
          <w:t>Fig. S3</w:t>
        </w:r>
      </w:ins>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 xml:space="preserve">re lost from all three assemblages (six forbs, six graminoids), or were never found in any other assemblage. Species </w:t>
      </w:r>
      <w:r>
        <w:lastRenderedPageBreak/>
        <w:t>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ins w:id="710" w:author="Lane, Stefanie" w:date="2023-09-25T14:37:00Z">
        <w:r w:rsidR="00DF7580">
          <w:t xml:space="preserve"> non-native,</w:t>
        </w:r>
      </w:ins>
      <w:commentRangeStart w:id="711"/>
      <w:del w:id="712" w:author="Lane, Stefanie" w:date="2023-09-18T11:47:00Z">
        <w:r w:rsidDel="00DE0B21">
          <w:delText xml:space="preserve"> </w:delText>
        </w:r>
        <w:r w:rsidR="00341A26" w:rsidDel="00DE0B21">
          <w:delText>non-native</w:delText>
        </w:r>
      </w:del>
      <w:r w:rsidR="00341A26">
        <w:t xml:space="preserve"> invasive</w:t>
      </w:r>
      <w:commentRangeEnd w:id="711"/>
      <w:r w:rsidR="00B30FBB">
        <w:rPr>
          <w:rStyle w:val="CommentReference"/>
        </w:rPr>
        <w:commentReference w:id="711"/>
      </w:r>
      <w:r w:rsidR="00341A26">
        <w:t xml:space="preser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ins w:id="713" w:author="Lane, Stefanie" w:date="2023-09-19T10:07:00Z">
        <w:r w:rsidR="00AE3026">
          <w:t xml:space="preserve"> </w:t>
        </w:r>
      </w:ins>
    </w:p>
    <w:bookmarkEnd w:id="697"/>
    <w:p w14:paraId="0D31DF37" w14:textId="0C1F7C32" w:rsidR="00777525" w:rsidRDefault="007150E2">
      <w:pPr>
        <w:ind w:firstLine="720"/>
        <w:rPr>
          <w:ins w:id="714" w:author="Lane, Stefanie" w:date="2023-09-19T17:48:00Z"/>
        </w:rPr>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ins w:id="715" w:author="Gary" w:date="2023-09-22T11:35:00Z">
        <w:r w:rsidR="00EB527E">
          <w:t xml:space="preserve">in </w:t>
        </w:r>
      </w:ins>
      <w:r w:rsidR="00E12966">
        <w:t xml:space="preserve">cover </w:t>
      </w:r>
      <w:del w:id="716" w:author="Gary" w:date="2023-09-22T11:38:00Z">
        <w:r w:rsidR="00E12966" w:rsidDel="00EB527E">
          <w:delText xml:space="preserve">abundance </w:delText>
        </w:r>
      </w:del>
      <w:r w:rsidR="00E12966">
        <w:t>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rPr>
          <w:ins w:id="717" w:author="Lane, Stefanie" w:date="2023-09-19T17:48:00Z"/>
        </w:rPr>
      </w:pPr>
    </w:p>
    <w:p w14:paraId="01CE4279" w14:textId="77777777" w:rsidR="00C70816" w:rsidRDefault="00C70816">
      <w:pPr>
        <w:ind w:firstLine="720"/>
        <w:rPr>
          <w:ins w:id="718" w:author="Lane, Stefanie" w:date="2023-09-19T17:48:00Z"/>
        </w:rPr>
      </w:pPr>
    </w:p>
    <w:p w14:paraId="5DF07903" w14:textId="77777777" w:rsidR="009B127B" w:rsidRDefault="00C70816">
      <w:pPr>
        <w:rPr>
          <w:ins w:id="719" w:author="Lane, Stefanie" w:date="2023-09-19T18:28:00Z"/>
        </w:rPr>
        <w:sectPr w:rsidR="009B127B" w:rsidSect="009B127B">
          <w:headerReference w:type="default" r:id="rId23"/>
          <w:pgSz w:w="12240" w:h="15840" w:orient="portrait"/>
          <w:pgMar w:top="1080" w:right="1080" w:bottom="1080" w:left="1080" w:header="720" w:footer="720" w:gutter="0"/>
          <w:lnNumType w:countBy="1" w:restart="continuous"/>
          <w:cols w:space="720"/>
          <w:docGrid w:linePitch="360"/>
          <w:sectPrChange w:id="720" w:author="Lane, Stefanie" w:date="2023-09-19T18:28:00Z">
            <w:sectPr w:rsidR="009B127B" w:rsidSect="009B127B">
              <w:pgSz w:w="15840" w:h="12240" w:orient="landscape"/>
              <w:pgMar w:top="1080" w:right="1080" w:bottom="1080" w:left="1080" w:header="720" w:footer="720" w:gutter="0"/>
            </w:sectPr>
          </w:sectPrChange>
        </w:sectPr>
      </w:pPr>
      <w:ins w:id="721" w:author="Lane, Stefanie" w:date="2023-09-19T17:48:00Z">
        <w:r>
          <w:br w:type="page"/>
        </w:r>
      </w:ins>
    </w:p>
    <w:p w14:paraId="4B9CD3BA" w14:textId="15FE9C80" w:rsidR="00C70816" w:rsidDel="009A267A" w:rsidRDefault="00C70816">
      <w:pPr>
        <w:ind w:firstLine="720"/>
        <w:rPr>
          <w:del w:id="722" w:author="Lane, Stefanie" w:date="2023-09-19T18:20:00Z"/>
        </w:rPr>
      </w:pPr>
    </w:p>
    <w:p w14:paraId="201ED7F7" w14:textId="5F36D491" w:rsidR="00386AB6" w:rsidDel="009A267A" w:rsidRDefault="00386AB6" w:rsidP="00386AB6">
      <w:pPr>
        <w:rPr>
          <w:moveFrom w:id="723" w:author="Lane, Stefanie" w:date="2023-09-19T18:21:00Z"/>
          <w:b/>
        </w:rPr>
      </w:pPr>
      <w:moveFromRangeStart w:id="724" w:author="Lane, Stefanie" w:date="2023-09-19T18:21:00Z" w:name="move146040087"/>
      <w:moveFrom w:id="725" w:author="Lane, Stefanie" w:date="2023-09-19T18:21:00Z">
        <w:r w:rsidRPr="002B358C" w:rsidDel="009A267A">
          <w:rPr>
            <w:b/>
          </w:rPr>
          <w:t xml:space="preserve">Table 1 </w:t>
        </w:r>
        <w:r w:rsidR="002B358C" w:rsidRPr="002B358C" w:rsidDel="009A267A">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rsidDel="009A267A">
          <w:t xml:space="preserve"> S3</w:t>
        </w:r>
        <w:r w:rsidR="002B358C" w:rsidRPr="002B358C" w:rsidDel="009A267A">
          <w:t>)</w:t>
        </w:r>
        <w:r w:rsidR="002B358C" w:rsidRPr="002B358C" w:rsidDel="009A267A">
          <w:rPr>
            <w:b/>
          </w:rPr>
          <w:t xml:space="preserve">  </w:t>
        </w:r>
      </w:moveFrom>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rsidDel="00386A2F" w14:paraId="06F76788" w14:textId="482692BD" w:rsidTr="00405320">
        <w:trPr>
          <w:trHeight w:val="470"/>
          <w:jc w:val="center"/>
          <w:del w:id="726" w:author="Lane, Stefanie" w:date="2023-09-25T14:37:00Z"/>
        </w:trPr>
        <w:tc>
          <w:tcPr>
            <w:tcW w:w="1080" w:type="dxa"/>
            <w:tcBorders>
              <w:top w:val="nil"/>
              <w:left w:val="nil"/>
              <w:bottom w:val="nil"/>
              <w:right w:val="nil"/>
            </w:tcBorders>
            <w:shd w:val="clear" w:color="auto" w:fill="auto"/>
            <w:noWrap/>
            <w:vAlign w:val="bottom"/>
            <w:hideMark/>
          </w:tcPr>
          <w:p w14:paraId="094B3D92" w14:textId="439F9E70" w:rsidR="00A12125" w:rsidRPr="00A12125" w:rsidDel="00386A2F" w:rsidRDefault="00A12125" w:rsidP="00A12125">
            <w:pPr>
              <w:rPr>
                <w:del w:id="727" w:author="Lane, Stefanie" w:date="2023-09-25T14:37:00Z"/>
                <w:moveFrom w:id="728" w:author="Lane, Stefanie" w:date="2023-09-19T18:21:00Z"/>
              </w:rPr>
            </w:pPr>
          </w:p>
        </w:tc>
        <w:tc>
          <w:tcPr>
            <w:tcW w:w="1540" w:type="dxa"/>
            <w:gridSpan w:val="2"/>
            <w:tcBorders>
              <w:top w:val="nil"/>
              <w:left w:val="nil"/>
              <w:bottom w:val="nil"/>
              <w:right w:val="nil"/>
            </w:tcBorders>
            <w:shd w:val="clear" w:color="auto" w:fill="auto"/>
            <w:vAlign w:val="center"/>
            <w:hideMark/>
          </w:tcPr>
          <w:p w14:paraId="2685CC6D" w14:textId="2B4367BA" w:rsidR="00A12125" w:rsidRPr="00A12125" w:rsidDel="00386A2F" w:rsidRDefault="00A12125" w:rsidP="00A12125">
            <w:pPr>
              <w:rPr>
                <w:del w:id="729" w:author="Lane, Stefanie" w:date="2023-09-25T14:37:00Z"/>
                <w:moveFrom w:id="730" w:author="Lane, Stefanie" w:date="2023-09-19T18:21:00Z"/>
                <w:b/>
                <w:bCs/>
              </w:rPr>
            </w:pPr>
            <w:moveFrom w:id="731" w:author="Lane, Stefanie" w:date="2023-09-19T18:21:00Z">
              <w:del w:id="732" w:author="Lane, Stefanie" w:date="2023-09-25T14:37:00Z">
                <w:r w:rsidRPr="00A12125" w:rsidDel="00386A2F">
                  <w:rPr>
                    <w:b/>
                    <w:bCs/>
                  </w:rPr>
                  <w:delText>Plot-level components</w:delText>
                </w:r>
              </w:del>
            </w:moveFrom>
          </w:p>
        </w:tc>
        <w:tc>
          <w:tcPr>
            <w:tcW w:w="300" w:type="dxa"/>
            <w:tcBorders>
              <w:top w:val="nil"/>
              <w:left w:val="nil"/>
              <w:bottom w:val="nil"/>
              <w:right w:val="nil"/>
            </w:tcBorders>
            <w:shd w:val="clear" w:color="auto" w:fill="auto"/>
            <w:vAlign w:val="center"/>
            <w:hideMark/>
          </w:tcPr>
          <w:p w14:paraId="760048E3" w14:textId="53EF1BF1" w:rsidR="00A12125" w:rsidRPr="00A12125" w:rsidDel="00386A2F" w:rsidRDefault="00A12125" w:rsidP="00A12125">
            <w:pPr>
              <w:rPr>
                <w:del w:id="733" w:author="Lane, Stefanie" w:date="2023-09-25T14:37:00Z"/>
                <w:moveFrom w:id="734" w:author="Lane, Stefanie" w:date="2023-09-19T18:21:00Z"/>
                <w:b/>
                <w:bCs/>
              </w:rPr>
            </w:pPr>
          </w:p>
        </w:tc>
        <w:tc>
          <w:tcPr>
            <w:tcW w:w="2400" w:type="dxa"/>
            <w:gridSpan w:val="3"/>
            <w:tcBorders>
              <w:top w:val="nil"/>
              <w:left w:val="nil"/>
              <w:bottom w:val="nil"/>
              <w:right w:val="nil"/>
            </w:tcBorders>
            <w:shd w:val="clear" w:color="auto" w:fill="auto"/>
            <w:vAlign w:val="center"/>
            <w:hideMark/>
          </w:tcPr>
          <w:p w14:paraId="03F91DC3" w14:textId="54BBEAAB" w:rsidR="00A12125" w:rsidRPr="00A12125" w:rsidDel="00386A2F" w:rsidRDefault="00A12125" w:rsidP="00A12125">
            <w:pPr>
              <w:rPr>
                <w:del w:id="735" w:author="Lane, Stefanie" w:date="2023-09-25T14:37:00Z"/>
                <w:moveFrom w:id="736" w:author="Lane, Stefanie" w:date="2023-09-19T18:21:00Z"/>
                <w:b/>
                <w:bCs/>
              </w:rPr>
            </w:pPr>
            <w:moveFrom w:id="737" w:author="Lane, Stefanie" w:date="2023-09-19T18:21:00Z">
              <w:del w:id="738" w:author="Lane, Stefanie" w:date="2023-09-25T14:37:00Z">
                <w:r w:rsidRPr="00A12125" w:rsidDel="00386A2F">
                  <w:rPr>
                    <w:b/>
                    <w:bCs/>
                  </w:rPr>
                  <w:delText>Diversity components</w:delText>
                </w:r>
              </w:del>
            </w:moveFrom>
          </w:p>
        </w:tc>
      </w:tr>
      <w:tr w:rsidR="00A12125" w:rsidRPr="00A12125" w:rsidDel="00386A2F" w14:paraId="335809D8" w14:textId="23103B28" w:rsidTr="00405320">
        <w:trPr>
          <w:trHeight w:val="780"/>
          <w:jc w:val="center"/>
          <w:del w:id="739" w:author="Lane, Stefanie" w:date="2023-09-25T14:37:00Z"/>
        </w:trPr>
        <w:tc>
          <w:tcPr>
            <w:tcW w:w="1080" w:type="dxa"/>
            <w:tcBorders>
              <w:top w:val="single" w:sz="4" w:space="0" w:color="auto"/>
              <w:left w:val="nil"/>
              <w:bottom w:val="single" w:sz="4" w:space="0" w:color="auto"/>
              <w:right w:val="nil"/>
            </w:tcBorders>
            <w:shd w:val="clear" w:color="auto" w:fill="auto"/>
            <w:vAlign w:val="center"/>
            <w:hideMark/>
          </w:tcPr>
          <w:p w14:paraId="5C4B8DE4" w14:textId="23B83DC9" w:rsidR="00A12125" w:rsidRPr="00A12125" w:rsidDel="00386A2F" w:rsidRDefault="00A12125" w:rsidP="00A12125">
            <w:pPr>
              <w:rPr>
                <w:del w:id="740" w:author="Lane, Stefanie" w:date="2023-09-25T14:37:00Z"/>
                <w:moveFrom w:id="741" w:author="Lane, Stefanie" w:date="2023-09-19T18:21:00Z"/>
                <w:b/>
                <w:bCs/>
              </w:rPr>
            </w:pPr>
            <w:moveFrom w:id="742" w:author="Lane, Stefanie" w:date="2023-09-19T18:21:00Z">
              <w:del w:id="743" w:author="Lane, Stefanie" w:date="2023-09-25T14:37:00Z">
                <w:r w:rsidRPr="00A12125" w:rsidDel="00386A2F">
                  <w:rPr>
                    <w:b/>
                    <w:bCs/>
                  </w:rPr>
                  <w:delText>Assemblage</w:delText>
                </w:r>
              </w:del>
            </w:moveFrom>
          </w:p>
        </w:tc>
        <w:tc>
          <w:tcPr>
            <w:tcW w:w="840" w:type="dxa"/>
            <w:tcBorders>
              <w:top w:val="single" w:sz="4" w:space="0" w:color="auto"/>
              <w:left w:val="nil"/>
              <w:bottom w:val="single" w:sz="4" w:space="0" w:color="auto"/>
              <w:right w:val="nil"/>
            </w:tcBorders>
            <w:shd w:val="clear" w:color="auto" w:fill="auto"/>
            <w:vAlign w:val="center"/>
            <w:hideMark/>
          </w:tcPr>
          <w:p w14:paraId="598F5A97" w14:textId="1CA8D362" w:rsidR="00A12125" w:rsidRPr="00A12125" w:rsidDel="00386A2F" w:rsidRDefault="00A12125" w:rsidP="00A12125">
            <w:pPr>
              <w:rPr>
                <w:del w:id="744" w:author="Lane, Stefanie" w:date="2023-09-25T14:37:00Z"/>
                <w:moveFrom w:id="745" w:author="Lane, Stefanie" w:date="2023-09-19T18:21:00Z"/>
                <w:b/>
                <w:bCs/>
              </w:rPr>
            </w:pPr>
            <w:moveFrom w:id="746" w:author="Lane, Stefanie" w:date="2023-09-19T18:21:00Z">
              <w:del w:id="747" w:author="Lane, Stefanie" w:date="2023-09-25T14:37:00Z">
                <w:r w:rsidRPr="00A12125" w:rsidDel="00386A2F">
                  <w:rPr>
                    <w:b/>
                    <w:bCs/>
                  </w:rPr>
                  <w:delText xml:space="preserve">No. </w:delText>
                </w:r>
                <w:r w:rsidR="00AF1CB6" w:rsidDel="00386A2F">
                  <w:rPr>
                    <w:b/>
                    <w:bCs/>
                  </w:rPr>
                  <w:delText>plots</w:delText>
                </w:r>
              </w:del>
            </w:moveFrom>
          </w:p>
        </w:tc>
        <w:tc>
          <w:tcPr>
            <w:tcW w:w="700" w:type="dxa"/>
            <w:tcBorders>
              <w:top w:val="single" w:sz="4" w:space="0" w:color="auto"/>
              <w:left w:val="nil"/>
              <w:bottom w:val="single" w:sz="4" w:space="0" w:color="auto"/>
              <w:right w:val="nil"/>
            </w:tcBorders>
            <w:shd w:val="clear" w:color="auto" w:fill="auto"/>
            <w:vAlign w:val="center"/>
            <w:hideMark/>
          </w:tcPr>
          <w:p w14:paraId="6B9328DF" w14:textId="173FE4F9" w:rsidR="00A12125" w:rsidRPr="00A12125" w:rsidDel="00386A2F" w:rsidRDefault="00A12125" w:rsidP="00A12125">
            <w:pPr>
              <w:rPr>
                <w:del w:id="748" w:author="Lane, Stefanie" w:date="2023-09-25T14:37:00Z"/>
                <w:moveFrom w:id="749" w:author="Lane, Stefanie" w:date="2023-09-19T18:21:00Z"/>
                <w:b/>
                <w:bCs/>
              </w:rPr>
            </w:pPr>
            <w:moveFrom w:id="750" w:author="Lane, Stefanie" w:date="2023-09-19T18:21:00Z">
              <w:del w:id="751" w:author="Lane, Stefanie" w:date="2023-09-25T14:37:00Z">
                <w:r w:rsidRPr="00A12125" w:rsidDel="00386A2F">
                  <w:rPr>
                    <w:b/>
                    <w:bCs/>
                  </w:rPr>
                  <w:delText>No. species</w:delText>
                </w:r>
              </w:del>
            </w:moveFrom>
          </w:p>
        </w:tc>
        <w:tc>
          <w:tcPr>
            <w:tcW w:w="300" w:type="dxa"/>
            <w:tcBorders>
              <w:top w:val="nil"/>
              <w:left w:val="nil"/>
              <w:bottom w:val="nil"/>
              <w:right w:val="nil"/>
            </w:tcBorders>
            <w:shd w:val="clear" w:color="auto" w:fill="auto"/>
            <w:vAlign w:val="center"/>
            <w:hideMark/>
          </w:tcPr>
          <w:p w14:paraId="0793E0EF" w14:textId="093FE6C6" w:rsidR="00A12125" w:rsidRPr="00A12125" w:rsidDel="00386A2F" w:rsidRDefault="00A12125" w:rsidP="00A12125">
            <w:pPr>
              <w:rPr>
                <w:del w:id="752" w:author="Lane, Stefanie" w:date="2023-09-25T14:37:00Z"/>
                <w:moveFrom w:id="753"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4C2770E1" w:rsidR="00A12125" w:rsidRPr="00A12125" w:rsidDel="00386A2F" w:rsidRDefault="00A12125" w:rsidP="00A12125">
            <w:pPr>
              <w:rPr>
                <w:del w:id="754" w:author="Lane, Stefanie" w:date="2023-09-25T14:37:00Z"/>
                <w:moveFrom w:id="755" w:author="Lane, Stefanie" w:date="2023-09-19T18:21:00Z"/>
                <w:b/>
                <w:bCs/>
              </w:rPr>
            </w:pPr>
            <w:moveFrom w:id="756" w:author="Lane, Stefanie" w:date="2023-09-19T18:21:00Z">
              <w:del w:id="757" w:author="Lane, Stefanie" w:date="2023-09-25T14:37:00Z">
                <w:r w:rsidRPr="00A12125" w:rsidDel="00386A2F">
                  <w:rPr>
                    <w:b/>
                    <w:bCs/>
                  </w:rPr>
                  <w:delText>α diversity</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717D109B" w14:textId="5B1E34C0" w:rsidR="00A12125" w:rsidRPr="00A12125" w:rsidDel="00386A2F" w:rsidRDefault="00A12125" w:rsidP="00A12125">
            <w:pPr>
              <w:rPr>
                <w:del w:id="758" w:author="Lane, Stefanie" w:date="2023-09-25T14:37:00Z"/>
                <w:moveFrom w:id="759" w:author="Lane, Stefanie" w:date="2023-09-19T18:21:00Z"/>
                <w:b/>
                <w:bCs/>
              </w:rPr>
            </w:pPr>
            <w:moveFrom w:id="760" w:author="Lane, Stefanie" w:date="2023-09-19T18:21:00Z">
              <w:del w:id="761" w:author="Lane, Stefanie" w:date="2023-09-25T14:37:00Z">
                <w:r w:rsidRPr="00A12125" w:rsidDel="00386A2F">
                  <w:rPr>
                    <w:b/>
                    <w:bCs/>
                  </w:rPr>
                  <w:delText>α diversity sd</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65F2EC17" w14:textId="4B053D5F" w:rsidR="00A12125" w:rsidRPr="00A12125" w:rsidDel="00386A2F" w:rsidRDefault="00A12125" w:rsidP="00A12125">
            <w:pPr>
              <w:rPr>
                <w:del w:id="762" w:author="Lane, Stefanie" w:date="2023-09-25T14:37:00Z"/>
                <w:moveFrom w:id="763" w:author="Lane, Stefanie" w:date="2023-09-19T18:21:00Z"/>
                <w:b/>
                <w:bCs/>
              </w:rPr>
            </w:pPr>
            <w:moveFrom w:id="764" w:author="Lane, Stefanie" w:date="2023-09-19T18:21:00Z">
              <w:del w:id="765" w:author="Lane, Stefanie" w:date="2023-09-25T14:37:00Z">
                <w:r w:rsidRPr="00A12125" w:rsidDel="00386A2F">
                  <w:rPr>
                    <w:b/>
                    <w:bCs/>
                  </w:rPr>
                  <w:delText>β diversity</w:delText>
                </w:r>
              </w:del>
            </w:moveFrom>
          </w:p>
        </w:tc>
      </w:tr>
      <w:tr w:rsidR="00A12125" w:rsidRPr="00A12125" w:rsidDel="00386A2F" w14:paraId="01FC2BA1" w14:textId="6794DBD4" w:rsidTr="00405320">
        <w:trPr>
          <w:trHeight w:val="290"/>
          <w:jc w:val="center"/>
          <w:del w:id="766" w:author="Lane, Stefanie" w:date="2023-09-25T14:37:00Z"/>
        </w:trPr>
        <w:tc>
          <w:tcPr>
            <w:tcW w:w="1080" w:type="dxa"/>
            <w:tcBorders>
              <w:top w:val="nil"/>
              <w:left w:val="nil"/>
              <w:bottom w:val="nil"/>
              <w:right w:val="nil"/>
            </w:tcBorders>
            <w:shd w:val="clear" w:color="auto" w:fill="auto"/>
            <w:vAlign w:val="bottom"/>
            <w:hideMark/>
          </w:tcPr>
          <w:p w14:paraId="537E74FD" w14:textId="431A92A9" w:rsidR="00A12125" w:rsidRPr="00A12125" w:rsidDel="00386A2F" w:rsidRDefault="00A12125" w:rsidP="00A12125">
            <w:pPr>
              <w:rPr>
                <w:del w:id="767" w:author="Lane, Stefanie" w:date="2023-09-25T14:37:00Z"/>
                <w:moveFrom w:id="768" w:author="Lane, Stefanie" w:date="2023-09-19T18:21:00Z"/>
                <w:b/>
                <w:bCs/>
              </w:rPr>
            </w:pPr>
            <w:moveFrom w:id="769" w:author="Lane, Stefanie" w:date="2023-09-19T18:21:00Z">
              <w:del w:id="770" w:author="Lane, Stefanie" w:date="2023-09-25T14:37:00Z">
                <w:r w:rsidRPr="00A12125" w:rsidDel="00386A2F">
                  <w:rPr>
                    <w:b/>
                    <w:bCs/>
                  </w:rPr>
                  <w:delText>Sedge</w:delText>
                </w:r>
              </w:del>
            </w:moveFrom>
          </w:p>
        </w:tc>
        <w:tc>
          <w:tcPr>
            <w:tcW w:w="840" w:type="dxa"/>
            <w:tcBorders>
              <w:top w:val="nil"/>
              <w:left w:val="nil"/>
              <w:bottom w:val="nil"/>
              <w:right w:val="nil"/>
            </w:tcBorders>
            <w:shd w:val="clear" w:color="auto" w:fill="auto"/>
            <w:noWrap/>
            <w:vAlign w:val="bottom"/>
            <w:hideMark/>
          </w:tcPr>
          <w:p w14:paraId="355AFFBA" w14:textId="6D793D00" w:rsidR="00A12125" w:rsidRPr="00A12125" w:rsidDel="00386A2F" w:rsidRDefault="00A12125" w:rsidP="00A12125">
            <w:pPr>
              <w:rPr>
                <w:del w:id="771" w:author="Lane, Stefanie" w:date="2023-09-25T14:37:00Z"/>
                <w:moveFrom w:id="772" w:author="Lane, Stefanie" w:date="2023-09-19T18:21:00Z"/>
                <w:b/>
                <w:bCs/>
              </w:rPr>
            </w:pPr>
          </w:p>
        </w:tc>
        <w:tc>
          <w:tcPr>
            <w:tcW w:w="700" w:type="dxa"/>
            <w:tcBorders>
              <w:top w:val="nil"/>
              <w:left w:val="nil"/>
              <w:bottom w:val="nil"/>
              <w:right w:val="nil"/>
            </w:tcBorders>
            <w:shd w:val="clear" w:color="auto" w:fill="auto"/>
            <w:noWrap/>
            <w:vAlign w:val="bottom"/>
            <w:hideMark/>
          </w:tcPr>
          <w:p w14:paraId="7F115909" w14:textId="5F262082" w:rsidR="00A12125" w:rsidRPr="00A12125" w:rsidDel="00386A2F" w:rsidRDefault="00A12125" w:rsidP="00A12125">
            <w:pPr>
              <w:rPr>
                <w:del w:id="773" w:author="Lane, Stefanie" w:date="2023-09-25T14:37:00Z"/>
                <w:moveFrom w:id="774" w:author="Lane, Stefanie" w:date="2023-09-19T18:21:00Z"/>
              </w:rPr>
            </w:pPr>
          </w:p>
        </w:tc>
        <w:tc>
          <w:tcPr>
            <w:tcW w:w="300" w:type="dxa"/>
            <w:tcBorders>
              <w:top w:val="nil"/>
              <w:left w:val="nil"/>
              <w:bottom w:val="nil"/>
              <w:right w:val="nil"/>
            </w:tcBorders>
            <w:shd w:val="clear" w:color="auto" w:fill="auto"/>
            <w:noWrap/>
            <w:vAlign w:val="bottom"/>
            <w:hideMark/>
          </w:tcPr>
          <w:p w14:paraId="57919FA3" w14:textId="54BA10A3" w:rsidR="00A12125" w:rsidRPr="00A12125" w:rsidDel="00386A2F" w:rsidRDefault="00A12125" w:rsidP="00A12125">
            <w:pPr>
              <w:rPr>
                <w:del w:id="775" w:author="Lane, Stefanie" w:date="2023-09-25T14:37:00Z"/>
                <w:moveFrom w:id="776" w:author="Lane, Stefanie" w:date="2023-09-19T18:21:00Z"/>
              </w:rPr>
            </w:pPr>
          </w:p>
        </w:tc>
        <w:tc>
          <w:tcPr>
            <w:tcW w:w="800" w:type="dxa"/>
            <w:tcBorders>
              <w:top w:val="nil"/>
              <w:left w:val="nil"/>
              <w:bottom w:val="nil"/>
              <w:right w:val="nil"/>
            </w:tcBorders>
            <w:shd w:val="clear" w:color="auto" w:fill="auto"/>
            <w:noWrap/>
            <w:vAlign w:val="bottom"/>
            <w:hideMark/>
          </w:tcPr>
          <w:p w14:paraId="08A60350" w14:textId="011D2F43" w:rsidR="00A12125" w:rsidRPr="00A12125" w:rsidDel="00386A2F" w:rsidRDefault="00A12125" w:rsidP="00A12125">
            <w:pPr>
              <w:rPr>
                <w:del w:id="777" w:author="Lane, Stefanie" w:date="2023-09-25T14:37:00Z"/>
                <w:moveFrom w:id="778" w:author="Lane, Stefanie" w:date="2023-09-19T18:21:00Z"/>
              </w:rPr>
            </w:pPr>
          </w:p>
        </w:tc>
        <w:tc>
          <w:tcPr>
            <w:tcW w:w="800" w:type="dxa"/>
            <w:tcBorders>
              <w:top w:val="nil"/>
              <w:left w:val="nil"/>
              <w:bottom w:val="nil"/>
              <w:right w:val="nil"/>
            </w:tcBorders>
            <w:shd w:val="clear" w:color="auto" w:fill="auto"/>
            <w:noWrap/>
            <w:vAlign w:val="bottom"/>
            <w:hideMark/>
          </w:tcPr>
          <w:p w14:paraId="63D9D865" w14:textId="57AABBFC" w:rsidR="00A12125" w:rsidRPr="00A12125" w:rsidDel="00386A2F" w:rsidRDefault="00A12125" w:rsidP="00A12125">
            <w:pPr>
              <w:rPr>
                <w:del w:id="779" w:author="Lane, Stefanie" w:date="2023-09-25T14:37:00Z"/>
                <w:moveFrom w:id="780" w:author="Lane, Stefanie" w:date="2023-09-19T18:21:00Z"/>
              </w:rPr>
            </w:pPr>
          </w:p>
        </w:tc>
        <w:tc>
          <w:tcPr>
            <w:tcW w:w="800" w:type="dxa"/>
            <w:tcBorders>
              <w:top w:val="nil"/>
              <w:left w:val="nil"/>
              <w:bottom w:val="nil"/>
              <w:right w:val="nil"/>
            </w:tcBorders>
            <w:shd w:val="clear" w:color="auto" w:fill="auto"/>
            <w:noWrap/>
            <w:vAlign w:val="bottom"/>
            <w:hideMark/>
          </w:tcPr>
          <w:p w14:paraId="374F8DB5" w14:textId="4BFA978D" w:rsidR="00A12125" w:rsidRPr="00A12125" w:rsidDel="00386A2F" w:rsidRDefault="00A12125" w:rsidP="00A12125">
            <w:pPr>
              <w:rPr>
                <w:del w:id="781" w:author="Lane, Stefanie" w:date="2023-09-25T14:37:00Z"/>
                <w:moveFrom w:id="782" w:author="Lane, Stefanie" w:date="2023-09-19T18:21:00Z"/>
              </w:rPr>
            </w:pPr>
          </w:p>
        </w:tc>
      </w:tr>
      <w:tr w:rsidR="00A12125" w:rsidRPr="00A12125" w:rsidDel="00386A2F" w14:paraId="7011973F" w14:textId="65ED900D" w:rsidTr="00405320">
        <w:trPr>
          <w:trHeight w:val="290"/>
          <w:jc w:val="center"/>
          <w:del w:id="78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3CD84905" w:rsidR="00A12125" w:rsidRPr="00A12125" w:rsidDel="00386A2F" w:rsidRDefault="00A12125" w:rsidP="00A12125">
            <w:pPr>
              <w:rPr>
                <w:del w:id="784" w:author="Lane, Stefanie" w:date="2023-09-25T14:37:00Z"/>
                <w:moveFrom w:id="785" w:author="Lane, Stefanie" w:date="2023-09-19T18:21:00Z"/>
              </w:rPr>
            </w:pPr>
            <w:moveFrom w:id="786" w:author="Lane, Stefanie" w:date="2023-09-19T18:21:00Z">
              <w:del w:id="787"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5B58492C" w:rsidR="00A12125" w:rsidRPr="00A12125" w:rsidDel="00386A2F" w:rsidRDefault="00A12125" w:rsidP="00A12125">
            <w:pPr>
              <w:rPr>
                <w:del w:id="788" w:author="Lane, Stefanie" w:date="2023-09-25T14:37:00Z"/>
                <w:moveFrom w:id="789" w:author="Lane, Stefanie" w:date="2023-09-19T18:21:00Z"/>
              </w:rPr>
            </w:pPr>
            <w:moveFrom w:id="790" w:author="Lane, Stefanie" w:date="2023-09-19T18:21:00Z">
              <w:del w:id="791" w:author="Lane, Stefanie" w:date="2023-09-25T14:37:00Z">
                <w:r w:rsidRPr="00A12125" w:rsidDel="00386A2F">
                  <w:delText>3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32D6BBB4" w:rsidR="00A12125" w:rsidRPr="00A12125" w:rsidDel="00386A2F" w:rsidRDefault="00A12125" w:rsidP="00A12125">
            <w:pPr>
              <w:rPr>
                <w:del w:id="792" w:author="Lane, Stefanie" w:date="2023-09-25T14:37:00Z"/>
                <w:moveFrom w:id="793" w:author="Lane, Stefanie" w:date="2023-09-19T18:21:00Z"/>
              </w:rPr>
            </w:pPr>
            <w:moveFrom w:id="794" w:author="Lane, Stefanie" w:date="2023-09-19T18:21:00Z">
              <w:del w:id="795"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3198FFC6" w14:textId="72EBAFCB" w:rsidR="00A12125" w:rsidRPr="00A12125" w:rsidDel="00386A2F" w:rsidRDefault="00A12125" w:rsidP="00A12125">
            <w:pPr>
              <w:rPr>
                <w:del w:id="796" w:author="Lane, Stefanie" w:date="2023-09-25T14:37:00Z"/>
                <w:moveFrom w:id="79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38B0DB18" w:rsidR="00A12125" w:rsidRPr="00A12125" w:rsidDel="00386A2F" w:rsidRDefault="00A12125" w:rsidP="00A12125">
            <w:pPr>
              <w:rPr>
                <w:del w:id="798" w:author="Lane, Stefanie" w:date="2023-09-25T14:37:00Z"/>
                <w:moveFrom w:id="799" w:author="Lane, Stefanie" w:date="2023-09-19T18:21:00Z"/>
              </w:rPr>
            </w:pPr>
            <w:moveFrom w:id="800" w:author="Lane, Stefanie" w:date="2023-09-19T18:21:00Z">
              <w:del w:id="801" w:author="Lane, Stefanie" w:date="2023-09-25T14:37:00Z">
                <w:r w:rsidRPr="00A12125" w:rsidDel="00386A2F">
                  <w:delText>8.7</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5C44A917" w:rsidR="00A12125" w:rsidRPr="00A12125" w:rsidDel="00386A2F" w:rsidRDefault="00A12125" w:rsidP="00A12125">
            <w:pPr>
              <w:rPr>
                <w:del w:id="802" w:author="Lane, Stefanie" w:date="2023-09-25T14:37:00Z"/>
                <w:moveFrom w:id="803" w:author="Lane, Stefanie" w:date="2023-09-19T18:21:00Z"/>
              </w:rPr>
            </w:pPr>
            <w:moveFrom w:id="804" w:author="Lane, Stefanie" w:date="2023-09-19T18:21:00Z">
              <w:del w:id="805" w:author="Lane, Stefanie" w:date="2023-09-25T14:37:00Z">
                <w:r w:rsidRPr="00A12125" w:rsidDel="00386A2F">
                  <w:delText>2.5</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196229E2" w:rsidR="00A12125" w:rsidRPr="00A12125" w:rsidDel="00386A2F" w:rsidRDefault="00A12125" w:rsidP="00A12125">
            <w:pPr>
              <w:rPr>
                <w:del w:id="806" w:author="Lane, Stefanie" w:date="2023-09-25T14:37:00Z"/>
                <w:moveFrom w:id="807" w:author="Lane, Stefanie" w:date="2023-09-19T18:21:00Z"/>
              </w:rPr>
            </w:pPr>
            <w:moveFrom w:id="808" w:author="Lane, Stefanie" w:date="2023-09-19T18:21:00Z">
              <w:del w:id="809" w:author="Lane, Stefanie" w:date="2023-09-25T14:37:00Z">
                <w:r w:rsidRPr="00A12125" w:rsidDel="00386A2F">
                  <w:delText>3.9</w:delText>
                </w:r>
              </w:del>
            </w:moveFrom>
          </w:p>
        </w:tc>
      </w:tr>
      <w:tr w:rsidR="00A12125" w:rsidRPr="00A12125" w:rsidDel="00386A2F" w14:paraId="46B83FE7" w14:textId="5E2F0E93" w:rsidTr="00405320">
        <w:trPr>
          <w:trHeight w:val="290"/>
          <w:jc w:val="center"/>
          <w:del w:id="810" w:author="Lane, Stefanie" w:date="2023-09-25T14:37:00Z"/>
        </w:trPr>
        <w:tc>
          <w:tcPr>
            <w:tcW w:w="1080" w:type="dxa"/>
            <w:tcBorders>
              <w:top w:val="nil"/>
              <w:left w:val="nil"/>
              <w:bottom w:val="nil"/>
              <w:right w:val="nil"/>
            </w:tcBorders>
            <w:shd w:val="clear" w:color="auto" w:fill="auto"/>
            <w:noWrap/>
            <w:vAlign w:val="bottom"/>
            <w:hideMark/>
          </w:tcPr>
          <w:p w14:paraId="6DE42FD7" w14:textId="7FC28DE6" w:rsidR="00A12125" w:rsidRPr="00A12125" w:rsidDel="00386A2F" w:rsidRDefault="00A12125" w:rsidP="00A12125">
            <w:pPr>
              <w:rPr>
                <w:del w:id="811" w:author="Lane, Stefanie" w:date="2023-09-25T14:37:00Z"/>
                <w:moveFrom w:id="812" w:author="Lane, Stefanie" w:date="2023-09-19T18:21:00Z"/>
              </w:rPr>
            </w:pPr>
            <w:moveFrom w:id="813" w:author="Lane, Stefanie" w:date="2023-09-19T18:21:00Z">
              <w:del w:id="814"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60C30EE" w14:textId="2C05B2FC" w:rsidR="00A12125" w:rsidRPr="00A12125" w:rsidDel="00386A2F" w:rsidRDefault="00A12125" w:rsidP="00A12125">
            <w:pPr>
              <w:rPr>
                <w:del w:id="815" w:author="Lane, Stefanie" w:date="2023-09-25T14:37:00Z"/>
                <w:moveFrom w:id="816" w:author="Lane, Stefanie" w:date="2023-09-19T18:21:00Z"/>
              </w:rPr>
            </w:pPr>
            <w:moveFrom w:id="817" w:author="Lane, Stefanie" w:date="2023-09-19T18:21:00Z">
              <w:del w:id="818" w:author="Lane, Stefanie" w:date="2023-09-25T14:37:00Z">
                <w:r w:rsidRPr="00A12125" w:rsidDel="00386A2F">
                  <w:delText>31</w:delText>
                </w:r>
              </w:del>
            </w:moveFrom>
          </w:p>
        </w:tc>
        <w:tc>
          <w:tcPr>
            <w:tcW w:w="700" w:type="dxa"/>
            <w:tcBorders>
              <w:top w:val="nil"/>
              <w:left w:val="nil"/>
              <w:bottom w:val="nil"/>
              <w:right w:val="nil"/>
            </w:tcBorders>
            <w:shd w:val="clear" w:color="auto" w:fill="auto"/>
            <w:noWrap/>
            <w:vAlign w:val="bottom"/>
            <w:hideMark/>
          </w:tcPr>
          <w:p w14:paraId="7CBE14F7" w14:textId="12CF1138" w:rsidR="00A12125" w:rsidRPr="00A12125" w:rsidDel="00386A2F" w:rsidRDefault="00A12125" w:rsidP="00A12125">
            <w:pPr>
              <w:rPr>
                <w:del w:id="819" w:author="Lane, Stefanie" w:date="2023-09-25T14:37:00Z"/>
                <w:moveFrom w:id="820" w:author="Lane, Stefanie" w:date="2023-09-19T18:21:00Z"/>
              </w:rPr>
            </w:pPr>
            <w:moveFrom w:id="821" w:author="Lane, Stefanie" w:date="2023-09-19T18:21:00Z">
              <w:del w:id="822" w:author="Lane, Stefanie" w:date="2023-09-25T14:37:00Z">
                <w:r w:rsidRPr="00A12125" w:rsidDel="00386A2F">
                  <w:delText>35</w:delText>
                </w:r>
              </w:del>
            </w:moveFrom>
          </w:p>
        </w:tc>
        <w:tc>
          <w:tcPr>
            <w:tcW w:w="300" w:type="dxa"/>
            <w:tcBorders>
              <w:top w:val="nil"/>
              <w:left w:val="nil"/>
              <w:bottom w:val="nil"/>
              <w:right w:val="nil"/>
            </w:tcBorders>
            <w:shd w:val="clear" w:color="auto" w:fill="auto"/>
            <w:noWrap/>
            <w:vAlign w:val="bottom"/>
            <w:hideMark/>
          </w:tcPr>
          <w:p w14:paraId="23374743" w14:textId="2CD43D7A" w:rsidR="00A12125" w:rsidRPr="00A12125" w:rsidDel="00386A2F" w:rsidRDefault="00A12125" w:rsidP="00A12125">
            <w:pPr>
              <w:rPr>
                <w:del w:id="823" w:author="Lane, Stefanie" w:date="2023-09-25T14:37:00Z"/>
                <w:moveFrom w:id="82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1AB58ED0" w14:textId="7B071678" w:rsidR="00A12125" w:rsidRPr="00A12125" w:rsidDel="00386A2F" w:rsidRDefault="00A12125" w:rsidP="00A12125">
            <w:pPr>
              <w:rPr>
                <w:del w:id="825" w:author="Lane, Stefanie" w:date="2023-09-25T14:37:00Z"/>
                <w:moveFrom w:id="826" w:author="Lane, Stefanie" w:date="2023-09-19T18:21:00Z"/>
              </w:rPr>
            </w:pPr>
            <w:moveFrom w:id="827" w:author="Lane, Stefanie" w:date="2023-09-19T18:21:00Z">
              <w:del w:id="828" w:author="Lane, Stefanie" w:date="2023-09-25T14:37:00Z">
                <w:r w:rsidRPr="00A12125" w:rsidDel="00386A2F">
                  <w:delText>8.3</w:delText>
                </w:r>
              </w:del>
            </w:moveFrom>
          </w:p>
        </w:tc>
        <w:tc>
          <w:tcPr>
            <w:tcW w:w="800" w:type="dxa"/>
            <w:tcBorders>
              <w:top w:val="nil"/>
              <w:left w:val="nil"/>
              <w:bottom w:val="single" w:sz="4" w:space="0" w:color="auto"/>
              <w:right w:val="nil"/>
            </w:tcBorders>
            <w:shd w:val="clear" w:color="auto" w:fill="auto"/>
            <w:noWrap/>
            <w:vAlign w:val="bottom"/>
            <w:hideMark/>
          </w:tcPr>
          <w:p w14:paraId="42348140" w14:textId="4AFE8A22" w:rsidR="00A12125" w:rsidRPr="00A12125" w:rsidDel="00386A2F" w:rsidRDefault="00A12125" w:rsidP="00A12125">
            <w:pPr>
              <w:rPr>
                <w:del w:id="829" w:author="Lane, Stefanie" w:date="2023-09-25T14:37:00Z"/>
                <w:moveFrom w:id="830" w:author="Lane, Stefanie" w:date="2023-09-19T18:21:00Z"/>
              </w:rPr>
            </w:pPr>
            <w:moveFrom w:id="831" w:author="Lane, Stefanie" w:date="2023-09-19T18:21:00Z">
              <w:del w:id="832" w:author="Lane, Stefanie" w:date="2023-09-25T14:37:00Z">
                <w:r w:rsidRPr="00A12125" w:rsidDel="00386A2F">
                  <w:delText>2.0</w:delText>
                </w:r>
              </w:del>
            </w:moveFrom>
          </w:p>
        </w:tc>
        <w:tc>
          <w:tcPr>
            <w:tcW w:w="800" w:type="dxa"/>
            <w:tcBorders>
              <w:top w:val="nil"/>
              <w:left w:val="nil"/>
              <w:bottom w:val="single" w:sz="4" w:space="0" w:color="auto"/>
              <w:right w:val="nil"/>
            </w:tcBorders>
            <w:shd w:val="clear" w:color="auto" w:fill="auto"/>
            <w:noWrap/>
            <w:vAlign w:val="bottom"/>
            <w:hideMark/>
          </w:tcPr>
          <w:p w14:paraId="734F5D39" w14:textId="5C2DA566" w:rsidR="00A12125" w:rsidRPr="00A12125" w:rsidDel="00386A2F" w:rsidRDefault="00A12125" w:rsidP="00A12125">
            <w:pPr>
              <w:rPr>
                <w:del w:id="833" w:author="Lane, Stefanie" w:date="2023-09-25T14:37:00Z"/>
                <w:moveFrom w:id="834" w:author="Lane, Stefanie" w:date="2023-09-19T18:21:00Z"/>
              </w:rPr>
            </w:pPr>
            <w:moveFrom w:id="835" w:author="Lane, Stefanie" w:date="2023-09-19T18:21:00Z">
              <w:del w:id="836" w:author="Lane, Stefanie" w:date="2023-09-25T14:37:00Z">
                <w:r w:rsidRPr="00A12125" w:rsidDel="00386A2F">
                  <w:delText>4.2</w:delText>
                </w:r>
              </w:del>
            </w:moveFrom>
          </w:p>
        </w:tc>
      </w:tr>
      <w:tr w:rsidR="00A12125" w:rsidRPr="00A12125" w:rsidDel="00386A2F" w14:paraId="68E175F0" w14:textId="04AE66A6" w:rsidTr="00405320">
        <w:trPr>
          <w:trHeight w:val="290"/>
          <w:jc w:val="center"/>
          <w:del w:id="837"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45CEDE70" w:rsidR="00A12125" w:rsidRPr="00A12125" w:rsidDel="00386A2F" w:rsidRDefault="00A12125" w:rsidP="00A12125">
            <w:pPr>
              <w:rPr>
                <w:del w:id="838" w:author="Lane, Stefanie" w:date="2023-09-25T14:37:00Z"/>
                <w:moveFrom w:id="839" w:author="Lane, Stefanie" w:date="2023-09-19T18:21:00Z"/>
              </w:rPr>
            </w:pPr>
            <w:moveFrom w:id="840" w:author="Lane, Stefanie" w:date="2023-09-19T18:21:00Z">
              <w:del w:id="841"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6E80303" w14:textId="0648F476" w:rsidR="00A12125" w:rsidRPr="00A12125" w:rsidDel="00386A2F" w:rsidRDefault="00A12125" w:rsidP="00A12125">
            <w:pPr>
              <w:rPr>
                <w:del w:id="842" w:author="Lane, Stefanie" w:date="2023-09-25T14:37:00Z"/>
                <w:moveFrom w:id="843" w:author="Lane, Stefanie" w:date="2023-09-19T18:21:00Z"/>
              </w:rPr>
            </w:pPr>
            <w:moveFrom w:id="844" w:author="Lane, Stefanie" w:date="2023-09-19T18:21:00Z">
              <w:del w:id="845"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4DCDBEA4" w:rsidR="00A12125" w:rsidRPr="00A12125" w:rsidDel="00386A2F" w:rsidRDefault="00A12125" w:rsidP="00A12125">
            <w:pPr>
              <w:rPr>
                <w:del w:id="846" w:author="Lane, Stefanie" w:date="2023-09-25T14:37:00Z"/>
                <w:moveFrom w:id="847" w:author="Lane, Stefanie" w:date="2023-09-19T18:21:00Z"/>
              </w:rPr>
            </w:pPr>
            <w:moveFrom w:id="848" w:author="Lane, Stefanie" w:date="2023-09-19T18:21:00Z">
              <w:del w:id="849"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6672EF66" w14:textId="691784A6" w:rsidR="00A12125" w:rsidRPr="00A12125" w:rsidDel="00386A2F" w:rsidRDefault="00A12125" w:rsidP="00A12125">
            <w:pPr>
              <w:rPr>
                <w:del w:id="850" w:author="Lane, Stefanie" w:date="2023-09-25T14:37:00Z"/>
                <w:moveFrom w:id="85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256F7B1" w14:textId="708C4DBC" w:rsidR="00A12125" w:rsidRPr="00A12125" w:rsidDel="00386A2F" w:rsidRDefault="00A12125" w:rsidP="00A12125">
            <w:pPr>
              <w:rPr>
                <w:del w:id="852" w:author="Lane, Stefanie" w:date="2023-09-25T14:37:00Z"/>
                <w:moveFrom w:id="853" w:author="Lane, Stefanie" w:date="2023-09-19T18:21:00Z"/>
              </w:rPr>
            </w:pPr>
            <w:moveFrom w:id="854" w:author="Lane, Stefanie" w:date="2023-09-19T18:21:00Z">
              <w:del w:id="855" w:author="Lane, Stefanie" w:date="2023-09-25T14:37:00Z">
                <w:r w:rsidRPr="00A12125" w:rsidDel="00386A2F">
                  <w:delText>7.9</w:delText>
                </w:r>
              </w:del>
            </w:moveFrom>
          </w:p>
        </w:tc>
        <w:tc>
          <w:tcPr>
            <w:tcW w:w="800" w:type="dxa"/>
            <w:tcBorders>
              <w:top w:val="nil"/>
              <w:left w:val="nil"/>
              <w:bottom w:val="single" w:sz="4" w:space="0" w:color="auto"/>
              <w:right w:val="nil"/>
            </w:tcBorders>
            <w:shd w:val="clear" w:color="auto" w:fill="auto"/>
            <w:noWrap/>
            <w:vAlign w:val="bottom"/>
            <w:hideMark/>
          </w:tcPr>
          <w:p w14:paraId="3D6920C3" w14:textId="7B4B1512" w:rsidR="00A12125" w:rsidRPr="00A12125" w:rsidDel="00386A2F" w:rsidRDefault="00A12125" w:rsidP="00A12125">
            <w:pPr>
              <w:rPr>
                <w:del w:id="856" w:author="Lane, Stefanie" w:date="2023-09-25T14:37:00Z"/>
                <w:moveFrom w:id="857" w:author="Lane, Stefanie" w:date="2023-09-19T18:21:00Z"/>
              </w:rPr>
            </w:pPr>
            <w:moveFrom w:id="858" w:author="Lane, Stefanie" w:date="2023-09-19T18:21:00Z">
              <w:del w:id="859" w:author="Lane, Stefanie" w:date="2023-09-25T14:37:00Z">
                <w:r w:rsidRPr="00A12125" w:rsidDel="00386A2F">
                  <w:delText>2.7</w:delText>
                </w:r>
              </w:del>
            </w:moveFrom>
          </w:p>
        </w:tc>
        <w:tc>
          <w:tcPr>
            <w:tcW w:w="800" w:type="dxa"/>
            <w:tcBorders>
              <w:top w:val="nil"/>
              <w:left w:val="nil"/>
              <w:bottom w:val="single" w:sz="4" w:space="0" w:color="auto"/>
              <w:right w:val="nil"/>
            </w:tcBorders>
            <w:shd w:val="clear" w:color="auto" w:fill="auto"/>
            <w:noWrap/>
            <w:vAlign w:val="bottom"/>
            <w:hideMark/>
          </w:tcPr>
          <w:p w14:paraId="051A9C0E" w14:textId="28ACB527" w:rsidR="00A12125" w:rsidRPr="00A12125" w:rsidDel="00386A2F" w:rsidRDefault="00A12125" w:rsidP="00A12125">
            <w:pPr>
              <w:rPr>
                <w:del w:id="860" w:author="Lane, Stefanie" w:date="2023-09-25T14:37:00Z"/>
                <w:moveFrom w:id="861" w:author="Lane, Stefanie" w:date="2023-09-19T18:21:00Z"/>
              </w:rPr>
            </w:pPr>
            <w:moveFrom w:id="862" w:author="Lane, Stefanie" w:date="2023-09-19T18:21:00Z">
              <w:del w:id="863" w:author="Lane, Stefanie" w:date="2023-09-25T14:37:00Z">
                <w:r w:rsidRPr="00A12125" w:rsidDel="00386A2F">
                  <w:delText>4.3</w:delText>
                </w:r>
              </w:del>
            </w:moveFrom>
          </w:p>
        </w:tc>
      </w:tr>
      <w:tr w:rsidR="00A12125" w:rsidRPr="00A12125" w:rsidDel="00386A2F" w14:paraId="26EDAC11" w14:textId="0B7BB657" w:rsidTr="00405320">
        <w:trPr>
          <w:trHeight w:val="200"/>
          <w:jc w:val="center"/>
          <w:del w:id="864" w:author="Lane, Stefanie" w:date="2023-09-25T14:37:00Z"/>
        </w:trPr>
        <w:tc>
          <w:tcPr>
            <w:tcW w:w="1080" w:type="dxa"/>
            <w:tcBorders>
              <w:top w:val="nil"/>
              <w:left w:val="nil"/>
              <w:bottom w:val="nil"/>
              <w:right w:val="nil"/>
            </w:tcBorders>
            <w:shd w:val="clear" w:color="auto" w:fill="auto"/>
            <w:noWrap/>
            <w:vAlign w:val="bottom"/>
            <w:hideMark/>
          </w:tcPr>
          <w:p w14:paraId="2C766283" w14:textId="31A49ABD" w:rsidR="00A12125" w:rsidRPr="00A12125" w:rsidDel="00386A2F" w:rsidRDefault="00A12125" w:rsidP="00A12125">
            <w:pPr>
              <w:rPr>
                <w:del w:id="865" w:author="Lane, Stefanie" w:date="2023-09-25T14:37:00Z"/>
                <w:moveFrom w:id="866" w:author="Lane, Stefanie" w:date="2023-09-19T18:21:00Z"/>
              </w:rPr>
            </w:pPr>
          </w:p>
        </w:tc>
        <w:tc>
          <w:tcPr>
            <w:tcW w:w="840" w:type="dxa"/>
            <w:tcBorders>
              <w:top w:val="nil"/>
              <w:left w:val="nil"/>
              <w:bottom w:val="nil"/>
              <w:right w:val="nil"/>
            </w:tcBorders>
            <w:shd w:val="clear" w:color="auto" w:fill="auto"/>
            <w:noWrap/>
            <w:vAlign w:val="bottom"/>
            <w:hideMark/>
          </w:tcPr>
          <w:p w14:paraId="54AE0BC3" w14:textId="12D1137D" w:rsidR="00A12125" w:rsidRPr="00A12125" w:rsidDel="00386A2F" w:rsidRDefault="00A12125" w:rsidP="00A12125">
            <w:pPr>
              <w:rPr>
                <w:del w:id="867" w:author="Lane, Stefanie" w:date="2023-09-25T14:37:00Z"/>
                <w:moveFrom w:id="868" w:author="Lane, Stefanie" w:date="2023-09-19T18:21:00Z"/>
              </w:rPr>
            </w:pPr>
          </w:p>
        </w:tc>
        <w:tc>
          <w:tcPr>
            <w:tcW w:w="700" w:type="dxa"/>
            <w:tcBorders>
              <w:top w:val="nil"/>
              <w:left w:val="nil"/>
              <w:bottom w:val="nil"/>
              <w:right w:val="nil"/>
            </w:tcBorders>
            <w:shd w:val="clear" w:color="auto" w:fill="auto"/>
            <w:noWrap/>
            <w:vAlign w:val="bottom"/>
            <w:hideMark/>
          </w:tcPr>
          <w:p w14:paraId="34061F51" w14:textId="79E5592E" w:rsidR="00A12125" w:rsidRPr="00A12125" w:rsidDel="00386A2F" w:rsidRDefault="00A12125" w:rsidP="00A12125">
            <w:pPr>
              <w:rPr>
                <w:del w:id="869" w:author="Lane, Stefanie" w:date="2023-09-25T14:37:00Z"/>
                <w:moveFrom w:id="870" w:author="Lane, Stefanie" w:date="2023-09-19T18:21:00Z"/>
              </w:rPr>
            </w:pPr>
          </w:p>
        </w:tc>
        <w:tc>
          <w:tcPr>
            <w:tcW w:w="300" w:type="dxa"/>
            <w:tcBorders>
              <w:top w:val="nil"/>
              <w:left w:val="nil"/>
              <w:bottom w:val="nil"/>
              <w:right w:val="nil"/>
            </w:tcBorders>
            <w:shd w:val="clear" w:color="auto" w:fill="auto"/>
            <w:noWrap/>
            <w:vAlign w:val="bottom"/>
            <w:hideMark/>
          </w:tcPr>
          <w:p w14:paraId="69EC3A58" w14:textId="6E9B3172" w:rsidR="00A12125" w:rsidRPr="00A12125" w:rsidDel="00386A2F" w:rsidRDefault="00A12125" w:rsidP="00A12125">
            <w:pPr>
              <w:rPr>
                <w:del w:id="871" w:author="Lane, Stefanie" w:date="2023-09-25T14:37:00Z"/>
                <w:moveFrom w:id="872" w:author="Lane, Stefanie" w:date="2023-09-19T18:21:00Z"/>
              </w:rPr>
            </w:pPr>
          </w:p>
        </w:tc>
        <w:tc>
          <w:tcPr>
            <w:tcW w:w="800" w:type="dxa"/>
            <w:tcBorders>
              <w:top w:val="nil"/>
              <w:left w:val="nil"/>
              <w:bottom w:val="nil"/>
              <w:right w:val="nil"/>
            </w:tcBorders>
            <w:shd w:val="clear" w:color="auto" w:fill="auto"/>
            <w:noWrap/>
            <w:vAlign w:val="bottom"/>
            <w:hideMark/>
          </w:tcPr>
          <w:p w14:paraId="26872C98" w14:textId="52C4C671" w:rsidR="00A12125" w:rsidRPr="00A12125" w:rsidDel="00386A2F" w:rsidRDefault="00A12125" w:rsidP="00A12125">
            <w:pPr>
              <w:rPr>
                <w:del w:id="873" w:author="Lane, Stefanie" w:date="2023-09-25T14:37:00Z"/>
                <w:moveFrom w:id="874" w:author="Lane, Stefanie" w:date="2023-09-19T18:21:00Z"/>
              </w:rPr>
            </w:pPr>
          </w:p>
        </w:tc>
        <w:tc>
          <w:tcPr>
            <w:tcW w:w="800" w:type="dxa"/>
            <w:tcBorders>
              <w:top w:val="nil"/>
              <w:left w:val="nil"/>
              <w:bottom w:val="nil"/>
              <w:right w:val="nil"/>
            </w:tcBorders>
            <w:shd w:val="clear" w:color="auto" w:fill="auto"/>
            <w:noWrap/>
            <w:vAlign w:val="bottom"/>
            <w:hideMark/>
          </w:tcPr>
          <w:p w14:paraId="2AC688E7" w14:textId="61FDC9C5" w:rsidR="00A12125" w:rsidRPr="00A12125" w:rsidDel="00386A2F" w:rsidRDefault="00A12125" w:rsidP="00A12125">
            <w:pPr>
              <w:rPr>
                <w:del w:id="875" w:author="Lane, Stefanie" w:date="2023-09-25T14:37:00Z"/>
                <w:moveFrom w:id="876" w:author="Lane, Stefanie" w:date="2023-09-19T18:21:00Z"/>
              </w:rPr>
            </w:pPr>
          </w:p>
        </w:tc>
        <w:tc>
          <w:tcPr>
            <w:tcW w:w="800" w:type="dxa"/>
            <w:tcBorders>
              <w:top w:val="nil"/>
              <w:left w:val="nil"/>
              <w:bottom w:val="nil"/>
              <w:right w:val="nil"/>
            </w:tcBorders>
            <w:shd w:val="clear" w:color="auto" w:fill="auto"/>
            <w:noWrap/>
            <w:vAlign w:val="bottom"/>
            <w:hideMark/>
          </w:tcPr>
          <w:p w14:paraId="1D7EDCEA" w14:textId="603279E9" w:rsidR="00A12125" w:rsidRPr="00A12125" w:rsidDel="00386A2F" w:rsidRDefault="00A12125" w:rsidP="00A12125">
            <w:pPr>
              <w:rPr>
                <w:del w:id="877" w:author="Lane, Stefanie" w:date="2023-09-25T14:37:00Z"/>
                <w:moveFrom w:id="878" w:author="Lane, Stefanie" w:date="2023-09-19T18:21:00Z"/>
              </w:rPr>
            </w:pPr>
          </w:p>
        </w:tc>
      </w:tr>
      <w:tr w:rsidR="00A12125" w:rsidRPr="00A12125" w:rsidDel="00386A2F" w14:paraId="2668D63B" w14:textId="0EEDFA42" w:rsidTr="00405320">
        <w:trPr>
          <w:trHeight w:val="290"/>
          <w:jc w:val="center"/>
          <w:del w:id="879" w:author="Lane, Stefanie" w:date="2023-09-25T14:37:00Z"/>
        </w:trPr>
        <w:tc>
          <w:tcPr>
            <w:tcW w:w="1080" w:type="dxa"/>
            <w:tcBorders>
              <w:top w:val="nil"/>
              <w:left w:val="nil"/>
              <w:bottom w:val="nil"/>
              <w:right w:val="nil"/>
            </w:tcBorders>
            <w:shd w:val="clear" w:color="auto" w:fill="auto"/>
            <w:noWrap/>
            <w:vAlign w:val="bottom"/>
            <w:hideMark/>
          </w:tcPr>
          <w:p w14:paraId="06EEBE5A" w14:textId="69E05BD3" w:rsidR="00A12125" w:rsidRPr="00A12125" w:rsidDel="00386A2F" w:rsidRDefault="00A12125" w:rsidP="00A12125">
            <w:pPr>
              <w:rPr>
                <w:del w:id="880" w:author="Lane, Stefanie" w:date="2023-09-25T14:37:00Z"/>
                <w:moveFrom w:id="881" w:author="Lane, Stefanie" w:date="2023-09-19T18:21:00Z"/>
                <w:b/>
                <w:bCs/>
              </w:rPr>
            </w:pPr>
            <w:moveFrom w:id="882" w:author="Lane, Stefanie" w:date="2023-09-19T18:21:00Z">
              <w:del w:id="883" w:author="Lane, Stefanie" w:date="2023-09-25T14:37:00Z">
                <w:r w:rsidRPr="00A12125" w:rsidDel="00386A2F">
                  <w:rPr>
                    <w:b/>
                    <w:bCs/>
                  </w:rPr>
                  <w:delText>Fescue</w:delText>
                </w:r>
              </w:del>
            </w:moveFrom>
          </w:p>
        </w:tc>
        <w:tc>
          <w:tcPr>
            <w:tcW w:w="840" w:type="dxa"/>
            <w:tcBorders>
              <w:top w:val="nil"/>
              <w:left w:val="nil"/>
              <w:bottom w:val="nil"/>
              <w:right w:val="nil"/>
            </w:tcBorders>
            <w:shd w:val="clear" w:color="auto" w:fill="auto"/>
            <w:noWrap/>
            <w:vAlign w:val="bottom"/>
            <w:hideMark/>
          </w:tcPr>
          <w:p w14:paraId="100942B0" w14:textId="5F2F9281" w:rsidR="00A12125" w:rsidRPr="00A12125" w:rsidDel="00386A2F" w:rsidRDefault="00A12125" w:rsidP="00A12125">
            <w:pPr>
              <w:rPr>
                <w:del w:id="884" w:author="Lane, Stefanie" w:date="2023-09-25T14:37:00Z"/>
                <w:moveFrom w:id="885" w:author="Lane, Stefanie" w:date="2023-09-19T18:21:00Z"/>
                <w:b/>
                <w:bCs/>
              </w:rPr>
            </w:pPr>
          </w:p>
        </w:tc>
        <w:tc>
          <w:tcPr>
            <w:tcW w:w="700" w:type="dxa"/>
            <w:tcBorders>
              <w:top w:val="nil"/>
              <w:left w:val="nil"/>
              <w:bottom w:val="nil"/>
              <w:right w:val="nil"/>
            </w:tcBorders>
            <w:shd w:val="clear" w:color="auto" w:fill="auto"/>
            <w:noWrap/>
            <w:vAlign w:val="bottom"/>
            <w:hideMark/>
          </w:tcPr>
          <w:p w14:paraId="4E50120F" w14:textId="3F144B6F" w:rsidR="00A12125" w:rsidRPr="00A12125" w:rsidDel="00386A2F" w:rsidRDefault="00A12125" w:rsidP="00A12125">
            <w:pPr>
              <w:rPr>
                <w:del w:id="886" w:author="Lane, Stefanie" w:date="2023-09-25T14:37:00Z"/>
                <w:moveFrom w:id="887" w:author="Lane, Stefanie" w:date="2023-09-19T18:21:00Z"/>
              </w:rPr>
            </w:pPr>
          </w:p>
        </w:tc>
        <w:tc>
          <w:tcPr>
            <w:tcW w:w="300" w:type="dxa"/>
            <w:tcBorders>
              <w:top w:val="nil"/>
              <w:left w:val="nil"/>
              <w:bottom w:val="nil"/>
              <w:right w:val="nil"/>
            </w:tcBorders>
            <w:shd w:val="clear" w:color="auto" w:fill="auto"/>
            <w:noWrap/>
            <w:vAlign w:val="bottom"/>
            <w:hideMark/>
          </w:tcPr>
          <w:p w14:paraId="70D1A529" w14:textId="089EC2BC" w:rsidR="00A12125" w:rsidRPr="00A12125" w:rsidDel="00386A2F" w:rsidRDefault="00A12125" w:rsidP="00A12125">
            <w:pPr>
              <w:rPr>
                <w:del w:id="888" w:author="Lane, Stefanie" w:date="2023-09-25T14:37:00Z"/>
                <w:moveFrom w:id="889" w:author="Lane, Stefanie" w:date="2023-09-19T18:21:00Z"/>
              </w:rPr>
            </w:pPr>
          </w:p>
        </w:tc>
        <w:tc>
          <w:tcPr>
            <w:tcW w:w="800" w:type="dxa"/>
            <w:tcBorders>
              <w:top w:val="nil"/>
              <w:left w:val="nil"/>
              <w:bottom w:val="nil"/>
              <w:right w:val="nil"/>
            </w:tcBorders>
            <w:shd w:val="clear" w:color="auto" w:fill="auto"/>
            <w:noWrap/>
            <w:vAlign w:val="bottom"/>
            <w:hideMark/>
          </w:tcPr>
          <w:p w14:paraId="35B9FC53" w14:textId="4DA15EDE" w:rsidR="00A12125" w:rsidRPr="00A12125" w:rsidDel="00386A2F" w:rsidRDefault="00A12125" w:rsidP="00A12125">
            <w:pPr>
              <w:rPr>
                <w:del w:id="890" w:author="Lane, Stefanie" w:date="2023-09-25T14:37:00Z"/>
                <w:moveFrom w:id="891" w:author="Lane, Stefanie" w:date="2023-09-19T18:21:00Z"/>
              </w:rPr>
            </w:pPr>
          </w:p>
        </w:tc>
        <w:tc>
          <w:tcPr>
            <w:tcW w:w="800" w:type="dxa"/>
            <w:tcBorders>
              <w:top w:val="nil"/>
              <w:left w:val="nil"/>
              <w:bottom w:val="nil"/>
              <w:right w:val="nil"/>
            </w:tcBorders>
            <w:shd w:val="clear" w:color="auto" w:fill="auto"/>
            <w:noWrap/>
            <w:vAlign w:val="bottom"/>
            <w:hideMark/>
          </w:tcPr>
          <w:p w14:paraId="3B11BB51" w14:textId="42C149CF" w:rsidR="00A12125" w:rsidRPr="00A12125" w:rsidDel="00386A2F" w:rsidRDefault="00A12125" w:rsidP="00A12125">
            <w:pPr>
              <w:rPr>
                <w:del w:id="892" w:author="Lane, Stefanie" w:date="2023-09-25T14:37:00Z"/>
                <w:moveFrom w:id="893" w:author="Lane, Stefanie" w:date="2023-09-19T18:21:00Z"/>
              </w:rPr>
            </w:pPr>
          </w:p>
        </w:tc>
        <w:tc>
          <w:tcPr>
            <w:tcW w:w="800" w:type="dxa"/>
            <w:tcBorders>
              <w:top w:val="nil"/>
              <w:left w:val="nil"/>
              <w:bottom w:val="nil"/>
              <w:right w:val="nil"/>
            </w:tcBorders>
            <w:shd w:val="clear" w:color="auto" w:fill="auto"/>
            <w:noWrap/>
            <w:vAlign w:val="bottom"/>
            <w:hideMark/>
          </w:tcPr>
          <w:p w14:paraId="324BF0FD" w14:textId="0C3957E7" w:rsidR="00A12125" w:rsidRPr="00A12125" w:rsidDel="00386A2F" w:rsidRDefault="00A12125" w:rsidP="00A12125">
            <w:pPr>
              <w:rPr>
                <w:del w:id="894" w:author="Lane, Stefanie" w:date="2023-09-25T14:37:00Z"/>
                <w:moveFrom w:id="895" w:author="Lane, Stefanie" w:date="2023-09-19T18:21:00Z"/>
              </w:rPr>
            </w:pPr>
          </w:p>
        </w:tc>
      </w:tr>
      <w:tr w:rsidR="00A12125" w:rsidRPr="00A12125" w:rsidDel="00386A2F" w14:paraId="227F43B4" w14:textId="3C3A351A" w:rsidTr="00405320">
        <w:trPr>
          <w:trHeight w:val="290"/>
          <w:jc w:val="center"/>
          <w:del w:id="89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3F673EF3" w:rsidR="00A12125" w:rsidRPr="00A12125" w:rsidDel="00386A2F" w:rsidRDefault="00A12125" w:rsidP="00A12125">
            <w:pPr>
              <w:rPr>
                <w:del w:id="897" w:author="Lane, Stefanie" w:date="2023-09-25T14:37:00Z"/>
                <w:moveFrom w:id="898" w:author="Lane, Stefanie" w:date="2023-09-19T18:21:00Z"/>
              </w:rPr>
            </w:pPr>
            <w:moveFrom w:id="899" w:author="Lane, Stefanie" w:date="2023-09-19T18:21:00Z">
              <w:del w:id="900"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0C0A936C" w:rsidR="00A12125" w:rsidRPr="00A12125" w:rsidDel="00386A2F" w:rsidRDefault="00A12125" w:rsidP="00A12125">
            <w:pPr>
              <w:rPr>
                <w:del w:id="901" w:author="Lane, Stefanie" w:date="2023-09-25T14:37:00Z"/>
                <w:moveFrom w:id="902" w:author="Lane, Stefanie" w:date="2023-09-19T18:21:00Z"/>
              </w:rPr>
            </w:pPr>
            <w:moveFrom w:id="903" w:author="Lane, Stefanie" w:date="2023-09-19T18:21:00Z">
              <w:del w:id="904" w:author="Lane, Stefanie" w:date="2023-09-25T14:37:00Z">
                <w:r w:rsidRPr="00A12125" w:rsidDel="00386A2F">
                  <w:delText>2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2F990AAF" w:rsidR="00A12125" w:rsidRPr="00A12125" w:rsidDel="00386A2F" w:rsidRDefault="00A12125" w:rsidP="00A12125">
            <w:pPr>
              <w:rPr>
                <w:del w:id="905" w:author="Lane, Stefanie" w:date="2023-09-25T14:37:00Z"/>
                <w:moveFrom w:id="906" w:author="Lane, Stefanie" w:date="2023-09-19T18:21:00Z"/>
              </w:rPr>
            </w:pPr>
            <w:moveFrom w:id="907" w:author="Lane, Stefanie" w:date="2023-09-19T18:21:00Z">
              <w:del w:id="908"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5A8A1710" w14:textId="1D3BB378" w:rsidR="00A12125" w:rsidRPr="00A12125" w:rsidDel="00386A2F" w:rsidRDefault="00A12125" w:rsidP="00A12125">
            <w:pPr>
              <w:rPr>
                <w:del w:id="909" w:author="Lane, Stefanie" w:date="2023-09-25T14:37:00Z"/>
                <w:moveFrom w:id="91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17947DF2" w:rsidR="00A12125" w:rsidRPr="00A12125" w:rsidDel="00386A2F" w:rsidRDefault="00A12125" w:rsidP="00A12125">
            <w:pPr>
              <w:rPr>
                <w:del w:id="911" w:author="Lane, Stefanie" w:date="2023-09-25T14:37:00Z"/>
                <w:moveFrom w:id="912" w:author="Lane, Stefanie" w:date="2023-09-19T18:21:00Z"/>
              </w:rPr>
            </w:pPr>
            <w:moveFrom w:id="913" w:author="Lane, Stefanie" w:date="2023-09-19T18:21:00Z">
              <w:del w:id="914"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29FB30A5" w:rsidR="00A12125" w:rsidRPr="00A12125" w:rsidDel="00386A2F" w:rsidRDefault="00A12125" w:rsidP="00A12125">
            <w:pPr>
              <w:rPr>
                <w:del w:id="915" w:author="Lane, Stefanie" w:date="2023-09-25T14:37:00Z"/>
                <w:moveFrom w:id="916" w:author="Lane, Stefanie" w:date="2023-09-19T18:21:00Z"/>
              </w:rPr>
            </w:pPr>
            <w:moveFrom w:id="917" w:author="Lane, Stefanie" w:date="2023-09-19T18:21:00Z">
              <w:del w:id="918" w:author="Lane, Stefanie" w:date="2023-09-25T14:37:00Z">
                <w:r w:rsidRPr="00A12125" w:rsidDel="00386A2F">
                  <w:delText>3.9</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42045B95" w:rsidR="00A12125" w:rsidRPr="00A12125" w:rsidDel="00386A2F" w:rsidRDefault="00A12125" w:rsidP="00A12125">
            <w:pPr>
              <w:rPr>
                <w:del w:id="919" w:author="Lane, Stefanie" w:date="2023-09-25T14:37:00Z"/>
                <w:moveFrom w:id="920" w:author="Lane, Stefanie" w:date="2023-09-19T18:21:00Z"/>
              </w:rPr>
            </w:pPr>
            <w:moveFrom w:id="921" w:author="Lane, Stefanie" w:date="2023-09-19T18:21:00Z">
              <w:del w:id="922" w:author="Lane, Stefanie" w:date="2023-09-25T14:37:00Z">
                <w:r w:rsidRPr="00A12125" w:rsidDel="00386A2F">
                  <w:delText>4.2</w:delText>
                </w:r>
              </w:del>
            </w:moveFrom>
          </w:p>
        </w:tc>
      </w:tr>
      <w:tr w:rsidR="00A12125" w:rsidRPr="00A12125" w:rsidDel="00386A2F" w14:paraId="4325C815" w14:textId="7317D8E5" w:rsidTr="00405320">
        <w:trPr>
          <w:trHeight w:val="290"/>
          <w:jc w:val="center"/>
          <w:del w:id="923" w:author="Lane, Stefanie" w:date="2023-09-25T14:37:00Z"/>
        </w:trPr>
        <w:tc>
          <w:tcPr>
            <w:tcW w:w="1080" w:type="dxa"/>
            <w:tcBorders>
              <w:top w:val="nil"/>
              <w:left w:val="nil"/>
              <w:bottom w:val="nil"/>
              <w:right w:val="nil"/>
            </w:tcBorders>
            <w:shd w:val="clear" w:color="auto" w:fill="auto"/>
            <w:noWrap/>
            <w:vAlign w:val="bottom"/>
            <w:hideMark/>
          </w:tcPr>
          <w:p w14:paraId="07551029" w14:textId="38B81513" w:rsidR="00A12125" w:rsidRPr="00A12125" w:rsidDel="00386A2F" w:rsidRDefault="00A12125" w:rsidP="00A12125">
            <w:pPr>
              <w:rPr>
                <w:del w:id="924" w:author="Lane, Stefanie" w:date="2023-09-25T14:37:00Z"/>
                <w:moveFrom w:id="925" w:author="Lane, Stefanie" w:date="2023-09-19T18:21:00Z"/>
              </w:rPr>
            </w:pPr>
            <w:moveFrom w:id="926" w:author="Lane, Stefanie" w:date="2023-09-19T18:21:00Z">
              <w:del w:id="927"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559981C" w14:textId="5D6F876C" w:rsidR="00A12125" w:rsidRPr="00A12125" w:rsidDel="00386A2F" w:rsidRDefault="00A12125" w:rsidP="00A12125">
            <w:pPr>
              <w:rPr>
                <w:del w:id="928" w:author="Lane, Stefanie" w:date="2023-09-25T14:37:00Z"/>
                <w:moveFrom w:id="929" w:author="Lane, Stefanie" w:date="2023-09-19T18:21:00Z"/>
              </w:rPr>
            </w:pPr>
            <w:moveFrom w:id="930" w:author="Lane, Stefanie" w:date="2023-09-19T18:21:00Z">
              <w:del w:id="931" w:author="Lane, Stefanie" w:date="2023-09-25T14:37:00Z">
                <w:r w:rsidRPr="00A12125" w:rsidDel="00386A2F">
                  <w:delText>33</w:delText>
                </w:r>
              </w:del>
            </w:moveFrom>
          </w:p>
        </w:tc>
        <w:tc>
          <w:tcPr>
            <w:tcW w:w="700" w:type="dxa"/>
            <w:tcBorders>
              <w:top w:val="nil"/>
              <w:left w:val="nil"/>
              <w:bottom w:val="nil"/>
              <w:right w:val="nil"/>
            </w:tcBorders>
            <w:shd w:val="clear" w:color="auto" w:fill="auto"/>
            <w:noWrap/>
            <w:vAlign w:val="bottom"/>
            <w:hideMark/>
          </w:tcPr>
          <w:p w14:paraId="392D523F" w14:textId="3061AC3F" w:rsidR="00A12125" w:rsidRPr="00A12125" w:rsidDel="00386A2F" w:rsidRDefault="00A12125" w:rsidP="00A12125">
            <w:pPr>
              <w:rPr>
                <w:del w:id="932" w:author="Lane, Stefanie" w:date="2023-09-25T14:37:00Z"/>
                <w:moveFrom w:id="933" w:author="Lane, Stefanie" w:date="2023-09-19T18:21:00Z"/>
              </w:rPr>
            </w:pPr>
            <w:moveFrom w:id="934" w:author="Lane, Stefanie" w:date="2023-09-19T18:21:00Z">
              <w:del w:id="935" w:author="Lane, Stefanie" w:date="2023-09-25T14:37:00Z">
                <w:r w:rsidRPr="00A12125" w:rsidDel="00386A2F">
                  <w:delText>41</w:delText>
                </w:r>
              </w:del>
            </w:moveFrom>
          </w:p>
        </w:tc>
        <w:tc>
          <w:tcPr>
            <w:tcW w:w="300" w:type="dxa"/>
            <w:tcBorders>
              <w:top w:val="nil"/>
              <w:left w:val="nil"/>
              <w:bottom w:val="nil"/>
              <w:right w:val="nil"/>
            </w:tcBorders>
            <w:shd w:val="clear" w:color="auto" w:fill="auto"/>
            <w:noWrap/>
            <w:vAlign w:val="bottom"/>
            <w:hideMark/>
          </w:tcPr>
          <w:p w14:paraId="1AB92031" w14:textId="2E19C8D3" w:rsidR="00A12125" w:rsidRPr="00A12125" w:rsidDel="00386A2F" w:rsidRDefault="00A12125" w:rsidP="00A12125">
            <w:pPr>
              <w:rPr>
                <w:del w:id="936" w:author="Lane, Stefanie" w:date="2023-09-25T14:37:00Z"/>
                <w:moveFrom w:id="93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4C174" w14:textId="06427BDB" w:rsidR="00A12125" w:rsidRPr="00A12125" w:rsidDel="00386A2F" w:rsidRDefault="00A12125" w:rsidP="00A12125">
            <w:pPr>
              <w:rPr>
                <w:del w:id="938" w:author="Lane, Stefanie" w:date="2023-09-25T14:37:00Z"/>
                <w:moveFrom w:id="939" w:author="Lane, Stefanie" w:date="2023-09-19T18:21:00Z"/>
              </w:rPr>
            </w:pPr>
            <w:moveFrom w:id="940" w:author="Lane, Stefanie" w:date="2023-09-19T18:21:00Z">
              <w:del w:id="941" w:author="Lane, Stefanie" w:date="2023-09-25T14:37:00Z">
                <w:r w:rsidRPr="00A12125" w:rsidDel="00386A2F">
                  <w:delText>9.7</w:delText>
                </w:r>
              </w:del>
            </w:moveFrom>
          </w:p>
        </w:tc>
        <w:tc>
          <w:tcPr>
            <w:tcW w:w="800" w:type="dxa"/>
            <w:tcBorders>
              <w:top w:val="nil"/>
              <w:left w:val="nil"/>
              <w:bottom w:val="single" w:sz="4" w:space="0" w:color="auto"/>
              <w:right w:val="nil"/>
            </w:tcBorders>
            <w:shd w:val="clear" w:color="auto" w:fill="auto"/>
            <w:noWrap/>
            <w:vAlign w:val="bottom"/>
            <w:hideMark/>
          </w:tcPr>
          <w:p w14:paraId="764E6E2E" w14:textId="002BF0E3" w:rsidR="00A12125" w:rsidRPr="00A12125" w:rsidDel="00386A2F" w:rsidRDefault="00A12125" w:rsidP="00A12125">
            <w:pPr>
              <w:rPr>
                <w:del w:id="942" w:author="Lane, Stefanie" w:date="2023-09-25T14:37:00Z"/>
                <w:moveFrom w:id="943" w:author="Lane, Stefanie" w:date="2023-09-19T18:21:00Z"/>
              </w:rPr>
            </w:pPr>
            <w:moveFrom w:id="944" w:author="Lane, Stefanie" w:date="2023-09-19T18:21:00Z">
              <w:del w:id="945" w:author="Lane, Stefanie" w:date="2023-09-25T14:37:00Z">
                <w:r w:rsidRPr="00A12125" w:rsidDel="00386A2F">
                  <w:delText>4.0</w:delText>
                </w:r>
              </w:del>
            </w:moveFrom>
          </w:p>
        </w:tc>
        <w:tc>
          <w:tcPr>
            <w:tcW w:w="800" w:type="dxa"/>
            <w:tcBorders>
              <w:top w:val="nil"/>
              <w:left w:val="nil"/>
              <w:bottom w:val="single" w:sz="4" w:space="0" w:color="auto"/>
              <w:right w:val="nil"/>
            </w:tcBorders>
            <w:shd w:val="clear" w:color="auto" w:fill="auto"/>
            <w:noWrap/>
            <w:vAlign w:val="bottom"/>
            <w:hideMark/>
          </w:tcPr>
          <w:p w14:paraId="39E5E242" w14:textId="0AB594BD" w:rsidR="00A12125" w:rsidRPr="00A12125" w:rsidDel="00386A2F" w:rsidRDefault="00A12125" w:rsidP="00A12125">
            <w:pPr>
              <w:rPr>
                <w:del w:id="946" w:author="Lane, Stefanie" w:date="2023-09-25T14:37:00Z"/>
                <w:moveFrom w:id="947" w:author="Lane, Stefanie" w:date="2023-09-19T18:21:00Z"/>
              </w:rPr>
            </w:pPr>
            <w:moveFrom w:id="948" w:author="Lane, Stefanie" w:date="2023-09-19T18:21:00Z">
              <w:del w:id="949" w:author="Lane, Stefanie" w:date="2023-09-25T14:37:00Z">
                <w:r w:rsidRPr="00A12125" w:rsidDel="00386A2F">
                  <w:delText>4.2</w:delText>
                </w:r>
              </w:del>
            </w:moveFrom>
          </w:p>
        </w:tc>
      </w:tr>
      <w:tr w:rsidR="00A12125" w:rsidRPr="00A12125" w:rsidDel="00386A2F" w14:paraId="71645552" w14:textId="7B113BED" w:rsidTr="00405320">
        <w:trPr>
          <w:trHeight w:val="290"/>
          <w:jc w:val="center"/>
          <w:del w:id="950"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1F0A95E4" w:rsidR="00A12125" w:rsidRPr="00A12125" w:rsidDel="00386A2F" w:rsidRDefault="00A12125" w:rsidP="00A12125">
            <w:pPr>
              <w:rPr>
                <w:del w:id="951" w:author="Lane, Stefanie" w:date="2023-09-25T14:37:00Z"/>
                <w:moveFrom w:id="952" w:author="Lane, Stefanie" w:date="2023-09-19T18:21:00Z"/>
              </w:rPr>
            </w:pPr>
            <w:moveFrom w:id="953" w:author="Lane, Stefanie" w:date="2023-09-19T18:21:00Z">
              <w:del w:id="954"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230C6FEF" w14:textId="4F036FBA" w:rsidR="00A12125" w:rsidRPr="00A12125" w:rsidDel="00386A2F" w:rsidRDefault="00A12125" w:rsidP="00A12125">
            <w:pPr>
              <w:rPr>
                <w:del w:id="955" w:author="Lane, Stefanie" w:date="2023-09-25T14:37:00Z"/>
                <w:moveFrom w:id="956" w:author="Lane, Stefanie" w:date="2023-09-19T18:21:00Z"/>
              </w:rPr>
            </w:pPr>
            <w:moveFrom w:id="957" w:author="Lane, Stefanie" w:date="2023-09-19T18:21:00Z">
              <w:del w:id="958" w:author="Lane, Stefanie" w:date="2023-09-25T14:37:00Z">
                <w:r w:rsidRPr="00A12125" w:rsidDel="00386A2F">
                  <w:delText>1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667BFB67" w:rsidR="00A12125" w:rsidRPr="00A12125" w:rsidDel="00386A2F" w:rsidRDefault="00A12125" w:rsidP="00A12125">
            <w:pPr>
              <w:rPr>
                <w:del w:id="959" w:author="Lane, Stefanie" w:date="2023-09-25T14:37:00Z"/>
                <w:moveFrom w:id="960" w:author="Lane, Stefanie" w:date="2023-09-19T18:21:00Z"/>
              </w:rPr>
            </w:pPr>
            <w:moveFrom w:id="961" w:author="Lane, Stefanie" w:date="2023-09-19T18:21:00Z">
              <w:del w:id="962" w:author="Lane, Stefanie" w:date="2023-09-25T14:37:00Z">
                <w:r w:rsidRPr="00A12125" w:rsidDel="00386A2F">
                  <w:delText>27</w:delText>
                </w:r>
              </w:del>
            </w:moveFrom>
          </w:p>
        </w:tc>
        <w:tc>
          <w:tcPr>
            <w:tcW w:w="300" w:type="dxa"/>
            <w:tcBorders>
              <w:top w:val="nil"/>
              <w:left w:val="nil"/>
              <w:bottom w:val="nil"/>
              <w:right w:val="nil"/>
            </w:tcBorders>
            <w:shd w:val="clear" w:color="auto" w:fill="auto"/>
            <w:noWrap/>
            <w:vAlign w:val="bottom"/>
            <w:hideMark/>
          </w:tcPr>
          <w:p w14:paraId="36BDEBD7" w14:textId="3D688F2F" w:rsidR="00A12125" w:rsidRPr="00A12125" w:rsidDel="00386A2F" w:rsidRDefault="00A12125" w:rsidP="00A12125">
            <w:pPr>
              <w:rPr>
                <w:del w:id="963" w:author="Lane, Stefanie" w:date="2023-09-25T14:37:00Z"/>
                <w:moveFrom w:id="96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F0D5B24" w14:textId="010C453E" w:rsidR="00A12125" w:rsidRPr="00A12125" w:rsidDel="00386A2F" w:rsidRDefault="00A12125" w:rsidP="00A12125">
            <w:pPr>
              <w:rPr>
                <w:del w:id="965" w:author="Lane, Stefanie" w:date="2023-09-25T14:37:00Z"/>
                <w:moveFrom w:id="966" w:author="Lane, Stefanie" w:date="2023-09-19T18:21:00Z"/>
              </w:rPr>
            </w:pPr>
            <w:moveFrom w:id="967" w:author="Lane, Stefanie" w:date="2023-09-19T18:21:00Z">
              <w:del w:id="968" w:author="Lane, Stefanie" w:date="2023-09-25T14:37:00Z">
                <w:r w:rsidRPr="00A12125" w:rsidDel="00386A2F">
                  <w:delText>5.8</w:delText>
                </w:r>
              </w:del>
            </w:moveFrom>
          </w:p>
        </w:tc>
        <w:tc>
          <w:tcPr>
            <w:tcW w:w="800" w:type="dxa"/>
            <w:tcBorders>
              <w:top w:val="nil"/>
              <w:left w:val="nil"/>
              <w:bottom w:val="single" w:sz="4" w:space="0" w:color="auto"/>
              <w:right w:val="nil"/>
            </w:tcBorders>
            <w:shd w:val="clear" w:color="auto" w:fill="auto"/>
            <w:noWrap/>
            <w:vAlign w:val="bottom"/>
            <w:hideMark/>
          </w:tcPr>
          <w:p w14:paraId="2E6E4B39" w14:textId="1085595E" w:rsidR="00A12125" w:rsidRPr="00A12125" w:rsidDel="00386A2F" w:rsidRDefault="00A12125" w:rsidP="00A12125">
            <w:pPr>
              <w:rPr>
                <w:del w:id="969" w:author="Lane, Stefanie" w:date="2023-09-25T14:37:00Z"/>
                <w:moveFrom w:id="970" w:author="Lane, Stefanie" w:date="2023-09-19T18:21:00Z"/>
              </w:rPr>
            </w:pPr>
            <w:moveFrom w:id="971" w:author="Lane, Stefanie" w:date="2023-09-19T18:21:00Z">
              <w:del w:id="972" w:author="Lane, Stefanie" w:date="2023-09-25T14:37:00Z">
                <w:r w:rsidRPr="00A12125" w:rsidDel="00386A2F">
                  <w:delText>2.8</w:delText>
                </w:r>
              </w:del>
            </w:moveFrom>
          </w:p>
        </w:tc>
        <w:tc>
          <w:tcPr>
            <w:tcW w:w="800" w:type="dxa"/>
            <w:tcBorders>
              <w:top w:val="nil"/>
              <w:left w:val="nil"/>
              <w:bottom w:val="single" w:sz="4" w:space="0" w:color="auto"/>
              <w:right w:val="nil"/>
            </w:tcBorders>
            <w:shd w:val="clear" w:color="auto" w:fill="auto"/>
            <w:noWrap/>
            <w:vAlign w:val="bottom"/>
            <w:hideMark/>
          </w:tcPr>
          <w:p w14:paraId="584886B3" w14:textId="42D8325F" w:rsidR="00A12125" w:rsidRPr="00A12125" w:rsidDel="00386A2F" w:rsidRDefault="00A12125" w:rsidP="00A12125">
            <w:pPr>
              <w:rPr>
                <w:del w:id="973" w:author="Lane, Stefanie" w:date="2023-09-25T14:37:00Z"/>
                <w:moveFrom w:id="974" w:author="Lane, Stefanie" w:date="2023-09-19T18:21:00Z"/>
              </w:rPr>
            </w:pPr>
            <w:moveFrom w:id="975" w:author="Lane, Stefanie" w:date="2023-09-19T18:21:00Z">
              <w:del w:id="976" w:author="Lane, Stefanie" w:date="2023-09-25T14:37:00Z">
                <w:r w:rsidRPr="00A12125" w:rsidDel="00386A2F">
                  <w:delText>4.6</w:delText>
                </w:r>
              </w:del>
            </w:moveFrom>
          </w:p>
        </w:tc>
      </w:tr>
      <w:tr w:rsidR="00A12125" w:rsidRPr="00A12125" w:rsidDel="00386A2F" w14:paraId="5926CD00" w14:textId="0525F71D" w:rsidTr="00405320">
        <w:trPr>
          <w:trHeight w:val="200"/>
          <w:jc w:val="center"/>
          <w:del w:id="977" w:author="Lane, Stefanie" w:date="2023-09-25T14:37:00Z"/>
        </w:trPr>
        <w:tc>
          <w:tcPr>
            <w:tcW w:w="1080" w:type="dxa"/>
            <w:tcBorders>
              <w:top w:val="nil"/>
              <w:left w:val="nil"/>
              <w:bottom w:val="nil"/>
              <w:right w:val="nil"/>
            </w:tcBorders>
            <w:shd w:val="clear" w:color="auto" w:fill="auto"/>
            <w:noWrap/>
            <w:vAlign w:val="bottom"/>
            <w:hideMark/>
          </w:tcPr>
          <w:p w14:paraId="312A11E4" w14:textId="5F34F5FF" w:rsidR="00A12125" w:rsidRPr="00A12125" w:rsidDel="00386A2F" w:rsidRDefault="00A12125" w:rsidP="00A12125">
            <w:pPr>
              <w:rPr>
                <w:del w:id="978" w:author="Lane, Stefanie" w:date="2023-09-25T14:37:00Z"/>
                <w:moveFrom w:id="979" w:author="Lane, Stefanie" w:date="2023-09-19T18:21:00Z"/>
              </w:rPr>
            </w:pPr>
          </w:p>
        </w:tc>
        <w:tc>
          <w:tcPr>
            <w:tcW w:w="840" w:type="dxa"/>
            <w:tcBorders>
              <w:top w:val="nil"/>
              <w:left w:val="nil"/>
              <w:bottom w:val="nil"/>
              <w:right w:val="nil"/>
            </w:tcBorders>
            <w:shd w:val="clear" w:color="auto" w:fill="auto"/>
            <w:noWrap/>
            <w:vAlign w:val="bottom"/>
            <w:hideMark/>
          </w:tcPr>
          <w:p w14:paraId="35FD2F45" w14:textId="0DCE1E11" w:rsidR="00A12125" w:rsidRPr="00A12125" w:rsidDel="00386A2F" w:rsidRDefault="00A12125" w:rsidP="00A12125">
            <w:pPr>
              <w:rPr>
                <w:del w:id="980" w:author="Lane, Stefanie" w:date="2023-09-25T14:37:00Z"/>
                <w:moveFrom w:id="981" w:author="Lane, Stefanie" w:date="2023-09-19T18:21:00Z"/>
              </w:rPr>
            </w:pPr>
          </w:p>
        </w:tc>
        <w:tc>
          <w:tcPr>
            <w:tcW w:w="700" w:type="dxa"/>
            <w:tcBorders>
              <w:top w:val="nil"/>
              <w:left w:val="nil"/>
              <w:bottom w:val="nil"/>
              <w:right w:val="nil"/>
            </w:tcBorders>
            <w:shd w:val="clear" w:color="auto" w:fill="auto"/>
            <w:noWrap/>
            <w:vAlign w:val="bottom"/>
            <w:hideMark/>
          </w:tcPr>
          <w:p w14:paraId="4D0B42EE" w14:textId="37643144" w:rsidR="00A12125" w:rsidRPr="00A12125" w:rsidDel="00386A2F" w:rsidRDefault="00A12125" w:rsidP="00A12125">
            <w:pPr>
              <w:rPr>
                <w:del w:id="982" w:author="Lane, Stefanie" w:date="2023-09-25T14:37:00Z"/>
                <w:moveFrom w:id="983" w:author="Lane, Stefanie" w:date="2023-09-19T18:21:00Z"/>
              </w:rPr>
            </w:pPr>
          </w:p>
        </w:tc>
        <w:tc>
          <w:tcPr>
            <w:tcW w:w="300" w:type="dxa"/>
            <w:tcBorders>
              <w:top w:val="nil"/>
              <w:left w:val="nil"/>
              <w:bottom w:val="nil"/>
              <w:right w:val="nil"/>
            </w:tcBorders>
            <w:shd w:val="clear" w:color="auto" w:fill="auto"/>
            <w:noWrap/>
            <w:vAlign w:val="bottom"/>
            <w:hideMark/>
          </w:tcPr>
          <w:p w14:paraId="44138EA2" w14:textId="19C2D54C" w:rsidR="00A12125" w:rsidRPr="00A12125" w:rsidDel="00386A2F" w:rsidRDefault="00A12125" w:rsidP="00A12125">
            <w:pPr>
              <w:rPr>
                <w:del w:id="984" w:author="Lane, Stefanie" w:date="2023-09-25T14:37:00Z"/>
                <w:moveFrom w:id="985" w:author="Lane, Stefanie" w:date="2023-09-19T18:21:00Z"/>
              </w:rPr>
            </w:pPr>
          </w:p>
        </w:tc>
        <w:tc>
          <w:tcPr>
            <w:tcW w:w="800" w:type="dxa"/>
            <w:tcBorders>
              <w:top w:val="nil"/>
              <w:left w:val="nil"/>
              <w:bottom w:val="nil"/>
              <w:right w:val="nil"/>
            </w:tcBorders>
            <w:shd w:val="clear" w:color="auto" w:fill="auto"/>
            <w:noWrap/>
            <w:vAlign w:val="bottom"/>
            <w:hideMark/>
          </w:tcPr>
          <w:p w14:paraId="3D53C574" w14:textId="627D850C" w:rsidR="00A12125" w:rsidRPr="00A12125" w:rsidDel="00386A2F" w:rsidRDefault="00A12125" w:rsidP="00A12125">
            <w:pPr>
              <w:rPr>
                <w:del w:id="986" w:author="Lane, Stefanie" w:date="2023-09-25T14:37:00Z"/>
                <w:moveFrom w:id="987" w:author="Lane, Stefanie" w:date="2023-09-19T18:21:00Z"/>
              </w:rPr>
            </w:pPr>
          </w:p>
        </w:tc>
        <w:tc>
          <w:tcPr>
            <w:tcW w:w="800" w:type="dxa"/>
            <w:tcBorders>
              <w:top w:val="nil"/>
              <w:left w:val="nil"/>
              <w:bottom w:val="nil"/>
              <w:right w:val="nil"/>
            </w:tcBorders>
            <w:shd w:val="clear" w:color="auto" w:fill="auto"/>
            <w:noWrap/>
            <w:vAlign w:val="bottom"/>
            <w:hideMark/>
          </w:tcPr>
          <w:p w14:paraId="51CABC7F" w14:textId="0465FF4B" w:rsidR="00A12125" w:rsidRPr="00A12125" w:rsidDel="00386A2F" w:rsidRDefault="00A12125" w:rsidP="00A12125">
            <w:pPr>
              <w:rPr>
                <w:del w:id="988" w:author="Lane, Stefanie" w:date="2023-09-25T14:37:00Z"/>
                <w:moveFrom w:id="989" w:author="Lane, Stefanie" w:date="2023-09-19T18:21:00Z"/>
              </w:rPr>
            </w:pPr>
          </w:p>
        </w:tc>
        <w:tc>
          <w:tcPr>
            <w:tcW w:w="800" w:type="dxa"/>
            <w:tcBorders>
              <w:top w:val="nil"/>
              <w:left w:val="nil"/>
              <w:bottom w:val="nil"/>
              <w:right w:val="nil"/>
            </w:tcBorders>
            <w:shd w:val="clear" w:color="auto" w:fill="auto"/>
            <w:noWrap/>
            <w:vAlign w:val="bottom"/>
            <w:hideMark/>
          </w:tcPr>
          <w:p w14:paraId="69AE274E" w14:textId="57FFA33B" w:rsidR="00A12125" w:rsidRPr="00A12125" w:rsidDel="00386A2F" w:rsidRDefault="00A12125" w:rsidP="00A12125">
            <w:pPr>
              <w:rPr>
                <w:del w:id="990" w:author="Lane, Stefanie" w:date="2023-09-25T14:37:00Z"/>
                <w:moveFrom w:id="991" w:author="Lane, Stefanie" w:date="2023-09-19T18:21:00Z"/>
              </w:rPr>
            </w:pPr>
          </w:p>
        </w:tc>
      </w:tr>
      <w:tr w:rsidR="00A12125" w:rsidRPr="00A12125" w:rsidDel="00386A2F" w14:paraId="688CD02C" w14:textId="350C74FD" w:rsidTr="00405320">
        <w:trPr>
          <w:trHeight w:val="290"/>
          <w:jc w:val="center"/>
          <w:del w:id="992" w:author="Lane, Stefanie" w:date="2023-09-25T14:37:00Z"/>
        </w:trPr>
        <w:tc>
          <w:tcPr>
            <w:tcW w:w="1080" w:type="dxa"/>
            <w:tcBorders>
              <w:top w:val="nil"/>
              <w:left w:val="nil"/>
              <w:bottom w:val="nil"/>
              <w:right w:val="nil"/>
            </w:tcBorders>
            <w:shd w:val="clear" w:color="auto" w:fill="auto"/>
            <w:noWrap/>
            <w:vAlign w:val="bottom"/>
            <w:hideMark/>
          </w:tcPr>
          <w:p w14:paraId="409367E5" w14:textId="51C3802F" w:rsidR="00A12125" w:rsidRPr="00A12125" w:rsidDel="00386A2F" w:rsidRDefault="00A12125" w:rsidP="00A12125">
            <w:pPr>
              <w:rPr>
                <w:del w:id="993" w:author="Lane, Stefanie" w:date="2023-09-25T14:37:00Z"/>
                <w:moveFrom w:id="994" w:author="Lane, Stefanie" w:date="2023-09-19T18:21:00Z"/>
                <w:b/>
                <w:bCs/>
              </w:rPr>
            </w:pPr>
            <w:moveFrom w:id="995" w:author="Lane, Stefanie" w:date="2023-09-19T18:21:00Z">
              <w:del w:id="996" w:author="Lane, Stefanie" w:date="2023-09-25T14:37:00Z">
                <w:r w:rsidRPr="00A12125" w:rsidDel="00386A2F">
                  <w:rPr>
                    <w:b/>
                    <w:bCs/>
                  </w:rPr>
                  <w:delText>Bogbean</w:delText>
                </w:r>
              </w:del>
            </w:moveFrom>
          </w:p>
        </w:tc>
        <w:tc>
          <w:tcPr>
            <w:tcW w:w="840" w:type="dxa"/>
            <w:tcBorders>
              <w:top w:val="nil"/>
              <w:left w:val="nil"/>
              <w:bottom w:val="nil"/>
              <w:right w:val="nil"/>
            </w:tcBorders>
            <w:shd w:val="clear" w:color="auto" w:fill="auto"/>
            <w:noWrap/>
            <w:vAlign w:val="bottom"/>
            <w:hideMark/>
          </w:tcPr>
          <w:p w14:paraId="72058F6F" w14:textId="54197D1D" w:rsidR="00A12125" w:rsidRPr="00A12125" w:rsidDel="00386A2F" w:rsidRDefault="00A12125" w:rsidP="00A12125">
            <w:pPr>
              <w:rPr>
                <w:del w:id="997" w:author="Lane, Stefanie" w:date="2023-09-25T14:37:00Z"/>
                <w:moveFrom w:id="998" w:author="Lane, Stefanie" w:date="2023-09-19T18:21:00Z"/>
                <w:b/>
                <w:bCs/>
              </w:rPr>
            </w:pPr>
          </w:p>
        </w:tc>
        <w:tc>
          <w:tcPr>
            <w:tcW w:w="700" w:type="dxa"/>
            <w:tcBorders>
              <w:top w:val="nil"/>
              <w:left w:val="nil"/>
              <w:bottom w:val="nil"/>
              <w:right w:val="nil"/>
            </w:tcBorders>
            <w:shd w:val="clear" w:color="auto" w:fill="auto"/>
            <w:noWrap/>
            <w:vAlign w:val="bottom"/>
            <w:hideMark/>
          </w:tcPr>
          <w:p w14:paraId="5A5C8DF5" w14:textId="70E1ACE8" w:rsidR="00A12125" w:rsidRPr="00A12125" w:rsidDel="00386A2F" w:rsidRDefault="00A12125" w:rsidP="00A12125">
            <w:pPr>
              <w:rPr>
                <w:del w:id="999" w:author="Lane, Stefanie" w:date="2023-09-25T14:37:00Z"/>
                <w:moveFrom w:id="1000" w:author="Lane, Stefanie" w:date="2023-09-19T18:21:00Z"/>
              </w:rPr>
            </w:pPr>
          </w:p>
        </w:tc>
        <w:tc>
          <w:tcPr>
            <w:tcW w:w="300" w:type="dxa"/>
            <w:tcBorders>
              <w:top w:val="nil"/>
              <w:left w:val="nil"/>
              <w:bottom w:val="nil"/>
              <w:right w:val="nil"/>
            </w:tcBorders>
            <w:shd w:val="clear" w:color="auto" w:fill="auto"/>
            <w:noWrap/>
            <w:vAlign w:val="bottom"/>
            <w:hideMark/>
          </w:tcPr>
          <w:p w14:paraId="2BBEDAEE" w14:textId="1CB32549" w:rsidR="00A12125" w:rsidRPr="00A12125" w:rsidDel="00386A2F" w:rsidRDefault="00A12125" w:rsidP="00A12125">
            <w:pPr>
              <w:rPr>
                <w:del w:id="1001" w:author="Lane, Stefanie" w:date="2023-09-25T14:37:00Z"/>
                <w:moveFrom w:id="1002" w:author="Lane, Stefanie" w:date="2023-09-19T18:21:00Z"/>
              </w:rPr>
            </w:pPr>
          </w:p>
        </w:tc>
        <w:tc>
          <w:tcPr>
            <w:tcW w:w="800" w:type="dxa"/>
            <w:tcBorders>
              <w:top w:val="nil"/>
              <w:left w:val="nil"/>
              <w:bottom w:val="nil"/>
              <w:right w:val="nil"/>
            </w:tcBorders>
            <w:shd w:val="clear" w:color="auto" w:fill="auto"/>
            <w:noWrap/>
            <w:vAlign w:val="bottom"/>
            <w:hideMark/>
          </w:tcPr>
          <w:p w14:paraId="53E197A7" w14:textId="1FAA35AB" w:rsidR="00A12125" w:rsidRPr="00A12125" w:rsidDel="00386A2F" w:rsidRDefault="00A12125" w:rsidP="00A12125">
            <w:pPr>
              <w:rPr>
                <w:del w:id="1003" w:author="Lane, Stefanie" w:date="2023-09-25T14:37:00Z"/>
                <w:moveFrom w:id="1004" w:author="Lane, Stefanie" w:date="2023-09-19T18:21:00Z"/>
              </w:rPr>
            </w:pPr>
          </w:p>
        </w:tc>
        <w:tc>
          <w:tcPr>
            <w:tcW w:w="800" w:type="dxa"/>
            <w:tcBorders>
              <w:top w:val="nil"/>
              <w:left w:val="nil"/>
              <w:bottom w:val="nil"/>
              <w:right w:val="nil"/>
            </w:tcBorders>
            <w:shd w:val="clear" w:color="auto" w:fill="auto"/>
            <w:noWrap/>
            <w:vAlign w:val="bottom"/>
            <w:hideMark/>
          </w:tcPr>
          <w:p w14:paraId="1083CE8B" w14:textId="5FD993EC" w:rsidR="00A12125" w:rsidRPr="00A12125" w:rsidDel="00386A2F" w:rsidRDefault="00A12125" w:rsidP="00A12125">
            <w:pPr>
              <w:rPr>
                <w:del w:id="1005" w:author="Lane, Stefanie" w:date="2023-09-25T14:37:00Z"/>
                <w:moveFrom w:id="1006" w:author="Lane, Stefanie" w:date="2023-09-19T18:21:00Z"/>
              </w:rPr>
            </w:pPr>
          </w:p>
        </w:tc>
        <w:tc>
          <w:tcPr>
            <w:tcW w:w="800" w:type="dxa"/>
            <w:tcBorders>
              <w:top w:val="nil"/>
              <w:left w:val="nil"/>
              <w:bottom w:val="nil"/>
              <w:right w:val="nil"/>
            </w:tcBorders>
            <w:shd w:val="clear" w:color="auto" w:fill="auto"/>
            <w:noWrap/>
            <w:vAlign w:val="bottom"/>
            <w:hideMark/>
          </w:tcPr>
          <w:p w14:paraId="2B975B0D" w14:textId="390CA46B" w:rsidR="00A12125" w:rsidRPr="00A12125" w:rsidDel="00386A2F" w:rsidRDefault="00A12125" w:rsidP="00A12125">
            <w:pPr>
              <w:rPr>
                <w:del w:id="1007" w:author="Lane, Stefanie" w:date="2023-09-25T14:37:00Z"/>
                <w:moveFrom w:id="1008" w:author="Lane, Stefanie" w:date="2023-09-19T18:21:00Z"/>
              </w:rPr>
            </w:pPr>
          </w:p>
        </w:tc>
      </w:tr>
      <w:tr w:rsidR="00A12125" w:rsidRPr="00A12125" w:rsidDel="00386A2F" w14:paraId="0C769584" w14:textId="33D78900" w:rsidTr="00405320">
        <w:trPr>
          <w:trHeight w:val="290"/>
          <w:jc w:val="center"/>
          <w:del w:id="1009"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67B89C49" w:rsidR="00A12125" w:rsidRPr="00A12125" w:rsidDel="00386A2F" w:rsidRDefault="00A12125" w:rsidP="00A12125">
            <w:pPr>
              <w:rPr>
                <w:del w:id="1010" w:author="Lane, Stefanie" w:date="2023-09-25T14:37:00Z"/>
                <w:moveFrom w:id="1011" w:author="Lane, Stefanie" w:date="2023-09-19T18:21:00Z"/>
              </w:rPr>
            </w:pPr>
            <w:moveFrom w:id="1012" w:author="Lane, Stefanie" w:date="2023-09-19T18:21:00Z">
              <w:del w:id="1013"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1C9119CD" w:rsidR="00A12125" w:rsidRPr="00A12125" w:rsidDel="00386A2F" w:rsidRDefault="00A12125" w:rsidP="00A12125">
            <w:pPr>
              <w:rPr>
                <w:del w:id="1014" w:author="Lane, Stefanie" w:date="2023-09-25T14:37:00Z"/>
                <w:moveFrom w:id="1015" w:author="Lane, Stefanie" w:date="2023-09-19T18:21:00Z"/>
              </w:rPr>
            </w:pPr>
            <w:moveFrom w:id="1016" w:author="Lane, Stefanie" w:date="2023-09-19T18:21:00Z">
              <w:del w:id="1017" w:author="Lane, Stefanie" w:date="2023-09-25T14:37:00Z">
                <w:r w:rsidRPr="00A12125" w:rsidDel="00386A2F">
                  <w:delText>1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202F3C78" w:rsidR="00A12125" w:rsidRPr="00A12125" w:rsidDel="00386A2F" w:rsidRDefault="00A12125" w:rsidP="00A12125">
            <w:pPr>
              <w:rPr>
                <w:del w:id="1018" w:author="Lane, Stefanie" w:date="2023-09-25T14:37:00Z"/>
                <w:moveFrom w:id="1019" w:author="Lane, Stefanie" w:date="2023-09-19T18:21:00Z"/>
              </w:rPr>
            </w:pPr>
            <w:moveFrom w:id="1020" w:author="Lane, Stefanie" w:date="2023-09-19T18:21:00Z">
              <w:del w:id="1021" w:author="Lane, Stefanie" w:date="2023-09-25T14:37:00Z">
                <w:r w:rsidRPr="00A12125" w:rsidDel="00386A2F">
                  <w:delText>30</w:delText>
                </w:r>
              </w:del>
            </w:moveFrom>
          </w:p>
        </w:tc>
        <w:tc>
          <w:tcPr>
            <w:tcW w:w="300" w:type="dxa"/>
            <w:tcBorders>
              <w:top w:val="nil"/>
              <w:left w:val="nil"/>
              <w:bottom w:val="nil"/>
              <w:right w:val="nil"/>
            </w:tcBorders>
            <w:shd w:val="clear" w:color="auto" w:fill="auto"/>
            <w:noWrap/>
            <w:vAlign w:val="bottom"/>
            <w:hideMark/>
          </w:tcPr>
          <w:p w14:paraId="722D7F0A" w14:textId="4F2F8B1B" w:rsidR="00A12125" w:rsidRPr="00A12125" w:rsidDel="00386A2F" w:rsidRDefault="00A12125" w:rsidP="00A12125">
            <w:pPr>
              <w:rPr>
                <w:del w:id="1022" w:author="Lane, Stefanie" w:date="2023-09-25T14:37:00Z"/>
                <w:moveFrom w:id="1023"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6B42FC9B" w:rsidR="00A12125" w:rsidRPr="00A12125" w:rsidDel="00386A2F" w:rsidRDefault="00A12125" w:rsidP="00A12125">
            <w:pPr>
              <w:rPr>
                <w:del w:id="1024" w:author="Lane, Stefanie" w:date="2023-09-25T14:37:00Z"/>
                <w:moveFrom w:id="1025" w:author="Lane, Stefanie" w:date="2023-09-19T18:21:00Z"/>
              </w:rPr>
            </w:pPr>
            <w:moveFrom w:id="1026" w:author="Lane, Stefanie" w:date="2023-09-19T18:21:00Z">
              <w:del w:id="1027"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0652EF4F" w:rsidR="00A12125" w:rsidRPr="00A12125" w:rsidDel="00386A2F" w:rsidRDefault="00A12125" w:rsidP="00A12125">
            <w:pPr>
              <w:rPr>
                <w:del w:id="1028" w:author="Lane, Stefanie" w:date="2023-09-25T14:37:00Z"/>
                <w:moveFrom w:id="1029" w:author="Lane, Stefanie" w:date="2023-09-19T18:21:00Z"/>
              </w:rPr>
            </w:pPr>
            <w:moveFrom w:id="1030" w:author="Lane, Stefanie" w:date="2023-09-19T18:21:00Z">
              <w:del w:id="1031" w:author="Lane, Stefanie" w:date="2023-09-25T14:37:00Z">
                <w:r w:rsidRPr="00A12125" w:rsidDel="00386A2F">
                  <w:delText>3.6</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18BA0827" w:rsidR="00A12125" w:rsidRPr="00A12125" w:rsidDel="00386A2F" w:rsidRDefault="00A12125" w:rsidP="00A12125">
            <w:pPr>
              <w:rPr>
                <w:del w:id="1032" w:author="Lane, Stefanie" w:date="2023-09-25T14:37:00Z"/>
                <w:moveFrom w:id="1033" w:author="Lane, Stefanie" w:date="2023-09-19T18:21:00Z"/>
              </w:rPr>
            </w:pPr>
            <w:moveFrom w:id="1034" w:author="Lane, Stefanie" w:date="2023-09-19T18:21:00Z">
              <w:del w:id="1035" w:author="Lane, Stefanie" w:date="2023-09-25T14:37:00Z">
                <w:r w:rsidRPr="00A12125" w:rsidDel="00386A2F">
                  <w:delText>2.8</w:delText>
                </w:r>
              </w:del>
            </w:moveFrom>
          </w:p>
        </w:tc>
      </w:tr>
      <w:tr w:rsidR="00A12125" w:rsidRPr="00A12125" w:rsidDel="00386A2F" w14:paraId="5CAF2B34" w14:textId="2F67CB63" w:rsidTr="00405320">
        <w:trPr>
          <w:trHeight w:val="290"/>
          <w:jc w:val="center"/>
          <w:del w:id="1036" w:author="Lane, Stefanie" w:date="2023-09-25T14:37:00Z"/>
        </w:trPr>
        <w:tc>
          <w:tcPr>
            <w:tcW w:w="1080" w:type="dxa"/>
            <w:tcBorders>
              <w:top w:val="nil"/>
              <w:left w:val="nil"/>
              <w:bottom w:val="nil"/>
              <w:right w:val="nil"/>
            </w:tcBorders>
            <w:shd w:val="clear" w:color="auto" w:fill="auto"/>
            <w:noWrap/>
            <w:vAlign w:val="bottom"/>
            <w:hideMark/>
          </w:tcPr>
          <w:p w14:paraId="3C52B215" w14:textId="5FDE0D43" w:rsidR="00A12125" w:rsidRPr="00A12125" w:rsidDel="00386A2F" w:rsidRDefault="00A12125" w:rsidP="00A12125">
            <w:pPr>
              <w:rPr>
                <w:del w:id="1037" w:author="Lane, Stefanie" w:date="2023-09-25T14:37:00Z"/>
                <w:moveFrom w:id="1038" w:author="Lane, Stefanie" w:date="2023-09-19T18:21:00Z"/>
              </w:rPr>
            </w:pPr>
            <w:moveFrom w:id="1039" w:author="Lane, Stefanie" w:date="2023-09-19T18:21:00Z">
              <w:del w:id="1040"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4B86B442" w14:textId="42F69F4F" w:rsidR="00A12125" w:rsidRPr="00A12125" w:rsidDel="00386A2F" w:rsidRDefault="00A12125" w:rsidP="00A12125">
            <w:pPr>
              <w:rPr>
                <w:del w:id="1041" w:author="Lane, Stefanie" w:date="2023-09-25T14:37:00Z"/>
                <w:moveFrom w:id="1042" w:author="Lane, Stefanie" w:date="2023-09-19T18:21:00Z"/>
              </w:rPr>
            </w:pPr>
            <w:moveFrom w:id="1043" w:author="Lane, Stefanie" w:date="2023-09-19T18:21:00Z">
              <w:del w:id="1044" w:author="Lane, Stefanie" w:date="2023-09-25T14:37:00Z">
                <w:r w:rsidRPr="00A12125" w:rsidDel="00386A2F">
                  <w:delText>18</w:delText>
                </w:r>
              </w:del>
            </w:moveFrom>
          </w:p>
        </w:tc>
        <w:tc>
          <w:tcPr>
            <w:tcW w:w="700" w:type="dxa"/>
            <w:tcBorders>
              <w:top w:val="nil"/>
              <w:left w:val="nil"/>
              <w:bottom w:val="nil"/>
              <w:right w:val="nil"/>
            </w:tcBorders>
            <w:shd w:val="clear" w:color="auto" w:fill="auto"/>
            <w:noWrap/>
            <w:vAlign w:val="bottom"/>
            <w:hideMark/>
          </w:tcPr>
          <w:p w14:paraId="09BE1FA5" w14:textId="673EEFC8" w:rsidR="00A12125" w:rsidRPr="00A12125" w:rsidDel="00386A2F" w:rsidRDefault="00A12125" w:rsidP="00A12125">
            <w:pPr>
              <w:rPr>
                <w:del w:id="1045" w:author="Lane, Stefanie" w:date="2023-09-25T14:37:00Z"/>
                <w:moveFrom w:id="1046" w:author="Lane, Stefanie" w:date="2023-09-19T18:21:00Z"/>
              </w:rPr>
            </w:pPr>
            <w:moveFrom w:id="1047" w:author="Lane, Stefanie" w:date="2023-09-19T18:21:00Z">
              <w:del w:id="1048"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5DD0C459" w14:textId="7481C6C3" w:rsidR="00A12125" w:rsidRPr="00A12125" w:rsidDel="00386A2F" w:rsidRDefault="00A12125" w:rsidP="00A12125">
            <w:pPr>
              <w:rPr>
                <w:del w:id="1049" w:author="Lane, Stefanie" w:date="2023-09-25T14:37:00Z"/>
                <w:moveFrom w:id="1050"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096825" w14:textId="3DAEE832" w:rsidR="00A12125" w:rsidRPr="00A12125" w:rsidDel="00386A2F" w:rsidRDefault="00A12125" w:rsidP="00A12125">
            <w:pPr>
              <w:rPr>
                <w:del w:id="1051" w:author="Lane, Stefanie" w:date="2023-09-25T14:37:00Z"/>
                <w:moveFrom w:id="1052" w:author="Lane, Stefanie" w:date="2023-09-19T18:21:00Z"/>
              </w:rPr>
            </w:pPr>
            <w:moveFrom w:id="1053" w:author="Lane, Stefanie" w:date="2023-09-19T18:21:00Z">
              <w:del w:id="1054" w:author="Lane, Stefanie" w:date="2023-09-25T14:37:00Z">
                <w:r w:rsidRPr="00A12125" w:rsidDel="00386A2F">
                  <w:delText>11.5</w:delText>
                </w:r>
              </w:del>
            </w:moveFrom>
          </w:p>
        </w:tc>
        <w:tc>
          <w:tcPr>
            <w:tcW w:w="800" w:type="dxa"/>
            <w:tcBorders>
              <w:top w:val="nil"/>
              <w:left w:val="nil"/>
              <w:bottom w:val="single" w:sz="4" w:space="0" w:color="auto"/>
              <w:right w:val="nil"/>
            </w:tcBorders>
            <w:shd w:val="clear" w:color="auto" w:fill="auto"/>
            <w:noWrap/>
            <w:vAlign w:val="bottom"/>
            <w:hideMark/>
          </w:tcPr>
          <w:p w14:paraId="5CED16CD" w14:textId="1AA4E000" w:rsidR="00A12125" w:rsidRPr="00A12125" w:rsidDel="00386A2F" w:rsidRDefault="00A12125" w:rsidP="00A12125">
            <w:pPr>
              <w:rPr>
                <w:del w:id="1055" w:author="Lane, Stefanie" w:date="2023-09-25T14:37:00Z"/>
                <w:moveFrom w:id="1056" w:author="Lane, Stefanie" w:date="2023-09-19T18:21:00Z"/>
              </w:rPr>
            </w:pPr>
            <w:moveFrom w:id="1057" w:author="Lane, Stefanie" w:date="2023-09-19T18:21:00Z">
              <w:del w:id="1058" w:author="Lane, Stefanie" w:date="2023-09-25T14:37:00Z">
                <w:r w:rsidRPr="00A12125" w:rsidDel="00386A2F">
                  <w:delText>2.9</w:delText>
                </w:r>
              </w:del>
            </w:moveFrom>
          </w:p>
        </w:tc>
        <w:tc>
          <w:tcPr>
            <w:tcW w:w="800" w:type="dxa"/>
            <w:tcBorders>
              <w:top w:val="nil"/>
              <w:left w:val="nil"/>
              <w:bottom w:val="single" w:sz="4" w:space="0" w:color="auto"/>
              <w:right w:val="nil"/>
            </w:tcBorders>
            <w:shd w:val="clear" w:color="auto" w:fill="auto"/>
            <w:noWrap/>
            <w:vAlign w:val="bottom"/>
            <w:hideMark/>
          </w:tcPr>
          <w:p w14:paraId="0E909BA1" w14:textId="173034D7" w:rsidR="00A12125" w:rsidRPr="00A12125" w:rsidDel="00386A2F" w:rsidRDefault="00A12125" w:rsidP="00A12125">
            <w:pPr>
              <w:rPr>
                <w:del w:id="1059" w:author="Lane, Stefanie" w:date="2023-09-25T14:37:00Z"/>
                <w:moveFrom w:id="1060" w:author="Lane, Stefanie" w:date="2023-09-19T18:21:00Z"/>
              </w:rPr>
            </w:pPr>
            <w:moveFrom w:id="1061" w:author="Lane, Stefanie" w:date="2023-09-19T18:21:00Z">
              <w:del w:id="1062" w:author="Lane, Stefanie" w:date="2023-09-25T14:37:00Z">
                <w:r w:rsidRPr="00A12125" w:rsidDel="00386A2F">
                  <w:delText>3.1</w:delText>
                </w:r>
              </w:del>
            </w:moveFrom>
          </w:p>
        </w:tc>
      </w:tr>
      <w:tr w:rsidR="00A12125" w:rsidRPr="00A12125" w:rsidDel="00386A2F" w14:paraId="0679E787" w14:textId="7C79661C" w:rsidTr="00405320">
        <w:trPr>
          <w:trHeight w:val="290"/>
          <w:jc w:val="center"/>
          <w:del w:id="106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5C5B5FFC" w:rsidR="00A12125" w:rsidRPr="00A12125" w:rsidDel="00386A2F" w:rsidRDefault="00A12125" w:rsidP="00A12125">
            <w:pPr>
              <w:rPr>
                <w:del w:id="1064" w:author="Lane, Stefanie" w:date="2023-09-25T14:37:00Z"/>
                <w:moveFrom w:id="1065" w:author="Lane, Stefanie" w:date="2023-09-19T18:21:00Z"/>
              </w:rPr>
            </w:pPr>
            <w:moveFrom w:id="1066" w:author="Lane, Stefanie" w:date="2023-09-19T18:21:00Z">
              <w:del w:id="1067"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33B1DBC8" w14:textId="5A8A9DAD" w:rsidR="00A12125" w:rsidRPr="00A12125" w:rsidDel="00386A2F" w:rsidRDefault="00A12125" w:rsidP="00A12125">
            <w:pPr>
              <w:rPr>
                <w:del w:id="1068" w:author="Lane, Stefanie" w:date="2023-09-25T14:37:00Z"/>
                <w:moveFrom w:id="1069" w:author="Lane, Stefanie" w:date="2023-09-19T18:21:00Z"/>
              </w:rPr>
            </w:pPr>
            <w:moveFrom w:id="1070" w:author="Lane, Stefanie" w:date="2023-09-19T18:21:00Z">
              <w:del w:id="1071"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4D7E5525" w:rsidR="00A12125" w:rsidRPr="00A12125" w:rsidDel="00386A2F" w:rsidRDefault="00A12125" w:rsidP="00A12125">
            <w:pPr>
              <w:rPr>
                <w:del w:id="1072" w:author="Lane, Stefanie" w:date="2023-09-25T14:37:00Z"/>
                <w:moveFrom w:id="1073" w:author="Lane, Stefanie" w:date="2023-09-19T18:21:00Z"/>
              </w:rPr>
            </w:pPr>
            <w:moveFrom w:id="1074" w:author="Lane, Stefanie" w:date="2023-09-19T18:21:00Z">
              <w:del w:id="1075"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1DDDC5F1" w14:textId="02955BF0" w:rsidR="00A12125" w:rsidRPr="00A12125" w:rsidDel="00386A2F" w:rsidRDefault="00A12125" w:rsidP="00A12125">
            <w:pPr>
              <w:rPr>
                <w:del w:id="1076" w:author="Lane, Stefanie" w:date="2023-09-25T14:37:00Z"/>
                <w:moveFrom w:id="107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5FFF7761" w14:textId="67216DCF" w:rsidR="00A12125" w:rsidRPr="00A12125" w:rsidDel="00386A2F" w:rsidRDefault="00A12125" w:rsidP="00A12125">
            <w:pPr>
              <w:rPr>
                <w:del w:id="1078" w:author="Lane, Stefanie" w:date="2023-09-25T14:37:00Z"/>
                <w:moveFrom w:id="1079" w:author="Lane, Stefanie" w:date="2023-09-19T18:21:00Z"/>
              </w:rPr>
            </w:pPr>
            <w:moveFrom w:id="1080" w:author="Lane, Stefanie" w:date="2023-09-19T18:21:00Z">
              <w:del w:id="1081" w:author="Lane, Stefanie" w:date="2023-09-25T14:37:00Z">
                <w:r w:rsidRPr="00A12125" w:rsidDel="00386A2F">
                  <w:delText>10.5</w:delText>
                </w:r>
              </w:del>
            </w:moveFrom>
          </w:p>
        </w:tc>
        <w:tc>
          <w:tcPr>
            <w:tcW w:w="800" w:type="dxa"/>
            <w:tcBorders>
              <w:top w:val="nil"/>
              <w:left w:val="nil"/>
              <w:bottom w:val="single" w:sz="4" w:space="0" w:color="auto"/>
              <w:right w:val="nil"/>
            </w:tcBorders>
            <w:shd w:val="clear" w:color="auto" w:fill="auto"/>
            <w:noWrap/>
            <w:vAlign w:val="bottom"/>
            <w:hideMark/>
          </w:tcPr>
          <w:p w14:paraId="6693B35B" w14:textId="777F416A" w:rsidR="00A12125" w:rsidRPr="00A12125" w:rsidDel="00386A2F" w:rsidRDefault="00A12125" w:rsidP="00A12125">
            <w:pPr>
              <w:rPr>
                <w:del w:id="1082" w:author="Lane, Stefanie" w:date="2023-09-25T14:37:00Z"/>
                <w:moveFrom w:id="1083" w:author="Lane, Stefanie" w:date="2023-09-19T18:21:00Z"/>
              </w:rPr>
            </w:pPr>
            <w:moveFrom w:id="1084" w:author="Lane, Stefanie" w:date="2023-09-19T18:21:00Z">
              <w:del w:id="1085" w:author="Lane, Stefanie" w:date="2023-09-25T14:37:00Z">
                <w:r w:rsidRPr="00A12125" w:rsidDel="00386A2F">
                  <w:delText>1.9</w:delText>
                </w:r>
              </w:del>
            </w:moveFrom>
          </w:p>
        </w:tc>
        <w:tc>
          <w:tcPr>
            <w:tcW w:w="800" w:type="dxa"/>
            <w:tcBorders>
              <w:top w:val="nil"/>
              <w:left w:val="nil"/>
              <w:bottom w:val="single" w:sz="4" w:space="0" w:color="auto"/>
              <w:right w:val="nil"/>
            </w:tcBorders>
            <w:shd w:val="clear" w:color="auto" w:fill="auto"/>
            <w:noWrap/>
            <w:vAlign w:val="bottom"/>
            <w:hideMark/>
          </w:tcPr>
          <w:p w14:paraId="4B549235" w14:textId="7FDA804F" w:rsidR="00A12125" w:rsidRPr="00A12125" w:rsidDel="00386A2F" w:rsidRDefault="00A12125" w:rsidP="00A12125">
            <w:pPr>
              <w:rPr>
                <w:del w:id="1086" w:author="Lane, Stefanie" w:date="2023-09-25T14:37:00Z"/>
                <w:moveFrom w:id="1087" w:author="Lane, Stefanie" w:date="2023-09-19T18:21:00Z"/>
              </w:rPr>
            </w:pPr>
            <w:moveFrom w:id="1088" w:author="Lane, Stefanie" w:date="2023-09-19T18:21:00Z">
              <w:del w:id="1089" w:author="Lane, Stefanie" w:date="2023-09-25T14:37:00Z">
                <w:r w:rsidRPr="00A12125" w:rsidDel="00386A2F">
                  <w:delText>3.3</w:delText>
                </w:r>
              </w:del>
            </w:moveFrom>
          </w:p>
        </w:tc>
      </w:tr>
      <w:tr w:rsidR="00A12125" w:rsidRPr="00A12125" w:rsidDel="00386A2F" w14:paraId="3312DAC9" w14:textId="3A68A59A" w:rsidTr="00405320">
        <w:trPr>
          <w:trHeight w:val="200"/>
          <w:jc w:val="center"/>
          <w:del w:id="1090" w:author="Lane, Stefanie" w:date="2023-09-25T14:37:00Z"/>
        </w:trPr>
        <w:tc>
          <w:tcPr>
            <w:tcW w:w="1080" w:type="dxa"/>
            <w:tcBorders>
              <w:top w:val="nil"/>
              <w:left w:val="nil"/>
              <w:bottom w:val="nil"/>
              <w:right w:val="nil"/>
            </w:tcBorders>
            <w:shd w:val="clear" w:color="auto" w:fill="auto"/>
            <w:noWrap/>
            <w:vAlign w:val="bottom"/>
            <w:hideMark/>
          </w:tcPr>
          <w:p w14:paraId="0DB3EB94" w14:textId="584F337C" w:rsidR="00A12125" w:rsidRPr="00A12125" w:rsidDel="00386A2F" w:rsidRDefault="00A12125" w:rsidP="00A12125">
            <w:pPr>
              <w:rPr>
                <w:del w:id="1091" w:author="Lane, Stefanie" w:date="2023-09-25T14:37:00Z"/>
                <w:moveFrom w:id="1092" w:author="Lane, Stefanie" w:date="2023-09-19T18:21:00Z"/>
              </w:rPr>
            </w:pPr>
          </w:p>
        </w:tc>
        <w:tc>
          <w:tcPr>
            <w:tcW w:w="840" w:type="dxa"/>
            <w:tcBorders>
              <w:top w:val="nil"/>
              <w:left w:val="nil"/>
              <w:bottom w:val="nil"/>
              <w:right w:val="nil"/>
            </w:tcBorders>
            <w:shd w:val="clear" w:color="auto" w:fill="auto"/>
            <w:noWrap/>
            <w:vAlign w:val="bottom"/>
            <w:hideMark/>
          </w:tcPr>
          <w:p w14:paraId="4A6155D2" w14:textId="71770ADD" w:rsidR="00A12125" w:rsidRPr="00A12125" w:rsidDel="00386A2F" w:rsidRDefault="00A12125" w:rsidP="00A12125">
            <w:pPr>
              <w:rPr>
                <w:del w:id="1093" w:author="Lane, Stefanie" w:date="2023-09-25T14:37:00Z"/>
                <w:moveFrom w:id="1094" w:author="Lane, Stefanie" w:date="2023-09-19T18:21:00Z"/>
              </w:rPr>
            </w:pPr>
          </w:p>
        </w:tc>
        <w:tc>
          <w:tcPr>
            <w:tcW w:w="700" w:type="dxa"/>
            <w:tcBorders>
              <w:top w:val="nil"/>
              <w:left w:val="nil"/>
              <w:bottom w:val="nil"/>
              <w:right w:val="nil"/>
            </w:tcBorders>
            <w:shd w:val="clear" w:color="auto" w:fill="auto"/>
            <w:noWrap/>
            <w:vAlign w:val="bottom"/>
            <w:hideMark/>
          </w:tcPr>
          <w:p w14:paraId="132636F4" w14:textId="7EE8B2EC" w:rsidR="00A12125" w:rsidRPr="00A12125" w:rsidDel="00386A2F" w:rsidRDefault="00A12125" w:rsidP="00A12125">
            <w:pPr>
              <w:rPr>
                <w:del w:id="1095" w:author="Lane, Stefanie" w:date="2023-09-25T14:37:00Z"/>
                <w:moveFrom w:id="1096" w:author="Lane, Stefanie" w:date="2023-09-19T18:21:00Z"/>
              </w:rPr>
            </w:pPr>
          </w:p>
        </w:tc>
        <w:tc>
          <w:tcPr>
            <w:tcW w:w="300" w:type="dxa"/>
            <w:tcBorders>
              <w:top w:val="nil"/>
              <w:left w:val="nil"/>
              <w:bottom w:val="nil"/>
              <w:right w:val="nil"/>
            </w:tcBorders>
            <w:shd w:val="clear" w:color="auto" w:fill="auto"/>
            <w:noWrap/>
            <w:vAlign w:val="bottom"/>
            <w:hideMark/>
          </w:tcPr>
          <w:p w14:paraId="3C16E411" w14:textId="402504A4" w:rsidR="00A12125" w:rsidRPr="00A12125" w:rsidDel="00386A2F" w:rsidRDefault="00A12125" w:rsidP="00A12125">
            <w:pPr>
              <w:rPr>
                <w:del w:id="1097" w:author="Lane, Stefanie" w:date="2023-09-25T14:37:00Z"/>
                <w:moveFrom w:id="1098" w:author="Lane, Stefanie" w:date="2023-09-19T18:21:00Z"/>
              </w:rPr>
            </w:pPr>
          </w:p>
        </w:tc>
        <w:tc>
          <w:tcPr>
            <w:tcW w:w="800" w:type="dxa"/>
            <w:tcBorders>
              <w:top w:val="nil"/>
              <w:left w:val="nil"/>
              <w:bottom w:val="nil"/>
              <w:right w:val="nil"/>
            </w:tcBorders>
            <w:shd w:val="clear" w:color="auto" w:fill="auto"/>
            <w:noWrap/>
            <w:vAlign w:val="bottom"/>
            <w:hideMark/>
          </w:tcPr>
          <w:p w14:paraId="55382735" w14:textId="672FD99F" w:rsidR="00A12125" w:rsidRPr="00A12125" w:rsidDel="00386A2F" w:rsidRDefault="00A12125" w:rsidP="00A12125">
            <w:pPr>
              <w:rPr>
                <w:del w:id="1099" w:author="Lane, Stefanie" w:date="2023-09-25T14:37:00Z"/>
                <w:moveFrom w:id="1100" w:author="Lane, Stefanie" w:date="2023-09-19T18:21:00Z"/>
              </w:rPr>
            </w:pPr>
          </w:p>
        </w:tc>
        <w:tc>
          <w:tcPr>
            <w:tcW w:w="800" w:type="dxa"/>
            <w:tcBorders>
              <w:top w:val="nil"/>
              <w:left w:val="nil"/>
              <w:bottom w:val="nil"/>
              <w:right w:val="nil"/>
            </w:tcBorders>
            <w:shd w:val="clear" w:color="auto" w:fill="auto"/>
            <w:noWrap/>
            <w:vAlign w:val="bottom"/>
            <w:hideMark/>
          </w:tcPr>
          <w:p w14:paraId="6644FD95" w14:textId="31BCA4FE" w:rsidR="00A12125" w:rsidRPr="00A12125" w:rsidDel="00386A2F" w:rsidRDefault="00A12125" w:rsidP="00A12125">
            <w:pPr>
              <w:rPr>
                <w:del w:id="1101" w:author="Lane, Stefanie" w:date="2023-09-25T14:37:00Z"/>
                <w:moveFrom w:id="1102" w:author="Lane, Stefanie" w:date="2023-09-19T18:21:00Z"/>
              </w:rPr>
            </w:pPr>
          </w:p>
        </w:tc>
        <w:tc>
          <w:tcPr>
            <w:tcW w:w="800" w:type="dxa"/>
            <w:tcBorders>
              <w:top w:val="nil"/>
              <w:left w:val="nil"/>
              <w:bottom w:val="nil"/>
              <w:right w:val="nil"/>
            </w:tcBorders>
            <w:shd w:val="clear" w:color="auto" w:fill="auto"/>
            <w:noWrap/>
            <w:vAlign w:val="bottom"/>
            <w:hideMark/>
          </w:tcPr>
          <w:p w14:paraId="7FC13B74" w14:textId="2D128442" w:rsidR="00A12125" w:rsidRPr="00A12125" w:rsidDel="00386A2F" w:rsidRDefault="00A12125" w:rsidP="00A12125">
            <w:pPr>
              <w:rPr>
                <w:del w:id="1103" w:author="Lane, Stefanie" w:date="2023-09-25T14:37:00Z"/>
                <w:moveFrom w:id="1104" w:author="Lane, Stefanie" w:date="2023-09-19T18:21:00Z"/>
              </w:rPr>
            </w:pPr>
          </w:p>
        </w:tc>
      </w:tr>
      <w:tr w:rsidR="00A12125" w:rsidRPr="00A12125" w:rsidDel="00386A2F" w14:paraId="25E37438" w14:textId="14EB1E2F" w:rsidTr="00405320">
        <w:trPr>
          <w:trHeight w:val="290"/>
          <w:jc w:val="center"/>
          <w:del w:id="1105" w:author="Lane, Stefanie" w:date="2023-09-25T14:37:00Z"/>
        </w:trPr>
        <w:tc>
          <w:tcPr>
            <w:tcW w:w="1080" w:type="dxa"/>
            <w:tcBorders>
              <w:top w:val="nil"/>
              <w:left w:val="nil"/>
              <w:bottom w:val="nil"/>
              <w:right w:val="nil"/>
            </w:tcBorders>
            <w:shd w:val="clear" w:color="auto" w:fill="auto"/>
            <w:noWrap/>
            <w:vAlign w:val="bottom"/>
            <w:hideMark/>
          </w:tcPr>
          <w:p w14:paraId="75601E6B" w14:textId="06690ACC" w:rsidR="00A12125" w:rsidRPr="00A12125" w:rsidDel="00386A2F" w:rsidRDefault="00A12125" w:rsidP="00A12125">
            <w:pPr>
              <w:rPr>
                <w:del w:id="1106" w:author="Lane, Stefanie" w:date="2023-09-25T14:37:00Z"/>
                <w:moveFrom w:id="1107" w:author="Lane, Stefanie" w:date="2023-09-19T18:21:00Z"/>
                <w:b/>
                <w:bCs/>
              </w:rPr>
            </w:pPr>
            <w:moveFrom w:id="1108" w:author="Lane, Stefanie" w:date="2023-09-19T18:21:00Z">
              <w:del w:id="1109" w:author="Lane, Stefanie" w:date="2023-09-25T14:37:00Z">
                <w:r w:rsidRPr="00A12125" w:rsidDel="00386A2F">
                  <w:rPr>
                    <w:b/>
                    <w:bCs/>
                  </w:rPr>
                  <w:delText>Total</w:delText>
                </w:r>
              </w:del>
            </w:moveFrom>
          </w:p>
        </w:tc>
        <w:tc>
          <w:tcPr>
            <w:tcW w:w="840" w:type="dxa"/>
            <w:tcBorders>
              <w:top w:val="nil"/>
              <w:left w:val="nil"/>
              <w:bottom w:val="nil"/>
              <w:right w:val="nil"/>
            </w:tcBorders>
            <w:shd w:val="clear" w:color="auto" w:fill="auto"/>
            <w:noWrap/>
            <w:vAlign w:val="bottom"/>
            <w:hideMark/>
          </w:tcPr>
          <w:p w14:paraId="037BE111" w14:textId="06CFEBA3" w:rsidR="00A12125" w:rsidRPr="00A12125" w:rsidDel="00386A2F" w:rsidRDefault="00A12125" w:rsidP="00A12125">
            <w:pPr>
              <w:rPr>
                <w:del w:id="1110" w:author="Lane, Stefanie" w:date="2023-09-25T14:37:00Z"/>
                <w:moveFrom w:id="1111" w:author="Lane, Stefanie" w:date="2023-09-19T18:21:00Z"/>
                <w:b/>
                <w:bCs/>
              </w:rPr>
            </w:pPr>
          </w:p>
        </w:tc>
        <w:tc>
          <w:tcPr>
            <w:tcW w:w="700" w:type="dxa"/>
            <w:tcBorders>
              <w:top w:val="nil"/>
              <w:left w:val="nil"/>
              <w:bottom w:val="nil"/>
              <w:right w:val="nil"/>
            </w:tcBorders>
            <w:shd w:val="clear" w:color="auto" w:fill="auto"/>
            <w:noWrap/>
            <w:vAlign w:val="bottom"/>
            <w:hideMark/>
          </w:tcPr>
          <w:p w14:paraId="4275F5C2" w14:textId="718F702D" w:rsidR="00A12125" w:rsidRPr="00A12125" w:rsidDel="00386A2F" w:rsidRDefault="00A12125" w:rsidP="00A12125">
            <w:pPr>
              <w:rPr>
                <w:del w:id="1112" w:author="Lane, Stefanie" w:date="2023-09-25T14:37:00Z"/>
                <w:moveFrom w:id="1113" w:author="Lane, Stefanie" w:date="2023-09-19T18:21:00Z"/>
              </w:rPr>
            </w:pPr>
          </w:p>
        </w:tc>
        <w:tc>
          <w:tcPr>
            <w:tcW w:w="300" w:type="dxa"/>
            <w:tcBorders>
              <w:top w:val="nil"/>
              <w:left w:val="nil"/>
              <w:bottom w:val="nil"/>
              <w:right w:val="nil"/>
            </w:tcBorders>
            <w:shd w:val="clear" w:color="auto" w:fill="auto"/>
            <w:noWrap/>
            <w:vAlign w:val="bottom"/>
            <w:hideMark/>
          </w:tcPr>
          <w:p w14:paraId="4261F03D" w14:textId="26CF75BF" w:rsidR="00A12125" w:rsidRPr="00A12125" w:rsidDel="00386A2F" w:rsidRDefault="00A12125" w:rsidP="00A12125">
            <w:pPr>
              <w:rPr>
                <w:del w:id="1114" w:author="Lane, Stefanie" w:date="2023-09-25T14:37:00Z"/>
                <w:moveFrom w:id="1115" w:author="Lane, Stefanie" w:date="2023-09-19T18:21:00Z"/>
              </w:rPr>
            </w:pPr>
          </w:p>
        </w:tc>
        <w:tc>
          <w:tcPr>
            <w:tcW w:w="800" w:type="dxa"/>
            <w:tcBorders>
              <w:top w:val="nil"/>
              <w:left w:val="nil"/>
              <w:bottom w:val="nil"/>
              <w:right w:val="nil"/>
            </w:tcBorders>
            <w:shd w:val="clear" w:color="auto" w:fill="auto"/>
            <w:noWrap/>
            <w:vAlign w:val="bottom"/>
            <w:hideMark/>
          </w:tcPr>
          <w:p w14:paraId="424A290E" w14:textId="7FE4DC8D" w:rsidR="00A12125" w:rsidRPr="00A12125" w:rsidDel="00386A2F" w:rsidRDefault="00A12125" w:rsidP="00A12125">
            <w:pPr>
              <w:rPr>
                <w:del w:id="1116" w:author="Lane, Stefanie" w:date="2023-09-25T14:37:00Z"/>
                <w:moveFrom w:id="1117" w:author="Lane, Stefanie" w:date="2023-09-19T18:21:00Z"/>
              </w:rPr>
            </w:pPr>
          </w:p>
        </w:tc>
        <w:tc>
          <w:tcPr>
            <w:tcW w:w="800" w:type="dxa"/>
            <w:tcBorders>
              <w:top w:val="nil"/>
              <w:left w:val="nil"/>
              <w:bottom w:val="nil"/>
              <w:right w:val="nil"/>
            </w:tcBorders>
            <w:shd w:val="clear" w:color="auto" w:fill="auto"/>
            <w:noWrap/>
            <w:vAlign w:val="bottom"/>
            <w:hideMark/>
          </w:tcPr>
          <w:p w14:paraId="3215D035" w14:textId="09EE07F5" w:rsidR="00A12125" w:rsidRPr="00A12125" w:rsidDel="00386A2F" w:rsidRDefault="00A12125" w:rsidP="00A12125">
            <w:pPr>
              <w:rPr>
                <w:del w:id="1118" w:author="Lane, Stefanie" w:date="2023-09-25T14:37:00Z"/>
                <w:moveFrom w:id="1119" w:author="Lane, Stefanie" w:date="2023-09-19T18:21:00Z"/>
              </w:rPr>
            </w:pPr>
          </w:p>
        </w:tc>
        <w:tc>
          <w:tcPr>
            <w:tcW w:w="800" w:type="dxa"/>
            <w:tcBorders>
              <w:top w:val="nil"/>
              <w:left w:val="nil"/>
              <w:bottom w:val="nil"/>
              <w:right w:val="nil"/>
            </w:tcBorders>
            <w:shd w:val="clear" w:color="auto" w:fill="auto"/>
            <w:noWrap/>
            <w:vAlign w:val="bottom"/>
            <w:hideMark/>
          </w:tcPr>
          <w:p w14:paraId="09E15E18" w14:textId="0BB409DD" w:rsidR="00A12125" w:rsidRPr="00A12125" w:rsidDel="00386A2F" w:rsidRDefault="00A12125" w:rsidP="00A12125">
            <w:pPr>
              <w:rPr>
                <w:del w:id="1120" w:author="Lane, Stefanie" w:date="2023-09-25T14:37:00Z"/>
                <w:moveFrom w:id="1121" w:author="Lane, Stefanie" w:date="2023-09-19T18:21:00Z"/>
              </w:rPr>
            </w:pPr>
          </w:p>
        </w:tc>
      </w:tr>
      <w:tr w:rsidR="00A12125" w:rsidRPr="00A12125" w:rsidDel="00386A2F" w14:paraId="7D9E0268" w14:textId="03FE8984" w:rsidTr="00405320">
        <w:trPr>
          <w:trHeight w:val="290"/>
          <w:jc w:val="center"/>
          <w:del w:id="1122"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41EF5628" w:rsidR="00A12125" w:rsidRPr="00A12125" w:rsidDel="00386A2F" w:rsidRDefault="00A12125" w:rsidP="00A12125">
            <w:pPr>
              <w:rPr>
                <w:del w:id="1123" w:author="Lane, Stefanie" w:date="2023-09-25T14:37:00Z"/>
                <w:moveFrom w:id="1124" w:author="Lane, Stefanie" w:date="2023-09-19T18:21:00Z"/>
              </w:rPr>
            </w:pPr>
            <w:moveFrom w:id="1125" w:author="Lane, Stefanie" w:date="2023-09-19T18:21:00Z">
              <w:del w:id="1126" w:author="Lane, Stefanie" w:date="2023-09-25T14:37:00Z">
                <w:r w:rsidRPr="00A12125" w:rsidDel="00386A2F">
                  <w:lastRenderedPageBreak/>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5C7DA26D" w:rsidR="00A12125" w:rsidRPr="00A12125" w:rsidDel="00386A2F" w:rsidRDefault="00A12125" w:rsidP="00A12125">
            <w:pPr>
              <w:rPr>
                <w:del w:id="1127" w:author="Lane, Stefanie" w:date="2023-09-25T14:37:00Z"/>
                <w:moveFrom w:id="1128" w:author="Lane, Stefanie" w:date="2023-09-19T18:21:00Z"/>
              </w:rPr>
            </w:pPr>
            <w:moveFrom w:id="1129" w:author="Lane, Stefanie" w:date="2023-09-19T18:21:00Z">
              <w:del w:id="1130" w:author="Lane, Stefanie" w:date="2023-09-25T14:37:00Z">
                <w:r w:rsidRPr="00A12125" w:rsidDel="00386A2F">
                  <w:delText>82</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099C0095" w:rsidR="00A12125" w:rsidRPr="00A12125" w:rsidDel="00386A2F" w:rsidRDefault="00A12125" w:rsidP="00A12125">
            <w:pPr>
              <w:rPr>
                <w:del w:id="1131" w:author="Lane, Stefanie" w:date="2023-09-25T14:37:00Z"/>
                <w:moveFrom w:id="1132" w:author="Lane, Stefanie" w:date="2023-09-19T18:21:00Z"/>
              </w:rPr>
            </w:pPr>
            <w:moveFrom w:id="1133" w:author="Lane, Stefanie" w:date="2023-09-19T18:21:00Z">
              <w:del w:id="1134" w:author="Lane, Stefanie" w:date="2023-09-25T14:37:00Z">
                <w:r w:rsidRPr="00A12125" w:rsidDel="00386A2F">
                  <w:delText>48</w:delText>
                </w:r>
              </w:del>
            </w:moveFrom>
          </w:p>
        </w:tc>
        <w:tc>
          <w:tcPr>
            <w:tcW w:w="300" w:type="dxa"/>
            <w:tcBorders>
              <w:top w:val="nil"/>
              <w:left w:val="nil"/>
              <w:bottom w:val="nil"/>
              <w:right w:val="nil"/>
            </w:tcBorders>
            <w:shd w:val="clear" w:color="auto" w:fill="auto"/>
            <w:noWrap/>
            <w:vAlign w:val="bottom"/>
            <w:hideMark/>
          </w:tcPr>
          <w:p w14:paraId="542D5E7B" w14:textId="40CF17CA" w:rsidR="00A12125" w:rsidRPr="00A12125" w:rsidDel="00386A2F" w:rsidRDefault="00A12125" w:rsidP="00A12125">
            <w:pPr>
              <w:rPr>
                <w:del w:id="1135" w:author="Lane, Stefanie" w:date="2023-09-25T14:37:00Z"/>
                <w:moveFrom w:id="1136"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500D4CF5" w:rsidR="00A12125" w:rsidRPr="00A12125" w:rsidDel="00386A2F" w:rsidRDefault="00A12125" w:rsidP="00A12125">
            <w:pPr>
              <w:rPr>
                <w:del w:id="1137" w:author="Lane, Stefanie" w:date="2023-09-25T14:37:00Z"/>
                <w:moveFrom w:id="1138" w:author="Lane, Stefanie" w:date="2023-09-19T18:21:00Z"/>
              </w:rPr>
            </w:pPr>
            <w:moveFrom w:id="1139" w:author="Lane, Stefanie" w:date="2023-09-19T18:21:00Z">
              <w:del w:id="1140" w:author="Lane, Stefanie" w:date="2023-09-25T14:37:00Z">
                <w:r w:rsidRPr="00A12125" w:rsidDel="00386A2F">
                  <w:delText>10.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35FE98F2" w:rsidR="00A12125" w:rsidRPr="00A12125" w:rsidDel="00386A2F" w:rsidRDefault="00A12125" w:rsidP="00A12125">
            <w:pPr>
              <w:rPr>
                <w:del w:id="1141" w:author="Lane, Stefanie" w:date="2023-09-25T14:37:00Z"/>
                <w:moveFrom w:id="1142" w:author="Lane, Stefanie" w:date="2023-09-19T18:21:00Z"/>
              </w:rPr>
            </w:pPr>
            <w:moveFrom w:id="1143" w:author="Lane, Stefanie" w:date="2023-09-19T18:21:00Z">
              <w:del w:id="1144" w:author="Lane, Stefanie" w:date="2023-09-25T14:37:00Z">
                <w:r w:rsidRPr="00A12125" w:rsidDel="00386A2F">
                  <w:delText>3.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0741D7C0" w:rsidR="00A12125" w:rsidRPr="00A12125" w:rsidDel="00386A2F" w:rsidRDefault="00A12125" w:rsidP="00A12125">
            <w:pPr>
              <w:rPr>
                <w:del w:id="1145" w:author="Lane, Stefanie" w:date="2023-09-25T14:37:00Z"/>
                <w:moveFrom w:id="1146" w:author="Lane, Stefanie" w:date="2023-09-19T18:21:00Z"/>
              </w:rPr>
            </w:pPr>
            <w:moveFrom w:id="1147" w:author="Lane, Stefanie" w:date="2023-09-19T18:21:00Z">
              <w:del w:id="1148" w:author="Lane, Stefanie" w:date="2023-09-25T14:37:00Z">
                <w:r w:rsidRPr="00A12125" w:rsidDel="00386A2F">
                  <w:delText>4.8</w:delText>
                </w:r>
              </w:del>
            </w:moveFrom>
          </w:p>
        </w:tc>
      </w:tr>
      <w:tr w:rsidR="00A12125" w:rsidRPr="00A12125" w:rsidDel="00386A2F" w14:paraId="5332DB15" w14:textId="179A81EA" w:rsidTr="00405320">
        <w:trPr>
          <w:trHeight w:val="290"/>
          <w:jc w:val="center"/>
          <w:del w:id="1149" w:author="Lane, Stefanie" w:date="2023-09-25T14:37:00Z"/>
        </w:trPr>
        <w:tc>
          <w:tcPr>
            <w:tcW w:w="1080" w:type="dxa"/>
            <w:tcBorders>
              <w:top w:val="nil"/>
              <w:left w:val="nil"/>
              <w:bottom w:val="nil"/>
              <w:right w:val="nil"/>
            </w:tcBorders>
            <w:shd w:val="clear" w:color="auto" w:fill="auto"/>
            <w:noWrap/>
            <w:vAlign w:val="bottom"/>
            <w:hideMark/>
          </w:tcPr>
          <w:p w14:paraId="31CF57ED" w14:textId="0F88B65D" w:rsidR="00A12125" w:rsidRPr="00A12125" w:rsidDel="00386A2F" w:rsidRDefault="00A12125" w:rsidP="00A12125">
            <w:pPr>
              <w:rPr>
                <w:del w:id="1150" w:author="Lane, Stefanie" w:date="2023-09-25T14:37:00Z"/>
                <w:moveFrom w:id="1151" w:author="Lane, Stefanie" w:date="2023-09-19T18:21:00Z"/>
              </w:rPr>
            </w:pPr>
            <w:moveFrom w:id="1152" w:author="Lane, Stefanie" w:date="2023-09-19T18:21:00Z">
              <w:del w:id="1153"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7A6CFA95" w14:textId="55515A7D" w:rsidR="00A12125" w:rsidRPr="00A12125" w:rsidDel="00386A2F" w:rsidRDefault="00A12125" w:rsidP="00A12125">
            <w:pPr>
              <w:rPr>
                <w:del w:id="1154" w:author="Lane, Stefanie" w:date="2023-09-25T14:37:00Z"/>
                <w:moveFrom w:id="1155" w:author="Lane, Stefanie" w:date="2023-09-19T18:21:00Z"/>
              </w:rPr>
            </w:pPr>
            <w:moveFrom w:id="1156" w:author="Lane, Stefanie" w:date="2023-09-19T18:21:00Z">
              <w:del w:id="1157" w:author="Lane, Stefanie" w:date="2023-09-25T14:37:00Z">
                <w:r w:rsidRPr="00A12125" w:rsidDel="00386A2F">
                  <w:delText>82</w:delText>
                </w:r>
              </w:del>
            </w:moveFrom>
          </w:p>
        </w:tc>
        <w:tc>
          <w:tcPr>
            <w:tcW w:w="700" w:type="dxa"/>
            <w:tcBorders>
              <w:top w:val="nil"/>
              <w:left w:val="nil"/>
              <w:bottom w:val="nil"/>
              <w:right w:val="nil"/>
            </w:tcBorders>
            <w:shd w:val="clear" w:color="auto" w:fill="auto"/>
            <w:noWrap/>
            <w:vAlign w:val="bottom"/>
            <w:hideMark/>
          </w:tcPr>
          <w:p w14:paraId="41D61E04" w14:textId="5BA849C3" w:rsidR="00A12125" w:rsidRPr="00A12125" w:rsidDel="00386A2F" w:rsidRDefault="00A12125" w:rsidP="00A12125">
            <w:pPr>
              <w:rPr>
                <w:del w:id="1158" w:author="Lane, Stefanie" w:date="2023-09-25T14:37:00Z"/>
                <w:moveFrom w:id="1159" w:author="Lane, Stefanie" w:date="2023-09-19T18:21:00Z"/>
              </w:rPr>
            </w:pPr>
            <w:moveFrom w:id="1160" w:author="Lane, Stefanie" w:date="2023-09-19T18:21:00Z">
              <w:del w:id="1161"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4E4A4AE8" w14:textId="6222967A" w:rsidR="00A12125" w:rsidRPr="00A12125" w:rsidDel="00386A2F" w:rsidRDefault="00A12125" w:rsidP="00A12125">
            <w:pPr>
              <w:rPr>
                <w:del w:id="1162" w:author="Lane, Stefanie" w:date="2023-09-25T14:37:00Z"/>
                <w:moveFrom w:id="1163" w:author="Lane, Stefanie" w:date="2023-09-19T18:21:00Z"/>
              </w:rPr>
            </w:pPr>
          </w:p>
        </w:tc>
        <w:tc>
          <w:tcPr>
            <w:tcW w:w="800" w:type="dxa"/>
            <w:tcBorders>
              <w:top w:val="nil"/>
              <w:left w:val="nil"/>
              <w:bottom w:val="nil"/>
              <w:right w:val="nil"/>
            </w:tcBorders>
            <w:shd w:val="clear" w:color="auto" w:fill="auto"/>
            <w:noWrap/>
            <w:vAlign w:val="bottom"/>
            <w:hideMark/>
          </w:tcPr>
          <w:p w14:paraId="13287CC0" w14:textId="19647C3E" w:rsidR="00A12125" w:rsidRPr="00A12125" w:rsidDel="00386A2F" w:rsidRDefault="00A12125" w:rsidP="00A12125">
            <w:pPr>
              <w:rPr>
                <w:del w:id="1164" w:author="Lane, Stefanie" w:date="2023-09-25T14:37:00Z"/>
                <w:moveFrom w:id="1165" w:author="Lane, Stefanie" w:date="2023-09-19T18:21:00Z"/>
              </w:rPr>
            </w:pPr>
            <w:moveFrom w:id="1166" w:author="Lane, Stefanie" w:date="2023-09-19T18:21:00Z">
              <w:del w:id="1167" w:author="Lane, Stefanie" w:date="2023-09-25T14:37:00Z">
                <w:r w:rsidRPr="00A12125" w:rsidDel="00386A2F">
                  <w:delText>9.6</w:delText>
                </w:r>
              </w:del>
            </w:moveFrom>
          </w:p>
        </w:tc>
        <w:tc>
          <w:tcPr>
            <w:tcW w:w="800" w:type="dxa"/>
            <w:tcBorders>
              <w:top w:val="nil"/>
              <w:left w:val="nil"/>
              <w:bottom w:val="nil"/>
              <w:right w:val="nil"/>
            </w:tcBorders>
            <w:shd w:val="clear" w:color="auto" w:fill="auto"/>
            <w:noWrap/>
            <w:vAlign w:val="bottom"/>
            <w:hideMark/>
          </w:tcPr>
          <w:p w14:paraId="13469CC2" w14:textId="5C4BAFD9" w:rsidR="00A12125" w:rsidRPr="00A12125" w:rsidDel="00386A2F" w:rsidRDefault="00A12125" w:rsidP="00A12125">
            <w:pPr>
              <w:rPr>
                <w:del w:id="1168" w:author="Lane, Stefanie" w:date="2023-09-25T14:37:00Z"/>
                <w:moveFrom w:id="1169" w:author="Lane, Stefanie" w:date="2023-09-19T18:21:00Z"/>
              </w:rPr>
            </w:pPr>
            <w:moveFrom w:id="1170" w:author="Lane, Stefanie" w:date="2023-09-19T18:21:00Z">
              <w:del w:id="1171" w:author="Lane, Stefanie" w:date="2023-09-25T14:37:00Z">
                <w:r w:rsidRPr="00A12125" w:rsidDel="00386A2F">
                  <w:delText>3.3</w:delText>
                </w:r>
              </w:del>
            </w:moveFrom>
          </w:p>
        </w:tc>
        <w:tc>
          <w:tcPr>
            <w:tcW w:w="800" w:type="dxa"/>
            <w:tcBorders>
              <w:top w:val="nil"/>
              <w:left w:val="nil"/>
              <w:bottom w:val="nil"/>
              <w:right w:val="nil"/>
            </w:tcBorders>
            <w:shd w:val="clear" w:color="auto" w:fill="auto"/>
            <w:noWrap/>
            <w:vAlign w:val="bottom"/>
            <w:hideMark/>
          </w:tcPr>
          <w:p w14:paraId="16F86B23" w14:textId="208B35C5" w:rsidR="00A12125" w:rsidRPr="00A12125" w:rsidDel="00386A2F" w:rsidRDefault="00A12125" w:rsidP="00A12125">
            <w:pPr>
              <w:rPr>
                <w:del w:id="1172" w:author="Lane, Stefanie" w:date="2023-09-25T14:37:00Z"/>
                <w:moveFrom w:id="1173" w:author="Lane, Stefanie" w:date="2023-09-19T18:21:00Z"/>
              </w:rPr>
            </w:pPr>
            <w:moveFrom w:id="1174" w:author="Lane, Stefanie" w:date="2023-09-19T18:21:00Z">
              <w:del w:id="1175" w:author="Lane, Stefanie" w:date="2023-09-25T14:37:00Z">
                <w:r w:rsidRPr="00A12125" w:rsidDel="00386A2F">
                  <w:delText>4.7</w:delText>
                </w:r>
              </w:del>
            </w:moveFrom>
          </w:p>
        </w:tc>
      </w:tr>
      <w:tr w:rsidR="00A12125" w:rsidRPr="00A12125" w:rsidDel="00386A2F" w14:paraId="5A71298E" w14:textId="5F60E9E7" w:rsidTr="00405320">
        <w:trPr>
          <w:trHeight w:val="290"/>
          <w:jc w:val="center"/>
          <w:del w:id="117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6A4EED07" w:rsidR="00A12125" w:rsidRPr="00A12125" w:rsidDel="00386A2F" w:rsidRDefault="00A12125" w:rsidP="00A12125">
            <w:pPr>
              <w:rPr>
                <w:del w:id="1177" w:author="Lane, Stefanie" w:date="2023-09-25T14:37:00Z"/>
                <w:moveFrom w:id="1178" w:author="Lane, Stefanie" w:date="2023-09-19T18:21:00Z"/>
              </w:rPr>
            </w:pPr>
            <w:moveFrom w:id="1179" w:author="Lane, Stefanie" w:date="2023-09-19T18:21:00Z">
              <w:del w:id="1180"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20992EB" w14:textId="1364B46D" w:rsidR="00A12125" w:rsidRPr="00A12125" w:rsidDel="00386A2F" w:rsidRDefault="00A12125" w:rsidP="00A12125">
            <w:pPr>
              <w:rPr>
                <w:del w:id="1181" w:author="Lane, Stefanie" w:date="2023-09-25T14:37:00Z"/>
                <w:moveFrom w:id="1182" w:author="Lane, Stefanie" w:date="2023-09-19T18:21:00Z"/>
              </w:rPr>
            </w:pPr>
            <w:moveFrom w:id="1183" w:author="Lane, Stefanie" w:date="2023-09-19T18:21:00Z">
              <w:del w:id="1184" w:author="Lane, Stefanie" w:date="2023-09-25T14:37:00Z">
                <w:r w:rsidRPr="00A12125" w:rsidDel="00386A2F">
                  <w:delText>7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244BB38A" w:rsidR="00A12125" w:rsidRPr="00A12125" w:rsidDel="00386A2F" w:rsidRDefault="00A12125" w:rsidP="00A12125">
            <w:pPr>
              <w:rPr>
                <w:del w:id="1185" w:author="Lane, Stefanie" w:date="2023-09-25T14:37:00Z"/>
                <w:moveFrom w:id="1186" w:author="Lane, Stefanie" w:date="2023-09-19T18:21:00Z"/>
              </w:rPr>
            </w:pPr>
            <w:moveFrom w:id="1187" w:author="Lane, Stefanie" w:date="2023-09-19T18:21:00Z">
              <w:del w:id="1188" w:author="Lane, Stefanie" w:date="2023-09-25T14:37:00Z">
                <w:r w:rsidRPr="00A12125" w:rsidDel="00386A2F">
                  <w:delText>44</w:delText>
                </w:r>
              </w:del>
            </w:moveFrom>
          </w:p>
        </w:tc>
        <w:tc>
          <w:tcPr>
            <w:tcW w:w="300" w:type="dxa"/>
            <w:tcBorders>
              <w:top w:val="nil"/>
              <w:left w:val="nil"/>
              <w:bottom w:val="nil"/>
              <w:right w:val="nil"/>
            </w:tcBorders>
            <w:shd w:val="clear" w:color="auto" w:fill="auto"/>
            <w:noWrap/>
            <w:vAlign w:val="bottom"/>
            <w:hideMark/>
          </w:tcPr>
          <w:p w14:paraId="408ADB69" w14:textId="0733823D" w:rsidR="00A12125" w:rsidRPr="00A12125" w:rsidDel="00386A2F" w:rsidRDefault="00A12125" w:rsidP="00A12125">
            <w:pPr>
              <w:rPr>
                <w:del w:id="1189" w:author="Lane, Stefanie" w:date="2023-09-25T14:37:00Z"/>
                <w:moveFrom w:id="119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5BE251F7" w:rsidR="00A12125" w:rsidRPr="00A12125" w:rsidDel="00386A2F" w:rsidRDefault="00A12125" w:rsidP="00A12125">
            <w:pPr>
              <w:rPr>
                <w:del w:id="1191" w:author="Lane, Stefanie" w:date="2023-09-25T14:37:00Z"/>
                <w:moveFrom w:id="1192" w:author="Lane, Stefanie" w:date="2023-09-19T18:21:00Z"/>
              </w:rPr>
            </w:pPr>
            <w:moveFrom w:id="1193" w:author="Lane, Stefanie" w:date="2023-09-19T18:21:00Z">
              <w:del w:id="1194" w:author="Lane, Stefanie" w:date="2023-09-25T14:37:00Z">
                <w:r w:rsidRPr="00A12125" w:rsidDel="00386A2F">
                  <w:delText>9.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0CC33242" w:rsidR="00A12125" w:rsidRPr="00A12125" w:rsidDel="00386A2F" w:rsidRDefault="00A12125" w:rsidP="00A12125">
            <w:pPr>
              <w:rPr>
                <w:del w:id="1195" w:author="Lane, Stefanie" w:date="2023-09-25T14:37:00Z"/>
                <w:moveFrom w:id="1196" w:author="Lane, Stefanie" w:date="2023-09-19T18:21:00Z"/>
              </w:rPr>
            </w:pPr>
            <w:moveFrom w:id="1197" w:author="Lane, Stefanie" w:date="2023-09-19T18:21:00Z">
              <w:del w:id="1198" w:author="Lane, Stefanie" w:date="2023-09-25T14:37:00Z">
                <w:r w:rsidRPr="00A12125" w:rsidDel="00386A2F">
                  <w:delText>3.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3B9BB44E" w:rsidR="00A12125" w:rsidRPr="00A12125" w:rsidDel="00386A2F" w:rsidRDefault="00A12125" w:rsidP="00A12125">
            <w:pPr>
              <w:rPr>
                <w:del w:id="1199" w:author="Lane, Stefanie" w:date="2023-09-25T14:37:00Z"/>
                <w:moveFrom w:id="1200" w:author="Lane, Stefanie" w:date="2023-09-19T18:21:00Z"/>
              </w:rPr>
            </w:pPr>
            <w:moveFrom w:id="1201" w:author="Lane, Stefanie" w:date="2023-09-19T18:21:00Z">
              <w:del w:id="1202" w:author="Lane, Stefanie" w:date="2023-09-25T14:37:00Z">
                <w:r w:rsidRPr="00A12125" w:rsidDel="00386A2F">
                  <w:delText>4.7</w:delText>
                </w:r>
              </w:del>
            </w:moveFrom>
          </w:p>
        </w:tc>
      </w:tr>
      <w:moveFromRangeEnd w:id="724"/>
    </w:tbl>
    <w:p w14:paraId="148443DA" w14:textId="604A1FD6" w:rsidR="001A5B3B" w:rsidDel="009A267A" w:rsidRDefault="001A5B3B">
      <w:pPr>
        <w:rPr>
          <w:del w:id="1203" w:author="Lane, Stefanie" w:date="2023-09-19T18:20:00Z"/>
          <w:iCs/>
          <w:color w:val="44546A" w:themeColor="text2"/>
          <w:sz w:val="18"/>
          <w:szCs w:val="18"/>
        </w:rPr>
      </w:pPr>
    </w:p>
    <w:p w14:paraId="3AFB14A1" w14:textId="3F8D2F23" w:rsidR="00E73F06" w:rsidDel="00695C76" w:rsidRDefault="002B358C">
      <w:pPr>
        <w:rPr>
          <w:del w:id="1204" w:author="Lane, Stefanie" w:date="2023-09-19T18:30:00Z"/>
        </w:rPr>
      </w:pPr>
      <w:r>
        <w:rPr>
          <w:b/>
        </w:rPr>
        <w:t xml:space="preserve">Table </w:t>
      </w:r>
      <w:commentRangeStart w:id="1205"/>
      <w:del w:id="1206" w:author="Lane, Stefanie" w:date="2023-09-19T18:27:00Z">
        <w:r w:rsidDel="00564893">
          <w:rPr>
            <w:b/>
          </w:rPr>
          <w:delText>2</w:delText>
        </w:r>
      </w:del>
      <w:ins w:id="1207" w:author="Lane, Stefanie" w:date="2023-09-19T18:27:00Z">
        <w:r w:rsidR="00564893">
          <w:rPr>
            <w:b/>
          </w:rPr>
          <w:t>1</w:t>
        </w:r>
      </w:ins>
      <w:commentRangeEnd w:id="1205"/>
      <w:r w:rsidR="00E248BE">
        <w:rPr>
          <w:rStyle w:val="CommentReference"/>
        </w:rPr>
        <w:commentReference w:id="1205"/>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w:t>
      </w:r>
      <w:commentRangeStart w:id="1208"/>
      <w:r w:rsidRPr="002B358C">
        <w:t>05</w:t>
      </w:r>
      <w:commentRangeEnd w:id="1208"/>
      <w:r w:rsidR="003D67ED">
        <w:rPr>
          <w:rStyle w:val="CommentReference"/>
        </w:rPr>
        <w:commentReference w:id="1208"/>
      </w:r>
      <w:del w:id="1209" w:author="Lane, Stefanie" w:date="2023-09-19T18:30:00Z">
        <w:r w:rsidR="00530C3C" w:rsidDel="00695C76">
          <w:fldChar w:fldCharType="begin"/>
        </w:r>
        <w:r w:rsidR="00530C3C" w:rsidDel="00695C76">
          <w:delInstrText xml:space="preserve"> LINK </w:delInstrText>
        </w:r>
      </w:del>
      <w:r w:rsidR="00EE2F60">
        <w:instrText xml:space="preserve">Excel.Sheet.12 https://ubcca-my.sharepoint.com/personal/stefanie_lane_ubc_ca/Documents/Documents/Dissertation/CommunityStability/tables.xlsx Indic_noIndVal!R4C1:R28C9 </w:instrText>
      </w:r>
      <w:del w:id="1210" w:author="Lane, Stefanie" w:date="2023-09-19T18:30:00Z">
        <w:r w:rsidR="00530C3C" w:rsidDel="00695C76">
          <w:delInstrText xml:space="preserve">\a \f 4 \h </w:delInstrText>
        </w:r>
        <w:r w:rsidR="00B07913" w:rsidDel="00695C76">
          <w:delInstrText xml:space="preserve"> \* MERGEFORMAT </w:delInstrText>
        </w:r>
        <w:r w:rsidR="00530C3C" w:rsidDel="00695C76">
          <w:fldChar w:fldCharType="separate"/>
        </w:r>
      </w:del>
    </w:p>
    <w:p w14:paraId="3FA123BD" w14:textId="4FCEC1F8" w:rsidR="00000489" w:rsidDel="00E73F06" w:rsidRDefault="00000489">
      <w:pPr>
        <w:rPr>
          <w:del w:id="1211" w:author="Lane, Stefanie" w:date="2023-09-18T11:10:00Z"/>
        </w:rPr>
      </w:pPr>
    </w:p>
    <w:p w14:paraId="00016540" w14:textId="79E7CF16" w:rsidR="00936667" w:rsidDel="00000489" w:rsidRDefault="00936667">
      <w:pPr>
        <w:rPr>
          <w:del w:id="1212" w:author="Lane, Stefanie" w:date="2023-09-14T10:04:00Z"/>
        </w:rPr>
      </w:pPr>
    </w:p>
    <w:p w14:paraId="6C55338B" w14:textId="78C58C2C" w:rsidR="006C521A" w:rsidDel="00936667" w:rsidRDefault="006C521A">
      <w:pPr>
        <w:rPr>
          <w:del w:id="1213" w:author="Lane, Stefanie" w:date="2023-09-13T11:07:00Z"/>
        </w:rPr>
      </w:pPr>
    </w:p>
    <w:p w14:paraId="73375A13" w14:textId="56380BC7" w:rsidR="0015409D" w:rsidDel="006C521A" w:rsidRDefault="0015409D">
      <w:pPr>
        <w:rPr>
          <w:del w:id="1214" w:author="Lane, Stefanie" w:date="2023-09-11T17:14:00Z"/>
        </w:rPr>
      </w:pPr>
    </w:p>
    <w:p w14:paraId="00E34BEF" w14:textId="396AFE9C" w:rsidR="00B0159B" w:rsidDel="0015409D" w:rsidRDefault="00B0159B">
      <w:pPr>
        <w:rPr>
          <w:del w:id="1215" w:author="Lane, Stefanie" w:date="2023-09-07T11:18:00Z"/>
        </w:rPr>
      </w:pPr>
    </w:p>
    <w:p w14:paraId="345949D6" w14:textId="1102091E" w:rsidR="0074456C" w:rsidDel="00B0159B" w:rsidRDefault="0074456C">
      <w:pPr>
        <w:rPr>
          <w:del w:id="1216" w:author="Lane, Stefanie" w:date="2023-09-04T11:49:00Z"/>
        </w:rPr>
      </w:pPr>
    </w:p>
    <w:p w14:paraId="084B729C" w14:textId="0A5ED836" w:rsidR="00BB5BE2" w:rsidDel="0074456C" w:rsidRDefault="00BB5BE2">
      <w:pPr>
        <w:rPr>
          <w:del w:id="1217" w:author="Lane, Stefanie" w:date="2023-08-17T17:29:00Z"/>
        </w:rPr>
      </w:pPr>
    </w:p>
    <w:p w14:paraId="71DD4592" w14:textId="12F518DC" w:rsidR="003516CD" w:rsidDel="00BB5BE2" w:rsidRDefault="003516CD">
      <w:pPr>
        <w:rPr>
          <w:del w:id="1218" w:author="Lane, Stefanie" w:date="2023-08-10T16:47:00Z"/>
        </w:rPr>
      </w:pPr>
    </w:p>
    <w:p w14:paraId="06033172" w14:textId="43B304E4" w:rsidR="00C51C7D" w:rsidDel="003516CD" w:rsidRDefault="00C51C7D">
      <w:pPr>
        <w:rPr>
          <w:del w:id="1219" w:author="Lane, Stefanie" w:date="2023-08-02T17:30:00Z"/>
        </w:rPr>
      </w:pPr>
    </w:p>
    <w:p w14:paraId="36A7F6D2" w14:textId="0FA09611" w:rsidR="002605CE" w:rsidDel="00C51C7D" w:rsidRDefault="002605CE">
      <w:pPr>
        <w:rPr>
          <w:del w:id="1220"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77"/>
        <w:gridCol w:w="2007"/>
        <w:gridCol w:w="881"/>
      </w:tblGrid>
      <w:tr w:rsidR="002605CE" w:rsidRPr="002605CE" w:rsidDel="00C51C7D" w14:paraId="77058E94" w14:textId="77777777" w:rsidTr="002605CE">
        <w:trPr>
          <w:divId w:val="39592375"/>
          <w:trHeight w:val="260"/>
          <w:del w:id="1221"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pPr>
              <w:rPr>
                <w:del w:id="1222" w:author="Lane, Stefanie" w:date="2023-07-26T11:06:00Z"/>
                <w:rFonts w:ascii="Calibri" w:eastAsia="Times New Roman" w:hAnsi="Calibri" w:cs="Calibri"/>
                <w:color w:val="000000"/>
                <w:sz w:val="20"/>
                <w:szCs w:val="20"/>
              </w:rPr>
              <w:pPrChange w:id="1223" w:author="Lane, Stefanie" w:date="2023-09-19T18:30:00Z">
                <w:pPr>
                  <w:spacing w:after="0" w:line="240" w:lineRule="auto"/>
                  <w:jc w:val="center"/>
                </w:pPr>
              </w:pPrChange>
            </w:pPr>
            <w:del w:id="1224"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pPr>
              <w:rPr>
                <w:del w:id="1225" w:author="Lane, Stefanie" w:date="2023-07-26T11:06:00Z"/>
                <w:rFonts w:ascii="Calibri" w:eastAsia="Times New Roman" w:hAnsi="Calibri" w:cs="Calibri"/>
                <w:b/>
                <w:bCs/>
                <w:color w:val="000000"/>
                <w:sz w:val="20"/>
                <w:szCs w:val="20"/>
              </w:rPr>
              <w:pPrChange w:id="1226" w:author="Lane, Stefanie" w:date="2023-09-19T18:30:00Z">
                <w:pPr>
                  <w:spacing w:after="0" w:line="240" w:lineRule="auto"/>
                  <w:jc w:val="center"/>
                </w:pPr>
              </w:pPrChange>
            </w:pPr>
            <w:del w:id="1227"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pPr>
              <w:rPr>
                <w:del w:id="1228" w:author="Lane, Stefanie" w:date="2023-07-26T11:06:00Z"/>
                <w:rFonts w:ascii="Calibri" w:eastAsia="Times New Roman" w:hAnsi="Calibri" w:cs="Calibri"/>
                <w:b/>
                <w:bCs/>
                <w:color w:val="000000"/>
                <w:sz w:val="20"/>
                <w:szCs w:val="20"/>
              </w:rPr>
              <w:pPrChange w:id="1229" w:author="Lane, Stefanie" w:date="2023-09-19T18:30:00Z">
                <w:pPr>
                  <w:spacing w:after="0" w:line="240" w:lineRule="auto"/>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pPr>
              <w:rPr>
                <w:del w:id="1230" w:author="Lane, Stefanie" w:date="2023-07-26T11:06:00Z"/>
                <w:rFonts w:ascii="Calibri" w:eastAsia="Times New Roman" w:hAnsi="Calibri" w:cs="Calibri"/>
                <w:b/>
                <w:bCs/>
                <w:color w:val="000000"/>
                <w:sz w:val="20"/>
                <w:szCs w:val="20"/>
              </w:rPr>
              <w:pPrChange w:id="1231" w:author="Lane, Stefanie" w:date="2023-09-19T18:30:00Z">
                <w:pPr>
                  <w:spacing w:after="0" w:line="240" w:lineRule="auto"/>
                  <w:jc w:val="center"/>
                </w:pPr>
              </w:pPrChange>
            </w:pPr>
            <w:del w:id="1232"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pPr>
              <w:rPr>
                <w:del w:id="1233" w:author="Lane, Stefanie" w:date="2023-07-26T11:06:00Z"/>
                <w:rFonts w:ascii="Calibri" w:eastAsia="Times New Roman" w:hAnsi="Calibri" w:cs="Calibri"/>
                <w:b/>
                <w:bCs/>
                <w:color w:val="000000"/>
                <w:sz w:val="20"/>
                <w:szCs w:val="20"/>
              </w:rPr>
              <w:pPrChange w:id="1234" w:author="Lane, Stefanie" w:date="2023-09-19T18:30:00Z">
                <w:pPr>
                  <w:spacing w:after="0" w:line="240" w:lineRule="auto"/>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pPr>
              <w:rPr>
                <w:del w:id="1235" w:author="Lane, Stefanie" w:date="2023-07-26T11:06:00Z"/>
                <w:rFonts w:ascii="Calibri" w:eastAsia="Times New Roman" w:hAnsi="Calibri" w:cs="Calibri"/>
                <w:b/>
                <w:bCs/>
                <w:color w:val="000000"/>
                <w:sz w:val="20"/>
                <w:szCs w:val="20"/>
              </w:rPr>
              <w:pPrChange w:id="1236" w:author="Lane, Stefanie" w:date="2023-09-19T18:30:00Z">
                <w:pPr>
                  <w:spacing w:after="0" w:line="240" w:lineRule="auto"/>
                  <w:jc w:val="center"/>
                </w:pPr>
              </w:pPrChange>
            </w:pPr>
            <w:del w:id="1237"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238"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pPr>
              <w:rPr>
                <w:del w:id="1239" w:author="Lane, Stefanie" w:date="2023-07-26T11:06:00Z"/>
                <w:rFonts w:ascii="Calibri" w:eastAsia="Times New Roman" w:hAnsi="Calibri" w:cs="Calibri"/>
                <w:color w:val="000000"/>
                <w:sz w:val="20"/>
                <w:szCs w:val="20"/>
              </w:rPr>
              <w:pPrChange w:id="1240" w:author="Lane, Stefanie" w:date="2023-09-19T18:30:00Z">
                <w:pPr>
                  <w:spacing w:after="0" w:line="240" w:lineRule="auto"/>
                  <w:jc w:val="center"/>
                </w:pPr>
              </w:pPrChange>
            </w:pPr>
            <w:del w:id="1241"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pPr>
              <w:rPr>
                <w:del w:id="1242" w:author="Lane, Stefanie" w:date="2023-07-26T11:06:00Z"/>
                <w:rFonts w:ascii="Calibri" w:eastAsia="Times New Roman" w:hAnsi="Calibri" w:cs="Calibri"/>
                <w:color w:val="000000"/>
                <w:sz w:val="20"/>
                <w:szCs w:val="20"/>
              </w:rPr>
              <w:pPrChange w:id="1243" w:author="Lane, Stefanie" w:date="2023-09-19T18:30:00Z">
                <w:pPr>
                  <w:spacing w:after="0" w:line="240" w:lineRule="auto"/>
                  <w:jc w:val="center"/>
                </w:pPr>
              </w:pPrChange>
            </w:pPr>
            <w:del w:id="1244"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pPr>
              <w:rPr>
                <w:del w:id="1245" w:author="Lane, Stefanie" w:date="2023-07-26T11:06:00Z"/>
                <w:rFonts w:ascii="Calibri" w:eastAsia="Times New Roman" w:hAnsi="Calibri" w:cs="Calibri"/>
                <w:color w:val="000000"/>
                <w:sz w:val="20"/>
                <w:szCs w:val="20"/>
              </w:rPr>
              <w:pPrChange w:id="1246" w:author="Lane, Stefanie" w:date="2023-09-19T18:30:00Z">
                <w:pPr>
                  <w:spacing w:after="0" w:line="240" w:lineRule="auto"/>
                  <w:jc w:val="center"/>
                </w:pPr>
              </w:pPrChange>
            </w:pPr>
            <w:del w:id="1247"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pPr>
              <w:rPr>
                <w:del w:id="1248" w:author="Lane, Stefanie" w:date="2023-07-26T11:06:00Z"/>
                <w:rFonts w:ascii="Calibri" w:eastAsia="Times New Roman" w:hAnsi="Calibri" w:cs="Calibri"/>
                <w:color w:val="000000"/>
                <w:sz w:val="20"/>
                <w:szCs w:val="20"/>
              </w:rPr>
              <w:pPrChange w:id="1249"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pPr>
              <w:rPr>
                <w:del w:id="1250" w:author="Lane, Stefanie" w:date="2023-07-26T11:06:00Z"/>
                <w:rFonts w:ascii="Calibri" w:eastAsia="Times New Roman" w:hAnsi="Calibri" w:cs="Calibri"/>
                <w:color w:val="000000"/>
                <w:sz w:val="20"/>
                <w:szCs w:val="20"/>
              </w:rPr>
              <w:pPrChange w:id="1251" w:author="Lane, Stefanie" w:date="2023-09-19T18:30:00Z">
                <w:pPr>
                  <w:spacing w:after="0" w:line="240" w:lineRule="auto"/>
                  <w:jc w:val="center"/>
                </w:pPr>
              </w:pPrChange>
            </w:pPr>
            <w:del w:id="1252"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pPr>
              <w:rPr>
                <w:del w:id="1253" w:author="Lane, Stefanie" w:date="2023-07-26T11:06:00Z"/>
                <w:rFonts w:ascii="Calibri" w:eastAsia="Times New Roman" w:hAnsi="Calibri" w:cs="Calibri"/>
                <w:color w:val="000000"/>
                <w:sz w:val="20"/>
                <w:szCs w:val="20"/>
              </w:rPr>
              <w:pPrChange w:id="1254" w:author="Lane, Stefanie" w:date="2023-09-19T18:30:00Z">
                <w:pPr>
                  <w:spacing w:after="0" w:line="240" w:lineRule="auto"/>
                  <w:jc w:val="center"/>
                </w:pPr>
              </w:pPrChange>
            </w:pPr>
            <w:del w:id="1255"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pPr>
              <w:rPr>
                <w:del w:id="1256" w:author="Lane, Stefanie" w:date="2023-07-26T11:06:00Z"/>
                <w:rFonts w:ascii="Calibri" w:eastAsia="Times New Roman" w:hAnsi="Calibri" w:cs="Calibri"/>
                <w:color w:val="000000"/>
                <w:sz w:val="20"/>
                <w:szCs w:val="20"/>
              </w:rPr>
              <w:pPrChange w:id="1257" w:author="Lane, Stefanie" w:date="2023-09-19T18:30:00Z">
                <w:pPr>
                  <w:spacing w:after="0" w:line="240" w:lineRule="auto"/>
                  <w:jc w:val="center"/>
                </w:pPr>
              </w:pPrChange>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pPr>
              <w:rPr>
                <w:del w:id="1258" w:author="Lane, Stefanie" w:date="2023-07-26T11:06:00Z"/>
                <w:rFonts w:ascii="Calibri" w:eastAsia="Times New Roman" w:hAnsi="Calibri" w:cs="Calibri"/>
                <w:color w:val="000000"/>
                <w:sz w:val="20"/>
                <w:szCs w:val="20"/>
              </w:rPr>
              <w:pPrChange w:id="1259" w:author="Lane, Stefanie" w:date="2023-09-19T18:30:00Z">
                <w:pPr>
                  <w:spacing w:after="0" w:line="240" w:lineRule="auto"/>
                  <w:jc w:val="center"/>
                </w:pPr>
              </w:pPrChange>
            </w:pPr>
            <w:del w:id="1260"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pPr>
              <w:rPr>
                <w:del w:id="1261" w:author="Lane, Stefanie" w:date="2023-07-26T11:06:00Z"/>
                <w:rFonts w:ascii="Calibri" w:eastAsia="Times New Roman" w:hAnsi="Calibri" w:cs="Calibri"/>
                <w:color w:val="000000"/>
                <w:sz w:val="20"/>
                <w:szCs w:val="20"/>
              </w:rPr>
              <w:pPrChange w:id="1262" w:author="Lane, Stefanie" w:date="2023-09-19T18:30:00Z">
                <w:pPr>
                  <w:spacing w:after="0" w:line="240" w:lineRule="auto"/>
                  <w:jc w:val="center"/>
                </w:pPr>
              </w:pPrChange>
            </w:pPr>
            <w:del w:id="1263"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264"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pPr>
              <w:rPr>
                <w:del w:id="1265" w:author="Lane, Stefanie" w:date="2023-07-26T11:06:00Z"/>
                <w:rFonts w:ascii="Calibri" w:eastAsia="Times New Roman" w:hAnsi="Calibri" w:cs="Calibri"/>
                <w:color w:val="000000"/>
                <w:sz w:val="20"/>
                <w:szCs w:val="20"/>
              </w:rPr>
              <w:pPrChange w:id="1266"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pPr>
              <w:rPr>
                <w:del w:id="1267" w:author="Lane, Stefanie" w:date="2023-07-26T11:06:00Z"/>
                <w:rFonts w:ascii="Times New Roman" w:eastAsia="Times New Roman" w:hAnsi="Times New Roman" w:cs="Times New Roman"/>
                <w:sz w:val="20"/>
                <w:szCs w:val="20"/>
              </w:rPr>
              <w:pPrChange w:id="1268"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pPr>
              <w:rPr>
                <w:del w:id="1269" w:author="Lane, Stefanie" w:date="2023-07-26T11:06:00Z"/>
                <w:rFonts w:ascii="Times New Roman" w:eastAsia="Times New Roman" w:hAnsi="Times New Roman" w:cs="Times New Roman"/>
                <w:sz w:val="20"/>
                <w:szCs w:val="20"/>
              </w:rPr>
              <w:pPrChange w:id="1270"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pPr>
              <w:rPr>
                <w:del w:id="1271" w:author="Lane, Stefanie" w:date="2023-07-26T11:06:00Z"/>
                <w:rFonts w:ascii="Times New Roman" w:eastAsia="Times New Roman" w:hAnsi="Times New Roman" w:cs="Times New Roman"/>
                <w:sz w:val="20"/>
                <w:szCs w:val="20"/>
              </w:rPr>
              <w:pPrChange w:id="1272"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pPr>
              <w:rPr>
                <w:del w:id="1273" w:author="Lane, Stefanie" w:date="2023-07-26T11:06:00Z"/>
                <w:rFonts w:ascii="Times New Roman" w:eastAsia="Times New Roman" w:hAnsi="Times New Roman" w:cs="Times New Roman"/>
                <w:sz w:val="20"/>
                <w:szCs w:val="20"/>
              </w:rPr>
              <w:pPrChange w:id="1274"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pPr>
              <w:rPr>
                <w:del w:id="1275" w:author="Lane, Stefanie" w:date="2023-07-26T11:06:00Z"/>
                <w:rFonts w:ascii="Times New Roman" w:eastAsia="Times New Roman" w:hAnsi="Times New Roman" w:cs="Times New Roman"/>
                <w:sz w:val="20"/>
                <w:szCs w:val="20"/>
              </w:rPr>
              <w:pPrChange w:id="1276"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pPr>
              <w:rPr>
                <w:del w:id="1277" w:author="Lane, Stefanie" w:date="2023-07-26T11:06:00Z"/>
                <w:rFonts w:ascii="Times New Roman" w:eastAsia="Times New Roman" w:hAnsi="Times New Roman" w:cs="Times New Roman"/>
                <w:sz w:val="20"/>
                <w:szCs w:val="20"/>
              </w:rPr>
              <w:pPrChange w:id="1278"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pPr>
              <w:rPr>
                <w:del w:id="1279" w:author="Lane, Stefanie" w:date="2023-07-26T11:06:00Z"/>
                <w:rFonts w:ascii="Times New Roman" w:eastAsia="Times New Roman" w:hAnsi="Times New Roman" w:cs="Times New Roman"/>
                <w:sz w:val="20"/>
                <w:szCs w:val="20"/>
              </w:rPr>
              <w:pPrChange w:id="1280"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pPr>
              <w:rPr>
                <w:del w:id="1281" w:author="Lane, Stefanie" w:date="2023-07-26T11:06:00Z"/>
                <w:rFonts w:ascii="Times New Roman" w:eastAsia="Times New Roman" w:hAnsi="Times New Roman" w:cs="Times New Roman"/>
                <w:sz w:val="20"/>
                <w:szCs w:val="20"/>
              </w:rPr>
              <w:pPrChange w:id="1282" w:author="Lane, Stefanie" w:date="2023-09-19T18:30:00Z">
                <w:pPr>
                  <w:spacing w:after="0" w:line="240" w:lineRule="auto"/>
                </w:pPr>
              </w:pPrChange>
            </w:pPr>
          </w:p>
        </w:tc>
      </w:tr>
      <w:tr w:rsidR="002605CE" w:rsidRPr="002605CE" w:rsidDel="00C51C7D" w14:paraId="7FFF5202" w14:textId="77777777" w:rsidTr="002605CE">
        <w:trPr>
          <w:divId w:val="39592375"/>
          <w:trHeight w:val="260"/>
          <w:del w:id="1283"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pPr>
              <w:rPr>
                <w:del w:id="1284" w:author="Lane, Stefanie" w:date="2023-07-26T11:06:00Z"/>
                <w:rFonts w:ascii="Calibri" w:eastAsia="Times New Roman" w:hAnsi="Calibri" w:cs="Calibri"/>
                <w:color w:val="000000"/>
                <w:sz w:val="20"/>
                <w:szCs w:val="20"/>
              </w:rPr>
              <w:pPrChange w:id="1285" w:author="Lane, Stefanie" w:date="2023-09-19T18:30:00Z">
                <w:pPr>
                  <w:spacing w:after="0" w:line="240" w:lineRule="auto"/>
                  <w:jc w:val="center"/>
                </w:pPr>
              </w:pPrChange>
            </w:pPr>
            <w:del w:id="1286"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pPr>
              <w:rPr>
                <w:del w:id="1287" w:author="Lane, Stefanie" w:date="2023-07-26T11:06:00Z"/>
                <w:rFonts w:ascii="Calibri" w:eastAsia="Times New Roman" w:hAnsi="Calibri" w:cs="Calibri"/>
                <w:i/>
                <w:iCs/>
                <w:color w:val="000000"/>
                <w:sz w:val="20"/>
                <w:szCs w:val="20"/>
              </w:rPr>
              <w:pPrChange w:id="1288" w:author="Lane, Stefanie" w:date="2023-09-19T18:30:00Z">
                <w:pPr>
                  <w:spacing w:after="0" w:line="240" w:lineRule="auto"/>
                </w:pPr>
              </w:pPrChange>
            </w:pPr>
            <w:del w:id="1289"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pPr>
              <w:rPr>
                <w:del w:id="1290" w:author="Lane, Stefanie" w:date="2023-07-26T11:06:00Z"/>
                <w:rFonts w:ascii="Calibri" w:eastAsia="Times New Roman" w:hAnsi="Calibri" w:cs="Calibri"/>
                <w:color w:val="000000"/>
                <w:sz w:val="20"/>
                <w:szCs w:val="20"/>
              </w:rPr>
              <w:pPrChange w:id="1291" w:author="Lane, Stefanie" w:date="2023-09-19T18:30:00Z">
                <w:pPr>
                  <w:spacing w:after="0" w:line="240" w:lineRule="auto"/>
                  <w:jc w:val="center"/>
                </w:pPr>
              </w:pPrChange>
            </w:pPr>
            <w:del w:id="129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pPr>
              <w:rPr>
                <w:del w:id="1293" w:author="Lane, Stefanie" w:date="2023-07-26T11:06:00Z"/>
                <w:rFonts w:ascii="Calibri" w:eastAsia="Times New Roman" w:hAnsi="Calibri" w:cs="Calibri"/>
                <w:color w:val="000000"/>
                <w:sz w:val="20"/>
                <w:szCs w:val="20"/>
              </w:rPr>
              <w:pPrChange w:id="1294" w:author="Lane, Stefanie" w:date="2023-09-19T18:30:00Z">
                <w:pPr>
                  <w:spacing w:after="0" w:line="240" w:lineRule="auto"/>
                </w:pPr>
              </w:pPrChange>
            </w:pPr>
            <w:del w:id="129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pPr>
              <w:rPr>
                <w:del w:id="1296" w:author="Lane, Stefanie" w:date="2023-07-26T11:06:00Z"/>
                <w:rFonts w:ascii="Calibri" w:eastAsia="Times New Roman" w:hAnsi="Calibri" w:cs="Calibri"/>
                <w:i/>
                <w:iCs/>
                <w:color w:val="000000"/>
                <w:sz w:val="20"/>
                <w:szCs w:val="20"/>
              </w:rPr>
              <w:pPrChange w:id="1297" w:author="Lane, Stefanie" w:date="2023-09-19T18:30:00Z">
                <w:pPr>
                  <w:spacing w:after="0" w:line="240" w:lineRule="auto"/>
                </w:pPr>
              </w:pPrChange>
            </w:pPr>
            <w:del w:id="1298"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pPr>
              <w:rPr>
                <w:del w:id="1299" w:author="Lane, Stefanie" w:date="2023-07-26T11:06:00Z"/>
                <w:rFonts w:ascii="Calibri" w:eastAsia="Times New Roman" w:hAnsi="Calibri" w:cs="Calibri"/>
                <w:color w:val="000000"/>
                <w:sz w:val="20"/>
                <w:szCs w:val="20"/>
              </w:rPr>
              <w:pPrChange w:id="1300" w:author="Lane, Stefanie" w:date="2023-09-19T18:30:00Z">
                <w:pPr>
                  <w:spacing w:after="0" w:line="240" w:lineRule="auto"/>
                  <w:jc w:val="center"/>
                </w:pPr>
              </w:pPrChange>
            </w:pPr>
            <w:del w:id="1301"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pPr>
              <w:rPr>
                <w:del w:id="1302" w:author="Lane, Stefanie" w:date="2023-07-26T11:06:00Z"/>
                <w:rFonts w:ascii="Calibri" w:eastAsia="Times New Roman" w:hAnsi="Calibri" w:cs="Calibri"/>
                <w:color w:val="000000"/>
                <w:sz w:val="20"/>
                <w:szCs w:val="20"/>
              </w:rPr>
              <w:pPrChange w:id="1303" w:author="Lane, Stefanie" w:date="2023-09-19T18:30:00Z">
                <w:pPr>
                  <w:spacing w:after="0" w:line="240" w:lineRule="auto"/>
                </w:pPr>
              </w:pPrChange>
            </w:pPr>
            <w:del w:id="1304"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pPr>
              <w:rPr>
                <w:del w:id="1305" w:author="Lane, Stefanie" w:date="2023-07-26T11:06:00Z"/>
                <w:rFonts w:ascii="Calibri" w:eastAsia="Times New Roman" w:hAnsi="Calibri" w:cs="Calibri"/>
                <w:i/>
                <w:iCs/>
                <w:color w:val="000000"/>
                <w:sz w:val="20"/>
                <w:szCs w:val="20"/>
              </w:rPr>
              <w:pPrChange w:id="1306" w:author="Lane, Stefanie" w:date="2023-09-19T18:30:00Z">
                <w:pPr>
                  <w:spacing w:after="0" w:line="240" w:lineRule="auto"/>
                </w:pPr>
              </w:pPrChange>
            </w:pPr>
            <w:del w:id="1307"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pPr>
              <w:rPr>
                <w:del w:id="1308" w:author="Lane, Stefanie" w:date="2023-07-26T11:06:00Z"/>
                <w:rFonts w:ascii="Calibri" w:eastAsia="Times New Roman" w:hAnsi="Calibri" w:cs="Calibri"/>
                <w:color w:val="000000"/>
                <w:sz w:val="20"/>
                <w:szCs w:val="20"/>
              </w:rPr>
              <w:pPrChange w:id="1309" w:author="Lane, Stefanie" w:date="2023-09-19T18:30:00Z">
                <w:pPr>
                  <w:spacing w:after="0" w:line="240" w:lineRule="auto"/>
                  <w:jc w:val="center"/>
                </w:pPr>
              </w:pPrChange>
            </w:pPr>
            <w:del w:id="131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31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pPr>
              <w:rPr>
                <w:del w:id="1312" w:author="Lane, Stefanie" w:date="2023-07-26T11:06:00Z"/>
                <w:rFonts w:ascii="Calibri" w:eastAsia="Times New Roman" w:hAnsi="Calibri" w:cs="Calibri"/>
                <w:color w:val="000000"/>
                <w:sz w:val="20"/>
                <w:szCs w:val="20"/>
              </w:rPr>
              <w:pPrChange w:id="131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pPr>
              <w:rPr>
                <w:del w:id="1314" w:author="Lane, Stefanie" w:date="2023-07-26T11:06:00Z"/>
                <w:rFonts w:ascii="Calibri" w:eastAsia="Times New Roman" w:hAnsi="Calibri" w:cs="Calibri"/>
                <w:i/>
                <w:iCs/>
                <w:color w:val="000000"/>
                <w:sz w:val="20"/>
                <w:szCs w:val="20"/>
              </w:rPr>
              <w:pPrChange w:id="1315" w:author="Lane, Stefanie" w:date="2023-09-19T18:30:00Z">
                <w:pPr>
                  <w:spacing w:after="0" w:line="240" w:lineRule="auto"/>
                </w:pPr>
              </w:pPrChange>
            </w:pPr>
            <w:del w:id="1316"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pPr>
              <w:rPr>
                <w:del w:id="1317" w:author="Lane, Stefanie" w:date="2023-07-26T11:06:00Z"/>
                <w:rFonts w:ascii="Calibri" w:eastAsia="Times New Roman" w:hAnsi="Calibri" w:cs="Calibri"/>
                <w:color w:val="000000"/>
                <w:sz w:val="20"/>
                <w:szCs w:val="20"/>
              </w:rPr>
              <w:pPrChange w:id="1318" w:author="Lane, Stefanie" w:date="2023-09-19T18:30:00Z">
                <w:pPr>
                  <w:spacing w:after="0" w:line="240" w:lineRule="auto"/>
                  <w:jc w:val="center"/>
                </w:pPr>
              </w:pPrChange>
            </w:pPr>
            <w:del w:id="131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pPr>
              <w:rPr>
                <w:del w:id="1320" w:author="Lane, Stefanie" w:date="2023-07-26T11:06:00Z"/>
                <w:rFonts w:ascii="Calibri" w:eastAsia="Times New Roman" w:hAnsi="Calibri" w:cs="Calibri"/>
                <w:color w:val="000000"/>
                <w:sz w:val="20"/>
                <w:szCs w:val="20"/>
              </w:rPr>
              <w:pPrChange w:id="132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pPr>
              <w:rPr>
                <w:del w:id="1322" w:author="Lane, Stefanie" w:date="2023-07-26T11:06:00Z"/>
                <w:rFonts w:ascii="Calibri" w:eastAsia="Times New Roman" w:hAnsi="Calibri" w:cs="Calibri"/>
                <w:i/>
                <w:iCs/>
                <w:color w:val="000000"/>
                <w:sz w:val="20"/>
                <w:szCs w:val="20"/>
              </w:rPr>
              <w:pPrChange w:id="1323" w:author="Lane, Stefanie" w:date="2023-09-19T18:30:00Z">
                <w:pPr>
                  <w:spacing w:after="0" w:line="240" w:lineRule="auto"/>
                </w:pPr>
              </w:pPrChange>
            </w:pPr>
            <w:del w:id="1324"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pPr>
              <w:rPr>
                <w:del w:id="1325" w:author="Lane, Stefanie" w:date="2023-07-26T11:06:00Z"/>
                <w:rFonts w:ascii="Calibri" w:eastAsia="Times New Roman" w:hAnsi="Calibri" w:cs="Calibri"/>
                <w:color w:val="000000"/>
                <w:sz w:val="20"/>
                <w:szCs w:val="20"/>
              </w:rPr>
              <w:pPrChange w:id="1326" w:author="Lane, Stefanie" w:date="2023-09-19T18:30:00Z">
                <w:pPr>
                  <w:spacing w:after="0" w:line="240" w:lineRule="auto"/>
                  <w:jc w:val="center"/>
                </w:pPr>
              </w:pPrChange>
            </w:pPr>
            <w:del w:id="1327"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pPr>
              <w:rPr>
                <w:del w:id="1328" w:author="Lane, Stefanie" w:date="2023-07-26T11:06:00Z"/>
                <w:rFonts w:ascii="Calibri" w:eastAsia="Times New Roman" w:hAnsi="Calibri" w:cs="Calibri"/>
                <w:color w:val="000000"/>
                <w:sz w:val="20"/>
                <w:szCs w:val="20"/>
              </w:rPr>
              <w:pPrChange w:id="132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pPr>
              <w:rPr>
                <w:del w:id="1330" w:author="Lane, Stefanie" w:date="2023-07-26T11:06:00Z"/>
                <w:rFonts w:ascii="Times New Roman" w:eastAsia="Times New Roman" w:hAnsi="Times New Roman" w:cs="Times New Roman"/>
                <w:sz w:val="20"/>
                <w:szCs w:val="20"/>
              </w:rPr>
              <w:pPrChange w:id="133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pPr>
              <w:rPr>
                <w:del w:id="1332" w:author="Lane, Stefanie" w:date="2023-07-26T11:06:00Z"/>
                <w:rFonts w:ascii="Calibri" w:eastAsia="Times New Roman" w:hAnsi="Calibri" w:cs="Calibri"/>
                <w:color w:val="000000"/>
                <w:sz w:val="20"/>
                <w:szCs w:val="20"/>
              </w:rPr>
              <w:pPrChange w:id="1333" w:author="Lane, Stefanie" w:date="2023-09-19T18:30:00Z">
                <w:pPr>
                  <w:spacing w:after="0" w:line="240" w:lineRule="auto"/>
                  <w:jc w:val="center"/>
                </w:pPr>
              </w:pPrChange>
            </w:pPr>
            <w:del w:id="133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33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pPr>
              <w:rPr>
                <w:del w:id="1336" w:author="Lane, Stefanie" w:date="2023-07-26T11:06:00Z"/>
                <w:rFonts w:ascii="Calibri" w:eastAsia="Times New Roman" w:hAnsi="Calibri" w:cs="Calibri"/>
                <w:color w:val="000000"/>
                <w:sz w:val="20"/>
                <w:szCs w:val="20"/>
              </w:rPr>
              <w:pPrChange w:id="1337"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pPr>
              <w:rPr>
                <w:del w:id="1338" w:author="Lane, Stefanie" w:date="2023-07-26T11:06:00Z"/>
                <w:rFonts w:ascii="Calibri" w:eastAsia="Times New Roman" w:hAnsi="Calibri" w:cs="Calibri"/>
                <w:i/>
                <w:iCs/>
                <w:color w:val="000000"/>
                <w:sz w:val="20"/>
                <w:szCs w:val="20"/>
              </w:rPr>
              <w:pPrChange w:id="1339" w:author="Lane, Stefanie" w:date="2023-09-19T18:30:00Z">
                <w:pPr>
                  <w:spacing w:after="0" w:line="240" w:lineRule="auto"/>
                </w:pPr>
              </w:pPrChange>
            </w:pPr>
            <w:del w:id="1340"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pPr>
              <w:rPr>
                <w:del w:id="1341" w:author="Lane, Stefanie" w:date="2023-07-26T11:06:00Z"/>
                <w:rFonts w:ascii="Calibri" w:eastAsia="Times New Roman" w:hAnsi="Calibri" w:cs="Calibri"/>
                <w:color w:val="000000"/>
                <w:sz w:val="20"/>
                <w:szCs w:val="20"/>
              </w:rPr>
              <w:pPrChange w:id="1342" w:author="Lane, Stefanie" w:date="2023-09-19T18:30:00Z">
                <w:pPr>
                  <w:spacing w:after="0" w:line="240" w:lineRule="auto"/>
                </w:pPr>
              </w:pPrChange>
            </w:pPr>
            <w:del w:id="134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pPr>
              <w:rPr>
                <w:del w:id="1344" w:author="Lane, Stefanie" w:date="2023-07-26T11:06:00Z"/>
                <w:rFonts w:ascii="Calibri" w:eastAsia="Times New Roman" w:hAnsi="Calibri" w:cs="Calibri"/>
                <w:color w:val="000000"/>
                <w:sz w:val="20"/>
                <w:szCs w:val="20"/>
              </w:rPr>
              <w:pPrChange w:id="1345" w:author="Lane, Stefanie" w:date="2023-09-19T18:30:00Z">
                <w:pPr>
                  <w:spacing w:after="0" w:line="240" w:lineRule="auto"/>
                </w:pPr>
              </w:pPrChange>
            </w:pPr>
            <w:del w:id="134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pPr>
              <w:rPr>
                <w:del w:id="1347" w:author="Lane, Stefanie" w:date="2023-07-26T11:06:00Z"/>
                <w:rFonts w:ascii="Calibri" w:eastAsia="Times New Roman" w:hAnsi="Calibri" w:cs="Calibri"/>
                <w:i/>
                <w:iCs/>
                <w:color w:val="000000"/>
                <w:sz w:val="20"/>
                <w:szCs w:val="20"/>
              </w:rPr>
              <w:pPrChange w:id="1348" w:author="Lane, Stefanie" w:date="2023-09-19T18:30:00Z">
                <w:pPr>
                  <w:spacing w:after="0" w:line="240" w:lineRule="auto"/>
                </w:pPr>
              </w:pPrChange>
            </w:pPr>
            <w:del w:id="1349"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pPr>
              <w:rPr>
                <w:del w:id="1350" w:author="Lane, Stefanie" w:date="2023-07-26T11:06:00Z"/>
                <w:rFonts w:ascii="Calibri" w:eastAsia="Times New Roman" w:hAnsi="Calibri" w:cs="Calibri"/>
                <w:color w:val="000000"/>
                <w:sz w:val="20"/>
                <w:szCs w:val="20"/>
              </w:rPr>
              <w:pPrChange w:id="1351" w:author="Lane, Stefanie" w:date="2023-09-19T18:30:00Z">
                <w:pPr>
                  <w:spacing w:after="0" w:line="240" w:lineRule="auto"/>
                  <w:jc w:val="center"/>
                </w:pPr>
              </w:pPrChange>
            </w:pPr>
            <w:del w:id="1352"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pPr>
              <w:rPr>
                <w:del w:id="1353" w:author="Lane, Stefanie" w:date="2023-07-26T11:06:00Z"/>
                <w:rFonts w:ascii="Calibri" w:eastAsia="Times New Roman" w:hAnsi="Calibri" w:cs="Calibri"/>
                <w:color w:val="000000"/>
                <w:sz w:val="20"/>
                <w:szCs w:val="20"/>
              </w:rPr>
              <w:pPrChange w:id="1354" w:author="Lane, Stefanie" w:date="2023-09-19T18:30:00Z">
                <w:pPr>
                  <w:spacing w:after="0" w:line="240" w:lineRule="auto"/>
                </w:pPr>
              </w:pPrChange>
            </w:pPr>
            <w:del w:id="135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pPr>
              <w:rPr>
                <w:del w:id="1356" w:author="Lane, Stefanie" w:date="2023-07-26T11:06:00Z"/>
                <w:rFonts w:ascii="Calibri" w:eastAsia="Times New Roman" w:hAnsi="Calibri" w:cs="Calibri"/>
                <w:i/>
                <w:iCs/>
                <w:color w:val="000000"/>
                <w:sz w:val="20"/>
                <w:szCs w:val="20"/>
              </w:rPr>
              <w:pPrChange w:id="1357" w:author="Lane, Stefanie" w:date="2023-09-19T18:30:00Z">
                <w:pPr>
                  <w:spacing w:after="0" w:line="240" w:lineRule="auto"/>
                </w:pPr>
              </w:pPrChange>
            </w:pPr>
            <w:del w:id="1358"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pPr>
              <w:rPr>
                <w:del w:id="1359" w:author="Lane, Stefanie" w:date="2023-07-26T11:06:00Z"/>
                <w:rFonts w:ascii="Calibri" w:eastAsia="Times New Roman" w:hAnsi="Calibri" w:cs="Calibri"/>
                <w:color w:val="000000"/>
                <w:sz w:val="20"/>
                <w:szCs w:val="20"/>
              </w:rPr>
              <w:pPrChange w:id="1360" w:author="Lane, Stefanie" w:date="2023-09-19T18:30:00Z">
                <w:pPr>
                  <w:spacing w:after="0" w:line="240" w:lineRule="auto"/>
                  <w:jc w:val="center"/>
                </w:pPr>
              </w:pPrChange>
            </w:pPr>
            <w:del w:id="136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362"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pPr>
              <w:rPr>
                <w:del w:id="1363" w:author="Lane, Stefanie" w:date="2023-07-26T11:06:00Z"/>
                <w:rFonts w:ascii="Calibri" w:eastAsia="Times New Roman" w:hAnsi="Calibri" w:cs="Calibri"/>
                <w:color w:val="000000"/>
                <w:sz w:val="20"/>
                <w:szCs w:val="20"/>
              </w:rPr>
              <w:pPrChange w:id="1364"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pPr>
              <w:rPr>
                <w:del w:id="1365" w:author="Lane, Stefanie" w:date="2023-07-26T11:06:00Z"/>
                <w:rFonts w:ascii="Times New Roman" w:eastAsia="Times New Roman" w:hAnsi="Times New Roman" w:cs="Times New Roman"/>
                <w:sz w:val="20"/>
                <w:szCs w:val="20"/>
              </w:rPr>
              <w:pPrChange w:id="1366"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pPr>
              <w:rPr>
                <w:del w:id="1367" w:author="Lane, Stefanie" w:date="2023-07-26T11:06:00Z"/>
                <w:rFonts w:ascii="Times New Roman" w:eastAsia="Times New Roman" w:hAnsi="Times New Roman" w:cs="Times New Roman"/>
                <w:sz w:val="20"/>
                <w:szCs w:val="20"/>
              </w:rPr>
              <w:pPrChange w:id="1368"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pPr>
              <w:rPr>
                <w:del w:id="1369" w:author="Lane, Stefanie" w:date="2023-07-26T11:06:00Z"/>
                <w:rFonts w:ascii="Times New Roman" w:eastAsia="Times New Roman" w:hAnsi="Times New Roman" w:cs="Times New Roman"/>
                <w:sz w:val="20"/>
                <w:szCs w:val="20"/>
              </w:rPr>
              <w:pPrChange w:id="1370"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pPr>
              <w:rPr>
                <w:del w:id="1371" w:author="Lane, Stefanie" w:date="2023-07-26T11:06:00Z"/>
                <w:rFonts w:ascii="Times New Roman" w:eastAsia="Times New Roman" w:hAnsi="Times New Roman" w:cs="Times New Roman"/>
                <w:sz w:val="20"/>
                <w:szCs w:val="20"/>
              </w:rPr>
              <w:pPrChange w:id="1372"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pPr>
              <w:rPr>
                <w:del w:id="1373" w:author="Lane, Stefanie" w:date="2023-07-26T11:06:00Z"/>
                <w:rFonts w:ascii="Times New Roman" w:eastAsia="Times New Roman" w:hAnsi="Times New Roman" w:cs="Times New Roman"/>
                <w:sz w:val="20"/>
                <w:szCs w:val="20"/>
              </w:rPr>
              <w:pPrChange w:id="1374"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pPr>
              <w:rPr>
                <w:del w:id="1375" w:author="Lane, Stefanie" w:date="2023-07-26T11:06:00Z"/>
                <w:rFonts w:ascii="Times New Roman" w:eastAsia="Times New Roman" w:hAnsi="Times New Roman" w:cs="Times New Roman"/>
                <w:sz w:val="20"/>
                <w:szCs w:val="20"/>
              </w:rPr>
              <w:pPrChange w:id="1376"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pPr>
              <w:rPr>
                <w:del w:id="1377" w:author="Lane, Stefanie" w:date="2023-07-26T11:06:00Z"/>
                <w:rFonts w:ascii="Times New Roman" w:eastAsia="Times New Roman" w:hAnsi="Times New Roman" w:cs="Times New Roman"/>
                <w:sz w:val="20"/>
                <w:szCs w:val="20"/>
              </w:rPr>
              <w:pPrChange w:id="1378"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pPr>
              <w:rPr>
                <w:del w:id="1379" w:author="Lane, Stefanie" w:date="2023-07-26T11:06:00Z"/>
                <w:rFonts w:ascii="Times New Roman" w:eastAsia="Times New Roman" w:hAnsi="Times New Roman" w:cs="Times New Roman"/>
                <w:sz w:val="20"/>
                <w:szCs w:val="20"/>
              </w:rPr>
              <w:pPrChange w:id="1380" w:author="Lane, Stefanie" w:date="2023-09-19T18:30:00Z">
                <w:pPr>
                  <w:spacing w:after="0" w:line="240" w:lineRule="auto"/>
                </w:pPr>
              </w:pPrChange>
            </w:pPr>
          </w:p>
        </w:tc>
      </w:tr>
      <w:tr w:rsidR="002605CE" w:rsidRPr="002605CE" w:rsidDel="00C51C7D" w14:paraId="1FF2CB86" w14:textId="77777777" w:rsidTr="002605CE">
        <w:trPr>
          <w:divId w:val="39592375"/>
          <w:trHeight w:val="260"/>
          <w:del w:id="1381"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pPr>
              <w:rPr>
                <w:del w:id="1382" w:author="Lane, Stefanie" w:date="2023-07-26T11:06:00Z"/>
                <w:rFonts w:ascii="Calibri" w:eastAsia="Times New Roman" w:hAnsi="Calibri" w:cs="Calibri"/>
                <w:color w:val="000000"/>
                <w:sz w:val="20"/>
                <w:szCs w:val="20"/>
              </w:rPr>
              <w:pPrChange w:id="1383" w:author="Lane, Stefanie" w:date="2023-09-19T18:30:00Z">
                <w:pPr>
                  <w:spacing w:after="0" w:line="240" w:lineRule="auto"/>
                  <w:jc w:val="center"/>
                </w:pPr>
              </w:pPrChange>
            </w:pPr>
            <w:del w:id="1384"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pPr>
              <w:rPr>
                <w:del w:id="1385" w:author="Lane, Stefanie" w:date="2023-07-26T11:06:00Z"/>
                <w:rFonts w:ascii="Calibri" w:eastAsia="Times New Roman" w:hAnsi="Calibri" w:cs="Calibri"/>
                <w:i/>
                <w:iCs/>
                <w:color w:val="000000"/>
                <w:sz w:val="20"/>
                <w:szCs w:val="20"/>
              </w:rPr>
              <w:pPrChange w:id="1386" w:author="Lane, Stefanie" w:date="2023-09-19T18:30:00Z">
                <w:pPr>
                  <w:spacing w:after="0" w:line="240" w:lineRule="auto"/>
                </w:pPr>
              </w:pPrChange>
            </w:pPr>
            <w:del w:id="1387"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pPr>
              <w:rPr>
                <w:del w:id="1388" w:author="Lane, Stefanie" w:date="2023-07-26T11:06:00Z"/>
                <w:rFonts w:ascii="Calibri" w:eastAsia="Times New Roman" w:hAnsi="Calibri" w:cs="Calibri"/>
                <w:color w:val="000000"/>
                <w:sz w:val="20"/>
                <w:szCs w:val="20"/>
              </w:rPr>
              <w:pPrChange w:id="1389" w:author="Lane, Stefanie" w:date="2023-09-19T18:30:00Z">
                <w:pPr>
                  <w:spacing w:after="0" w:line="240" w:lineRule="auto"/>
                  <w:jc w:val="center"/>
                </w:pPr>
              </w:pPrChange>
            </w:pPr>
            <w:del w:id="1390"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pPr>
              <w:rPr>
                <w:del w:id="1391" w:author="Lane, Stefanie" w:date="2023-07-26T11:06:00Z"/>
                <w:rFonts w:ascii="Calibri" w:eastAsia="Times New Roman" w:hAnsi="Calibri" w:cs="Calibri"/>
                <w:color w:val="000000"/>
                <w:sz w:val="20"/>
                <w:szCs w:val="20"/>
              </w:rPr>
              <w:pPrChange w:id="1392" w:author="Lane, Stefanie" w:date="2023-09-19T18:30:00Z">
                <w:pPr>
                  <w:spacing w:after="0" w:line="240" w:lineRule="auto"/>
                </w:pPr>
              </w:pPrChange>
            </w:pPr>
            <w:del w:id="139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pPr>
              <w:rPr>
                <w:del w:id="1394" w:author="Lane, Stefanie" w:date="2023-07-26T11:06:00Z"/>
                <w:rFonts w:ascii="Calibri" w:eastAsia="Times New Roman" w:hAnsi="Calibri" w:cs="Calibri"/>
                <w:i/>
                <w:iCs/>
                <w:color w:val="000000"/>
                <w:sz w:val="20"/>
                <w:szCs w:val="20"/>
              </w:rPr>
              <w:pPrChange w:id="1395" w:author="Lane, Stefanie" w:date="2023-09-19T18:30:00Z">
                <w:pPr>
                  <w:spacing w:after="0" w:line="240" w:lineRule="auto"/>
                </w:pPr>
              </w:pPrChange>
            </w:pPr>
            <w:del w:id="1396"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pPr>
              <w:rPr>
                <w:del w:id="1397" w:author="Lane, Stefanie" w:date="2023-07-26T11:06:00Z"/>
                <w:rFonts w:ascii="Calibri" w:eastAsia="Times New Roman" w:hAnsi="Calibri" w:cs="Calibri"/>
                <w:color w:val="000000"/>
                <w:sz w:val="20"/>
                <w:szCs w:val="20"/>
              </w:rPr>
              <w:pPrChange w:id="1398" w:author="Lane, Stefanie" w:date="2023-09-19T18:30:00Z">
                <w:pPr>
                  <w:spacing w:after="0" w:line="240" w:lineRule="auto"/>
                  <w:jc w:val="center"/>
                </w:pPr>
              </w:pPrChange>
            </w:pPr>
            <w:del w:id="1399"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pPr>
              <w:rPr>
                <w:del w:id="1400" w:author="Lane, Stefanie" w:date="2023-07-26T11:06:00Z"/>
                <w:rFonts w:ascii="Calibri" w:eastAsia="Times New Roman" w:hAnsi="Calibri" w:cs="Calibri"/>
                <w:color w:val="000000"/>
                <w:sz w:val="20"/>
                <w:szCs w:val="20"/>
              </w:rPr>
              <w:pPrChange w:id="1401" w:author="Lane, Stefanie" w:date="2023-09-19T18:30:00Z">
                <w:pPr>
                  <w:spacing w:after="0" w:line="240" w:lineRule="auto"/>
                </w:pPr>
              </w:pPrChange>
            </w:pPr>
            <w:del w:id="140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pPr>
              <w:rPr>
                <w:del w:id="1403" w:author="Lane, Stefanie" w:date="2023-07-26T11:06:00Z"/>
                <w:rFonts w:ascii="Calibri" w:eastAsia="Times New Roman" w:hAnsi="Calibri" w:cs="Calibri"/>
                <w:i/>
                <w:iCs/>
                <w:color w:val="000000"/>
                <w:sz w:val="20"/>
                <w:szCs w:val="20"/>
              </w:rPr>
              <w:pPrChange w:id="1404" w:author="Lane, Stefanie" w:date="2023-09-19T18:30:00Z">
                <w:pPr>
                  <w:spacing w:after="0" w:line="240" w:lineRule="auto"/>
                </w:pPr>
              </w:pPrChange>
            </w:pPr>
            <w:del w:id="1405"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pPr>
              <w:rPr>
                <w:del w:id="1406" w:author="Lane, Stefanie" w:date="2023-07-26T11:06:00Z"/>
                <w:rFonts w:ascii="Calibri" w:eastAsia="Times New Roman" w:hAnsi="Calibri" w:cs="Calibri"/>
                <w:color w:val="000000"/>
                <w:sz w:val="20"/>
                <w:szCs w:val="20"/>
              </w:rPr>
              <w:pPrChange w:id="1407" w:author="Lane, Stefanie" w:date="2023-09-19T18:30:00Z">
                <w:pPr>
                  <w:spacing w:after="0" w:line="240" w:lineRule="auto"/>
                  <w:jc w:val="center"/>
                </w:pPr>
              </w:pPrChange>
            </w:pPr>
            <w:del w:id="140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40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pPr>
              <w:rPr>
                <w:del w:id="1410" w:author="Lane, Stefanie" w:date="2023-07-26T11:06:00Z"/>
                <w:rFonts w:ascii="Calibri" w:eastAsia="Times New Roman" w:hAnsi="Calibri" w:cs="Calibri"/>
                <w:color w:val="000000"/>
                <w:sz w:val="20"/>
                <w:szCs w:val="20"/>
              </w:rPr>
              <w:pPrChange w:id="1411"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pPr>
              <w:rPr>
                <w:del w:id="1412" w:author="Lane, Stefanie" w:date="2023-07-26T11:06:00Z"/>
                <w:rFonts w:ascii="Calibri" w:eastAsia="Times New Roman" w:hAnsi="Calibri" w:cs="Calibri"/>
                <w:i/>
                <w:iCs/>
                <w:color w:val="000000"/>
                <w:sz w:val="20"/>
                <w:szCs w:val="20"/>
              </w:rPr>
              <w:pPrChange w:id="1413" w:author="Lane, Stefanie" w:date="2023-09-19T18:30:00Z">
                <w:pPr>
                  <w:spacing w:after="0" w:line="240" w:lineRule="auto"/>
                </w:pPr>
              </w:pPrChange>
            </w:pPr>
            <w:del w:id="1414"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pPr>
              <w:rPr>
                <w:del w:id="1415" w:author="Lane, Stefanie" w:date="2023-07-26T11:06:00Z"/>
                <w:rFonts w:ascii="Calibri" w:eastAsia="Times New Roman" w:hAnsi="Calibri" w:cs="Calibri"/>
                <w:color w:val="000000"/>
                <w:sz w:val="20"/>
                <w:szCs w:val="20"/>
              </w:rPr>
              <w:pPrChange w:id="1416" w:author="Lane, Stefanie" w:date="2023-09-19T18:30:00Z">
                <w:pPr>
                  <w:spacing w:after="0" w:line="240" w:lineRule="auto"/>
                  <w:jc w:val="center"/>
                </w:pPr>
              </w:pPrChange>
            </w:pPr>
            <w:del w:id="141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pPr>
              <w:rPr>
                <w:del w:id="1418" w:author="Lane, Stefanie" w:date="2023-07-26T11:06:00Z"/>
                <w:rFonts w:ascii="Calibri" w:eastAsia="Times New Roman" w:hAnsi="Calibri" w:cs="Calibri"/>
                <w:color w:val="000000"/>
                <w:sz w:val="20"/>
                <w:szCs w:val="20"/>
              </w:rPr>
              <w:pPrChange w:id="141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pPr>
              <w:rPr>
                <w:del w:id="1420" w:author="Lane, Stefanie" w:date="2023-07-26T11:06:00Z"/>
                <w:rFonts w:ascii="Calibri" w:eastAsia="Times New Roman" w:hAnsi="Calibri" w:cs="Calibri"/>
                <w:i/>
                <w:iCs/>
                <w:color w:val="000000"/>
                <w:sz w:val="20"/>
                <w:szCs w:val="20"/>
              </w:rPr>
              <w:pPrChange w:id="1421" w:author="Lane, Stefanie" w:date="2023-09-19T18:30:00Z">
                <w:pPr>
                  <w:spacing w:after="0" w:line="240" w:lineRule="auto"/>
                </w:pPr>
              </w:pPrChange>
            </w:pPr>
            <w:del w:id="1422"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pPr>
              <w:rPr>
                <w:del w:id="1423" w:author="Lane, Stefanie" w:date="2023-07-26T11:06:00Z"/>
                <w:rFonts w:ascii="Calibri" w:eastAsia="Times New Roman" w:hAnsi="Calibri" w:cs="Calibri"/>
                <w:color w:val="000000"/>
                <w:sz w:val="20"/>
                <w:szCs w:val="20"/>
              </w:rPr>
              <w:pPrChange w:id="1424" w:author="Lane, Stefanie" w:date="2023-09-19T18:30:00Z">
                <w:pPr>
                  <w:spacing w:after="0" w:line="240" w:lineRule="auto"/>
                  <w:jc w:val="center"/>
                </w:pPr>
              </w:pPrChange>
            </w:pPr>
            <w:del w:id="142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pPr>
              <w:rPr>
                <w:del w:id="1426" w:author="Lane, Stefanie" w:date="2023-07-26T11:06:00Z"/>
                <w:rFonts w:ascii="Calibri" w:eastAsia="Times New Roman" w:hAnsi="Calibri" w:cs="Calibri"/>
                <w:color w:val="000000"/>
                <w:sz w:val="20"/>
                <w:szCs w:val="20"/>
              </w:rPr>
              <w:pPrChange w:id="1427" w:author="Lane, Stefanie" w:date="2023-09-19T18:30:00Z">
                <w:pPr>
                  <w:spacing w:after="0" w:line="240" w:lineRule="auto"/>
                  <w:jc w:val="center"/>
                </w:pPr>
              </w:pPrChange>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pPr>
              <w:rPr>
                <w:del w:id="1428" w:author="Lane, Stefanie" w:date="2023-07-26T11:06:00Z"/>
                <w:rFonts w:ascii="Calibri" w:eastAsia="Times New Roman" w:hAnsi="Calibri" w:cs="Calibri"/>
                <w:i/>
                <w:iCs/>
                <w:color w:val="000000"/>
                <w:sz w:val="20"/>
                <w:szCs w:val="20"/>
              </w:rPr>
              <w:pPrChange w:id="1429" w:author="Lane, Stefanie" w:date="2023-09-19T18:30:00Z">
                <w:pPr>
                  <w:spacing w:after="0" w:line="240" w:lineRule="auto"/>
                </w:pPr>
              </w:pPrChange>
            </w:pPr>
            <w:del w:id="1430"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pPr>
              <w:rPr>
                <w:del w:id="1431" w:author="Lane, Stefanie" w:date="2023-07-26T11:06:00Z"/>
                <w:rFonts w:ascii="Calibri" w:eastAsia="Times New Roman" w:hAnsi="Calibri" w:cs="Calibri"/>
                <w:color w:val="000000"/>
                <w:sz w:val="20"/>
                <w:szCs w:val="20"/>
              </w:rPr>
              <w:pPrChange w:id="1432" w:author="Lane, Stefanie" w:date="2023-09-19T18:30:00Z">
                <w:pPr>
                  <w:spacing w:after="0" w:line="240" w:lineRule="auto"/>
                  <w:jc w:val="center"/>
                </w:pPr>
              </w:pPrChange>
            </w:pPr>
            <w:del w:id="143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43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pPr>
              <w:rPr>
                <w:del w:id="1435" w:author="Lane, Stefanie" w:date="2023-07-26T11:06:00Z"/>
                <w:rFonts w:ascii="Calibri" w:eastAsia="Times New Roman" w:hAnsi="Calibri" w:cs="Calibri"/>
                <w:color w:val="000000"/>
                <w:sz w:val="20"/>
                <w:szCs w:val="20"/>
              </w:rPr>
              <w:pPrChange w:id="1436"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pPr>
              <w:rPr>
                <w:del w:id="1437" w:author="Lane, Stefanie" w:date="2023-07-26T11:06:00Z"/>
                <w:rFonts w:ascii="Calibri" w:eastAsia="Times New Roman" w:hAnsi="Calibri" w:cs="Calibri"/>
                <w:i/>
                <w:iCs/>
                <w:color w:val="000000"/>
                <w:sz w:val="20"/>
                <w:szCs w:val="20"/>
              </w:rPr>
              <w:pPrChange w:id="1438" w:author="Lane, Stefanie" w:date="2023-09-19T18:30:00Z">
                <w:pPr>
                  <w:spacing w:after="0" w:line="240" w:lineRule="auto"/>
                </w:pPr>
              </w:pPrChange>
            </w:pPr>
            <w:del w:id="1439"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pPr>
              <w:rPr>
                <w:del w:id="1440" w:author="Lane, Stefanie" w:date="2023-07-26T11:06:00Z"/>
                <w:rFonts w:ascii="Calibri" w:eastAsia="Times New Roman" w:hAnsi="Calibri" w:cs="Calibri"/>
                <w:color w:val="000000"/>
                <w:sz w:val="20"/>
                <w:szCs w:val="20"/>
              </w:rPr>
              <w:pPrChange w:id="1441" w:author="Lane, Stefanie" w:date="2023-09-19T18:30:00Z">
                <w:pPr>
                  <w:spacing w:after="0" w:line="240" w:lineRule="auto"/>
                  <w:jc w:val="center"/>
                </w:pPr>
              </w:pPrChange>
            </w:pPr>
            <w:del w:id="144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pPr>
              <w:rPr>
                <w:del w:id="1443" w:author="Lane, Stefanie" w:date="2023-07-26T11:06:00Z"/>
                <w:rFonts w:ascii="Calibri" w:eastAsia="Times New Roman" w:hAnsi="Calibri" w:cs="Calibri"/>
                <w:color w:val="000000"/>
                <w:sz w:val="20"/>
                <w:szCs w:val="20"/>
              </w:rPr>
              <w:pPrChange w:id="1444"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pPr>
              <w:rPr>
                <w:del w:id="1445" w:author="Lane, Stefanie" w:date="2023-07-26T11:06:00Z"/>
                <w:rFonts w:ascii="Calibri" w:eastAsia="Times New Roman" w:hAnsi="Calibri" w:cs="Calibri"/>
                <w:i/>
                <w:iCs/>
                <w:color w:val="000000"/>
                <w:sz w:val="20"/>
                <w:szCs w:val="20"/>
              </w:rPr>
              <w:pPrChange w:id="1446" w:author="Lane, Stefanie" w:date="2023-09-19T18:30:00Z">
                <w:pPr>
                  <w:spacing w:after="0" w:line="240" w:lineRule="auto"/>
                </w:pPr>
              </w:pPrChange>
            </w:pPr>
            <w:del w:id="1447"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pPr>
              <w:rPr>
                <w:del w:id="1448" w:author="Lane, Stefanie" w:date="2023-07-26T11:06:00Z"/>
                <w:rFonts w:ascii="Calibri" w:eastAsia="Times New Roman" w:hAnsi="Calibri" w:cs="Calibri"/>
                <w:color w:val="000000"/>
                <w:sz w:val="20"/>
                <w:szCs w:val="20"/>
              </w:rPr>
              <w:pPrChange w:id="1449" w:author="Lane, Stefanie" w:date="2023-09-19T18:30:00Z">
                <w:pPr>
                  <w:spacing w:after="0" w:line="240" w:lineRule="auto"/>
                  <w:jc w:val="center"/>
                </w:pPr>
              </w:pPrChange>
            </w:pPr>
            <w:del w:id="145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pPr>
              <w:rPr>
                <w:del w:id="1451" w:author="Lane, Stefanie" w:date="2023-07-26T11:06:00Z"/>
                <w:rFonts w:ascii="Calibri" w:eastAsia="Times New Roman" w:hAnsi="Calibri" w:cs="Calibri"/>
                <w:color w:val="000000"/>
                <w:sz w:val="20"/>
                <w:szCs w:val="20"/>
              </w:rPr>
              <w:pPrChange w:id="145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pPr>
              <w:rPr>
                <w:del w:id="1453" w:author="Lane, Stefanie" w:date="2023-07-26T11:06:00Z"/>
                <w:rFonts w:ascii="Calibri" w:eastAsia="Times New Roman" w:hAnsi="Calibri" w:cs="Calibri"/>
                <w:i/>
                <w:iCs/>
                <w:color w:val="000000"/>
                <w:sz w:val="20"/>
                <w:szCs w:val="20"/>
              </w:rPr>
              <w:pPrChange w:id="1454" w:author="Lane, Stefanie" w:date="2023-09-19T18:30:00Z">
                <w:pPr>
                  <w:spacing w:after="0" w:line="240" w:lineRule="auto"/>
                </w:pPr>
              </w:pPrChange>
            </w:pPr>
            <w:del w:id="1455"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pPr>
              <w:rPr>
                <w:del w:id="1456" w:author="Lane, Stefanie" w:date="2023-07-26T11:06:00Z"/>
                <w:rFonts w:ascii="Calibri" w:eastAsia="Times New Roman" w:hAnsi="Calibri" w:cs="Calibri"/>
                <w:color w:val="000000"/>
                <w:sz w:val="20"/>
                <w:szCs w:val="20"/>
              </w:rPr>
              <w:pPrChange w:id="1457" w:author="Lane, Stefanie" w:date="2023-09-19T18:30:00Z">
                <w:pPr>
                  <w:spacing w:after="0" w:line="240" w:lineRule="auto"/>
                  <w:jc w:val="center"/>
                </w:pPr>
              </w:pPrChange>
            </w:pPr>
            <w:del w:id="1458"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45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pPr>
              <w:rPr>
                <w:del w:id="1460" w:author="Lane, Stefanie" w:date="2023-07-26T11:06:00Z"/>
                <w:rFonts w:ascii="Calibri" w:eastAsia="Times New Roman" w:hAnsi="Calibri" w:cs="Calibri"/>
                <w:color w:val="000000"/>
                <w:sz w:val="20"/>
                <w:szCs w:val="20"/>
              </w:rPr>
              <w:pPrChange w:id="1461"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pPr>
              <w:rPr>
                <w:del w:id="1462" w:author="Lane, Stefanie" w:date="2023-07-26T11:06:00Z"/>
                <w:rFonts w:ascii="Calibri" w:eastAsia="Times New Roman" w:hAnsi="Calibri" w:cs="Calibri"/>
                <w:i/>
                <w:iCs/>
                <w:color w:val="000000"/>
                <w:sz w:val="20"/>
                <w:szCs w:val="20"/>
              </w:rPr>
              <w:pPrChange w:id="1463" w:author="Lane, Stefanie" w:date="2023-09-19T18:30:00Z">
                <w:pPr>
                  <w:spacing w:after="0" w:line="240" w:lineRule="auto"/>
                </w:pPr>
              </w:pPrChange>
            </w:pPr>
            <w:del w:id="1464"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pPr>
              <w:rPr>
                <w:del w:id="1465" w:author="Lane, Stefanie" w:date="2023-07-26T11:06:00Z"/>
                <w:rFonts w:ascii="Calibri" w:eastAsia="Times New Roman" w:hAnsi="Calibri" w:cs="Calibri"/>
                <w:color w:val="000000"/>
                <w:sz w:val="20"/>
                <w:szCs w:val="20"/>
              </w:rPr>
              <w:pPrChange w:id="1466" w:author="Lane, Stefanie" w:date="2023-09-19T18:30:00Z">
                <w:pPr>
                  <w:spacing w:after="0" w:line="240" w:lineRule="auto"/>
                  <w:jc w:val="center"/>
                </w:pPr>
              </w:pPrChange>
            </w:pPr>
            <w:del w:id="146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pPr>
              <w:rPr>
                <w:del w:id="1468" w:author="Lane, Stefanie" w:date="2023-07-26T11:06:00Z"/>
                <w:rFonts w:ascii="Calibri" w:eastAsia="Times New Roman" w:hAnsi="Calibri" w:cs="Calibri"/>
                <w:color w:val="000000"/>
                <w:sz w:val="20"/>
                <w:szCs w:val="20"/>
              </w:rPr>
              <w:pPrChange w:id="146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pPr>
              <w:rPr>
                <w:del w:id="1470" w:author="Lane, Stefanie" w:date="2023-07-26T11:06:00Z"/>
                <w:rFonts w:ascii="Calibri" w:eastAsia="Times New Roman" w:hAnsi="Calibri" w:cs="Calibri"/>
                <w:i/>
                <w:iCs/>
                <w:color w:val="000000"/>
                <w:sz w:val="20"/>
                <w:szCs w:val="20"/>
              </w:rPr>
              <w:pPrChange w:id="1471" w:author="Lane, Stefanie" w:date="2023-09-19T18:30:00Z">
                <w:pPr>
                  <w:spacing w:after="0" w:line="240" w:lineRule="auto"/>
                </w:pPr>
              </w:pPrChange>
            </w:pPr>
            <w:del w:id="1472"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pPr>
              <w:rPr>
                <w:del w:id="1473" w:author="Lane, Stefanie" w:date="2023-07-26T11:06:00Z"/>
                <w:rFonts w:ascii="Calibri" w:eastAsia="Times New Roman" w:hAnsi="Calibri" w:cs="Calibri"/>
                <w:color w:val="000000"/>
                <w:sz w:val="20"/>
                <w:szCs w:val="20"/>
              </w:rPr>
              <w:pPrChange w:id="1474" w:author="Lane, Stefanie" w:date="2023-09-19T18:30:00Z">
                <w:pPr>
                  <w:spacing w:after="0" w:line="240" w:lineRule="auto"/>
                  <w:jc w:val="center"/>
                </w:pPr>
              </w:pPrChange>
            </w:pPr>
            <w:del w:id="147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pPr>
              <w:rPr>
                <w:del w:id="1476" w:author="Lane, Stefanie" w:date="2023-07-26T11:06:00Z"/>
                <w:rFonts w:ascii="Calibri" w:eastAsia="Times New Roman" w:hAnsi="Calibri" w:cs="Calibri"/>
                <w:color w:val="000000"/>
                <w:sz w:val="20"/>
                <w:szCs w:val="20"/>
              </w:rPr>
              <w:pPrChange w:id="147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pPr>
              <w:rPr>
                <w:del w:id="1478" w:author="Lane, Stefanie" w:date="2023-07-26T11:06:00Z"/>
                <w:rFonts w:ascii="Times New Roman" w:eastAsia="Times New Roman" w:hAnsi="Times New Roman" w:cs="Times New Roman"/>
                <w:sz w:val="20"/>
                <w:szCs w:val="20"/>
              </w:rPr>
              <w:pPrChange w:id="1479"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pPr>
              <w:rPr>
                <w:del w:id="1480" w:author="Lane, Stefanie" w:date="2023-07-26T11:06:00Z"/>
                <w:rFonts w:ascii="Calibri" w:eastAsia="Times New Roman" w:hAnsi="Calibri" w:cs="Calibri"/>
                <w:color w:val="000000"/>
                <w:sz w:val="20"/>
                <w:szCs w:val="20"/>
              </w:rPr>
              <w:pPrChange w:id="1481" w:author="Lane, Stefanie" w:date="2023-09-19T18:30:00Z">
                <w:pPr>
                  <w:spacing w:after="0" w:line="240" w:lineRule="auto"/>
                  <w:jc w:val="center"/>
                </w:pPr>
              </w:pPrChange>
            </w:pPr>
            <w:del w:id="148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48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pPr>
              <w:rPr>
                <w:del w:id="1484" w:author="Lane, Stefanie" w:date="2023-07-26T11:06:00Z"/>
                <w:rFonts w:ascii="Calibri" w:eastAsia="Times New Roman" w:hAnsi="Calibri" w:cs="Calibri"/>
                <w:color w:val="000000"/>
                <w:sz w:val="20"/>
                <w:szCs w:val="20"/>
              </w:rPr>
              <w:pPrChange w:id="1485"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pPr>
              <w:rPr>
                <w:del w:id="1486" w:author="Lane, Stefanie" w:date="2023-07-26T11:06:00Z"/>
                <w:rFonts w:ascii="Calibri" w:eastAsia="Times New Roman" w:hAnsi="Calibri" w:cs="Calibri"/>
                <w:i/>
                <w:iCs/>
                <w:color w:val="000000"/>
                <w:sz w:val="20"/>
                <w:szCs w:val="20"/>
              </w:rPr>
              <w:pPrChange w:id="1487" w:author="Lane, Stefanie" w:date="2023-09-19T18:30:00Z">
                <w:pPr>
                  <w:spacing w:after="0" w:line="240" w:lineRule="auto"/>
                </w:pPr>
              </w:pPrChange>
            </w:pPr>
            <w:del w:id="1488"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pPr>
              <w:rPr>
                <w:del w:id="1489" w:author="Lane, Stefanie" w:date="2023-07-26T11:06:00Z"/>
                <w:rFonts w:ascii="Calibri" w:eastAsia="Times New Roman" w:hAnsi="Calibri" w:cs="Calibri"/>
                <w:color w:val="000000"/>
                <w:sz w:val="20"/>
                <w:szCs w:val="20"/>
              </w:rPr>
              <w:pPrChange w:id="1490" w:author="Lane, Stefanie" w:date="2023-09-19T18:30:00Z">
                <w:pPr>
                  <w:spacing w:after="0" w:line="240" w:lineRule="auto"/>
                  <w:jc w:val="center"/>
                </w:pPr>
              </w:pPrChange>
            </w:pPr>
            <w:del w:id="1491"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pPr>
              <w:rPr>
                <w:del w:id="1492" w:author="Lane, Stefanie" w:date="2023-07-26T11:06:00Z"/>
                <w:rFonts w:ascii="Calibri" w:eastAsia="Times New Roman" w:hAnsi="Calibri" w:cs="Calibri"/>
                <w:color w:val="000000"/>
                <w:sz w:val="20"/>
                <w:szCs w:val="20"/>
              </w:rPr>
              <w:pPrChange w:id="1493"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pPr>
              <w:rPr>
                <w:del w:id="1494" w:author="Lane, Stefanie" w:date="2023-07-26T11:06:00Z"/>
                <w:rFonts w:ascii="Times New Roman" w:eastAsia="Times New Roman" w:hAnsi="Times New Roman" w:cs="Times New Roman"/>
                <w:sz w:val="20"/>
                <w:szCs w:val="20"/>
              </w:rPr>
              <w:pPrChange w:id="1495"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pPr>
              <w:rPr>
                <w:del w:id="1496" w:author="Lane, Stefanie" w:date="2023-07-26T11:06:00Z"/>
                <w:rFonts w:ascii="Times New Roman" w:eastAsia="Times New Roman" w:hAnsi="Times New Roman" w:cs="Times New Roman"/>
                <w:sz w:val="20"/>
                <w:szCs w:val="20"/>
              </w:rPr>
              <w:pPrChange w:id="1497"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pPr>
              <w:rPr>
                <w:del w:id="1498" w:author="Lane, Stefanie" w:date="2023-07-26T11:06:00Z"/>
                <w:rFonts w:ascii="Times New Roman" w:eastAsia="Times New Roman" w:hAnsi="Times New Roman" w:cs="Times New Roman"/>
                <w:sz w:val="20"/>
                <w:szCs w:val="20"/>
              </w:rPr>
              <w:pPrChange w:id="149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pPr>
              <w:rPr>
                <w:del w:id="1500" w:author="Lane, Stefanie" w:date="2023-07-26T11:06:00Z"/>
                <w:rFonts w:ascii="Times New Roman" w:eastAsia="Times New Roman" w:hAnsi="Times New Roman" w:cs="Times New Roman"/>
                <w:sz w:val="20"/>
                <w:szCs w:val="20"/>
              </w:rPr>
              <w:pPrChange w:id="150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pPr>
              <w:rPr>
                <w:del w:id="1502" w:author="Lane, Stefanie" w:date="2023-07-26T11:06:00Z"/>
                <w:rFonts w:ascii="Calibri" w:eastAsia="Times New Roman" w:hAnsi="Calibri" w:cs="Calibri"/>
                <w:color w:val="000000"/>
                <w:sz w:val="20"/>
                <w:szCs w:val="20"/>
              </w:rPr>
              <w:pPrChange w:id="1503" w:author="Lane, Stefanie" w:date="2023-09-19T18:30:00Z">
                <w:pPr>
                  <w:spacing w:after="0" w:line="240" w:lineRule="auto"/>
                  <w:jc w:val="center"/>
                </w:pPr>
              </w:pPrChange>
            </w:pPr>
            <w:del w:id="150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50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pPr>
              <w:rPr>
                <w:del w:id="1506" w:author="Lane, Stefanie" w:date="2023-07-26T11:06:00Z"/>
                <w:rFonts w:ascii="Calibri" w:eastAsia="Times New Roman" w:hAnsi="Calibri" w:cs="Calibri"/>
                <w:color w:val="000000"/>
                <w:sz w:val="20"/>
                <w:szCs w:val="20"/>
              </w:rPr>
              <w:pPrChange w:id="1507"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pPr>
              <w:rPr>
                <w:del w:id="1508" w:author="Lane, Stefanie" w:date="2023-07-26T11:06:00Z"/>
                <w:rFonts w:ascii="Calibri" w:eastAsia="Times New Roman" w:hAnsi="Calibri" w:cs="Calibri"/>
                <w:i/>
                <w:iCs/>
                <w:sz w:val="20"/>
                <w:szCs w:val="20"/>
              </w:rPr>
              <w:pPrChange w:id="1509" w:author="Lane, Stefanie" w:date="2023-09-19T18:30:00Z">
                <w:pPr>
                  <w:spacing w:after="0" w:line="240" w:lineRule="auto"/>
                </w:pPr>
              </w:pPrChange>
            </w:pPr>
            <w:del w:id="1510"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pPr>
              <w:rPr>
                <w:del w:id="1511" w:author="Lane, Stefanie" w:date="2023-07-26T11:06:00Z"/>
                <w:rFonts w:ascii="Calibri" w:eastAsia="Times New Roman" w:hAnsi="Calibri" w:cs="Calibri"/>
                <w:color w:val="000000"/>
                <w:sz w:val="20"/>
                <w:szCs w:val="20"/>
              </w:rPr>
              <w:pPrChange w:id="1512" w:author="Lane, Stefanie" w:date="2023-09-19T18:30:00Z">
                <w:pPr>
                  <w:spacing w:after="0" w:line="240" w:lineRule="auto"/>
                  <w:jc w:val="center"/>
                </w:pPr>
              </w:pPrChange>
            </w:pPr>
            <w:del w:id="1513"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pPr>
              <w:rPr>
                <w:del w:id="1514" w:author="Lane, Stefanie" w:date="2023-07-26T11:06:00Z"/>
                <w:rFonts w:ascii="Calibri" w:eastAsia="Times New Roman" w:hAnsi="Calibri" w:cs="Calibri"/>
                <w:color w:val="000000"/>
                <w:sz w:val="20"/>
                <w:szCs w:val="20"/>
              </w:rPr>
              <w:pPrChange w:id="151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pPr>
              <w:rPr>
                <w:del w:id="1516" w:author="Lane, Stefanie" w:date="2023-07-26T11:06:00Z"/>
                <w:rFonts w:ascii="Times New Roman" w:eastAsia="Times New Roman" w:hAnsi="Times New Roman" w:cs="Times New Roman"/>
                <w:sz w:val="20"/>
                <w:szCs w:val="20"/>
              </w:rPr>
              <w:pPrChange w:id="151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pPr>
              <w:rPr>
                <w:del w:id="1518" w:author="Lane, Stefanie" w:date="2023-07-26T11:06:00Z"/>
                <w:rFonts w:ascii="Times New Roman" w:eastAsia="Times New Roman" w:hAnsi="Times New Roman" w:cs="Times New Roman"/>
                <w:sz w:val="20"/>
                <w:szCs w:val="20"/>
              </w:rPr>
              <w:pPrChange w:id="151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pPr>
              <w:rPr>
                <w:del w:id="1520" w:author="Lane, Stefanie" w:date="2023-07-26T11:06:00Z"/>
                <w:rFonts w:ascii="Times New Roman" w:eastAsia="Times New Roman" w:hAnsi="Times New Roman" w:cs="Times New Roman"/>
                <w:sz w:val="20"/>
                <w:szCs w:val="20"/>
              </w:rPr>
              <w:pPrChange w:id="152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pPr>
              <w:rPr>
                <w:del w:id="1522" w:author="Lane, Stefanie" w:date="2023-07-26T11:06:00Z"/>
                <w:rFonts w:ascii="Times New Roman" w:eastAsia="Times New Roman" w:hAnsi="Times New Roman" w:cs="Times New Roman"/>
                <w:sz w:val="20"/>
                <w:szCs w:val="20"/>
              </w:rPr>
              <w:pPrChange w:id="1523"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pPr>
              <w:rPr>
                <w:del w:id="1524" w:author="Lane, Stefanie" w:date="2023-07-26T11:06:00Z"/>
                <w:rFonts w:ascii="Calibri" w:eastAsia="Times New Roman" w:hAnsi="Calibri" w:cs="Calibri"/>
                <w:color w:val="000000"/>
                <w:sz w:val="20"/>
                <w:szCs w:val="20"/>
              </w:rPr>
              <w:pPrChange w:id="1525" w:author="Lane, Stefanie" w:date="2023-09-19T18:30:00Z">
                <w:pPr>
                  <w:spacing w:after="0" w:line="240" w:lineRule="auto"/>
                  <w:jc w:val="center"/>
                </w:pPr>
              </w:pPrChange>
            </w:pPr>
            <w:del w:id="152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52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pPr>
              <w:rPr>
                <w:del w:id="1528" w:author="Lane, Stefanie" w:date="2023-07-26T11:06:00Z"/>
                <w:rFonts w:ascii="Calibri" w:eastAsia="Times New Roman" w:hAnsi="Calibri" w:cs="Calibri"/>
                <w:color w:val="000000"/>
                <w:sz w:val="20"/>
                <w:szCs w:val="20"/>
              </w:rPr>
              <w:pPrChange w:id="1529"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pPr>
              <w:rPr>
                <w:del w:id="1530" w:author="Lane, Stefanie" w:date="2023-07-26T11:06:00Z"/>
                <w:rFonts w:ascii="Calibri" w:eastAsia="Times New Roman" w:hAnsi="Calibri" w:cs="Calibri"/>
                <w:i/>
                <w:iCs/>
                <w:sz w:val="20"/>
                <w:szCs w:val="20"/>
              </w:rPr>
              <w:pPrChange w:id="1531" w:author="Lane, Stefanie" w:date="2023-09-19T18:30:00Z">
                <w:pPr>
                  <w:spacing w:after="0" w:line="240" w:lineRule="auto"/>
                </w:pPr>
              </w:pPrChange>
            </w:pPr>
            <w:del w:id="1532"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pPr>
              <w:rPr>
                <w:del w:id="1533" w:author="Lane, Stefanie" w:date="2023-07-26T11:06:00Z"/>
                <w:rFonts w:ascii="Calibri" w:eastAsia="Times New Roman" w:hAnsi="Calibri" w:cs="Calibri"/>
                <w:color w:val="000000"/>
                <w:sz w:val="20"/>
                <w:szCs w:val="20"/>
              </w:rPr>
              <w:pPrChange w:id="1534" w:author="Lane, Stefanie" w:date="2023-09-19T18:30:00Z">
                <w:pPr>
                  <w:spacing w:after="0" w:line="240" w:lineRule="auto"/>
                  <w:jc w:val="center"/>
                </w:pPr>
              </w:pPrChange>
            </w:pPr>
            <w:del w:id="1535"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pPr>
              <w:rPr>
                <w:del w:id="1536" w:author="Lane, Stefanie" w:date="2023-07-26T11:06:00Z"/>
                <w:rFonts w:ascii="Calibri" w:eastAsia="Times New Roman" w:hAnsi="Calibri" w:cs="Calibri"/>
                <w:color w:val="000000"/>
                <w:sz w:val="20"/>
                <w:szCs w:val="20"/>
              </w:rPr>
              <w:pPrChange w:id="1537" w:author="Lane, Stefanie" w:date="2023-09-19T18:30:00Z">
                <w:pPr>
                  <w:spacing w:after="0" w:line="240" w:lineRule="auto"/>
                </w:pPr>
              </w:pPrChange>
            </w:pPr>
            <w:del w:id="153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pPr>
              <w:rPr>
                <w:del w:id="1539" w:author="Lane, Stefanie" w:date="2023-07-26T11:06:00Z"/>
                <w:rFonts w:ascii="Calibri" w:eastAsia="Times New Roman" w:hAnsi="Calibri" w:cs="Calibri"/>
                <w:color w:val="000000"/>
                <w:sz w:val="20"/>
                <w:szCs w:val="20"/>
              </w:rPr>
              <w:pPrChange w:id="1540" w:author="Lane, Stefanie" w:date="2023-09-19T18:30:00Z">
                <w:pPr>
                  <w:spacing w:after="0" w:line="240" w:lineRule="auto"/>
                </w:pPr>
              </w:pPrChange>
            </w:pPr>
            <w:del w:id="1541"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pPr>
              <w:rPr>
                <w:del w:id="1542" w:author="Lane, Stefanie" w:date="2023-07-26T11:06:00Z"/>
                <w:rFonts w:ascii="Calibri" w:eastAsia="Times New Roman" w:hAnsi="Calibri" w:cs="Calibri"/>
                <w:color w:val="000000"/>
                <w:sz w:val="20"/>
                <w:szCs w:val="20"/>
              </w:rPr>
              <w:pPrChange w:id="1543" w:author="Lane, Stefanie" w:date="2023-09-19T18:30:00Z">
                <w:pPr>
                  <w:spacing w:after="0" w:line="240" w:lineRule="auto"/>
                  <w:jc w:val="center"/>
                </w:pPr>
              </w:pPrChange>
            </w:pPr>
            <w:del w:id="1544"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pPr>
              <w:rPr>
                <w:del w:id="1545" w:author="Lane, Stefanie" w:date="2023-07-26T11:06:00Z"/>
                <w:rFonts w:ascii="Calibri" w:eastAsia="Times New Roman" w:hAnsi="Calibri" w:cs="Calibri"/>
                <w:color w:val="000000"/>
                <w:sz w:val="20"/>
                <w:szCs w:val="20"/>
              </w:rPr>
              <w:pPrChange w:id="1546" w:author="Lane, Stefanie" w:date="2023-09-19T18:30:00Z">
                <w:pPr>
                  <w:spacing w:after="0" w:line="240" w:lineRule="auto"/>
                </w:pPr>
              </w:pPrChange>
            </w:pPr>
            <w:del w:id="154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pPr>
              <w:rPr>
                <w:del w:id="1548" w:author="Lane, Stefanie" w:date="2023-07-26T11:06:00Z"/>
                <w:rFonts w:ascii="Calibri" w:eastAsia="Times New Roman" w:hAnsi="Calibri" w:cs="Calibri"/>
                <w:i/>
                <w:iCs/>
                <w:color w:val="000000"/>
                <w:sz w:val="20"/>
                <w:szCs w:val="20"/>
              </w:rPr>
              <w:pPrChange w:id="1549" w:author="Lane, Stefanie" w:date="2023-09-19T18:30:00Z">
                <w:pPr>
                  <w:spacing w:after="0" w:line="240" w:lineRule="auto"/>
                </w:pPr>
              </w:pPrChange>
            </w:pPr>
            <w:del w:id="1550"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pPr>
              <w:rPr>
                <w:del w:id="1551" w:author="Lane, Stefanie" w:date="2023-07-26T11:06:00Z"/>
                <w:rFonts w:ascii="Calibri" w:eastAsia="Times New Roman" w:hAnsi="Calibri" w:cs="Calibri"/>
                <w:color w:val="000000"/>
                <w:sz w:val="20"/>
                <w:szCs w:val="20"/>
              </w:rPr>
              <w:pPrChange w:id="1552" w:author="Lane, Stefanie" w:date="2023-09-19T18:30:00Z">
                <w:pPr>
                  <w:spacing w:after="0" w:line="240" w:lineRule="auto"/>
                  <w:jc w:val="center"/>
                </w:pPr>
              </w:pPrChange>
            </w:pPr>
            <w:del w:id="1553"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554"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pPr>
              <w:rPr>
                <w:del w:id="1555" w:author="Lane, Stefanie" w:date="2023-07-26T11:06:00Z"/>
                <w:rFonts w:ascii="Calibri" w:eastAsia="Times New Roman" w:hAnsi="Calibri" w:cs="Calibri"/>
                <w:color w:val="000000"/>
                <w:sz w:val="20"/>
                <w:szCs w:val="20"/>
              </w:rPr>
              <w:pPrChange w:id="1556"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pPr>
              <w:rPr>
                <w:del w:id="1557" w:author="Lane, Stefanie" w:date="2023-07-26T11:06:00Z"/>
                <w:rFonts w:ascii="Times New Roman" w:eastAsia="Times New Roman" w:hAnsi="Times New Roman" w:cs="Times New Roman"/>
                <w:sz w:val="20"/>
                <w:szCs w:val="20"/>
              </w:rPr>
              <w:pPrChange w:id="1558"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pPr>
              <w:rPr>
                <w:del w:id="1559" w:author="Lane, Stefanie" w:date="2023-07-26T11:06:00Z"/>
                <w:rFonts w:ascii="Times New Roman" w:eastAsia="Times New Roman" w:hAnsi="Times New Roman" w:cs="Times New Roman"/>
                <w:sz w:val="20"/>
                <w:szCs w:val="20"/>
              </w:rPr>
              <w:pPrChange w:id="1560"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pPr>
              <w:rPr>
                <w:del w:id="1561" w:author="Lane, Stefanie" w:date="2023-07-26T11:06:00Z"/>
                <w:rFonts w:ascii="Times New Roman" w:eastAsia="Times New Roman" w:hAnsi="Times New Roman" w:cs="Times New Roman"/>
                <w:sz w:val="20"/>
                <w:szCs w:val="20"/>
              </w:rPr>
              <w:pPrChange w:id="1562"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pPr>
              <w:rPr>
                <w:del w:id="1563" w:author="Lane, Stefanie" w:date="2023-07-26T11:06:00Z"/>
                <w:rFonts w:ascii="Times New Roman" w:eastAsia="Times New Roman" w:hAnsi="Times New Roman" w:cs="Times New Roman"/>
                <w:sz w:val="20"/>
                <w:szCs w:val="20"/>
              </w:rPr>
              <w:pPrChange w:id="1564"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pPr>
              <w:rPr>
                <w:del w:id="1565" w:author="Lane, Stefanie" w:date="2023-07-26T11:06:00Z"/>
                <w:rFonts w:ascii="Times New Roman" w:eastAsia="Times New Roman" w:hAnsi="Times New Roman" w:cs="Times New Roman"/>
                <w:sz w:val="20"/>
                <w:szCs w:val="20"/>
              </w:rPr>
              <w:pPrChange w:id="1566"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pPr>
              <w:rPr>
                <w:del w:id="1567" w:author="Lane, Stefanie" w:date="2023-07-26T11:06:00Z"/>
                <w:rFonts w:ascii="Times New Roman" w:eastAsia="Times New Roman" w:hAnsi="Times New Roman" w:cs="Times New Roman"/>
                <w:sz w:val="20"/>
                <w:szCs w:val="20"/>
              </w:rPr>
              <w:pPrChange w:id="1568"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pPr>
              <w:rPr>
                <w:del w:id="1569" w:author="Lane, Stefanie" w:date="2023-07-26T11:06:00Z"/>
                <w:rFonts w:ascii="Times New Roman" w:eastAsia="Times New Roman" w:hAnsi="Times New Roman" w:cs="Times New Roman"/>
                <w:sz w:val="20"/>
                <w:szCs w:val="20"/>
              </w:rPr>
              <w:pPrChange w:id="1570"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pPr>
              <w:rPr>
                <w:del w:id="1571" w:author="Lane, Stefanie" w:date="2023-07-26T11:06:00Z"/>
                <w:rFonts w:ascii="Times New Roman" w:eastAsia="Times New Roman" w:hAnsi="Times New Roman" w:cs="Times New Roman"/>
                <w:sz w:val="20"/>
                <w:szCs w:val="20"/>
              </w:rPr>
              <w:pPrChange w:id="1572" w:author="Lane, Stefanie" w:date="2023-09-19T18:30:00Z">
                <w:pPr>
                  <w:spacing w:after="0" w:line="240" w:lineRule="auto"/>
                </w:pPr>
              </w:pPrChange>
            </w:pPr>
          </w:p>
        </w:tc>
      </w:tr>
      <w:tr w:rsidR="002605CE" w:rsidRPr="002605CE" w:rsidDel="00C51C7D" w14:paraId="24B59DA4" w14:textId="77777777" w:rsidTr="002605CE">
        <w:trPr>
          <w:divId w:val="39592375"/>
          <w:trHeight w:val="260"/>
          <w:del w:id="1573"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pPr>
              <w:rPr>
                <w:del w:id="1574" w:author="Lane, Stefanie" w:date="2023-07-26T11:06:00Z"/>
                <w:rFonts w:ascii="Calibri" w:eastAsia="Times New Roman" w:hAnsi="Calibri" w:cs="Calibri"/>
                <w:color w:val="000000"/>
                <w:sz w:val="20"/>
                <w:szCs w:val="20"/>
              </w:rPr>
              <w:pPrChange w:id="1575" w:author="Lane, Stefanie" w:date="2023-09-19T18:30:00Z">
                <w:pPr>
                  <w:spacing w:after="0" w:line="240" w:lineRule="auto"/>
                  <w:jc w:val="center"/>
                </w:pPr>
              </w:pPrChange>
            </w:pPr>
            <w:del w:id="1576"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pPr>
              <w:rPr>
                <w:del w:id="1577" w:author="Lane, Stefanie" w:date="2023-07-26T11:06:00Z"/>
                <w:rFonts w:ascii="Calibri" w:eastAsia="Times New Roman" w:hAnsi="Calibri" w:cs="Calibri"/>
                <w:i/>
                <w:iCs/>
                <w:sz w:val="20"/>
                <w:szCs w:val="20"/>
              </w:rPr>
              <w:pPrChange w:id="1578" w:author="Lane, Stefanie" w:date="2023-09-19T18:30:00Z">
                <w:pPr>
                  <w:spacing w:after="0" w:line="240" w:lineRule="auto"/>
                </w:pPr>
              </w:pPrChange>
            </w:pPr>
            <w:del w:id="1579"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pPr>
              <w:rPr>
                <w:del w:id="1580" w:author="Lane, Stefanie" w:date="2023-07-26T11:06:00Z"/>
                <w:rFonts w:ascii="Calibri" w:eastAsia="Times New Roman" w:hAnsi="Calibri" w:cs="Calibri"/>
                <w:color w:val="000000"/>
                <w:sz w:val="20"/>
                <w:szCs w:val="20"/>
              </w:rPr>
              <w:pPrChange w:id="1581" w:author="Lane, Stefanie" w:date="2023-09-19T18:30:00Z">
                <w:pPr>
                  <w:spacing w:after="0" w:line="240" w:lineRule="auto"/>
                  <w:jc w:val="center"/>
                </w:pPr>
              </w:pPrChange>
            </w:pPr>
            <w:del w:id="158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pPr>
              <w:rPr>
                <w:del w:id="1583" w:author="Lane, Stefanie" w:date="2023-07-26T11:06:00Z"/>
                <w:rFonts w:ascii="Calibri" w:eastAsia="Times New Roman" w:hAnsi="Calibri" w:cs="Calibri"/>
                <w:color w:val="000000"/>
                <w:sz w:val="20"/>
                <w:szCs w:val="20"/>
              </w:rPr>
              <w:pPrChange w:id="1584" w:author="Lane, Stefanie" w:date="2023-09-19T18:30:00Z">
                <w:pPr>
                  <w:spacing w:after="0" w:line="240" w:lineRule="auto"/>
                </w:pPr>
              </w:pPrChange>
            </w:pPr>
            <w:del w:id="158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pPr>
              <w:rPr>
                <w:del w:id="1586" w:author="Lane, Stefanie" w:date="2023-07-26T11:06:00Z"/>
                <w:rFonts w:ascii="Calibri" w:eastAsia="Times New Roman" w:hAnsi="Calibri" w:cs="Calibri"/>
                <w:i/>
                <w:iCs/>
                <w:color w:val="000000"/>
                <w:sz w:val="20"/>
                <w:szCs w:val="20"/>
              </w:rPr>
              <w:pPrChange w:id="1587" w:author="Lane, Stefanie" w:date="2023-09-19T18:30:00Z">
                <w:pPr>
                  <w:spacing w:after="0" w:line="240" w:lineRule="auto"/>
                </w:pPr>
              </w:pPrChange>
            </w:pPr>
            <w:del w:id="1588"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pPr>
              <w:rPr>
                <w:del w:id="1589" w:author="Lane, Stefanie" w:date="2023-07-26T11:06:00Z"/>
                <w:rFonts w:ascii="Calibri" w:eastAsia="Times New Roman" w:hAnsi="Calibri" w:cs="Calibri"/>
                <w:color w:val="000000"/>
                <w:sz w:val="20"/>
                <w:szCs w:val="20"/>
              </w:rPr>
              <w:pPrChange w:id="1590" w:author="Lane, Stefanie" w:date="2023-09-19T18:30:00Z">
                <w:pPr>
                  <w:spacing w:after="0" w:line="240" w:lineRule="auto"/>
                  <w:jc w:val="center"/>
                </w:pPr>
              </w:pPrChange>
            </w:pPr>
            <w:del w:id="1591"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pPr>
              <w:rPr>
                <w:del w:id="1592" w:author="Lane, Stefanie" w:date="2023-07-26T11:06:00Z"/>
                <w:rFonts w:ascii="Calibri" w:eastAsia="Times New Roman" w:hAnsi="Calibri" w:cs="Calibri"/>
                <w:color w:val="000000"/>
                <w:sz w:val="20"/>
                <w:szCs w:val="20"/>
              </w:rPr>
              <w:pPrChange w:id="1593" w:author="Lane, Stefanie" w:date="2023-09-19T18:30:00Z">
                <w:pPr>
                  <w:spacing w:after="0" w:line="240" w:lineRule="auto"/>
                </w:pPr>
              </w:pPrChange>
            </w:pPr>
            <w:del w:id="1594"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pPr>
              <w:rPr>
                <w:del w:id="1595" w:author="Lane, Stefanie" w:date="2023-07-26T11:06:00Z"/>
                <w:rFonts w:ascii="Calibri" w:eastAsia="Times New Roman" w:hAnsi="Calibri" w:cs="Calibri"/>
                <w:i/>
                <w:iCs/>
                <w:sz w:val="20"/>
                <w:szCs w:val="20"/>
              </w:rPr>
              <w:pPrChange w:id="1596" w:author="Lane, Stefanie" w:date="2023-09-19T18:30:00Z">
                <w:pPr>
                  <w:spacing w:after="0" w:line="240" w:lineRule="auto"/>
                </w:pPr>
              </w:pPrChange>
            </w:pPr>
            <w:del w:id="1597"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pPr>
              <w:rPr>
                <w:del w:id="1598" w:author="Lane, Stefanie" w:date="2023-07-26T11:06:00Z"/>
                <w:rFonts w:ascii="Calibri" w:eastAsia="Times New Roman" w:hAnsi="Calibri" w:cs="Calibri"/>
                <w:color w:val="000000"/>
                <w:sz w:val="20"/>
                <w:szCs w:val="20"/>
              </w:rPr>
              <w:pPrChange w:id="1599" w:author="Lane, Stefanie" w:date="2023-09-19T18:30:00Z">
                <w:pPr>
                  <w:spacing w:after="0" w:line="240" w:lineRule="auto"/>
                  <w:jc w:val="center"/>
                </w:pPr>
              </w:pPrChange>
            </w:pPr>
            <w:del w:id="160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60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pPr>
              <w:rPr>
                <w:del w:id="1602" w:author="Lane, Stefanie" w:date="2023-07-26T11:06:00Z"/>
                <w:rFonts w:ascii="Calibri" w:eastAsia="Times New Roman" w:hAnsi="Calibri" w:cs="Calibri"/>
                <w:color w:val="000000"/>
                <w:sz w:val="20"/>
                <w:szCs w:val="20"/>
              </w:rPr>
              <w:pPrChange w:id="160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pPr>
              <w:rPr>
                <w:del w:id="1604" w:author="Lane, Stefanie" w:date="2023-07-26T11:06:00Z"/>
                <w:rFonts w:ascii="Calibri" w:eastAsia="Times New Roman" w:hAnsi="Calibri" w:cs="Calibri"/>
                <w:i/>
                <w:iCs/>
                <w:sz w:val="20"/>
                <w:szCs w:val="20"/>
              </w:rPr>
              <w:pPrChange w:id="1605" w:author="Lane, Stefanie" w:date="2023-09-19T18:30:00Z">
                <w:pPr>
                  <w:spacing w:after="0" w:line="240" w:lineRule="auto"/>
                </w:pPr>
              </w:pPrChange>
            </w:pPr>
            <w:del w:id="1606"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pPr>
              <w:rPr>
                <w:del w:id="1607" w:author="Lane, Stefanie" w:date="2023-07-26T11:06:00Z"/>
                <w:rFonts w:ascii="Calibri" w:eastAsia="Times New Roman" w:hAnsi="Calibri" w:cs="Calibri"/>
                <w:color w:val="000000"/>
                <w:sz w:val="20"/>
                <w:szCs w:val="20"/>
              </w:rPr>
              <w:pPrChange w:id="1608" w:author="Lane, Stefanie" w:date="2023-09-19T18:30:00Z">
                <w:pPr>
                  <w:spacing w:after="0" w:line="240" w:lineRule="auto"/>
                  <w:jc w:val="center"/>
                </w:pPr>
              </w:pPrChange>
            </w:pPr>
            <w:del w:id="160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pPr>
              <w:rPr>
                <w:del w:id="1610" w:author="Lane, Stefanie" w:date="2023-07-26T11:06:00Z"/>
                <w:rFonts w:ascii="Calibri" w:eastAsia="Times New Roman" w:hAnsi="Calibri" w:cs="Calibri"/>
                <w:color w:val="000000"/>
                <w:sz w:val="20"/>
                <w:szCs w:val="20"/>
              </w:rPr>
              <w:pPrChange w:id="161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pPr>
              <w:rPr>
                <w:del w:id="1612" w:author="Lane, Stefanie" w:date="2023-07-26T11:06:00Z"/>
                <w:rFonts w:ascii="Calibri" w:eastAsia="Times New Roman" w:hAnsi="Calibri" w:cs="Calibri"/>
                <w:i/>
                <w:iCs/>
                <w:sz w:val="20"/>
                <w:szCs w:val="20"/>
              </w:rPr>
              <w:pPrChange w:id="1613" w:author="Lane, Stefanie" w:date="2023-09-19T18:30:00Z">
                <w:pPr>
                  <w:spacing w:after="0" w:line="240" w:lineRule="auto"/>
                </w:pPr>
              </w:pPrChange>
            </w:pPr>
            <w:del w:id="1614"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pPr>
              <w:rPr>
                <w:del w:id="1615" w:author="Lane, Stefanie" w:date="2023-07-26T11:06:00Z"/>
                <w:rFonts w:ascii="Calibri" w:eastAsia="Times New Roman" w:hAnsi="Calibri" w:cs="Calibri"/>
                <w:color w:val="000000"/>
                <w:sz w:val="20"/>
                <w:szCs w:val="20"/>
              </w:rPr>
              <w:pPrChange w:id="1616" w:author="Lane, Stefanie" w:date="2023-09-19T18:30:00Z">
                <w:pPr>
                  <w:spacing w:after="0" w:line="240" w:lineRule="auto"/>
                  <w:jc w:val="center"/>
                </w:pPr>
              </w:pPrChange>
            </w:pPr>
            <w:del w:id="161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pPr>
              <w:rPr>
                <w:del w:id="1618" w:author="Lane, Stefanie" w:date="2023-07-26T11:06:00Z"/>
                <w:rFonts w:ascii="Calibri" w:eastAsia="Times New Roman" w:hAnsi="Calibri" w:cs="Calibri"/>
                <w:color w:val="000000"/>
                <w:sz w:val="20"/>
                <w:szCs w:val="20"/>
              </w:rPr>
              <w:pPrChange w:id="161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pPr>
              <w:rPr>
                <w:del w:id="1620" w:author="Lane, Stefanie" w:date="2023-07-26T11:06:00Z"/>
                <w:rFonts w:ascii="Calibri" w:eastAsia="Times New Roman" w:hAnsi="Calibri" w:cs="Calibri"/>
                <w:i/>
                <w:iCs/>
                <w:color w:val="000000"/>
                <w:sz w:val="20"/>
                <w:szCs w:val="20"/>
              </w:rPr>
              <w:pPrChange w:id="1621" w:author="Lane, Stefanie" w:date="2023-09-19T18:30:00Z">
                <w:pPr>
                  <w:spacing w:after="0" w:line="240" w:lineRule="auto"/>
                </w:pPr>
              </w:pPrChange>
            </w:pPr>
            <w:del w:id="1622"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pPr>
              <w:rPr>
                <w:del w:id="1623" w:author="Lane, Stefanie" w:date="2023-07-26T11:06:00Z"/>
                <w:rFonts w:ascii="Calibri" w:eastAsia="Times New Roman" w:hAnsi="Calibri" w:cs="Calibri"/>
                <w:color w:val="000000"/>
                <w:sz w:val="20"/>
                <w:szCs w:val="20"/>
              </w:rPr>
              <w:pPrChange w:id="1624" w:author="Lane, Stefanie" w:date="2023-09-19T18:30:00Z">
                <w:pPr>
                  <w:spacing w:after="0" w:line="240" w:lineRule="auto"/>
                  <w:jc w:val="center"/>
                </w:pPr>
              </w:pPrChange>
            </w:pPr>
            <w:del w:id="162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62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pPr>
              <w:rPr>
                <w:del w:id="1627" w:author="Lane, Stefanie" w:date="2023-07-26T11:06:00Z"/>
                <w:rFonts w:ascii="Calibri" w:eastAsia="Times New Roman" w:hAnsi="Calibri" w:cs="Calibri"/>
                <w:color w:val="000000"/>
                <w:sz w:val="20"/>
                <w:szCs w:val="20"/>
              </w:rPr>
              <w:pPrChange w:id="162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pPr>
              <w:rPr>
                <w:del w:id="1629" w:author="Lane, Stefanie" w:date="2023-07-26T11:06:00Z"/>
                <w:rFonts w:ascii="Calibri" w:eastAsia="Times New Roman" w:hAnsi="Calibri" w:cs="Calibri"/>
                <w:i/>
                <w:iCs/>
                <w:color w:val="000000"/>
                <w:sz w:val="20"/>
                <w:szCs w:val="20"/>
              </w:rPr>
              <w:pPrChange w:id="1630" w:author="Lane, Stefanie" w:date="2023-09-19T18:30:00Z">
                <w:pPr>
                  <w:spacing w:after="0" w:line="240" w:lineRule="auto"/>
                </w:pPr>
              </w:pPrChange>
            </w:pPr>
            <w:del w:id="1631"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pPr>
              <w:rPr>
                <w:del w:id="1632" w:author="Lane, Stefanie" w:date="2023-07-26T11:06:00Z"/>
                <w:rFonts w:ascii="Calibri" w:eastAsia="Times New Roman" w:hAnsi="Calibri" w:cs="Calibri"/>
                <w:color w:val="000000"/>
                <w:sz w:val="20"/>
                <w:szCs w:val="20"/>
              </w:rPr>
              <w:pPrChange w:id="1633" w:author="Lane, Stefanie" w:date="2023-09-19T18:30:00Z">
                <w:pPr>
                  <w:spacing w:after="0" w:line="240" w:lineRule="auto"/>
                  <w:jc w:val="center"/>
                </w:pPr>
              </w:pPrChange>
            </w:pPr>
            <w:del w:id="1634"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pPr>
              <w:rPr>
                <w:del w:id="1635" w:author="Lane, Stefanie" w:date="2023-07-26T11:06:00Z"/>
                <w:rFonts w:ascii="Calibri" w:eastAsia="Times New Roman" w:hAnsi="Calibri" w:cs="Calibri"/>
                <w:color w:val="000000"/>
                <w:sz w:val="20"/>
                <w:szCs w:val="20"/>
              </w:rPr>
              <w:pPrChange w:id="163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pPr>
              <w:rPr>
                <w:del w:id="1637" w:author="Lane, Stefanie" w:date="2023-07-26T11:06:00Z"/>
                <w:rFonts w:ascii="Calibri" w:eastAsia="Times New Roman" w:hAnsi="Calibri" w:cs="Calibri"/>
                <w:sz w:val="20"/>
                <w:szCs w:val="20"/>
              </w:rPr>
              <w:pPrChange w:id="1638" w:author="Lane, Stefanie" w:date="2023-09-19T18:30:00Z">
                <w:pPr>
                  <w:spacing w:after="0" w:line="240" w:lineRule="auto"/>
                </w:pPr>
              </w:pPrChange>
            </w:pPr>
            <w:del w:id="1639"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pPr>
              <w:rPr>
                <w:del w:id="1640" w:author="Lane, Stefanie" w:date="2023-07-26T11:06:00Z"/>
                <w:rFonts w:ascii="Calibri" w:eastAsia="Times New Roman" w:hAnsi="Calibri" w:cs="Calibri"/>
                <w:color w:val="000000"/>
                <w:sz w:val="20"/>
                <w:szCs w:val="20"/>
              </w:rPr>
              <w:pPrChange w:id="1641" w:author="Lane, Stefanie" w:date="2023-09-19T18:30:00Z">
                <w:pPr>
                  <w:spacing w:after="0" w:line="240" w:lineRule="auto"/>
                  <w:jc w:val="center"/>
                </w:pPr>
              </w:pPrChange>
            </w:pPr>
            <w:del w:id="164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pPr>
              <w:rPr>
                <w:del w:id="1643" w:author="Lane, Stefanie" w:date="2023-07-26T11:06:00Z"/>
                <w:rFonts w:ascii="Calibri" w:eastAsia="Times New Roman" w:hAnsi="Calibri" w:cs="Calibri"/>
                <w:color w:val="000000"/>
                <w:sz w:val="20"/>
                <w:szCs w:val="20"/>
              </w:rPr>
              <w:pPrChange w:id="164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pPr>
              <w:rPr>
                <w:del w:id="1645" w:author="Lane, Stefanie" w:date="2023-07-26T11:06:00Z"/>
                <w:rFonts w:ascii="Calibri" w:eastAsia="Times New Roman" w:hAnsi="Calibri" w:cs="Calibri"/>
                <w:i/>
                <w:iCs/>
                <w:color w:val="000000"/>
                <w:sz w:val="20"/>
                <w:szCs w:val="20"/>
              </w:rPr>
              <w:pPrChange w:id="1646" w:author="Lane, Stefanie" w:date="2023-09-19T18:30:00Z">
                <w:pPr>
                  <w:spacing w:after="0" w:line="240" w:lineRule="auto"/>
                </w:pPr>
              </w:pPrChange>
            </w:pPr>
            <w:del w:id="1647"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pPr>
              <w:rPr>
                <w:del w:id="1648" w:author="Lane, Stefanie" w:date="2023-07-26T11:06:00Z"/>
                <w:rFonts w:ascii="Calibri" w:eastAsia="Times New Roman" w:hAnsi="Calibri" w:cs="Calibri"/>
                <w:color w:val="000000"/>
                <w:sz w:val="20"/>
                <w:szCs w:val="20"/>
              </w:rPr>
              <w:pPrChange w:id="1649" w:author="Lane, Stefanie" w:date="2023-09-19T18:30:00Z">
                <w:pPr>
                  <w:spacing w:after="0" w:line="240" w:lineRule="auto"/>
                  <w:jc w:val="center"/>
                </w:pPr>
              </w:pPrChange>
            </w:pPr>
            <w:del w:id="165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65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pPr>
              <w:rPr>
                <w:del w:id="1652" w:author="Lane, Stefanie" w:date="2023-07-26T11:06:00Z"/>
                <w:rFonts w:ascii="Calibri" w:eastAsia="Times New Roman" w:hAnsi="Calibri" w:cs="Calibri"/>
                <w:color w:val="000000"/>
                <w:sz w:val="20"/>
                <w:szCs w:val="20"/>
              </w:rPr>
              <w:pPrChange w:id="165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pPr>
              <w:rPr>
                <w:del w:id="1654" w:author="Lane, Stefanie" w:date="2023-07-26T11:06:00Z"/>
                <w:rFonts w:ascii="Calibri" w:eastAsia="Times New Roman" w:hAnsi="Calibri" w:cs="Calibri"/>
                <w:i/>
                <w:iCs/>
                <w:sz w:val="20"/>
                <w:szCs w:val="20"/>
              </w:rPr>
              <w:pPrChange w:id="1655" w:author="Lane, Stefanie" w:date="2023-09-19T18:30:00Z">
                <w:pPr>
                  <w:spacing w:after="0" w:line="240" w:lineRule="auto"/>
                </w:pPr>
              </w:pPrChange>
            </w:pPr>
            <w:del w:id="1656"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pPr>
              <w:rPr>
                <w:del w:id="1657" w:author="Lane, Stefanie" w:date="2023-07-26T11:06:00Z"/>
                <w:rFonts w:ascii="Calibri" w:eastAsia="Times New Roman" w:hAnsi="Calibri" w:cs="Calibri"/>
                <w:color w:val="000000"/>
                <w:sz w:val="20"/>
                <w:szCs w:val="20"/>
              </w:rPr>
              <w:pPrChange w:id="1658" w:author="Lane, Stefanie" w:date="2023-09-19T18:30:00Z">
                <w:pPr>
                  <w:spacing w:after="0" w:line="240" w:lineRule="auto"/>
                  <w:jc w:val="center"/>
                </w:pPr>
              </w:pPrChange>
            </w:pPr>
            <w:del w:id="165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pPr>
              <w:rPr>
                <w:del w:id="1660" w:author="Lane, Stefanie" w:date="2023-07-26T11:06:00Z"/>
                <w:rFonts w:ascii="Calibri" w:eastAsia="Times New Roman" w:hAnsi="Calibri" w:cs="Calibri"/>
                <w:color w:val="000000"/>
                <w:sz w:val="20"/>
                <w:szCs w:val="20"/>
              </w:rPr>
              <w:pPrChange w:id="166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pPr>
              <w:rPr>
                <w:del w:id="1662" w:author="Lane, Stefanie" w:date="2023-07-26T11:06:00Z"/>
                <w:rFonts w:ascii="Calibri" w:eastAsia="Times New Roman" w:hAnsi="Calibri" w:cs="Calibri"/>
                <w:i/>
                <w:iCs/>
                <w:sz w:val="20"/>
                <w:szCs w:val="20"/>
              </w:rPr>
              <w:pPrChange w:id="1663" w:author="Lane, Stefanie" w:date="2023-09-19T18:30:00Z">
                <w:pPr>
                  <w:spacing w:after="0" w:line="240" w:lineRule="auto"/>
                </w:pPr>
              </w:pPrChange>
            </w:pPr>
            <w:del w:id="1664"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pPr>
              <w:rPr>
                <w:del w:id="1665" w:author="Lane, Stefanie" w:date="2023-07-26T11:06:00Z"/>
                <w:rFonts w:ascii="Calibri" w:eastAsia="Times New Roman" w:hAnsi="Calibri" w:cs="Calibri"/>
                <w:color w:val="000000"/>
                <w:sz w:val="20"/>
                <w:szCs w:val="20"/>
              </w:rPr>
              <w:pPrChange w:id="1666" w:author="Lane, Stefanie" w:date="2023-09-19T18:30:00Z">
                <w:pPr>
                  <w:spacing w:after="0" w:line="240" w:lineRule="auto"/>
                  <w:jc w:val="center"/>
                </w:pPr>
              </w:pPrChange>
            </w:pPr>
            <w:del w:id="166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pPr>
              <w:rPr>
                <w:del w:id="1668" w:author="Lane, Stefanie" w:date="2023-07-26T11:06:00Z"/>
                <w:rFonts w:ascii="Calibri" w:eastAsia="Times New Roman" w:hAnsi="Calibri" w:cs="Calibri"/>
                <w:color w:val="000000"/>
                <w:sz w:val="20"/>
                <w:szCs w:val="20"/>
              </w:rPr>
              <w:pPrChange w:id="166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pPr>
              <w:rPr>
                <w:del w:id="1670" w:author="Lane, Stefanie" w:date="2023-07-26T11:06:00Z"/>
                <w:rFonts w:ascii="Calibri" w:eastAsia="Times New Roman" w:hAnsi="Calibri" w:cs="Calibri"/>
                <w:i/>
                <w:iCs/>
                <w:color w:val="000000"/>
                <w:sz w:val="20"/>
                <w:szCs w:val="20"/>
              </w:rPr>
              <w:pPrChange w:id="1671" w:author="Lane, Stefanie" w:date="2023-09-19T18:30:00Z">
                <w:pPr>
                  <w:spacing w:after="0" w:line="240" w:lineRule="auto"/>
                </w:pPr>
              </w:pPrChange>
            </w:pPr>
            <w:del w:id="1672"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pPr>
              <w:rPr>
                <w:del w:id="1673" w:author="Lane, Stefanie" w:date="2023-07-26T11:06:00Z"/>
                <w:rFonts w:ascii="Calibri" w:eastAsia="Times New Roman" w:hAnsi="Calibri" w:cs="Calibri"/>
                <w:color w:val="000000"/>
                <w:sz w:val="20"/>
                <w:szCs w:val="20"/>
              </w:rPr>
              <w:pPrChange w:id="1674" w:author="Lane, Stefanie" w:date="2023-09-19T18:30:00Z">
                <w:pPr>
                  <w:spacing w:after="0" w:line="240" w:lineRule="auto"/>
                  <w:jc w:val="center"/>
                </w:pPr>
              </w:pPrChange>
            </w:pPr>
            <w:del w:id="167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67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pPr>
              <w:rPr>
                <w:del w:id="1677" w:author="Lane, Stefanie" w:date="2023-07-26T11:06:00Z"/>
                <w:rFonts w:ascii="Calibri" w:eastAsia="Times New Roman" w:hAnsi="Calibri" w:cs="Calibri"/>
                <w:color w:val="000000"/>
                <w:sz w:val="20"/>
                <w:szCs w:val="20"/>
              </w:rPr>
              <w:pPrChange w:id="167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pPr>
              <w:rPr>
                <w:del w:id="1679" w:author="Lane, Stefanie" w:date="2023-07-26T11:06:00Z"/>
                <w:rFonts w:ascii="Calibri" w:eastAsia="Times New Roman" w:hAnsi="Calibri" w:cs="Calibri"/>
                <w:i/>
                <w:iCs/>
                <w:color w:val="000000"/>
                <w:sz w:val="20"/>
                <w:szCs w:val="20"/>
              </w:rPr>
              <w:pPrChange w:id="1680" w:author="Lane, Stefanie" w:date="2023-09-19T18:30:00Z">
                <w:pPr>
                  <w:spacing w:after="0" w:line="240" w:lineRule="auto"/>
                </w:pPr>
              </w:pPrChange>
            </w:pPr>
            <w:del w:id="1681"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pPr>
              <w:rPr>
                <w:del w:id="1682" w:author="Lane, Stefanie" w:date="2023-07-26T11:06:00Z"/>
                <w:rFonts w:ascii="Calibri" w:eastAsia="Times New Roman" w:hAnsi="Calibri" w:cs="Calibri"/>
                <w:color w:val="000000"/>
                <w:sz w:val="20"/>
                <w:szCs w:val="20"/>
              </w:rPr>
              <w:pPrChange w:id="1683" w:author="Lane, Stefanie" w:date="2023-09-19T18:30:00Z">
                <w:pPr>
                  <w:spacing w:after="0" w:line="240" w:lineRule="auto"/>
                  <w:jc w:val="center"/>
                </w:pPr>
              </w:pPrChange>
            </w:pPr>
            <w:del w:id="1684"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pPr>
              <w:rPr>
                <w:del w:id="1685" w:author="Lane, Stefanie" w:date="2023-07-26T11:06:00Z"/>
                <w:rFonts w:ascii="Calibri" w:eastAsia="Times New Roman" w:hAnsi="Calibri" w:cs="Calibri"/>
                <w:color w:val="000000"/>
                <w:sz w:val="20"/>
                <w:szCs w:val="20"/>
              </w:rPr>
              <w:pPrChange w:id="168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pPr>
              <w:rPr>
                <w:del w:id="1687" w:author="Lane, Stefanie" w:date="2023-07-26T11:06:00Z"/>
                <w:rFonts w:ascii="Calibri" w:eastAsia="Times New Roman" w:hAnsi="Calibri" w:cs="Calibri"/>
                <w:i/>
                <w:iCs/>
                <w:color w:val="000000"/>
                <w:sz w:val="20"/>
                <w:szCs w:val="20"/>
              </w:rPr>
              <w:pPrChange w:id="1688" w:author="Lane, Stefanie" w:date="2023-09-19T18:30:00Z">
                <w:pPr>
                  <w:spacing w:after="0" w:line="240" w:lineRule="auto"/>
                </w:pPr>
              </w:pPrChange>
            </w:pPr>
            <w:del w:id="1689"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pPr>
              <w:rPr>
                <w:del w:id="1690" w:author="Lane, Stefanie" w:date="2023-07-26T11:06:00Z"/>
                <w:rFonts w:ascii="Calibri" w:eastAsia="Times New Roman" w:hAnsi="Calibri" w:cs="Calibri"/>
                <w:color w:val="000000"/>
                <w:sz w:val="20"/>
                <w:szCs w:val="20"/>
              </w:rPr>
              <w:pPrChange w:id="1691" w:author="Lane, Stefanie" w:date="2023-09-19T18:30:00Z">
                <w:pPr>
                  <w:spacing w:after="0" w:line="240" w:lineRule="auto"/>
                  <w:jc w:val="center"/>
                </w:pPr>
              </w:pPrChange>
            </w:pPr>
            <w:del w:id="169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pPr>
              <w:rPr>
                <w:del w:id="1693" w:author="Lane, Stefanie" w:date="2023-07-26T11:06:00Z"/>
                <w:rFonts w:ascii="Calibri" w:eastAsia="Times New Roman" w:hAnsi="Calibri" w:cs="Calibri"/>
                <w:color w:val="000000"/>
                <w:sz w:val="20"/>
                <w:szCs w:val="20"/>
              </w:rPr>
              <w:pPrChange w:id="169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pPr>
              <w:rPr>
                <w:del w:id="1695" w:author="Lane, Stefanie" w:date="2023-07-26T11:06:00Z"/>
                <w:rFonts w:ascii="Calibri" w:eastAsia="Times New Roman" w:hAnsi="Calibri" w:cs="Calibri"/>
                <w:i/>
                <w:iCs/>
                <w:color w:val="000000"/>
                <w:sz w:val="20"/>
                <w:szCs w:val="20"/>
              </w:rPr>
              <w:pPrChange w:id="1696" w:author="Lane, Stefanie" w:date="2023-09-19T18:30:00Z">
                <w:pPr>
                  <w:spacing w:after="0" w:line="240" w:lineRule="auto"/>
                </w:pPr>
              </w:pPrChange>
            </w:pPr>
            <w:del w:id="1697"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pPr>
              <w:rPr>
                <w:del w:id="1698" w:author="Lane, Stefanie" w:date="2023-07-26T11:06:00Z"/>
                <w:rFonts w:ascii="Calibri" w:eastAsia="Times New Roman" w:hAnsi="Calibri" w:cs="Calibri"/>
                <w:color w:val="000000"/>
                <w:sz w:val="20"/>
                <w:szCs w:val="20"/>
              </w:rPr>
              <w:pPrChange w:id="1699" w:author="Lane, Stefanie" w:date="2023-09-19T18:30:00Z">
                <w:pPr>
                  <w:spacing w:after="0" w:line="240" w:lineRule="auto"/>
                  <w:jc w:val="center"/>
                </w:pPr>
              </w:pPrChange>
            </w:pPr>
            <w:del w:id="1700"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70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pPr>
              <w:rPr>
                <w:del w:id="1702" w:author="Lane, Stefanie" w:date="2023-07-26T11:06:00Z"/>
                <w:rFonts w:ascii="Calibri" w:eastAsia="Times New Roman" w:hAnsi="Calibri" w:cs="Calibri"/>
                <w:color w:val="000000"/>
                <w:sz w:val="20"/>
                <w:szCs w:val="20"/>
              </w:rPr>
              <w:pPrChange w:id="170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pPr>
              <w:rPr>
                <w:del w:id="1704" w:author="Lane, Stefanie" w:date="2023-07-26T11:06:00Z"/>
                <w:rFonts w:ascii="Calibri" w:eastAsia="Times New Roman" w:hAnsi="Calibri" w:cs="Calibri"/>
                <w:i/>
                <w:iCs/>
                <w:color w:val="000000"/>
                <w:sz w:val="20"/>
                <w:szCs w:val="20"/>
              </w:rPr>
              <w:pPrChange w:id="1705" w:author="Lane, Stefanie" w:date="2023-09-19T18:30:00Z">
                <w:pPr>
                  <w:spacing w:after="0" w:line="240" w:lineRule="auto"/>
                </w:pPr>
              </w:pPrChange>
            </w:pPr>
            <w:del w:id="1706"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pPr>
              <w:rPr>
                <w:del w:id="1707" w:author="Lane, Stefanie" w:date="2023-07-26T11:06:00Z"/>
                <w:rFonts w:ascii="Calibri" w:eastAsia="Times New Roman" w:hAnsi="Calibri" w:cs="Calibri"/>
                <w:color w:val="000000"/>
                <w:sz w:val="20"/>
                <w:szCs w:val="20"/>
              </w:rPr>
              <w:pPrChange w:id="1708" w:author="Lane, Stefanie" w:date="2023-09-19T18:30:00Z">
                <w:pPr>
                  <w:spacing w:after="0" w:line="240" w:lineRule="auto"/>
                  <w:jc w:val="center"/>
                </w:pPr>
              </w:pPrChange>
            </w:pPr>
            <w:del w:id="1709"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pPr>
              <w:rPr>
                <w:del w:id="1710" w:author="Lane, Stefanie" w:date="2023-07-26T11:06:00Z"/>
                <w:rFonts w:ascii="Calibri" w:eastAsia="Times New Roman" w:hAnsi="Calibri" w:cs="Calibri"/>
                <w:color w:val="000000"/>
                <w:sz w:val="20"/>
                <w:szCs w:val="20"/>
              </w:rPr>
              <w:pPrChange w:id="171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pPr>
              <w:rPr>
                <w:del w:id="1712" w:author="Lane, Stefanie" w:date="2023-07-26T11:06:00Z"/>
                <w:rFonts w:ascii="Calibri" w:eastAsia="Times New Roman" w:hAnsi="Calibri" w:cs="Calibri"/>
                <w:i/>
                <w:iCs/>
                <w:color w:val="000000"/>
                <w:sz w:val="20"/>
                <w:szCs w:val="20"/>
              </w:rPr>
              <w:pPrChange w:id="1713" w:author="Lane, Stefanie" w:date="2023-09-19T18:30:00Z">
                <w:pPr>
                  <w:spacing w:after="0" w:line="240" w:lineRule="auto"/>
                </w:pPr>
              </w:pPrChange>
            </w:pPr>
            <w:del w:id="1714"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pPr>
              <w:rPr>
                <w:del w:id="1715" w:author="Lane, Stefanie" w:date="2023-07-26T11:06:00Z"/>
                <w:rFonts w:ascii="Calibri" w:eastAsia="Times New Roman" w:hAnsi="Calibri" w:cs="Calibri"/>
                <w:color w:val="000000"/>
                <w:sz w:val="20"/>
                <w:szCs w:val="20"/>
              </w:rPr>
              <w:pPrChange w:id="1716" w:author="Lane, Stefanie" w:date="2023-09-19T18:30:00Z">
                <w:pPr>
                  <w:spacing w:after="0" w:line="240" w:lineRule="auto"/>
                  <w:jc w:val="center"/>
                </w:pPr>
              </w:pPrChange>
            </w:pPr>
            <w:del w:id="171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pPr>
              <w:rPr>
                <w:del w:id="1718" w:author="Lane, Stefanie" w:date="2023-07-26T11:06:00Z"/>
                <w:rFonts w:ascii="Calibri" w:eastAsia="Times New Roman" w:hAnsi="Calibri" w:cs="Calibri"/>
                <w:color w:val="000000"/>
                <w:sz w:val="20"/>
                <w:szCs w:val="20"/>
              </w:rPr>
              <w:pPrChange w:id="171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pPr>
              <w:rPr>
                <w:del w:id="1720" w:author="Lane, Stefanie" w:date="2023-07-26T11:06:00Z"/>
                <w:rFonts w:ascii="Calibri" w:eastAsia="Times New Roman" w:hAnsi="Calibri" w:cs="Calibri"/>
                <w:i/>
                <w:iCs/>
                <w:color w:val="000000"/>
                <w:sz w:val="20"/>
                <w:szCs w:val="20"/>
              </w:rPr>
              <w:pPrChange w:id="1721" w:author="Lane, Stefanie" w:date="2023-09-19T18:30:00Z">
                <w:pPr>
                  <w:spacing w:after="0" w:line="240" w:lineRule="auto"/>
                </w:pPr>
              </w:pPrChange>
            </w:pPr>
            <w:del w:id="1722"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pPr>
              <w:rPr>
                <w:del w:id="1723" w:author="Lane, Stefanie" w:date="2023-07-26T11:06:00Z"/>
                <w:rFonts w:ascii="Calibri" w:eastAsia="Times New Roman" w:hAnsi="Calibri" w:cs="Calibri"/>
                <w:color w:val="000000"/>
                <w:sz w:val="20"/>
                <w:szCs w:val="20"/>
              </w:rPr>
              <w:pPrChange w:id="1724" w:author="Lane, Stefanie" w:date="2023-09-19T18:30:00Z">
                <w:pPr>
                  <w:spacing w:after="0" w:line="240" w:lineRule="auto"/>
                  <w:jc w:val="center"/>
                </w:pPr>
              </w:pPrChange>
            </w:pPr>
            <w:del w:id="1725"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72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pPr>
              <w:rPr>
                <w:del w:id="1727" w:author="Lane, Stefanie" w:date="2023-07-26T11:06:00Z"/>
                <w:rFonts w:ascii="Calibri" w:eastAsia="Times New Roman" w:hAnsi="Calibri" w:cs="Calibri"/>
                <w:color w:val="000000"/>
                <w:sz w:val="20"/>
                <w:szCs w:val="20"/>
              </w:rPr>
              <w:pPrChange w:id="172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pPr>
              <w:rPr>
                <w:del w:id="1729" w:author="Lane, Stefanie" w:date="2023-07-26T11:06:00Z"/>
                <w:rFonts w:ascii="Calibri" w:eastAsia="Times New Roman" w:hAnsi="Calibri" w:cs="Calibri"/>
                <w:color w:val="000000"/>
                <w:sz w:val="20"/>
                <w:szCs w:val="20"/>
              </w:rPr>
              <w:pPrChange w:id="1730"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pPr>
              <w:rPr>
                <w:del w:id="1731" w:author="Lane, Stefanie" w:date="2023-07-26T11:06:00Z"/>
                <w:rFonts w:ascii="Times New Roman" w:eastAsia="Times New Roman" w:hAnsi="Times New Roman" w:cs="Times New Roman"/>
                <w:sz w:val="20"/>
                <w:szCs w:val="20"/>
              </w:rPr>
              <w:pPrChange w:id="1732"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pPr>
              <w:rPr>
                <w:del w:id="1733" w:author="Lane, Stefanie" w:date="2023-07-26T11:06:00Z"/>
                <w:rFonts w:ascii="Times New Roman" w:eastAsia="Times New Roman" w:hAnsi="Times New Roman" w:cs="Times New Roman"/>
                <w:sz w:val="20"/>
                <w:szCs w:val="20"/>
              </w:rPr>
              <w:pPrChange w:id="1734"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pPr>
              <w:rPr>
                <w:del w:id="1735" w:author="Lane, Stefanie" w:date="2023-07-26T11:06:00Z"/>
                <w:rFonts w:ascii="Calibri" w:eastAsia="Times New Roman" w:hAnsi="Calibri" w:cs="Calibri"/>
                <w:i/>
                <w:iCs/>
                <w:color w:val="000000"/>
                <w:sz w:val="20"/>
                <w:szCs w:val="20"/>
              </w:rPr>
              <w:pPrChange w:id="1736" w:author="Lane, Stefanie" w:date="2023-09-19T18:30:00Z">
                <w:pPr>
                  <w:spacing w:after="0" w:line="240" w:lineRule="auto"/>
                </w:pPr>
              </w:pPrChange>
            </w:pPr>
            <w:del w:id="1737"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pPr>
              <w:rPr>
                <w:del w:id="1738" w:author="Lane, Stefanie" w:date="2023-07-26T11:06:00Z"/>
                <w:rFonts w:ascii="Calibri" w:eastAsia="Times New Roman" w:hAnsi="Calibri" w:cs="Calibri"/>
                <w:color w:val="000000"/>
                <w:sz w:val="20"/>
                <w:szCs w:val="20"/>
              </w:rPr>
              <w:pPrChange w:id="1739" w:author="Lane, Stefanie" w:date="2023-09-19T18:30:00Z">
                <w:pPr>
                  <w:spacing w:after="0" w:line="240" w:lineRule="auto"/>
                  <w:jc w:val="center"/>
                </w:pPr>
              </w:pPrChange>
            </w:pPr>
            <w:del w:id="174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pPr>
              <w:rPr>
                <w:del w:id="1741" w:author="Lane, Stefanie" w:date="2023-07-26T11:06:00Z"/>
                <w:rFonts w:ascii="Calibri" w:eastAsia="Times New Roman" w:hAnsi="Calibri" w:cs="Calibri"/>
                <w:color w:val="000000"/>
                <w:sz w:val="20"/>
                <w:szCs w:val="20"/>
              </w:rPr>
              <w:pPrChange w:id="174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pPr>
              <w:rPr>
                <w:del w:id="1743" w:author="Lane, Stefanie" w:date="2023-07-26T11:06:00Z"/>
                <w:rFonts w:ascii="Times New Roman" w:eastAsia="Times New Roman" w:hAnsi="Times New Roman" w:cs="Times New Roman"/>
                <w:sz w:val="20"/>
                <w:szCs w:val="20"/>
              </w:rPr>
              <w:pPrChange w:id="174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pPr>
              <w:rPr>
                <w:del w:id="1745" w:author="Lane, Stefanie" w:date="2023-07-26T11:06:00Z"/>
                <w:rFonts w:ascii="Calibri" w:eastAsia="Times New Roman" w:hAnsi="Calibri" w:cs="Calibri"/>
                <w:color w:val="000000"/>
                <w:sz w:val="20"/>
                <w:szCs w:val="20"/>
              </w:rPr>
              <w:pPrChange w:id="1746" w:author="Lane, Stefanie" w:date="2023-09-19T18:30:00Z">
                <w:pPr>
                  <w:spacing w:after="0" w:line="240" w:lineRule="auto"/>
                  <w:jc w:val="center"/>
                </w:pPr>
              </w:pPrChange>
            </w:pPr>
            <w:del w:id="174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74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pPr>
              <w:rPr>
                <w:del w:id="1749" w:author="Lane, Stefanie" w:date="2023-07-26T11:06:00Z"/>
                <w:rFonts w:ascii="Calibri" w:eastAsia="Times New Roman" w:hAnsi="Calibri" w:cs="Calibri"/>
                <w:color w:val="000000"/>
                <w:sz w:val="20"/>
                <w:szCs w:val="20"/>
              </w:rPr>
              <w:pPrChange w:id="1750"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pPr>
              <w:rPr>
                <w:del w:id="1751" w:author="Lane, Stefanie" w:date="2023-07-26T11:06:00Z"/>
                <w:rFonts w:ascii="Calibri" w:eastAsia="Times New Roman" w:hAnsi="Calibri" w:cs="Calibri"/>
                <w:color w:val="000000"/>
                <w:sz w:val="20"/>
                <w:szCs w:val="20"/>
              </w:rPr>
              <w:pPrChange w:id="1752"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pPr>
              <w:rPr>
                <w:del w:id="1753" w:author="Lane, Stefanie" w:date="2023-07-26T11:06:00Z"/>
                <w:rFonts w:ascii="Times New Roman" w:eastAsia="Times New Roman" w:hAnsi="Times New Roman" w:cs="Times New Roman"/>
                <w:sz w:val="20"/>
                <w:szCs w:val="20"/>
              </w:rPr>
              <w:pPrChange w:id="1754"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pPr>
              <w:rPr>
                <w:del w:id="1755" w:author="Lane, Stefanie" w:date="2023-07-26T11:06:00Z"/>
                <w:rFonts w:ascii="Times New Roman" w:eastAsia="Times New Roman" w:hAnsi="Times New Roman" w:cs="Times New Roman"/>
                <w:sz w:val="20"/>
                <w:szCs w:val="20"/>
              </w:rPr>
              <w:pPrChange w:id="1756"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pPr>
              <w:rPr>
                <w:del w:id="1757" w:author="Lane, Stefanie" w:date="2023-07-26T11:06:00Z"/>
                <w:rFonts w:ascii="Calibri" w:eastAsia="Times New Roman" w:hAnsi="Calibri" w:cs="Calibri"/>
                <w:i/>
                <w:iCs/>
                <w:sz w:val="20"/>
                <w:szCs w:val="20"/>
              </w:rPr>
              <w:pPrChange w:id="1758" w:author="Lane, Stefanie" w:date="2023-09-19T18:30:00Z">
                <w:pPr>
                  <w:spacing w:after="0" w:line="240" w:lineRule="auto"/>
                </w:pPr>
              </w:pPrChange>
            </w:pPr>
            <w:del w:id="1759"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pPr>
              <w:rPr>
                <w:del w:id="1760" w:author="Lane, Stefanie" w:date="2023-07-26T11:06:00Z"/>
                <w:rFonts w:ascii="Calibri" w:eastAsia="Times New Roman" w:hAnsi="Calibri" w:cs="Calibri"/>
                <w:color w:val="000000"/>
                <w:sz w:val="20"/>
                <w:szCs w:val="20"/>
              </w:rPr>
              <w:pPrChange w:id="1761" w:author="Lane, Stefanie" w:date="2023-09-19T18:30:00Z">
                <w:pPr>
                  <w:spacing w:after="0" w:line="240" w:lineRule="auto"/>
                  <w:jc w:val="center"/>
                </w:pPr>
              </w:pPrChange>
            </w:pPr>
            <w:del w:id="1762"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pPr>
              <w:rPr>
                <w:del w:id="1763" w:author="Lane, Stefanie" w:date="2023-07-26T11:06:00Z"/>
                <w:rFonts w:ascii="Calibri" w:eastAsia="Times New Roman" w:hAnsi="Calibri" w:cs="Calibri"/>
                <w:color w:val="000000"/>
                <w:sz w:val="20"/>
                <w:szCs w:val="20"/>
              </w:rPr>
              <w:pPrChange w:id="176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pPr>
              <w:rPr>
                <w:del w:id="1765" w:author="Lane, Stefanie" w:date="2023-07-26T11:06:00Z"/>
                <w:rFonts w:ascii="Times New Roman" w:eastAsia="Times New Roman" w:hAnsi="Times New Roman" w:cs="Times New Roman"/>
                <w:sz w:val="20"/>
                <w:szCs w:val="20"/>
              </w:rPr>
              <w:pPrChange w:id="1766"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pPr>
              <w:rPr>
                <w:del w:id="1767" w:author="Lane, Stefanie" w:date="2023-07-26T11:06:00Z"/>
                <w:rFonts w:ascii="Calibri" w:eastAsia="Times New Roman" w:hAnsi="Calibri" w:cs="Calibri"/>
                <w:color w:val="000000"/>
                <w:sz w:val="20"/>
                <w:szCs w:val="20"/>
              </w:rPr>
              <w:pPrChange w:id="1768" w:author="Lane, Stefanie" w:date="2023-09-19T18:30:00Z">
                <w:pPr>
                  <w:spacing w:after="0" w:line="240" w:lineRule="auto"/>
                  <w:jc w:val="center"/>
                </w:pPr>
              </w:pPrChange>
            </w:pPr>
            <w:del w:id="176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177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pPr>
              <w:rPr>
                <w:del w:id="1771" w:author="Lane, Stefanie" w:date="2023-07-26T11:06:00Z"/>
                <w:rFonts w:ascii="Calibri" w:eastAsia="Times New Roman" w:hAnsi="Calibri" w:cs="Calibri"/>
                <w:color w:val="000000"/>
                <w:sz w:val="20"/>
                <w:szCs w:val="20"/>
              </w:rPr>
              <w:pPrChange w:id="1772"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pPr>
              <w:rPr>
                <w:del w:id="1773" w:author="Lane, Stefanie" w:date="2023-07-26T11:06:00Z"/>
                <w:rFonts w:ascii="Calibri" w:eastAsia="Times New Roman" w:hAnsi="Calibri" w:cs="Calibri"/>
                <w:color w:val="000000"/>
                <w:sz w:val="20"/>
                <w:szCs w:val="20"/>
              </w:rPr>
              <w:pPrChange w:id="1774"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pPr>
              <w:rPr>
                <w:del w:id="1775" w:author="Lane, Stefanie" w:date="2023-07-26T11:06:00Z"/>
                <w:rFonts w:ascii="Times New Roman" w:eastAsia="Times New Roman" w:hAnsi="Times New Roman" w:cs="Times New Roman"/>
                <w:sz w:val="20"/>
                <w:szCs w:val="20"/>
              </w:rPr>
              <w:pPrChange w:id="1776"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pPr>
              <w:rPr>
                <w:del w:id="1777" w:author="Lane, Stefanie" w:date="2023-07-26T11:06:00Z"/>
                <w:rFonts w:ascii="Times New Roman" w:eastAsia="Times New Roman" w:hAnsi="Times New Roman" w:cs="Times New Roman"/>
                <w:sz w:val="20"/>
                <w:szCs w:val="20"/>
              </w:rPr>
              <w:pPrChange w:id="1778"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pPr>
              <w:rPr>
                <w:del w:id="1779" w:author="Lane, Stefanie" w:date="2023-07-26T11:06:00Z"/>
                <w:rFonts w:ascii="Calibri" w:eastAsia="Times New Roman" w:hAnsi="Calibri" w:cs="Calibri"/>
                <w:i/>
                <w:iCs/>
                <w:sz w:val="20"/>
                <w:szCs w:val="20"/>
              </w:rPr>
              <w:pPrChange w:id="1780" w:author="Lane, Stefanie" w:date="2023-09-19T18:30:00Z">
                <w:pPr>
                  <w:spacing w:after="0" w:line="240" w:lineRule="auto"/>
                </w:pPr>
              </w:pPrChange>
            </w:pPr>
            <w:del w:id="1781"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pPr>
              <w:rPr>
                <w:del w:id="1782" w:author="Lane, Stefanie" w:date="2023-07-26T11:06:00Z"/>
                <w:rFonts w:ascii="Calibri" w:eastAsia="Times New Roman" w:hAnsi="Calibri" w:cs="Calibri"/>
                <w:color w:val="000000"/>
                <w:sz w:val="20"/>
                <w:szCs w:val="20"/>
              </w:rPr>
              <w:pPrChange w:id="1783" w:author="Lane, Stefanie" w:date="2023-09-19T18:30:00Z">
                <w:pPr>
                  <w:spacing w:after="0" w:line="240" w:lineRule="auto"/>
                  <w:jc w:val="center"/>
                </w:pPr>
              </w:pPrChange>
            </w:pPr>
            <w:del w:id="1784"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pPr>
              <w:rPr>
                <w:del w:id="1785" w:author="Lane, Stefanie" w:date="2023-07-26T11:06:00Z"/>
                <w:rFonts w:ascii="Calibri" w:eastAsia="Times New Roman" w:hAnsi="Calibri" w:cs="Calibri"/>
                <w:color w:val="000000"/>
                <w:sz w:val="20"/>
                <w:szCs w:val="20"/>
              </w:rPr>
              <w:pPrChange w:id="1786"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pPr>
              <w:rPr>
                <w:del w:id="1787" w:author="Lane, Stefanie" w:date="2023-07-26T11:06:00Z"/>
                <w:rFonts w:ascii="Times New Roman" w:eastAsia="Times New Roman" w:hAnsi="Times New Roman" w:cs="Times New Roman"/>
                <w:sz w:val="20"/>
                <w:szCs w:val="20"/>
              </w:rPr>
              <w:pPrChange w:id="1788"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pPr>
              <w:rPr>
                <w:del w:id="1789" w:author="Lane, Stefanie" w:date="2023-07-26T11:06:00Z"/>
                <w:rFonts w:ascii="Calibri" w:eastAsia="Times New Roman" w:hAnsi="Calibri" w:cs="Calibri"/>
                <w:color w:val="000000"/>
                <w:sz w:val="20"/>
                <w:szCs w:val="20"/>
              </w:rPr>
              <w:pPrChange w:id="1790" w:author="Lane, Stefanie" w:date="2023-09-19T18:30:00Z">
                <w:pPr>
                  <w:spacing w:after="0" w:line="240" w:lineRule="auto"/>
                  <w:jc w:val="center"/>
                </w:pPr>
              </w:pPrChange>
            </w:pPr>
            <w:del w:id="179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179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pPr>
              <w:rPr>
                <w:del w:id="1793" w:author="Lane, Stefanie" w:date="2023-07-26T11:06:00Z"/>
                <w:rFonts w:ascii="Calibri" w:eastAsia="Times New Roman" w:hAnsi="Calibri" w:cs="Calibri"/>
                <w:color w:val="000000"/>
                <w:sz w:val="20"/>
                <w:szCs w:val="20"/>
              </w:rPr>
              <w:pPrChange w:id="1794"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pPr>
              <w:rPr>
                <w:del w:id="1795" w:author="Lane, Stefanie" w:date="2023-07-26T11:06:00Z"/>
                <w:rFonts w:ascii="Calibri" w:eastAsia="Times New Roman" w:hAnsi="Calibri" w:cs="Calibri"/>
                <w:color w:val="000000"/>
                <w:sz w:val="20"/>
                <w:szCs w:val="20"/>
              </w:rPr>
              <w:pPrChange w:id="1796" w:author="Lane, Stefanie" w:date="2023-09-19T18:30:00Z">
                <w:pPr>
                  <w:spacing w:after="0" w:line="240" w:lineRule="auto"/>
                </w:pPr>
              </w:pPrChange>
            </w:pPr>
            <w:del w:id="1797"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pPr>
              <w:rPr>
                <w:del w:id="1798" w:author="Lane, Stefanie" w:date="2023-07-26T11:06:00Z"/>
                <w:rFonts w:ascii="Calibri" w:eastAsia="Times New Roman" w:hAnsi="Calibri" w:cs="Calibri"/>
                <w:color w:val="000000"/>
                <w:sz w:val="20"/>
                <w:szCs w:val="20"/>
              </w:rPr>
              <w:pPrChange w:id="1799" w:author="Lane, Stefanie" w:date="2023-09-19T18:30:00Z">
                <w:pPr>
                  <w:spacing w:after="0" w:line="240" w:lineRule="auto"/>
                  <w:jc w:val="center"/>
                </w:pPr>
              </w:pPrChange>
            </w:pPr>
            <w:del w:id="1800"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pPr>
              <w:rPr>
                <w:del w:id="1801" w:author="Lane, Stefanie" w:date="2023-07-26T11:06:00Z"/>
                <w:rFonts w:ascii="Calibri" w:eastAsia="Times New Roman" w:hAnsi="Calibri" w:cs="Calibri"/>
                <w:color w:val="000000"/>
                <w:sz w:val="20"/>
                <w:szCs w:val="20"/>
              </w:rPr>
              <w:pPrChange w:id="1802" w:author="Lane, Stefanie" w:date="2023-09-19T18:30:00Z">
                <w:pPr>
                  <w:spacing w:after="0" w:line="240" w:lineRule="auto"/>
                </w:pPr>
              </w:pPrChange>
            </w:pPr>
            <w:del w:id="180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pPr>
              <w:rPr>
                <w:del w:id="1804" w:author="Lane, Stefanie" w:date="2023-07-26T11:06:00Z"/>
                <w:rFonts w:ascii="Calibri" w:eastAsia="Times New Roman" w:hAnsi="Calibri" w:cs="Calibri"/>
                <w:i/>
                <w:iCs/>
                <w:sz w:val="20"/>
                <w:szCs w:val="20"/>
              </w:rPr>
              <w:pPrChange w:id="1805" w:author="Lane, Stefanie" w:date="2023-09-19T18:30:00Z">
                <w:pPr>
                  <w:spacing w:after="0" w:line="240" w:lineRule="auto"/>
                </w:pPr>
              </w:pPrChange>
            </w:pPr>
            <w:del w:id="1806"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pPr>
              <w:rPr>
                <w:del w:id="1807" w:author="Lane, Stefanie" w:date="2023-07-26T11:06:00Z"/>
                <w:rFonts w:ascii="Calibri" w:eastAsia="Times New Roman" w:hAnsi="Calibri" w:cs="Calibri"/>
                <w:color w:val="000000"/>
                <w:sz w:val="20"/>
                <w:szCs w:val="20"/>
              </w:rPr>
              <w:pPrChange w:id="1808" w:author="Lane, Stefanie" w:date="2023-09-19T18:30:00Z">
                <w:pPr>
                  <w:spacing w:after="0" w:line="240" w:lineRule="auto"/>
                  <w:jc w:val="center"/>
                </w:pPr>
              </w:pPrChange>
            </w:pPr>
            <w:del w:id="1809"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pPr>
              <w:rPr>
                <w:del w:id="1810" w:author="Lane, Stefanie" w:date="2023-07-26T11:06:00Z"/>
                <w:rFonts w:ascii="Calibri" w:eastAsia="Times New Roman" w:hAnsi="Calibri" w:cs="Calibri"/>
                <w:color w:val="000000"/>
                <w:sz w:val="20"/>
                <w:szCs w:val="20"/>
              </w:rPr>
              <w:pPrChange w:id="1811" w:author="Lane, Stefanie" w:date="2023-09-19T18:30:00Z">
                <w:pPr>
                  <w:spacing w:after="0" w:line="240" w:lineRule="auto"/>
                </w:pPr>
              </w:pPrChange>
            </w:pPr>
            <w:del w:id="181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pPr>
              <w:rPr>
                <w:del w:id="1813" w:author="Lane, Stefanie" w:date="2023-07-26T11:06:00Z"/>
                <w:rFonts w:ascii="Calibri" w:eastAsia="Times New Roman" w:hAnsi="Calibri" w:cs="Calibri"/>
                <w:color w:val="000000"/>
                <w:sz w:val="20"/>
                <w:szCs w:val="20"/>
              </w:rPr>
              <w:pPrChange w:id="1814" w:author="Lane, Stefanie" w:date="2023-09-19T18:30:00Z">
                <w:pPr>
                  <w:spacing w:after="0" w:line="240" w:lineRule="auto"/>
                </w:pPr>
              </w:pPrChange>
            </w:pPr>
            <w:del w:id="1815"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pPr>
              <w:rPr>
                <w:del w:id="1816" w:author="Lane, Stefanie" w:date="2023-07-26T11:06:00Z"/>
                <w:rFonts w:ascii="Calibri" w:eastAsia="Times New Roman" w:hAnsi="Calibri" w:cs="Calibri"/>
                <w:color w:val="000000"/>
                <w:sz w:val="20"/>
                <w:szCs w:val="20"/>
              </w:rPr>
              <w:pPrChange w:id="1817" w:author="Lane, Stefanie" w:date="2023-09-19T18:30:00Z">
                <w:pPr>
                  <w:spacing w:after="0" w:line="240" w:lineRule="auto"/>
                  <w:jc w:val="center"/>
                </w:pPr>
              </w:pPrChange>
            </w:pPr>
            <w:del w:id="1818" w:author="Lane, Stefanie" w:date="2023-07-26T11:06:00Z">
              <w:r w:rsidRPr="002605CE" w:rsidDel="00C51C7D">
                <w:rPr>
                  <w:rFonts w:ascii="Calibri" w:eastAsia="Times New Roman" w:hAnsi="Calibri" w:cs="Calibri"/>
                  <w:color w:val="000000"/>
                  <w:sz w:val="20"/>
                  <w:szCs w:val="20"/>
                </w:rPr>
                <w:delText> </w:delText>
              </w:r>
            </w:del>
          </w:p>
        </w:tc>
      </w:tr>
    </w:tbl>
    <w:p w14:paraId="56F9DB67" w14:textId="7A2B192D" w:rsidR="002C51FE" w:rsidRPr="00C33618" w:rsidRDefault="00530C3C" w:rsidP="00695C76">
      <w:pPr>
        <w:rPr>
          <w:ins w:id="1819" w:author="Lane, Stefanie" w:date="2023-09-19T18:29:00Z"/>
        </w:rPr>
      </w:pPr>
      <w:del w:id="1820" w:author="Lane, Stefanie" w:date="2023-09-19T18:30:00Z">
        <w:r w:rsidDel="00695C76">
          <w:fldChar w:fldCharType="end"/>
        </w:r>
      </w:del>
    </w:p>
    <w:tbl>
      <w:tblPr>
        <w:tblW w:w="14285"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761B99">
        <w:trPr>
          <w:trHeight w:val="276"/>
          <w:ins w:id="1821" w:author="Lane, Stefanie" w:date="2023-09-25T14:38:00Z"/>
        </w:trPr>
        <w:tc>
          <w:tcPr>
            <w:tcW w:w="1091"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ins w:id="1822" w:author="Lane, Stefanie" w:date="2023-09-25T14:38:00Z"/>
                <w:rFonts w:ascii="Calibri" w:eastAsia="Times New Roman" w:hAnsi="Calibri" w:cs="Calibri"/>
                <w:color w:val="000000"/>
                <w:sz w:val="20"/>
                <w:szCs w:val="20"/>
                <w:lang w:val="en-CA" w:eastAsia="en-CA"/>
              </w:rPr>
            </w:pPr>
            <w:ins w:id="1823" w:author="Lane, Stefanie" w:date="2023-09-25T14:38:00Z">
              <w:r w:rsidRPr="004052D4">
                <w:rPr>
                  <w:rFonts w:ascii="Calibri" w:eastAsia="Times New Roman" w:hAnsi="Calibri" w:cs="Calibri"/>
                  <w:color w:val="000000"/>
                  <w:sz w:val="20"/>
                  <w:szCs w:val="20"/>
                  <w:lang w:val="en-CA" w:eastAsia="en-CA"/>
                </w:rPr>
                <w:lastRenderedPageBreak/>
                <w:t> </w:t>
              </w:r>
            </w:ins>
          </w:p>
        </w:tc>
        <w:tc>
          <w:tcPr>
            <w:tcW w:w="4574"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ins w:id="1824" w:author="Lane, Stefanie" w:date="2023-09-25T14:38:00Z"/>
                <w:rFonts w:ascii="Calibri" w:eastAsia="Times New Roman" w:hAnsi="Calibri" w:cs="Calibri"/>
                <w:b/>
                <w:bCs/>
                <w:color w:val="000000"/>
                <w:sz w:val="20"/>
                <w:szCs w:val="20"/>
                <w:lang w:val="en-CA" w:eastAsia="en-CA"/>
              </w:rPr>
            </w:pPr>
            <w:ins w:id="1825" w:author="Lane, Stefanie" w:date="2023-09-25T14:38:00Z">
              <w:r w:rsidRPr="004052D4">
                <w:rPr>
                  <w:rFonts w:ascii="Calibri" w:eastAsia="Times New Roman" w:hAnsi="Calibri" w:cs="Calibri"/>
                  <w:b/>
                  <w:bCs/>
                  <w:color w:val="000000"/>
                  <w:sz w:val="20"/>
                  <w:szCs w:val="20"/>
                  <w:lang w:val="en-CA" w:eastAsia="en-CA"/>
                </w:rPr>
                <w:t>1979</w:t>
              </w:r>
            </w:ins>
          </w:p>
        </w:tc>
        <w:tc>
          <w:tcPr>
            <w:tcW w:w="277"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ins w:id="1826" w:author="Lane, Stefanie" w:date="2023-09-25T14:38:00Z"/>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ins w:id="1827" w:author="Lane, Stefanie" w:date="2023-09-25T14:38:00Z"/>
                <w:rFonts w:ascii="Calibri" w:eastAsia="Times New Roman" w:hAnsi="Calibri" w:cs="Calibri"/>
                <w:b/>
                <w:bCs/>
                <w:color w:val="000000"/>
                <w:sz w:val="20"/>
                <w:szCs w:val="20"/>
                <w:lang w:val="en-CA" w:eastAsia="en-CA"/>
              </w:rPr>
            </w:pPr>
            <w:ins w:id="1828" w:author="Lane, Stefanie" w:date="2023-09-25T14:38:00Z">
              <w:r w:rsidRPr="004052D4">
                <w:rPr>
                  <w:rFonts w:ascii="Calibri" w:eastAsia="Times New Roman" w:hAnsi="Calibri" w:cs="Calibri"/>
                  <w:b/>
                  <w:bCs/>
                  <w:color w:val="000000"/>
                  <w:sz w:val="20"/>
                  <w:szCs w:val="20"/>
                  <w:lang w:val="en-CA" w:eastAsia="en-CA"/>
                </w:rPr>
                <w:t>1999</w:t>
              </w:r>
            </w:ins>
          </w:p>
        </w:tc>
        <w:tc>
          <w:tcPr>
            <w:tcW w:w="277"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ins w:id="1829" w:author="Lane, Stefanie" w:date="2023-09-25T14:38:00Z"/>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ins w:id="1830" w:author="Lane, Stefanie" w:date="2023-09-25T14:38:00Z"/>
                <w:rFonts w:ascii="Calibri" w:eastAsia="Times New Roman" w:hAnsi="Calibri" w:cs="Calibri"/>
                <w:b/>
                <w:bCs/>
                <w:color w:val="000000"/>
                <w:sz w:val="20"/>
                <w:szCs w:val="20"/>
                <w:lang w:val="en-CA" w:eastAsia="en-CA"/>
              </w:rPr>
            </w:pPr>
            <w:ins w:id="1831" w:author="Lane, Stefanie" w:date="2023-09-25T14:38:00Z">
              <w:r w:rsidRPr="004052D4">
                <w:rPr>
                  <w:rFonts w:ascii="Calibri" w:eastAsia="Times New Roman" w:hAnsi="Calibri" w:cs="Calibri"/>
                  <w:b/>
                  <w:bCs/>
                  <w:color w:val="000000"/>
                  <w:sz w:val="20"/>
                  <w:szCs w:val="20"/>
                  <w:lang w:val="en-CA" w:eastAsia="en-CA"/>
                </w:rPr>
                <w:t>2019</w:t>
              </w:r>
            </w:ins>
          </w:p>
        </w:tc>
      </w:tr>
      <w:tr w:rsidR="004052D4" w:rsidRPr="004052D4" w14:paraId="6813E702" w14:textId="77777777" w:rsidTr="00761B99">
        <w:trPr>
          <w:trHeight w:val="828"/>
          <w:ins w:id="1832" w:author="Lane, Stefanie" w:date="2023-09-25T14:38:00Z"/>
        </w:trPr>
        <w:tc>
          <w:tcPr>
            <w:tcW w:w="1091"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ins w:id="1833" w:author="Lane, Stefanie" w:date="2023-09-25T14:38:00Z"/>
                <w:rFonts w:ascii="Calibri" w:eastAsia="Times New Roman" w:hAnsi="Calibri" w:cs="Calibri"/>
                <w:color w:val="000000"/>
                <w:sz w:val="20"/>
                <w:szCs w:val="20"/>
                <w:lang w:val="en-CA" w:eastAsia="en-CA"/>
              </w:rPr>
            </w:pPr>
            <w:ins w:id="1834" w:author="Lane, Stefanie" w:date="2023-09-25T14:38:00Z">
              <w:r w:rsidRPr="004052D4">
                <w:rPr>
                  <w:rFonts w:ascii="Calibri" w:eastAsia="Times New Roman" w:hAnsi="Calibri" w:cs="Calibri"/>
                  <w:color w:val="000000"/>
                  <w:sz w:val="20"/>
                  <w:szCs w:val="20"/>
                  <w:lang w:val="en-CA" w:eastAsia="en-CA"/>
                </w:rPr>
                <w:t>Cluster Group Name</w:t>
              </w:r>
            </w:ins>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ins w:id="1835" w:author="Lane, Stefanie" w:date="2023-09-25T14:38:00Z"/>
                <w:rFonts w:ascii="Calibri" w:eastAsia="Times New Roman" w:hAnsi="Calibri" w:cs="Calibri"/>
                <w:color w:val="000000"/>
                <w:sz w:val="20"/>
                <w:szCs w:val="20"/>
                <w:lang w:val="en-CA" w:eastAsia="en-CA"/>
              </w:rPr>
            </w:pPr>
            <w:ins w:id="1836" w:author="Lane, Stefanie" w:date="2023-09-25T14:38:00Z">
              <w:r w:rsidRPr="004052D4">
                <w:rPr>
                  <w:rFonts w:ascii="Calibri" w:eastAsia="Times New Roman" w:hAnsi="Calibri" w:cs="Calibri"/>
                  <w:color w:val="000000"/>
                  <w:sz w:val="20"/>
                  <w:szCs w:val="20"/>
                  <w:lang w:val="en-CA" w:eastAsia="en-CA"/>
                </w:rPr>
                <w:t>Species</w:t>
              </w:r>
            </w:ins>
          </w:p>
        </w:tc>
        <w:tc>
          <w:tcPr>
            <w:tcW w:w="946"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ins w:id="1837" w:author="Lane, Stefanie" w:date="2023-09-25T14:38:00Z"/>
                <w:rFonts w:ascii="Calibri" w:eastAsia="Times New Roman" w:hAnsi="Calibri" w:cs="Calibri"/>
                <w:color w:val="000000"/>
                <w:sz w:val="20"/>
                <w:szCs w:val="20"/>
                <w:lang w:val="en-CA" w:eastAsia="en-CA"/>
              </w:rPr>
            </w:pPr>
            <w:ins w:id="1838" w:author="Lane, Stefanie" w:date="2023-09-25T14:38:00Z">
              <w:r w:rsidRPr="004052D4">
                <w:rPr>
                  <w:rFonts w:ascii="Calibri" w:eastAsia="Times New Roman" w:hAnsi="Calibri" w:cs="Calibri"/>
                  <w:color w:val="000000"/>
                  <w:sz w:val="20"/>
                  <w:szCs w:val="20"/>
                  <w:lang w:val="en-CA" w:eastAsia="en-CA"/>
                </w:rPr>
                <w:t>Indicator Value</w:t>
              </w:r>
            </w:ins>
          </w:p>
        </w:tc>
        <w:tc>
          <w:tcPr>
            <w:tcW w:w="774"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ins w:id="1839" w:author="Lane, Stefanie" w:date="2023-09-25T14:38:00Z"/>
                <w:rFonts w:ascii="Calibri" w:eastAsia="Times New Roman" w:hAnsi="Calibri" w:cs="Calibri"/>
                <w:color w:val="000000"/>
                <w:sz w:val="20"/>
                <w:szCs w:val="20"/>
                <w:lang w:val="en-CA" w:eastAsia="en-CA"/>
              </w:rPr>
            </w:pPr>
            <w:ins w:id="1840" w:author="Lane, Stefanie" w:date="2023-09-25T14:38:00Z">
              <w:r w:rsidRPr="004052D4">
                <w:rPr>
                  <w:rFonts w:ascii="Calibri" w:eastAsia="Times New Roman" w:hAnsi="Calibri" w:cs="Calibri"/>
                  <w:color w:val="000000"/>
                  <w:sz w:val="20"/>
                  <w:szCs w:val="20"/>
                  <w:lang w:val="en-CA" w:eastAsia="en-CA"/>
                </w:rPr>
                <w:t>p-value</w:t>
              </w:r>
            </w:ins>
          </w:p>
        </w:tc>
        <w:tc>
          <w:tcPr>
            <w:tcW w:w="277"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ins w:id="184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ins w:id="1842" w:author="Lane, Stefanie" w:date="2023-09-25T14:38:00Z"/>
                <w:rFonts w:ascii="Calibri" w:eastAsia="Times New Roman" w:hAnsi="Calibri" w:cs="Calibri"/>
                <w:color w:val="000000"/>
                <w:sz w:val="20"/>
                <w:szCs w:val="20"/>
                <w:lang w:val="en-CA" w:eastAsia="en-CA"/>
              </w:rPr>
            </w:pPr>
            <w:ins w:id="1843" w:author="Lane, Stefanie" w:date="2023-09-25T14:38:00Z">
              <w:r w:rsidRPr="004052D4">
                <w:rPr>
                  <w:rFonts w:ascii="Calibri" w:eastAsia="Times New Roman" w:hAnsi="Calibri" w:cs="Calibri"/>
                  <w:color w:val="000000"/>
                  <w:sz w:val="20"/>
                  <w:szCs w:val="20"/>
                  <w:lang w:val="en-CA" w:eastAsia="en-CA"/>
                </w:rPr>
                <w:t>Species</w:t>
              </w:r>
            </w:ins>
          </w:p>
        </w:tc>
        <w:tc>
          <w:tcPr>
            <w:tcW w:w="946"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ins w:id="1844" w:author="Lane, Stefanie" w:date="2023-09-25T14:38:00Z"/>
                <w:rFonts w:ascii="Calibri" w:eastAsia="Times New Roman" w:hAnsi="Calibri" w:cs="Calibri"/>
                <w:color w:val="000000"/>
                <w:sz w:val="20"/>
                <w:szCs w:val="20"/>
                <w:lang w:val="en-CA" w:eastAsia="en-CA"/>
              </w:rPr>
            </w:pPr>
            <w:ins w:id="1845" w:author="Lane, Stefanie" w:date="2023-09-25T14:38:00Z">
              <w:r w:rsidRPr="004052D4">
                <w:rPr>
                  <w:rFonts w:ascii="Calibri" w:eastAsia="Times New Roman" w:hAnsi="Calibri" w:cs="Calibri"/>
                  <w:color w:val="000000"/>
                  <w:sz w:val="20"/>
                  <w:szCs w:val="20"/>
                  <w:lang w:val="en-CA" w:eastAsia="en-CA"/>
                </w:rPr>
                <w:t>Indicator Value</w:t>
              </w:r>
            </w:ins>
          </w:p>
        </w:tc>
        <w:tc>
          <w:tcPr>
            <w:tcW w:w="774"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ins w:id="1846" w:author="Lane, Stefanie" w:date="2023-09-25T14:38:00Z"/>
                <w:rFonts w:ascii="Calibri" w:eastAsia="Times New Roman" w:hAnsi="Calibri" w:cs="Calibri"/>
                <w:color w:val="000000"/>
                <w:sz w:val="20"/>
                <w:szCs w:val="20"/>
                <w:lang w:val="en-CA" w:eastAsia="en-CA"/>
              </w:rPr>
            </w:pPr>
            <w:ins w:id="1847" w:author="Lane, Stefanie" w:date="2023-09-25T14:38:00Z">
              <w:r w:rsidRPr="004052D4">
                <w:rPr>
                  <w:rFonts w:ascii="Calibri" w:eastAsia="Times New Roman" w:hAnsi="Calibri" w:cs="Calibri"/>
                  <w:color w:val="000000"/>
                  <w:sz w:val="20"/>
                  <w:szCs w:val="20"/>
                  <w:lang w:val="en-CA" w:eastAsia="en-CA"/>
                </w:rPr>
                <w:t>p-value</w:t>
              </w:r>
            </w:ins>
          </w:p>
        </w:tc>
        <w:tc>
          <w:tcPr>
            <w:tcW w:w="277"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ins w:id="184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ins w:id="1849" w:author="Lane, Stefanie" w:date="2023-09-25T14:38:00Z"/>
                <w:rFonts w:ascii="Calibri" w:eastAsia="Times New Roman" w:hAnsi="Calibri" w:cs="Calibri"/>
                <w:color w:val="000000"/>
                <w:sz w:val="20"/>
                <w:szCs w:val="20"/>
                <w:lang w:val="en-CA" w:eastAsia="en-CA"/>
              </w:rPr>
            </w:pPr>
            <w:ins w:id="1850" w:author="Lane, Stefanie" w:date="2023-09-25T14:38:00Z">
              <w:r w:rsidRPr="004052D4">
                <w:rPr>
                  <w:rFonts w:ascii="Calibri" w:eastAsia="Times New Roman" w:hAnsi="Calibri" w:cs="Calibri"/>
                  <w:color w:val="000000"/>
                  <w:sz w:val="20"/>
                  <w:szCs w:val="20"/>
                  <w:lang w:val="en-CA" w:eastAsia="en-CA"/>
                </w:rPr>
                <w:t>Species</w:t>
              </w:r>
            </w:ins>
          </w:p>
        </w:tc>
        <w:tc>
          <w:tcPr>
            <w:tcW w:w="946"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ins w:id="1851" w:author="Lane, Stefanie" w:date="2023-09-25T14:38:00Z"/>
                <w:rFonts w:ascii="Calibri" w:eastAsia="Times New Roman" w:hAnsi="Calibri" w:cs="Calibri"/>
                <w:color w:val="000000"/>
                <w:sz w:val="20"/>
                <w:szCs w:val="20"/>
                <w:lang w:val="en-CA" w:eastAsia="en-CA"/>
              </w:rPr>
            </w:pPr>
            <w:ins w:id="1852" w:author="Lane, Stefanie" w:date="2023-09-25T14:38:00Z">
              <w:r w:rsidRPr="004052D4">
                <w:rPr>
                  <w:rFonts w:ascii="Calibri" w:eastAsia="Times New Roman" w:hAnsi="Calibri" w:cs="Calibri"/>
                  <w:color w:val="000000"/>
                  <w:sz w:val="20"/>
                  <w:szCs w:val="20"/>
                  <w:lang w:val="en-CA" w:eastAsia="en-CA"/>
                </w:rPr>
                <w:t>Indicator Value</w:t>
              </w:r>
            </w:ins>
          </w:p>
        </w:tc>
        <w:tc>
          <w:tcPr>
            <w:tcW w:w="774"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ins w:id="1853" w:author="Lane, Stefanie" w:date="2023-09-25T14:38:00Z"/>
                <w:rFonts w:ascii="Calibri" w:eastAsia="Times New Roman" w:hAnsi="Calibri" w:cs="Calibri"/>
                <w:color w:val="000000"/>
                <w:sz w:val="20"/>
                <w:szCs w:val="20"/>
                <w:lang w:val="en-CA" w:eastAsia="en-CA"/>
              </w:rPr>
            </w:pPr>
            <w:ins w:id="1854" w:author="Lane, Stefanie" w:date="2023-09-25T14:38:00Z">
              <w:r w:rsidRPr="004052D4">
                <w:rPr>
                  <w:rFonts w:ascii="Calibri" w:eastAsia="Times New Roman" w:hAnsi="Calibri" w:cs="Calibri"/>
                  <w:color w:val="000000"/>
                  <w:sz w:val="20"/>
                  <w:szCs w:val="20"/>
                  <w:lang w:val="en-CA" w:eastAsia="en-CA"/>
                </w:rPr>
                <w:t>p-value</w:t>
              </w:r>
            </w:ins>
          </w:p>
        </w:tc>
      </w:tr>
      <w:tr w:rsidR="004052D4" w:rsidRPr="004052D4" w14:paraId="4E313A0B" w14:textId="77777777" w:rsidTr="00761B99">
        <w:trPr>
          <w:trHeight w:val="288"/>
          <w:ins w:id="1855" w:author="Lane, Stefanie" w:date="2023-09-25T14:38:00Z"/>
        </w:trPr>
        <w:tc>
          <w:tcPr>
            <w:tcW w:w="1091"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ins w:id="185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ins w:id="185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ins w:id="185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ins w:id="1859"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ins w:id="1860"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ins w:id="1861"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ins w:id="1862"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ins w:id="1863"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ins w:id="186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ins w:id="1865"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ins w:id="1866"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ins w:id="1867" w:author="Lane, Stefanie" w:date="2023-09-25T14:38:00Z"/>
                <w:rFonts w:ascii="Times New Roman" w:eastAsia="Times New Roman" w:hAnsi="Times New Roman" w:cs="Times New Roman"/>
                <w:sz w:val="20"/>
                <w:szCs w:val="20"/>
                <w:lang w:val="en-CA" w:eastAsia="en-CA"/>
              </w:rPr>
            </w:pPr>
          </w:p>
        </w:tc>
      </w:tr>
      <w:tr w:rsidR="00991F62" w:rsidRPr="004052D4" w14:paraId="06359CAF" w14:textId="77777777" w:rsidTr="00761B99">
        <w:trPr>
          <w:trHeight w:val="276"/>
          <w:ins w:id="1868" w:author="Lane, Stefanie" w:date="2023-09-25T14:3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991F62" w:rsidRPr="004052D4" w:rsidRDefault="00991F62" w:rsidP="00991F62">
            <w:pPr>
              <w:spacing w:after="0" w:line="240" w:lineRule="auto"/>
              <w:jc w:val="center"/>
              <w:rPr>
                <w:ins w:id="1869" w:author="Lane, Stefanie" w:date="2023-09-25T14:38:00Z"/>
                <w:rFonts w:ascii="Calibri" w:eastAsia="Times New Roman" w:hAnsi="Calibri" w:cs="Calibri"/>
                <w:color w:val="000000"/>
                <w:sz w:val="20"/>
                <w:szCs w:val="20"/>
                <w:lang w:val="en-CA" w:eastAsia="en-CA"/>
              </w:rPr>
            </w:pPr>
            <w:ins w:id="1870" w:author="Lane, Stefanie" w:date="2023-09-25T14:38:00Z">
              <w:r w:rsidRPr="004052D4">
                <w:rPr>
                  <w:rFonts w:ascii="Calibri" w:eastAsia="Times New Roman" w:hAnsi="Calibri" w:cs="Calibri"/>
                  <w:color w:val="000000"/>
                  <w:sz w:val="20"/>
                  <w:szCs w:val="20"/>
                  <w:lang w:val="en-CA" w:eastAsia="en-CA"/>
                </w:rPr>
                <w:t>"Sedge"</w:t>
              </w:r>
            </w:ins>
          </w:p>
        </w:tc>
        <w:tc>
          <w:tcPr>
            <w:tcW w:w="2854" w:type="dxa"/>
            <w:tcBorders>
              <w:top w:val="single" w:sz="8" w:space="0" w:color="auto"/>
              <w:left w:val="nil"/>
              <w:bottom w:val="nil"/>
              <w:right w:val="nil"/>
            </w:tcBorders>
            <w:shd w:val="clear" w:color="auto" w:fill="auto"/>
            <w:noWrap/>
            <w:vAlign w:val="bottom"/>
            <w:hideMark/>
          </w:tcPr>
          <w:p w14:paraId="3D73CF55" w14:textId="77777777" w:rsidR="00991F62" w:rsidRPr="004052D4" w:rsidRDefault="00991F62" w:rsidP="00991F62">
            <w:pPr>
              <w:spacing w:after="0" w:line="240" w:lineRule="auto"/>
              <w:rPr>
                <w:ins w:id="1871" w:author="Lane, Stefanie" w:date="2023-09-25T14:38:00Z"/>
                <w:rFonts w:ascii="Calibri" w:eastAsia="Times New Roman" w:hAnsi="Calibri" w:cs="Calibri"/>
                <w:i/>
                <w:iCs/>
                <w:color w:val="000000"/>
                <w:sz w:val="20"/>
                <w:szCs w:val="20"/>
                <w:lang w:val="en-CA" w:eastAsia="en-CA"/>
              </w:rPr>
            </w:pPr>
            <w:ins w:id="1872" w:author="Lane, Stefanie" w:date="2023-09-25T14:38:00Z">
              <w:r w:rsidRPr="004052D4">
                <w:rPr>
                  <w:rFonts w:ascii="Calibri" w:eastAsia="Times New Roman" w:hAnsi="Calibri" w:cs="Calibri"/>
                  <w:i/>
                  <w:iCs/>
                  <w:color w:val="000000"/>
                  <w:sz w:val="20"/>
                  <w:szCs w:val="20"/>
                  <w:lang w:val="en-CA" w:eastAsia="en-CA"/>
                </w:rPr>
                <w:t>Carex lyngbyei</w:t>
              </w:r>
            </w:ins>
          </w:p>
        </w:tc>
        <w:tc>
          <w:tcPr>
            <w:tcW w:w="946" w:type="dxa"/>
            <w:tcBorders>
              <w:top w:val="single" w:sz="8" w:space="0" w:color="auto"/>
              <w:left w:val="nil"/>
              <w:bottom w:val="nil"/>
              <w:right w:val="nil"/>
            </w:tcBorders>
            <w:shd w:val="clear" w:color="auto" w:fill="auto"/>
            <w:noWrap/>
            <w:vAlign w:val="bottom"/>
            <w:hideMark/>
          </w:tcPr>
          <w:p w14:paraId="1EE5BAE2" w14:textId="77777777" w:rsidR="00991F62" w:rsidRPr="004052D4" w:rsidRDefault="00991F62" w:rsidP="00991F62">
            <w:pPr>
              <w:spacing w:after="0" w:line="240" w:lineRule="auto"/>
              <w:jc w:val="center"/>
              <w:rPr>
                <w:ins w:id="1873" w:author="Lane, Stefanie" w:date="2023-09-25T14:38:00Z"/>
                <w:rFonts w:ascii="Calibri" w:eastAsia="Times New Roman" w:hAnsi="Calibri" w:cs="Calibri"/>
                <w:color w:val="000000"/>
                <w:sz w:val="20"/>
                <w:szCs w:val="20"/>
                <w:lang w:val="en-CA" w:eastAsia="en-CA"/>
              </w:rPr>
            </w:pPr>
            <w:ins w:id="1874" w:author="Lane, Stefanie" w:date="2023-09-25T14:38:00Z">
              <w:r w:rsidRPr="004052D4">
                <w:rPr>
                  <w:rFonts w:ascii="Calibri" w:eastAsia="Times New Roman" w:hAnsi="Calibri" w:cs="Calibri"/>
                  <w:color w:val="000000"/>
                  <w:sz w:val="20"/>
                  <w:szCs w:val="20"/>
                  <w:lang w:val="en-CA" w:eastAsia="en-CA"/>
                </w:rPr>
                <w:t>0.722</w:t>
              </w:r>
            </w:ins>
          </w:p>
        </w:tc>
        <w:tc>
          <w:tcPr>
            <w:tcW w:w="774" w:type="dxa"/>
            <w:tcBorders>
              <w:top w:val="single" w:sz="8" w:space="0" w:color="auto"/>
              <w:left w:val="nil"/>
              <w:bottom w:val="nil"/>
              <w:right w:val="nil"/>
            </w:tcBorders>
            <w:shd w:val="clear" w:color="auto" w:fill="auto"/>
            <w:noWrap/>
            <w:vAlign w:val="bottom"/>
            <w:hideMark/>
          </w:tcPr>
          <w:p w14:paraId="6E3F431F" w14:textId="50E36A49" w:rsidR="00991F62" w:rsidRPr="004052D4" w:rsidRDefault="00991F62" w:rsidP="00991F62">
            <w:pPr>
              <w:spacing w:after="0" w:line="240" w:lineRule="auto"/>
              <w:jc w:val="center"/>
              <w:rPr>
                <w:ins w:id="1875" w:author="Lane, Stefanie" w:date="2023-09-25T14:38:00Z"/>
                <w:rFonts w:ascii="Calibri" w:eastAsia="Times New Roman" w:hAnsi="Calibri" w:cs="Calibri"/>
                <w:color w:val="000000"/>
                <w:sz w:val="20"/>
                <w:szCs w:val="20"/>
                <w:lang w:val="en-CA" w:eastAsia="en-CA"/>
              </w:rPr>
            </w:pPr>
            <w:ins w:id="1876"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BFEDFFF" w14:textId="77777777" w:rsidR="00991F62" w:rsidRPr="004052D4" w:rsidRDefault="00991F62" w:rsidP="00991F62">
            <w:pPr>
              <w:spacing w:after="0" w:line="240" w:lineRule="auto"/>
              <w:rPr>
                <w:ins w:id="1877" w:author="Lane, Stefanie" w:date="2023-09-25T14:38:00Z"/>
                <w:rFonts w:ascii="Calibri" w:eastAsia="Times New Roman" w:hAnsi="Calibri" w:cs="Calibri"/>
                <w:color w:val="000000"/>
                <w:sz w:val="20"/>
                <w:szCs w:val="20"/>
                <w:lang w:val="en-CA" w:eastAsia="en-CA"/>
              </w:rPr>
            </w:pPr>
            <w:ins w:id="187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E3E41F" w14:textId="77777777" w:rsidR="00991F62" w:rsidRPr="004052D4" w:rsidRDefault="00991F62" w:rsidP="00991F62">
            <w:pPr>
              <w:spacing w:after="0" w:line="240" w:lineRule="auto"/>
              <w:rPr>
                <w:ins w:id="1879" w:author="Lane, Stefanie" w:date="2023-09-25T14:38:00Z"/>
                <w:rFonts w:ascii="Calibri" w:eastAsia="Times New Roman" w:hAnsi="Calibri" w:cs="Calibri"/>
                <w:i/>
                <w:iCs/>
                <w:color w:val="000000"/>
                <w:sz w:val="20"/>
                <w:szCs w:val="20"/>
                <w:lang w:val="en-CA" w:eastAsia="en-CA"/>
              </w:rPr>
            </w:pPr>
            <w:ins w:id="1880" w:author="Lane, Stefanie" w:date="2023-09-25T14:38:00Z">
              <w:r w:rsidRPr="004052D4">
                <w:rPr>
                  <w:rFonts w:ascii="Calibri" w:eastAsia="Times New Roman" w:hAnsi="Calibri" w:cs="Calibri"/>
                  <w:i/>
                  <w:iCs/>
                  <w:color w:val="000000"/>
                  <w:sz w:val="20"/>
                  <w:szCs w:val="20"/>
                  <w:lang w:val="en-CA" w:eastAsia="en-CA"/>
                </w:rPr>
                <w:t>Carex lyngbyei</w:t>
              </w:r>
            </w:ins>
          </w:p>
        </w:tc>
        <w:tc>
          <w:tcPr>
            <w:tcW w:w="946" w:type="dxa"/>
            <w:tcBorders>
              <w:top w:val="single" w:sz="8" w:space="0" w:color="auto"/>
              <w:left w:val="nil"/>
              <w:bottom w:val="nil"/>
              <w:right w:val="nil"/>
            </w:tcBorders>
            <w:shd w:val="clear" w:color="auto" w:fill="auto"/>
            <w:noWrap/>
            <w:vAlign w:val="bottom"/>
            <w:hideMark/>
          </w:tcPr>
          <w:p w14:paraId="00B352BB" w14:textId="77777777" w:rsidR="00991F62" w:rsidRPr="004052D4" w:rsidRDefault="00991F62" w:rsidP="00991F62">
            <w:pPr>
              <w:spacing w:after="0" w:line="240" w:lineRule="auto"/>
              <w:jc w:val="center"/>
              <w:rPr>
                <w:ins w:id="1881" w:author="Lane, Stefanie" w:date="2023-09-25T14:38:00Z"/>
                <w:rFonts w:ascii="Calibri" w:eastAsia="Times New Roman" w:hAnsi="Calibri" w:cs="Calibri"/>
                <w:color w:val="000000"/>
                <w:sz w:val="20"/>
                <w:szCs w:val="20"/>
                <w:lang w:val="en-CA" w:eastAsia="en-CA"/>
              </w:rPr>
            </w:pPr>
            <w:ins w:id="1882" w:author="Lane, Stefanie" w:date="2023-09-25T14:38:00Z">
              <w:r w:rsidRPr="004052D4">
                <w:rPr>
                  <w:rFonts w:ascii="Calibri" w:eastAsia="Times New Roman" w:hAnsi="Calibri" w:cs="Calibri"/>
                  <w:color w:val="000000"/>
                  <w:sz w:val="20"/>
                  <w:szCs w:val="20"/>
                  <w:lang w:val="en-CA" w:eastAsia="en-CA"/>
                </w:rPr>
                <w:t>0.626</w:t>
              </w:r>
            </w:ins>
          </w:p>
        </w:tc>
        <w:tc>
          <w:tcPr>
            <w:tcW w:w="774" w:type="dxa"/>
            <w:tcBorders>
              <w:top w:val="single" w:sz="8" w:space="0" w:color="auto"/>
              <w:left w:val="nil"/>
              <w:bottom w:val="nil"/>
              <w:right w:val="nil"/>
            </w:tcBorders>
            <w:shd w:val="clear" w:color="auto" w:fill="auto"/>
            <w:noWrap/>
            <w:vAlign w:val="bottom"/>
            <w:hideMark/>
          </w:tcPr>
          <w:p w14:paraId="7A797EC3" w14:textId="6EC9E334" w:rsidR="00991F62" w:rsidRPr="004052D4" w:rsidRDefault="00991F62" w:rsidP="00991F62">
            <w:pPr>
              <w:spacing w:after="0" w:line="240" w:lineRule="auto"/>
              <w:jc w:val="center"/>
              <w:rPr>
                <w:ins w:id="1883" w:author="Lane, Stefanie" w:date="2023-09-25T14:38:00Z"/>
                <w:rFonts w:ascii="Calibri" w:eastAsia="Times New Roman" w:hAnsi="Calibri" w:cs="Calibri"/>
                <w:color w:val="000000"/>
                <w:sz w:val="20"/>
                <w:szCs w:val="20"/>
                <w:lang w:val="en-CA" w:eastAsia="en-CA"/>
              </w:rPr>
            </w:pPr>
            <w:ins w:id="1884"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2200ECD7" w14:textId="77777777" w:rsidR="00991F62" w:rsidRPr="004052D4" w:rsidRDefault="00991F62" w:rsidP="00991F62">
            <w:pPr>
              <w:spacing w:after="0" w:line="240" w:lineRule="auto"/>
              <w:rPr>
                <w:ins w:id="1885" w:author="Lane, Stefanie" w:date="2023-09-25T14:38:00Z"/>
                <w:rFonts w:ascii="Calibri" w:eastAsia="Times New Roman" w:hAnsi="Calibri" w:cs="Calibri"/>
                <w:color w:val="000000"/>
                <w:sz w:val="20"/>
                <w:szCs w:val="20"/>
                <w:lang w:val="en-CA" w:eastAsia="en-CA"/>
              </w:rPr>
            </w:pPr>
            <w:ins w:id="1886"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991F62" w:rsidRPr="004052D4" w:rsidRDefault="00991F62" w:rsidP="00991F62">
            <w:pPr>
              <w:spacing w:after="0" w:line="240" w:lineRule="auto"/>
              <w:rPr>
                <w:ins w:id="1887" w:author="Lane, Stefanie" w:date="2023-09-25T14:38:00Z"/>
                <w:rFonts w:ascii="Calibri" w:eastAsia="Times New Roman" w:hAnsi="Calibri" w:cs="Calibri"/>
                <w:i/>
                <w:iCs/>
                <w:color w:val="000000"/>
                <w:sz w:val="20"/>
                <w:szCs w:val="20"/>
                <w:lang w:val="en-CA" w:eastAsia="en-CA"/>
              </w:rPr>
            </w:pPr>
            <w:ins w:id="1888" w:author="Lane, Stefanie" w:date="2023-09-25T14:38:00Z">
              <w:r w:rsidRPr="004052D4">
                <w:rPr>
                  <w:rFonts w:ascii="Calibri" w:eastAsia="Times New Roman" w:hAnsi="Calibri" w:cs="Calibri"/>
                  <w:i/>
                  <w:iCs/>
                  <w:color w:val="000000"/>
                  <w:sz w:val="20"/>
                  <w:szCs w:val="20"/>
                  <w:lang w:val="en-CA" w:eastAsia="en-CA"/>
                </w:rPr>
                <w:t>Carex lyngbyei</w:t>
              </w:r>
            </w:ins>
          </w:p>
        </w:tc>
        <w:tc>
          <w:tcPr>
            <w:tcW w:w="946" w:type="dxa"/>
            <w:tcBorders>
              <w:top w:val="single" w:sz="8" w:space="0" w:color="auto"/>
              <w:left w:val="nil"/>
              <w:bottom w:val="single" w:sz="4" w:space="0" w:color="auto"/>
              <w:right w:val="nil"/>
            </w:tcBorders>
            <w:shd w:val="clear" w:color="auto" w:fill="auto"/>
            <w:noWrap/>
            <w:vAlign w:val="bottom"/>
            <w:hideMark/>
          </w:tcPr>
          <w:p w14:paraId="1A01142A" w14:textId="77777777" w:rsidR="00991F62" w:rsidRPr="004052D4" w:rsidRDefault="00991F62" w:rsidP="00991F62">
            <w:pPr>
              <w:spacing w:after="0" w:line="240" w:lineRule="auto"/>
              <w:jc w:val="center"/>
              <w:rPr>
                <w:ins w:id="1889" w:author="Lane, Stefanie" w:date="2023-09-25T14:38:00Z"/>
                <w:rFonts w:ascii="Calibri" w:eastAsia="Times New Roman" w:hAnsi="Calibri" w:cs="Calibri"/>
                <w:color w:val="000000"/>
                <w:sz w:val="20"/>
                <w:szCs w:val="20"/>
                <w:lang w:val="en-CA" w:eastAsia="en-CA"/>
              </w:rPr>
            </w:pPr>
            <w:ins w:id="1890" w:author="Lane, Stefanie" w:date="2023-09-25T14:38:00Z">
              <w:r w:rsidRPr="004052D4">
                <w:rPr>
                  <w:rFonts w:ascii="Calibri" w:eastAsia="Times New Roman" w:hAnsi="Calibri" w:cs="Calibri"/>
                  <w:color w:val="000000"/>
                  <w:sz w:val="20"/>
                  <w:szCs w:val="20"/>
                  <w:lang w:val="en-CA" w:eastAsia="en-CA"/>
                </w:rPr>
                <w:t>0.591</w:t>
              </w:r>
            </w:ins>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4561CE99" w:rsidR="00991F62" w:rsidRPr="004052D4" w:rsidRDefault="00991F62" w:rsidP="00991F62">
            <w:pPr>
              <w:spacing w:after="0" w:line="240" w:lineRule="auto"/>
              <w:jc w:val="center"/>
              <w:rPr>
                <w:ins w:id="1891" w:author="Lane, Stefanie" w:date="2023-09-25T14:38:00Z"/>
                <w:rFonts w:ascii="Calibri" w:eastAsia="Times New Roman" w:hAnsi="Calibri" w:cs="Calibri"/>
                <w:color w:val="000000"/>
                <w:sz w:val="20"/>
                <w:szCs w:val="20"/>
                <w:lang w:val="en-CA" w:eastAsia="en-CA"/>
              </w:rPr>
            </w:pPr>
            <w:ins w:id="1892" w:author="Lane, Stefanie" w:date="2023-09-27T17:35:00Z">
              <w:r w:rsidRPr="00761B99">
                <w:rPr>
                  <w:rFonts w:ascii="Calibri" w:eastAsia="Times New Roman" w:hAnsi="Calibri" w:cs="Calibri"/>
                  <w:color w:val="000000"/>
                  <w:sz w:val="20"/>
                  <w:szCs w:val="20"/>
                  <w:lang w:eastAsia="en-CA"/>
                </w:rPr>
                <w:t>&lt;0.001</w:t>
              </w:r>
            </w:ins>
          </w:p>
        </w:tc>
      </w:tr>
      <w:tr w:rsidR="00761B99" w:rsidRPr="004052D4" w14:paraId="05417FC6" w14:textId="77777777" w:rsidTr="00761B99">
        <w:trPr>
          <w:trHeight w:val="276"/>
          <w:ins w:id="1893"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7BBE32BF" w14:textId="77777777" w:rsidR="00761B99" w:rsidRPr="004052D4" w:rsidRDefault="00761B99" w:rsidP="00761B99">
            <w:pPr>
              <w:spacing w:after="0" w:line="240" w:lineRule="auto"/>
              <w:rPr>
                <w:ins w:id="1894"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761B99" w:rsidRPr="004052D4" w:rsidRDefault="00761B99" w:rsidP="00761B99">
            <w:pPr>
              <w:spacing w:after="0" w:line="240" w:lineRule="auto"/>
              <w:rPr>
                <w:ins w:id="1895" w:author="Lane, Stefanie" w:date="2023-09-25T14:38:00Z"/>
                <w:rFonts w:ascii="Calibri" w:eastAsia="Times New Roman" w:hAnsi="Calibri" w:cs="Calibri"/>
                <w:i/>
                <w:iCs/>
                <w:color w:val="000000"/>
                <w:sz w:val="20"/>
                <w:szCs w:val="20"/>
                <w:lang w:val="en-CA" w:eastAsia="en-CA"/>
              </w:rPr>
            </w:pPr>
            <w:ins w:id="1896" w:author="Lane, Stefanie" w:date="2023-09-25T14:38:00Z">
              <w:r w:rsidRPr="004052D4">
                <w:rPr>
                  <w:rFonts w:ascii="Calibri" w:eastAsia="Times New Roman" w:hAnsi="Calibri" w:cs="Calibri"/>
                  <w:i/>
                  <w:iCs/>
                  <w:color w:val="000000"/>
                  <w:sz w:val="20"/>
                  <w:szCs w:val="20"/>
                  <w:lang w:val="en-CA" w:eastAsia="en-CA"/>
                </w:rPr>
                <w:t>Sagittaria latifolia</w:t>
              </w:r>
            </w:ins>
          </w:p>
        </w:tc>
        <w:tc>
          <w:tcPr>
            <w:tcW w:w="946" w:type="dxa"/>
            <w:tcBorders>
              <w:top w:val="single" w:sz="4" w:space="0" w:color="auto"/>
              <w:left w:val="nil"/>
              <w:bottom w:val="single" w:sz="4" w:space="0" w:color="auto"/>
              <w:right w:val="nil"/>
            </w:tcBorders>
            <w:shd w:val="clear" w:color="auto" w:fill="auto"/>
            <w:noWrap/>
            <w:vAlign w:val="bottom"/>
            <w:hideMark/>
          </w:tcPr>
          <w:p w14:paraId="05D3F1C9" w14:textId="77777777" w:rsidR="00761B99" w:rsidRPr="004052D4" w:rsidRDefault="00761B99" w:rsidP="00761B99">
            <w:pPr>
              <w:spacing w:after="0" w:line="240" w:lineRule="auto"/>
              <w:jc w:val="center"/>
              <w:rPr>
                <w:ins w:id="1897" w:author="Lane, Stefanie" w:date="2023-09-25T14:38:00Z"/>
                <w:rFonts w:ascii="Calibri" w:eastAsia="Times New Roman" w:hAnsi="Calibri" w:cs="Calibri"/>
                <w:color w:val="000000"/>
                <w:sz w:val="20"/>
                <w:szCs w:val="20"/>
                <w:lang w:val="en-CA" w:eastAsia="en-CA"/>
              </w:rPr>
            </w:pPr>
            <w:ins w:id="1898" w:author="Lane, Stefanie" w:date="2023-09-25T14:38:00Z">
              <w:r w:rsidRPr="004052D4">
                <w:rPr>
                  <w:rFonts w:ascii="Calibri" w:eastAsia="Times New Roman" w:hAnsi="Calibri" w:cs="Calibri"/>
                  <w:color w:val="000000"/>
                  <w:sz w:val="20"/>
                  <w:szCs w:val="20"/>
                  <w:lang w:val="en-CA" w:eastAsia="en-CA"/>
                </w:rPr>
                <w:t>0.523</w:t>
              </w:r>
            </w:ins>
          </w:p>
        </w:tc>
        <w:tc>
          <w:tcPr>
            <w:tcW w:w="774" w:type="dxa"/>
            <w:tcBorders>
              <w:top w:val="single" w:sz="4" w:space="0" w:color="auto"/>
              <w:left w:val="nil"/>
              <w:bottom w:val="single" w:sz="4" w:space="0" w:color="auto"/>
              <w:right w:val="nil"/>
            </w:tcBorders>
            <w:shd w:val="clear" w:color="auto" w:fill="auto"/>
            <w:noWrap/>
            <w:vAlign w:val="bottom"/>
            <w:hideMark/>
          </w:tcPr>
          <w:p w14:paraId="2EEF57A1" w14:textId="5640B347" w:rsidR="00761B99" w:rsidRPr="004052D4" w:rsidRDefault="00761B99" w:rsidP="00761B99">
            <w:pPr>
              <w:spacing w:after="0" w:line="240" w:lineRule="auto"/>
              <w:jc w:val="center"/>
              <w:rPr>
                <w:ins w:id="1899" w:author="Lane, Stefanie" w:date="2023-09-25T14:38:00Z"/>
                <w:rFonts w:ascii="Calibri" w:eastAsia="Times New Roman" w:hAnsi="Calibri" w:cs="Calibri"/>
                <w:color w:val="000000"/>
                <w:sz w:val="20"/>
                <w:szCs w:val="20"/>
                <w:lang w:val="en-CA" w:eastAsia="en-CA"/>
              </w:rPr>
            </w:pPr>
            <w:ins w:id="1900"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2F018A64" w14:textId="77777777" w:rsidR="00761B99" w:rsidRPr="004052D4" w:rsidRDefault="00761B99" w:rsidP="00761B99">
            <w:pPr>
              <w:spacing w:after="0" w:line="240" w:lineRule="auto"/>
              <w:jc w:val="center"/>
              <w:rPr>
                <w:ins w:id="190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761B99" w:rsidRPr="004052D4" w:rsidRDefault="00761B99" w:rsidP="00761B99">
            <w:pPr>
              <w:spacing w:after="0" w:line="240" w:lineRule="auto"/>
              <w:rPr>
                <w:ins w:id="1902" w:author="Lane, Stefanie" w:date="2023-09-25T14:38:00Z"/>
                <w:rFonts w:ascii="Calibri" w:eastAsia="Times New Roman" w:hAnsi="Calibri" w:cs="Calibri"/>
                <w:i/>
                <w:iCs/>
                <w:color w:val="000000"/>
                <w:sz w:val="20"/>
                <w:szCs w:val="20"/>
                <w:lang w:val="en-CA" w:eastAsia="en-CA"/>
              </w:rPr>
            </w:pPr>
            <w:ins w:id="1903" w:author="Lane, Stefanie" w:date="2023-09-25T14:38:00Z">
              <w:r w:rsidRPr="004052D4">
                <w:rPr>
                  <w:rFonts w:ascii="Calibri" w:eastAsia="Times New Roman" w:hAnsi="Calibri" w:cs="Calibri"/>
                  <w:i/>
                  <w:iCs/>
                  <w:color w:val="000000"/>
                  <w:sz w:val="20"/>
                  <w:szCs w:val="20"/>
                  <w:lang w:val="en-CA" w:eastAsia="en-CA"/>
                </w:rPr>
                <w:t>Impatiens capensis</w:t>
              </w:r>
            </w:ins>
          </w:p>
        </w:tc>
        <w:tc>
          <w:tcPr>
            <w:tcW w:w="946" w:type="dxa"/>
            <w:tcBorders>
              <w:top w:val="single" w:sz="4" w:space="0" w:color="auto"/>
              <w:left w:val="nil"/>
              <w:bottom w:val="single" w:sz="4" w:space="0" w:color="auto"/>
              <w:right w:val="nil"/>
            </w:tcBorders>
            <w:shd w:val="clear" w:color="auto" w:fill="auto"/>
            <w:noWrap/>
            <w:vAlign w:val="bottom"/>
            <w:hideMark/>
          </w:tcPr>
          <w:p w14:paraId="12D56BCB" w14:textId="77777777" w:rsidR="00761B99" w:rsidRPr="004052D4" w:rsidRDefault="00761B99" w:rsidP="00761B99">
            <w:pPr>
              <w:spacing w:after="0" w:line="240" w:lineRule="auto"/>
              <w:jc w:val="center"/>
              <w:rPr>
                <w:ins w:id="1904" w:author="Lane, Stefanie" w:date="2023-09-25T14:38:00Z"/>
                <w:rFonts w:ascii="Calibri" w:eastAsia="Times New Roman" w:hAnsi="Calibri" w:cs="Calibri"/>
                <w:color w:val="000000"/>
                <w:sz w:val="20"/>
                <w:szCs w:val="20"/>
                <w:lang w:val="en-CA" w:eastAsia="en-CA"/>
              </w:rPr>
            </w:pPr>
            <w:ins w:id="1905" w:author="Lane, Stefanie" w:date="2023-09-25T14:38:00Z">
              <w:r w:rsidRPr="004052D4">
                <w:rPr>
                  <w:rFonts w:ascii="Calibri" w:eastAsia="Times New Roman" w:hAnsi="Calibri" w:cs="Calibri"/>
                  <w:color w:val="000000"/>
                  <w:sz w:val="20"/>
                  <w:szCs w:val="20"/>
                  <w:lang w:val="en-CA" w:eastAsia="en-CA"/>
                </w:rPr>
                <w:t>0.320</w:t>
              </w:r>
            </w:ins>
          </w:p>
        </w:tc>
        <w:tc>
          <w:tcPr>
            <w:tcW w:w="774" w:type="dxa"/>
            <w:tcBorders>
              <w:top w:val="single" w:sz="4" w:space="0" w:color="auto"/>
              <w:left w:val="nil"/>
              <w:bottom w:val="single" w:sz="4" w:space="0" w:color="auto"/>
              <w:right w:val="nil"/>
            </w:tcBorders>
            <w:shd w:val="clear" w:color="auto" w:fill="auto"/>
            <w:noWrap/>
            <w:vAlign w:val="bottom"/>
            <w:hideMark/>
          </w:tcPr>
          <w:p w14:paraId="209508A4" w14:textId="2A7527EE" w:rsidR="00761B99" w:rsidRPr="004052D4" w:rsidRDefault="00761B99" w:rsidP="00761B99">
            <w:pPr>
              <w:spacing w:after="0" w:line="240" w:lineRule="auto"/>
              <w:jc w:val="center"/>
              <w:rPr>
                <w:ins w:id="1906" w:author="Lane, Stefanie" w:date="2023-09-25T14:38:00Z"/>
                <w:rFonts w:ascii="Calibri" w:eastAsia="Times New Roman" w:hAnsi="Calibri" w:cs="Calibri"/>
                <w:color w:val="000000"/>
                <w:sz w:val="20"/>
                <w:szCs w:val="20"/>
                <w:lang w:val="en-CA" w:eastAsia="en-CA"/>
              </w:rPr>
            </w:pPr>
            <w:ins w:id="1907" w:author="Lane, Stefanie" w:date="2023-09-25T14:38:00Z">
              <w:r w:rsidRPr="004052D4">
                <w:rPr>
                  <w:rFonts w:ascii="Calibri" w:eastAsia="Times New Roman" w:hAnsi="Calibri" w:cs="Calibri"/>
                  <w:color w:val="000000"/>
                  <w:sz w:val="20"/>
                  <w:szCs w:val="20"/>
                  <w:lang w:val="en-CA" w:eastAsia="en-CA"/>
                </w:rPr>
                <w:t>0.01</w:t>
              </w:r>
            </w:ins>
            <w:ins w:id="1908" w:author="Lane, Stefanie" w:date="2023-09-27T17:36:00Z">
              <w:r w:rsidR="00AD74B2">
                <w:rPr>
                  <w:rFonts w:ascii="Calibri" w:eastAsia="Times New Roman" w:hAnsi="Calibri" w:cs="Calibri"/>
                  <w:color w:val="000000"/>
                  <w:sz w:val="20"/>
                  <w:szCs w:val="20"/>
                  <w:lang w:val="en-CA" w:eastAsia="en-CA"/>
                </w:rPr>
                <w:t>5</w:t>
              </w:r>
            </w:ins>
          </w:p>
        </w:tc>
        <w:tc>
          <w:tcPr>
            <w:tcW w:w="277" w:type="dxa"/>
            <w:tcBorders>
              <w:top w:val="nil"/>
              <w:left w:val="nil"/>
              <w:bottom w:val="nil"/>
              <w:right w:val="nil"/>
            </w:tcBorders>
            <w:shd w:val="clear" w:color="auto" w:fill="auto"/>
            <w:noWrap/>
            <w:vAlign w:val="bottom"/>
            <w:hideMark/>
          </w:tcPr>
          <w:p w14:paraId="10793068" w14:textId="77777777" w:rsidR="00761B99" w:rsidRPr="004052D4" w:rsidRDefault="00761B99" w:rsidP="00761B99">
            <w:pPr>
              <w:spacing w:after="0" w:line="240" w:lineRule="auto"/>
              <w:jc w:val="center"/>
              <w:rPr>
                <w:ins w:id="190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761B99" w:rsidRPr="004052D4" w:rsidRDefault="00761B99" w:rsidP="00761B99">
            <w:pPr>
              <w:spacing w:after="0" w:line="240" w:lineRule="auto"/>
              <w:rPr>
                <w:ins w:id="1910"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F1D46E5" w14:textId="77777777" w:rsidR="00761B99" w:rsidRPr="004052D4" w:rsidRDefault="00761B99" w:rsidP="00761B99">
            <w:pPr>
              <w:spacing w:after="0" w:line="240" w:lineRule="auto"/>
              <w:rPr>
                <w:ins w:id="1911"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135BA87" w14:textId="77777777" w:rsidR="00761B99" w:rsidRPr="004052D4" w:rsidRDefault="00761B99" w:rsidP="00761B99">
            <w:pPr>
              <w:spacing w:after="0" w:line="240" w:lineRule="auto"/>
              <w:jc w:val="center"/>
              <w:rPr>
                <w:ins w:id="1912" w:author="Lane, Stefanie" w:date="2023-09-25T14:38:00Z"/>
                <w:rFonts w:ascii="Calibri" w:eastAsia="Times New Roman" w:hAnsi="Calibri" w:cs="Calibri"/>
                <w:color w:val="000000"/>
                <w:sz w:val="20"/>
                <w:szCs w:val="20"/>
                <w:lang w:val="en-CA" w:eastAsia="en-CA"/>
              </w:rPr>
            </w:pPr>
            <w:ins w:id="1913"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458744B" w14:textId="77777777" w:rsidTr="00761B99">
        <w:trPr>
          <w:trHeight w:val="288"/>
          <w:ins w:id="1914"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ins w:id="1915"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ins w:id="1916" w:author="Lane, Stefanie" w:date="2023-09-25T14:38:00Z"/>
                <w:rFonts w:ascii="Calibri" w:eastAsia="Times New Roman" w:hAnsi="Calibri" w:cs="Calibri"/>
                <w:i/>
                <w:iCs/>
                <w:color w:val="000000"/>
                <w:sz w:val="20"/>
                <w:szCs w:val="20"/>
                <w:lang w:val="en-CA" w:eastAsia="en-CA"/>
              </w:rPr>
            </w:pPr>
            <w:ins w:id="1917" w:author="Lane, Stefanie" w:date="2023-09-25T14:38:00Z">
              <w:r w:rsidRPr="004052D4">
                <w:rPr>
                  <w:rFonts w:ascii="Calibri" w:eastAsia="Times New Roman" w:hAnsi="Calibri" w:cs="Calibri"/>
                  <w:i/>
                  <w:iCs/>
                  <w:color w:val="000000"/>
                  <w:sz w:val="20"/>
                  <w:szCs w:val="20"/>
                  <w:lang w:val="en-CA" w:eastAsia="en-CA"/>
                </w:rPr>
                <w:t>Schoenoplectus tabernaemontani</w:t>
              </w:r>
            </w:ins>
          </w:p>
        </w:tc>
        <w:tc>
          <w:tcPr>
            <w:tcW w:w="946"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ins w:id="1918" w:author="Lane, Stefanie" w:date="2023-09-25T14:38:00Z"/>
                <w:rFonts w:ascii="Calibri" w:eastAsia="Times New Roman" w:hAnsi="Calibri" w:cs="Calibri"/>
                <w:color w:val="000000"/>
                <w:sz w:val="20"/>
                <w:szCs w:val="20"/>
                <w:lang w:val="en-CA" w:eastAsia="en-CA"/>
              </w:rPr>
            </w:pPr>
            <w:ins w:id="1919" w:author="Lane, Stefanie" w:date="2023-09-25T14:38:00Z">
              <w:r w:rsidRPr="004052D4">
                <w:rPr>
                  <w:rFonts w:ascii="Calibri" w:eastAsia="Times New Roman" w:hAnsi="Calibri" w:cs="Calibri"/>
                  <w:color w:val="000000"/>
                  <w:sz w:val="20"/>
                  <w:szCs w:val="20"/>
                  <w:lang w:val="en-CA" w:eastAsia="en-CA"/>
                </w:rPr>
                <w:t>0.417</w:t>
              </w:r>
            </w:ins>
          </w:p>
        </w:tc>
        <w:tc>
          <w:tcPr>
            <w:tcW w:w="774" w:type="dxa"/>
            <w:tcBorders>
              <w:top w:val="nil"/>
              <w:left w:val="nil"/>
              <w:bottom w:val="single" w:sz="8" w:space="0" w:color="auto"/>
              <w:right w:val="nil"/>
            </w:tcBorders>
            <w:shd w:val="clear" w:color="auto" w:fill="auto"/>
            <w:noWrap/>
            <w:vAlign w:val="bottom"/>
            <w:hideMark/>
          </w:tcPr>
          <w:p w14:paraId="66B05225" w14:textId="6DA7A21F" w:rsidR="004052D4" w:rsidRPr="004052D4" w:rsidRDefault="00991F62" w:rsidP="004052D4">
            <w:pPr>
              <w:spacing w:after="0" w:line="240" w:lineRule="auto"/>
              <w:jc w:val="center"/>
              <w:rPr>
                <w:ins w:id="1920" w:author="Lane, Stefanie" w:date="2023-09-25T14:38:00Z"/>
                <w:rFonts w:ascii="Calibri" w:eastAsia="Times New Roman" w:hAnsi="Calibri" w:cs="Calibri"/>
                <w:color w:val="000000"/>
                <w:sz w:val="20"/>
                <w:szCs w:val="20"/>
                <w:lang w:val="en-CA" w:eastAsia="en-CA"/>
              </w:rPr>
            </w:pPr>
            <w:ins w:id="1921"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ins w:id="1922" w:author="Lane, Stefanie" w:date="2023-09-25T14:38:00Z"/>
                <w:rFonts w:ascii="Calibri" w:eastAsia="Times New Roman" w:hAnsi="Calibri" w:cs="Calibri"/>
                <w:color w:val="000000"/>
                <w:sz w:val="20"/>
                <w:szCs w:val="20"/>
                <w:lang w:val="en-CA" w:eastAsia="en-CA"/>
              </w:rPr>
            </w:pPr>
            <w:ins w:id="192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ins w:id="1924" w:author="Lane, Stefanie" w:date="2023-09-25T14:38:00Z"/>
                <w:rFonts w:ascii="Calibri" w:eastAsia="Times New Roman" w:hAnsi="Calibri" w:cs="Calibri"/>
                <w:i/>
                <w:iCs/>
                <w:color w:val="000000"/>
                <w:sz w:val="20"/>
                <w:szCs w:val="20"/>
                <w:lang w:val="en-CA" w:eastAsia="en-CA"/>
              </w:rPr>
            </w:pPr>
            <w:ins w:id="1925" w:author="Lane, Stefanie" w:date="2023-09-25T14:38:00Z">
              <w:r w:rsidRPr="004052D4">
                <w:rPr>
                  <w:rFonts w:ascii="Calibri" w:eastAsia="Times New Roman" w:hAnsi="Calibri" w:cs="Calibri"/>
                  <w:i/>
                  <w:iCs/>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ins w:id="1926" w:author="Lane, Stefanie" w:date="2023-09-25T14:38:00Z"/>
                <w:rFonts w:ascii="Calibri" w:eastAsia="Times New Roman" w:hAnsi="Calibri" w:cs="Calibri"/>
                <w:color w:val="000000"/>
                <w:sz w:val="20"/>
                <w:szCs w:val="20"/>
                <w:lang w:val="en-CA" w:eastAsia="en-CA"/>
              </w:rPr>
            </w:pPr>
            <w:ins w:id="1927"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ins w:id="1928" w:author="Lane, Stefanie" w:date="2023-09-25T14:38:00Z"/>
                <w:rFonts w:ascii="Calibri" w:eastAsia="Times New Roman" w:hAnsi="Calibri" w:cs="Calibri"/>
                <w:color w:val="000000"/>
                <w:sz w:val="20"/>
                <w:szCs w:val="20"/>
                <w:lang w:val="en-CA" w:eastAsia="en-CA"/>
              </w:rPr>
            </w:pPr>
            <w:ins w:id="1929" w:author="Lane, Stefanie" w:date="2023-09-25T14:38:00Z">
              <w:r w:rsidRPr="004052D4">
                <w:rPr>
                  <w:rFonts w:ascii="Calibri" w:eastAsia="Times New Roman" w:hAnsi="Calibri" w:cs="Calibri"/>
                  <w:color w:val="000000"/>
                  <w:sz w:val="20"/>
                  <w:szCs w:val="20"/>
                  <w:lang w:val="en-CA" w:eastAsia="en-CA"/>
                </w:rPr>
                <w:t> </w:t>
              </w:r>
            </w:ins>
          </w:p>
        </w:tc>
        <w:tc>
          <w:tcPr>
            <w:tcW w:w="277"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ins w:id="1930" w:author="Lane, Stefanie" w:date="2023-09-25T14:38:00Z"/>
                <w:rFonts w:ascii="Calibri" w:eastAsia="Times New Roman" w:hAnsi="Calibri" w:cs="Calibri"/>
                <w:color w:val="000000"/>
                <w:sz w:val="20"/>
                <w:szCs w:val="20"/>
                <w:lang w:val="en-CA" w:eastAsia="en-CA"/>
              </w:rPr>
            </w:pPr>
            <w:ins w:id="193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ins w:id="1932" w:author="Lane, Stefanie" w:date="2023-09-25T14:38:00Z"/>
                <w:rFonts w:ascii="Calibri" w:eastAsia="Times New Roman" w:hAnsi="Calibri" w:cs="Calibri"/>
                <w:i/>
                <w:iCs/>
                <w:color w:val="000000"/>
                <w:sz w:val="20"/>
                <w:szCs w:val="20"/>
                <w:lang w:val="en-CA" w:eastAsia="en-CA"/>
              </w:rPr>
            </w:pPr>
            <w:ins w:id="1933" w:author="Lane, Stefanie" w:date="2023-09-25T14:38:00Z">
              <w:r w:rsidRPr="004052D4">
                <w:rPr>
                  <w:rFonts w:ascii="Calibri" w:eastAsia="Times New Roman" w:hAnsi="Calibri" w:cs="Calibri"/>
                  <w:i/>
                  <w:iCs/>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ins w:id="1934" w:author="Lane, Stefanie" w:date="2023-09-25T14:38:00Z"/>
                <w:rFonts w:ascii="Calibri" w:eastAsia="Times New Roman" w:hAnsi="Calibri" w:cs="Calibri"/>
                <w:color w:val="000000"/>
                <w:sz w:val="20"/>
                <w:szCs w:val="20"/>
                <w:lang w:val="en-CA" w:eastAsia="en-CA"/>
              </w:rPr>
            </w:pPr>
            <w:ins w:id="1935"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ins w:id="1936" w:author="Lane, Stefanie" w:date="2023-09-25T14:38:00Z"/>
                <w:rFonts w:ascii="Calibri" w:eastAsia="Times New Roman" w:hAnsi="Calibri" w:cs="Calibri"/>
                <w:color w:val="000000"/>
                <w:sz w:val="20"/>
                <w:szCs w:val="20"/>
                <w:lang w:val="en-CA" w:eastAsia="en-CA"/>
              </w:rPr>
            </w:pPr>
            <w:ins w:id="1937"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1327F3D" w14:textId="77777777" w:rsidTr="00761B99">
        <w:trPr>
          <w:trHeight w:val="288"/>
          <w:ins w:id="1938" w:author="Lane, Stefanie" w:date="2023-09-25T14:38:00Z"/>
        </w:trPr>
        <w:tc>
          <w:tcPr>
            <w:tcW w:w="1091"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ins w:id="193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ins w:id="1940"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ins w:id="1941"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ins w:id="1942"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ins w:id="194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ins w:id="1944"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ins w:id="1945"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ins w:id="1946"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ins w:id="1947"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ins w:id="1948"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ins w:id="1949"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ins w:id="1950" w:author="Lane, Stefanie" w:date="2023-09-25T14:38:00Z"/>
                <w:rFonts w:ascii="Times New Roman" w:eastAsia="Times New Roman" w:hAnsi="Times New Roman" w:cs="Times New Roman"/>
                <w:sz w:val="20"/>
                <w:szCs w:val="20"/>
                <w:lang w:val="en-CA" w:eastAsia="en-CA"/>
              </w:rPr>
            </w:pPr>
          </w:p>
        </w:tc>
      </w:tr>
      <w:tr w:rsidR="00991F62" w:rsidRPr="004052D4" w14:paraId="73A80C93" w14:textId="77777777" w:rsidTr="00761B99">
        <w:trPr>
          <w:trHeight w:val="276"/>
          <w:ins w:id="1951" w:author="Lane, Stefanie" w:date="2023-09-25T14:3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991F62" w:rsidRPr="004052D4" w:rsidRDefault="00991F62" w:rsidP="00991F62">
            <w:pPr>
              <w:spacing w:after="0" w:line="240" w:lineRule="auto"/>
              <w:jc w:val="center"/>
              <w:rPr>
                <w:ins w:id="1952" w:author="Lane, Stefanie" w:date="2023-09-25T14:38:00Z"/>
                <w:rFonts w:ascii="Calibri" w:eastAsia="Times New Roman" w:hAnsi="Calibri" w:cs="Calibri"/>
                <w:color w:val="000000"/>
                <w:sz w:val="20"/>
                <w:szCs w:val="20"/>
                <w:lang w:val="en-CA" w:eastAsia="en-CA"/>
              </w:rPr>
            </w:pPr>
            <w:ins w:id="1953" w:author="Lane, Stefanie" w:date="2023-09-25T14:38:00Z">
              <w:r w:rsidRPr="004052D4">
                <w:rPr>
                  <w:rFonts w:ascii="Calibri" w:eastAsia="Times New Roman" w:hAnsi="Calibri" w:cs="Calibri"/>
                  <w:color w:val="000000"/>
                  <w:sz w:val="20"/>
                  <w:szCs w:val="20"/>
                  <w:lang w:val="en-CA" w:eastAsia="en-CA"/>
                </w:rPr>
                <w:t>"Fescue"</w:t>
              </w:r>
            </w:ins>
          </w:p>
        </w:tc>
        <w:tc>
          <w:tcPr>
            <w:tcW w:w="2854" w:type="dxa"/>
            <w:tcBorders>
              <w:top w:val="single" w:sz="8" w:space="0" w:color="auto"/>
              <w:left w:val="nil"/>
              <w:bottom w:val="nil"/>
              <w:right w:val="nil"/>
            </w:tcBorders>
            <w:shd w:val="clear" w:color="auto" w:fill="auto"/>
            <w:noWrap/>
            <w:vAlign w:val="bottom"/>
            <w:hideMark/>
          </w:tcPr>
          <w:p w14:paraId="4B340B17" w14:textId="77777777" w:rsidR="00991F62" w:rsidRPr="004052D4" w:rsidRDefault="00991F62" w:rsidP="00991F62">
            <w:pPr>
              <w:spacing w:after="0" w:line="240" w:lineRule="auto"/>
              <w:rPr>
                <w:ins w:id="1954" w:author="Lane, Stefanie" w:date="2023-09-25T14:38:00Z"/>
                <w:rFonts w:ascii="Calibri" w:eastAsia="Times New Roman" w:hAnsi="Calibri" w:cs="Calibri"/>
                <w:i/>
                <w:iCs/>
                <w:color w:val="000000"/>
                <w:sz w:val="20"/>
                <w:szCs w:val="20"/>
                <w:lang w:val="en-CA" w:eastAsia="en-CA"/>
              </w:rPr>
            </w:pPr>
            <w:ins w:id="1955"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946" w:type="dxa"/>
            <w:tcBorders>
              <w:top w:val="single" w:sz="8" w:space="0" w:color="auto"/>
              <w:left w:val="nil"/>
              <w:bottom w:val="nil"/>
              <w:right w:val="nil"/>
            </w:tcBorders>
            <w:shd w:val="clear" w:color="auto" w:fill="auto"/>
            <w:noWrap/>
            <w:vAlign w:val="bottom"/>
            <w:hideMark/>
          </w:tcPr>
          <w:p w14:paraId="269A6186" w14:textId="77777777" w:rsidR="00991F62" w:rsidRPr="004052D4" w:rsidRDefault="00991F62" w:rsidP="00991F62">
            <w:pPr>
              <w:spacing w:after="0" w:line="240" w:lineRule="auto"/>
              <w:jc w:val="center"/>
              <w:rPr>
                <w:ins w:id="1956" w:author="Lane, Stefanie" w:date="2023-09-25T14:38:00Z"/>
                <w:rFonts w:ascii="Calibri" w:eastAsia="Times New Roman" w:hAnsi="Calibri" w:cs="Calibri"/>
                <w:color w:val="000000"/>
                <w:sz w:val="20"/>
                <w:szCs w:val="20"/>
                <w:lang w:val="en-CA" w:eastAsia="en-CA"/>
              </w:rPr>
            </w:pPr>
            <w:ins w:id="1957" w:author="Lane, Stefanie" w:date="2023-09-25T14:38:00Z">
              <w:r w:rsidRPr="004052D4">
                <w:rPr>
                  <w:rFonts w:ascii="Calibri" w:eastAsia="Times New Roman" w:hAnsi="Calibri" w:cs="Calibri"/>
                  <w:color w:val="000000"/>
                  <w:sz w:val="20"/>
                  <w:szCs w:val="20"/>
                  <w:lang w:val="en-CA" w:eastAsia="en-CA"/>
                </w:rPr>
                <w:t>0.607</w:t>
              </w:r>
            </w:ins>
          </w:p>
        </w:tc>
        <w:tc>
          <w:tcPr>
            <w:tcW w:w="774" w:type="dxa"/>
            <w:tcBorders>
              <w:top w:val="single" w:sz="8" w:space="0" w:color="auto"/>
              <w:left w:val="nil"/>
              <w:bottom w:val="nil"/>
              <w:right w:val="nil"/>
            </w:tcBorders>
            <w:shd w:val="clear" w:color="auto" w:fill="auto"/>
            <w:noWrap/>
            <w:vAlign w:val="bottom"/>
            <w:hideMark/>
          </w:tcPr>
          <w:p w14:paraId="0B9C284D" w14:textId="5F8B28D9" w:rsidR="00991F62" w:rsidRPr="004052D4" w:rsidRDefault="00991F62" w:rsidP="00991F62">
            <w:pPr>
              <w:spacing w:after="0" w:line="240" w:lineRule="auto"/>
              <w:jc w:val="center"/>
              <w:rPr>
                <w:ins w:id="1958" w:author="Lane, Stefanie" w:date="2023-09-25T14:38:00Z"/>
                <w:rFonts w:ascii="Calibri" w:eastAsia="Times New Roman" w:hAnsi="Calibri" w:cs="Calibri"/>
                <w:color w:val="000000"/>
                <w:sz w:val="20"/>
                <w:szCs w:val="20"/>
                <w:lang w:val="en-CA" w:eastAsia="en-CA"/>
              </w:rPr>
            </w:pPr>
            <w:ins w:id="1959"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0C2C48E" w14:textId="77777777" w:rsidR="00991F62" w:rsidRPr="004052D4" w:rsidRDefault="00991F62" w:rsidP="00991F62">
            <w:pPr>
              <w:spacing w:after="0" w:line="240" w:lineRule="auto"/>
              <w:rPr>
                <w:ins w:id="1960" w:author="Lane, Stefanie" w:date="2023-09-25T14:38:00Z"/>
                <w:rFonts w:ascii="Calibri" w:eastAsia="Times New Roman" w:hAnsi="Calibri" w:cs="Calibri"/>
                <w:color w:val="000000"/>
                <w:sz w:val="20"/>
                <w:szCs w:val="20"/>
                <w:lang w:val="en-CA" w:eastAsia="en-CA"/>
              </w:rPr>
            </w:pPr>
            <w:ins w:id="196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AFB2000" w14:textId="77777777" w:rsidR="00991F62" w:rsidRPr="004052D4" w:rsidRDefault="00991F62" w:rsidP="00991F62">
            <w:pPr>
              <w:spacing w:after="0" w:line="240" w:lineRule="auto"/>
              <w:rPr>
                <w:ins w:id="1962" w:author="Lane, Stefanie" w:date="2023-09-25T14:38:00Z"/>
                <w:rFonts w:ascii="Calibri" w:eastAsia="Times New Roman" w:hAnsi="Calibri" w:cs="Calibri"/>
                <w:i/>
                <w:iCs/>
                <w:color w:val="000000"/>
                <w:sz w:val="20"/>
                <w:szCs w:val="20"/>
                <w:lang w:val="en-CA" w:eastAsia="en-CA"/>
              </w:rPr>
            </w:pPr>
            <w:ins w:id="1963" w:author="Lane, Stefanie" w:date="2023-09-25T14:38:00Z">
              <w:r w:rsidRPr="004052D4">
                <w:rPr>
                  <w:rFonts w:ascii="Calibri" w:eastAsia="Times New Roman" w:hAnsi="Calibri" w:cs="Calibri"/>
                  <w:i/>
                  <w:iCs/>
                  <w:color w:val="000000"/>
                  <w:sz w:val="20"/>
                  <w:szCs w:val="20"/>
                  <w:lang w:val="en-CA" w:eastAsia="en-CA"/>
                </w:rPr>
                <w:t>Poa palustris</w:t>
              </w:r>
            </w:ins>
          </w:p>
        </w:tc>
        <w:tc>
          <w:tcPr>
            <w:tcW w:w="946" w:type="dxa"/>
            <w:tcBorders>
              <w:top w:val="single" w:sz="8" w:space="0" w:color="auto"/>
              <w:left w:val="nil"/>
              <w:bottom w:val="nil"/>
              <w:right w:val="nil"/>
            </w:tcBorders>
            <w:shd w:val="clear" w:color="auto" w:fill="auto"/>
            <w:noWrap/>
            <w:vAlign w:val="bottom"/>
            <w:hideMark/>
          </w:tcPr>
          <w:p w14:paraId="1F07847B" w14:textId="77777777" w:rsidR="00991F62" w:rsidRPr="004052D4" w:rsidRDefault="00991F62" w:rsidP="00991F62">
            <w:pPr>
              <w:spacing w:after="0" w:line="240" w:lineRule="auto"/>
              <w:jc w:val="center"/>
              <w:rPr>
                <w:ins w:id="1964" w:author="Lane, Stefanie" w:date="2023-09-25T14:38:00Z"/>
                <w:rFonts w:ascii="Calibri" w:eastAsia="Times New Roman" w:hAnsi="Calibri" w:cs="Calibri"/>
                <w:color w:val="000000"/>
                <w:sz w:val="20"/>
                <w:szCs w:val="20"/>
                <w:lang w:val="en-CA" w:eastAsia="en-CA"/>
              </w:rPr>
            </w:pPr>
            <w:ins w:id="1965" w:author="Lane, Stefanie" w:date="2023-09-25T14:38:00Z">
              <w:r w:rsidRPr="004052D4">
                <w:rPr>
                  <w:rFonts w:ascii="Calibri" w:eastAsia="Times New Roman" w:hAnsi="Calibri" w:cs="Calibri"/>
                  <w:color w:val="000000"/>
                  <w:sz w:val="20"/>
                  <w:szCs w:val="20"/>
                  <w:lang w:val="en-CA" w:eastAsia="en-CA"/>
                </w:rPr>
                <w:t>0.569</w:t>
              </w:r>
            </w:ins>
          </w:p>
        </w:tc>
        <w:tc>
          <w:tcPr>
            <w:tcW w:w="774" w:type="dxa"/>
            <w:tcBorders>
              <w:top w:val="single" w:sz="8" w:space="0" w:color="auto"/>
              <w:left w:val="nil"/>
              <w:bottom w:val="nil"/>
              <w:right w:val="nil"/>
            </w:tcBorders>
            <w:shd w:val="clear" w:color="auto" w:fill="auto"/>
            <w:noWrap/>
            <w:vAlign w:val="bottom"/>
            <w:hideMark/>
          </w:tcPr>
          <w:p w14:paraId="7E7237E0" w14:textId="08B6E746" w:rsidR="00991F62" w:rsidRPr="004052D4" w:rsidRDefault="00991F62" w:rsidP="00991F62">
            <w:pPr>
              <w:spacing w:after="0" w:line="240" w:lineRule="auto"/>
              <w:jc w:val="center"/>
              <w:rPr>
                <w:ins w:id="1966" w:author="Lane, Stefanie" w:date="2023-09-25T14:38:00Z"/>
                <w:rFonts w:ascii="Calibri" w:eastAsia="Times New Roman" w:hAnsi="Calibri" w:cs="Calibri"/>
                <w:color w:val="000000"/>
                <w:sz w:val="20"/>
                <w:szCs w:val="20"/>
                <w:lang w:val="en-CA" w:eastAsia="en-CA"/>
              </w:rPr>
            </w:pPr>
            <w:ins w:id="1967"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7ED67A5E" w14:textId="77777777" w:rsidR="00991F62" w:rsidRPr="004052D4" w:rsidRDefault="00991F62" w:rsidP="00991F62">
            <w:pPr>
              <w:spacing w:after="0" w:line="240" w:lineRule="auto"/>
              <w:rPr>
                <w:ins w:id="1968" w:author="Lane, Stefanie" w:date="2023-09-25T14:38:00Z"/>
                <w:rFonts w:ascii="Calibri" w:eastAsia="Times New Roman" w:hAnsi="Calibri" w:cs="Calibri"/>
                <w:color w:val="000000"/>
                <w:sz w:val="20"/>
                <w:szCs w:val="20"/>
                <w:lang w:val="en-CA" w:eastAsia="en-CA"/>
              </w:rPr>
            </w:pPr>
            <w:ins w:id="1969"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05215ADE" w14:textId="34A19EDB" w:rsidR="00991F62" w:rsidRPr="004052D4" w:rsidRDefault="00991F62" w:rsidP="00991F62">
            <w:pPr>
              <w:spacing w:after="0" w:line="240" w:lineRule="auto"/>
              <w:rPr>
                <w:ins w:id="1970" w:author="Lane, Stefanie" w:date="2023-09-25T14:38:00Z"/>
                <w:rFonts w:ascii="Calibri" w:eastAsia="Times New Roman" w:hAnsi="Calibri" w:cs="Calibri"/>
                <w:i/>
                <w:iCs/>
                <w:color w:val="000000"/>
                <w:sz w:val="20"/>
                <w:szCs w:val="20"/>
                <w:lang w:val="en-CA" w:eastAsia="en-CA"/>
              </w:rPr>
            </w:pPr>
            <w:ins w:id="1971" w:author="Lane, Stefanie" w:date="2023-09-25T14:38:00Z">
              <w:r w:rsidRPr="004052D4">
                <w:rPr>
                  <w:rFonts w:ascii="Calibri" w:eastAsia="Times New Roman" w:hAnsi="Calibri" w:cs="Calibri"/>
                  <w:i/>
                  <w:iCs/>
                  <w:color w:val="000000"/>
                  <w:sz w:val="20"/>
                  <w:szCs w:val="20"/>
                  <w:lang w:val="en-CA" w:eastAsia="en-CA"/>
                </w:rPr>
                <w:t>Phalaris arundinacea</w:t>
              </w:r>
            </w:ins>
          </w:p>
        </w:tc>
        <w:tc>
          <w:tcPr>
            <w:tcW w:w="946" w:type="dxa"/>
            <w:tcBorders>
              <w:top w:val="single" w:sz="8" w:space="0" w:color="auto"/>
              <w:left w:val="nil"/>
              <w:bottom w:val="nil"/>
              <w:right w:val="nil"/>
            </w:tcBorders>
            <w:shd w:val="clear" w:color="auto" w:fill="auto"/>
            <w:noWrap/>
            <w:vAlign w:val="bottom"/>
            <w:hideMark/>
          </w:tcPr>
          <w:p w14:paraId="6BA7ADB8" w14:textId="77777777" w:rsidR="00991F62" w:rsidRPr="004052D4" w:rsidRDefault="00991F62" w:rsidP="00991F62">
            <w:pPr>
              <w:spacing w:after="0" w:line="240" w:lineRule="auto"/>
              <w:jc w:val="center"/>
              <w:rPr>
                <w:ins w:id="1972" w:author="Lane, Stefanie" w:date="2023-09-25T14:38:00Z"/>
                <w:rFonts w:ascii="Calibri" w:eastAsia="Times New Roman" w:hAnsi="Calibri" w:cs="Calibri"/>
                <w:color w:val="000000"/>
                <w:sz w:val="20"/>
                <w:szCs w:val="20"/>
                <w:lang w:val="en-CA" w:eastAsia="en-CA"/>
              </w:rPr>
            </w:pPr>
            <w:ins w:id="1973" w:author="Lane, Stefanie" w:date="2023-09-25T14:38:00Z">
              <w:r w:rsidRPr="004052D4">
                <w:rPr>
                  <w:rFonts w:ascii="Calibri" w:eastAsia="Times New Roman" w:hAnsi="Calibri" w:cs="Calibri"/>
                  <w:color w:val="000000"/>
                  <w:sz w:val="20"/>
                  <w:szCs w:val="20"/>
                  <w:lang w:val="en-CA" w:eastAsia="en-CA"/>
                </w:rPr>
                <w:t>0.518</w:t>
              </w:r>
            </w:ins>
          </w:p>
        </w:tc>
        <w:tc>
          <w:tcPr>
            <w:tcW w:w="774" w:type="dxa"/>
            <w:tcBorders>
              <w:top w:val="single" w:sz="8" w:space="0" w:color="auto"/>
              <w:left w:val="nil"/>
              <w:bottom w:val="nil"/>
              <w:right w:val="single" w:sz="8" w:space="0" w:color="auto"/>
            </w:tcBorders>
            <w:shd w:val="clear" w:color="auto" w:fill="auto"/>
            <w:noWrap/>
            <w:vAlign w:val="bottom"/>
            <w:hideMark/>
          </w:tcPr>
          <w:p w14:paraId="1AC05918" w14:textId="1BF21F60" w:rsidR="00991F62" w:rsidRPr="004052D4" w:rsidRDefault="00991F62" w:rsidP="00991F62">
            <w:pPr>
              <w:spacing w:after="0" w:line="240" w:lineRule="auto"/>
              <w:jc w:val="center"/>
              <w:rPr>
                <w:ins w:id="1974" w:author="Lane, Stefanie" w:date="2023-09-25T14:38:00Z"/>
                <w:rFonts w:ascii="Calibri" w:eastAsia="Times New Roman" w:hAnsi="Calibri" w:cs="Calibri"/>
                <w:color w:val="000000"/>
                <w:sz w:val="20"/>
                <w:szCs w:val="20"/>
                <w:lang w:val="en-CA" w:eastAsia="en-CA"/>
              </w:rPr>
            </w:pPr>
            <w:ins w:id="1975" w:author="Lane, Stefanie" w:date="2023-09-27T17:35:00Z">
              <w:r w:rsidRPr="00761B99">
                <w:rPr>
                  <w:rFonts w:ascii="Calibri" w:eastAsia="Times New Roman" w:hAnsi="Calibri" w:cs="Calibri"/>
                  <w:color w:val="000000"/>
                  <w:sz w:val="20"/>
                  <w:szCs w:val="20"/>
                  <w:lang w:eastAsia="en-CA"/>
                </w:rPr>
                <w:t>&lt;0.001</w:t>
              </w:r>
            </w:ins>
          </w:p>
        </w:tc>
      </w:tr>
      <w:tr w:rsidR="00991F62" w:rsidRPr="004052D4" w14:paraId="5F9F9243" w14:textId="77777777" w:rsidTr="00761B99">
        <w:trPr>
          <w:trHeight w:val="291"/>
          <w:ins w:id="1976"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41157B3" w14:textId="77777777" w:rsidR="00991F62" w:rsidRPr="004052D4" w:rsidRDefault="00991F62" w:rsidP="00991F62">
            <w:pPr>
              <w:spacing w:after="0" w:line="240" w:lineRule="auto"/>
              <w:rPr>
                <w:ins w:id="1977"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991F62" w:rsidRPr="004052D4" w:rsidRDefault="00991F62" w:rsidP="00991F62">
            <w:pPr>
              <w:spacing w:after="0" w:line="240" w:lineRule="auto"/>
              <w:rPr>
                <w:ins w:id="1978" w:author="Lane, Stefanie" w:date="2023-09-25T14:38:00Z"/>
                <w:rFonts w:ascii="Calibri" w:eastAsia="Times New Roman" w:hAnsi="Calibri" w:cs="Calibri"/>
                <w:i/>
                <w:iCs/>
                <w:color w:val="000000"/>
                <w:sz w:val="20"/>
                <w:szCs w:val="20"/>
                <w:lang w:val="en-CA" w:eastAsia="en-CA"/>
              </w:rPr>
            </w:pPr>
            <w:ins w:id="1979" w:author="Lane, Stefanie" w:date="2023-09-25T14:38:00Z">
              <w:r w:rsidRPr="004052D4">
                <w:rPr>
                  <w:rFonts w:ascii="Calibri" w:eastAsia="Times New Roman" w:hAnsi="Calibri" w:cs="Calibri"/>
                  <w:i/>
                  <w:iCs/>
                  <w:color w:val="000000"/>
                  <w:sz w:val="20"/>
                  <w:szCs w:val="20"/>
                  <w:lang w:val="en-CA" w:eastAsia="en-CA"/>
                </w:rPr>
                <w:t>Salix lasiandra</w:t>
              </w:r>
            </w:ins>
          </w:p>
        </w:tc>
        <w:tc>
          <w:tcPr>
            <w:tcW w:w="946" w:type="dxa"/>
            <w:tcBorders>
              <w:top w:val="single" w:sz="4" w:space="0" w:color="auto"/>
              <w:left w:val="nil"/>
              <w:bottom w:val="single" w:sz="4" w:space="0" w:color="auto"/>
              <w:right w:val="nil"/>
            </w:tcBorders>
            <w:shd w:val="clear" w:color="auto" w:fill="auto"/>
            <w:noWrap/>
            <w:vAlign w:val="bottom"/>
            <w:hideMark/>
          </w:tcPr>
          <w:p w14:paraId="0409208C" w14:textId="77777777" w:rsidR="00991F62" w:rsidRPr="004052D4" w:rsidRDefault="00991F62" w:rsidP="00991F62">
            <w:pPr>
              <w:spacing w:after="0" w:line="240" w:lineRule="auto"/>
              <w:jc w:val="center"/>
              <w:rPr>
                <w:ins w:id="1980" w:author="Lane, Stefanie" w:date="2023-09-25T14:38:00Z"/>
                <w:rFonts w:ascii="Calibri" w:eastAsia="Times New Roman" w:hAnsi="Calibri" w:cs="Calibri"/>
                <w:color w:val="000000"/>
                <w:sz w:val="20"/>
                <w:szCs w:val="20"/>
                <w:lang w:val="en-CA" w:eastAsia="en-CA"/>
              </w:rPr>
            </w:pPr>
            <w:ins w:id="1981" w:author="Lane, Stefanie" w:date="2023-09-25T14:38:00Z">
              <w:r w:rsidRPr="004052D4">
                <w:rPr>
                  <w:rFonts w:ascii="Calibri" w:eastAsia="Times New Roman" w:hAnsi="Calibri" w:cs="Calibri"/>
                  <w:color w:val="000000"/>
                  <w:sz w:val="20"/>
                  <w:szCs w:val="20"/>
                  <w:lang w:val="en-CA" w:eastAsia="en-CA"/>
                </w:rPr>
                <w:t>0.535</w:t>
              </w:r>
            </w:ins>
          </w:p>
        </w:tc>
        <w:tc>
          <w:tcPr>
            <w:tcW w:w="774" w:type="dxa"/>
            <w:tcBorders>
              <w:top w:val="single" w:sz="4" w:space="0" w:color="auto"/>
              <w:left w:val="nil"/>
              <w:bottom w:val="single" w:sz="4" w:space="0" w:color="auto"/>
              <w:right w:val="nil"/>
            </w:tcBorders>
            <w:shd w:val="clear" w:color="auto" w:fill="auto"/>
            <w:noWrap/>
            <w:vAlign w:val="bottom"/>
            <w:hideMark/>
          </w:tcPr>
          <w:p w14:paraId="6D325B85" w14:textId="54BA05DB" w:rsidR="00991F62" w:rsidRPr="004052D4" w:rsidRDefault="00991F62" w:rsidP="00991F62">
            <w:pPr>
              <w:spacing w:after="0" w:line="240" w:lineRule="auto"/>
              <w:jc w:val="center"/>
              <w:rPr>
                <w:ins w:id="1982" w:author="Lane, Stefanie" w:date="2023-09-25T14:38:00Z"/>
                <w:rFonts w:ascii="Calibri" w:eastAsia="Times New Roman" w:hAnsi="Calibri" w:cs="Calibri"/>
                <w:color w:val="000000"/>
                <w:sz w:val="20"/>
                <w:szCs w:val="20"/>
                <w:lang w:val="en-CA" w:eastAsia="en-CA"/>
              </w:rPr>
            </w:pPr>
            <w:ins w:id="1983"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3FEDF427" w14:textId="77777777" w:rsidR="00991F62" w:rsidRPr="004052D4" w:rsidRDefault="00991F62" w:rsidP="00991F62">
            <w:pPr>
              <w:spacing w:after="0" w:line="240" w:lineRule="auto"/>
              <w:jc w:val="center"/>
              <w:rPr>
                <w:ins w:id="198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991F62" w:rsidRPr="004052D4" w:rsidRDefault="00991F62" w:rsidP="00991F62">
            <w:pPr>
              <w:spacing w:after="0" w:line="240" w:lineRule="auto"/>
              <w:rPr>
                <w:ins w:id="1985" w:author="Lane, Stefanie" w:date="2023-09-25T14:38:00Z"/>
                <w:rFonts w:ascii="Calibri" w:eastAsia="Times New Roman" w:hAnsi="Calibri" w:cs="Calibri"/>
                <w:i/>
                <w:iCs/>
                <w:color w:val="000000"/>
                <w:sz w:val="20"/>
                <w:szCs w:val="20"/>
                <w:lang w:val="en-CA" w:eastAsia="en-CA"/>
              </w:rPr>
            </w:pPr>
            <w:ins w:id="1986"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946" w:type="dxa"/>
            <w:tcBorders>
              <w:top w:val="single" w:sz="4" w:space="0" w:color="auto"/>
              <w:left w:val="nil"/>
              <w:bottom w:val="single" w:sz="4" w:space="0" w:color="auto"/>
              <w:right w:val="nil"/>
            </w:tcBorders>
            <w:shd w:val="clear" w:color="auto" w:fill="auto"/>
            <w:noWrap/>
            <w:vAlign w:val="bottom"/>
            <w:hideMark/>
          </w:tcPr>
          <w:p w14:paraId="22BAD6B6" w14:textId="77777777" w:rsidR="00991F62" w:rsidRPr="004052D4" w:rsidRDefault="00991F62" w:rsidP="00991F62">
            <w:pPr>
              <w:spacing w:after="0" w:line="240" w:lineRule="auto"/>
              <w:jc w:val="center"/>
              <w:rPr>
                <w:ins w:id="1987" w:author="Lane, Stefanie" w:date="2023-09-25T14:38:00Z"/>
                <w:rFonts w:ascii="Calibri" w:eastAsia="Times New Roman" w:hAnsi="Calibri" w:cs="Calibri"/>
                <w:color w:val="000000"/>
                <w:sz w:val="20"/>
                <w:szCs w:val="20"/>
                <w:lang w:val="en-CA" w:eastAsia="en-CA"/>
              </w:rPr>
            </w:pPr>
            <w:ins w:id="1988" w:author="Lane, Stefanie" w:date="2023-09-25T14:38:00Z">
              <w:r w:rsidRPr="004052D4">
                <w:rPr>
                  <w:rFonts w:ascii="Calibri" w:eastAsia="Times New Roman" w:hAnsi="Calibri" w:cs="Calibri"/>
                  <w:color w:val="000000"/>
                  <w:sz w:val="20"/>
                  <w:szCs w:val="20"/>
                  <w:lang w:val="en-CA" w:eastAsia="en-CA"/>
                </w:rPr>
                <w:t>0.399</w:t>
              </w:r>
            </w:ins>
          </w:p>
        </w:tc>
        <w:tc>
          <w:tcPr>
            <w:tcW w:w="774" w:type="dxa"/>
            <w:tcBorders>
              <w:top w:val="single" w:sz="4" w:space="0" w:color="auto"/>
              <w:left w:val="nil"/>
              <w:bottom w:val="single" w:sz="4" w:space="0" w:color="auto"/>
              <w:right w:val="nil"/>
            </w:tcBorders>
            <w:shd w:val="clear" w:color="auto" w:fill="auto"/>
            <w:noWrap/>
            <w:vAlign w:val="bottom"/>
            <w:hideMark/>
          </w:tcPr>
          <w:p w14:paraId="74CBC1A1" w14:textId="00B478E4" w:rsidR="00991F62" w:rsidRPr="004052D4" w:rsidRDefault="00AD74B2" w:rsidP="00991F62">
            <w:pPr>
              <w:spacing w:after="0" w:line="240" w:lineRule="auto"/>
              <w:jc w:val="center"/>
              <w:rPr>
                <w:ins w:id="1989" w:author="Lane, Stefanie" w:date="2023-09-25T14:38:00Z"/>
                <w:rFonts w:ascii="Calibri" w:eastAsia="Times New Roman" w:hAnsi="Calibri" w:cs="Calibri"/>
                <w:color w:val="000000"/>
                <w:sz w:val="20"/>
                <w:szCs w:val="20"/>
                <w:lang w:val="en-CA" w:eastAsia="en-CA"/>
              </w:rPr>
            </w:pPr>
            <w:ins w:id="1990"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47D04290" w14:textId="77777777" w:rsidR="00991F62" w:rsidRPr="004052D4" w:rsidRDefault="00991F62" w:rsidP="00991F62">
            <w:pPr>
              <w:spacing w:after="0" w:line="240" w:lineRule="auto"/>
              <w:jc w:val="center"/>
              <w:rPr>
                <w:ins w:id="199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991F62" w:rsidRPr="004052D4" w:rsidRDefault="00991F62" w:rsidP="00991F62">
            <w:pPr>
              <w:spacing w:after="0" w:line="240" w:lineRule="auto"/>
              <w:rPr>
                <w:ins w:id="1992" w:author="Lane, Stefanie" w:date="2023-09-25T14:38:00Z"/>
                <w:rFonts w:ascii="Calibri" w:eastAsia="Times New Roman" w:hAnsi="Calibri" w:cs="Calibri"/>
                <w:i/>
                <w:iCs/>
                <w:color w:val="000000"/>
                <w:sz w:val="20"/>
                <w:szCs w:val="20"/>
                <w:lang w:val="en-CA" w:eastAsia="en-CA"/>
              </w:rPr>
            </w:pPr>
            <w:ins w:id="1993"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946" w:type="dxa"/>
            <w:tcBorders>
              <w:top w:val="single" w:sz="4" w:space="0" w:color="auto"/>
              <w:left w:val="nil"/>
              <w:bottom w:val="nil"/>
              <w:right w:val="nil"/>
            </w:tcBorders>
            <w:shd w:val="clear" w:color="auto" w:fill="auto"/>
            <w:noWrap/>
            <w:vAlign w:val="bottom"/>
            <w:hideMark/>
          </w:tcPr>
          <w:p w14:paraId="71D08CBD" w14:textId="77777777" w:rsidR="00991F62" w:rsidRPr="004052D4" w:rsidRDefault="00991F62" w:rsidP="00991F62">
            <w:pPr>
              <w:spacing w:after="0" w:line="240" w:lineRule="auto"/>
              <w:jc w:val="center"/>
              <w:rPr>
                <w:ins w:id="1994" w:author="Lane, Stefanie" w:date="2023-09-25T14:38:00Z"/>
                <w:rFonts w:ascii="Calibri" w:eastAsia="Times New Roman" w:hAnsi="Calibri" w:cs="Calibri"/>
                <w:color w:val="000000"/>
                <w:sz w:val="20"/>
                <w:szCs w:val="20"/>
                <w:lang w:val="en-CA" w:eastAsia="en-CA"/>
              </w:rPr>
            </w:pPr>
            <w:ins w:id="1995" w:author="Lane, Stefanie" w:date="2023-09-25T14:38:00Z">
              <w:r w:rsidRPr="004052D4">
                <w:rPr>
                  <w:rFonts w:ascii="Calibri" w:eastAsia="Times New Roman" w:hAnsi="Calibri" w:cs="Calibri"/>
                  <w:color w:val="000000"/>
                  <w:sz w:val="20"/>
                  <w:szCs w:val="20"/>
                  <w:lang w:val="en-CA" w:eastAsia="en-CA"/>
                </w:rPr>
                <w:t>0.461</w:t>
              </w:r>
            </w:ins>
          </w:p>
        </w:tc>
        <w:tc>
          <w:tcPr>
            <w:tcW w:w="774" w:type="dxa"/>
            <w:tcBorders>
              <w:top w:val="single" w:sz="4" w:space="0" w:color="auto"/>
              <w:left w:val="nil"/>
              <w:bottom w:val="nil"/>
              <w:right w:val="single" w:sz="8" w:space="0" w:color="auto"/>
            </w:tcBorders>
            <w:shd w:val="clear" w:color="auto" w:fill="auto"/>
            <w:noWrap/>
            <w:vAlign w:val="bottom"/>
            <w:hideMark/>
          </w:tcPr>
          <w:p w14:paraId="68B4153C" w14:textId="777C3026" w:rsidR="00991F62" w:rsidRPr="004052D4" w:rsidRDefault="00991F62" w:rsidP="00991F62">
            <w:pPr>
              <w:spacing w:after="0" w:line="240" w:lineRule="auto"/>
              <w:jc w:val="center"/>
              <w:rPr>
                <w:ins w:id="1996" w:author="Lane, Stefanie" w:date="2023-09-25T14:38:00Z"/>
                <w:rFonts w:ascii="Calibri" w:eastAsia="Times New Roman" w:hAnsi="Calibri" w:cs="Calibri"/>
                <w:color w:val="000000"/>
                <w:sz w:val="20"/>
                <w:szCs w:val="20"/>
                <w:lang w:val="en-CA" w:eastAsia="en-CA"/>
              </w:rPr>
            </w:pPr>
            <w:ins w:id="1997" w:author="Lane, Stefanie" w:date="2023-09-27T17:35:00Z">
              <w:r w:rsidRPr="00761B99">
                <w:rPr>
                  <w:rFonts w:ascii="Calibri" w:eastAsia="Times New Roman" w:hAnsi="Calibri" w:cs="Calibri"/>
                  <w:color w:val="000000"/>
                  <w:sz w:val="20"/>
                  <w:szCs w:val="20"/>
                  <w:lang w:eastAsia="en-CA"/>
                </w:rPr>
                <w:t>&lt;0.001</w:t>
              </w:r>
            </w:ins>
          </w:p>
        </w:tc>
      </w:tr>
      <w:tr w:rsidR="00761B99" w:rsidRPr="004052D4" w14:paraId="338020EF" w14:textId="77777777" w:rsidTr="00761B99">
        <w:trPr>
          <w:trHeight w:val="291"/>
          <w:ins w:id="1998"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07BAEAA9" w14:textId="77777777" w:rsidR="00761B99" w:rsidRPr="004052D4" w:rsidRDefault="00761B99" w:rsidP="00761B99">
            <w:pPr>
              <w:spacing w:after="0" w:line="240" w:lineRule="auto"/>
              <w:rPr>
                <w:ins w:id="199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761B99" w:rsidRPr="004052D4" w:rsidRDefault="00761B99" w:rsidP="00761B99">
            <w:pPr>
              <w:spacing w:after="0" w:line="240" w:lineRule="auto"/>
              <w:rPr>
                <w:ins w:id="2000" w:author="Lane, Stefanie" w:date="2023-09-25T14:38:00Z"/>
                <w:rFonts w:ascii="Calibri" w:eastAsia="Times New Roman" w:hAnsi="Calibri" w:cs="Calibri"/>
                <w:i/>
                <w:iCs/>
                <w:color w:val="000000"/>
                <w:sz w:val="20"/>
                <w:szCs w:val="20"/>
                <w:lang w:val="en-CA" w:eastAsia="en-CA"/>
              </w:rPr>
            </w:pPr>
            <w:ins w:id="2001" w:author="Lane, Stefanie" w:date="2023-09-25T14:38:00Z">
              <w:r w:rsidRPr="004052D4">
                <w:rPr>
                  <w:rFonts w:ascii="Calibri" w:eastAsia="Times New Roman" w:hAnsi="Calibri" w:cs="Calibri"/>
                  <w:i/>
                  <w:iCs/>
                  <w:color w:val="000000"/>
                  <w:sz w:val="20"/>
                  <w:szCs w:val="20"/>
                  <w:lang w:val="en-CA" w:eastAsia="en-CA"/>
                </w:rPr>
                <w:t>Equisetum palustre</w:t>
              </w:r>
            </w:ins>
          </w:p>
        </w:tc>
        <w:tc>
          <w:tcPr>
            <w:tcW w:w="946" w:type="dxa"/>
            <w:tcBorders>
              <w:top w:val="nil"/>
              <w:left w:val="nil"/>
              <w:bottom w:val="nil"/>
              <w:right w:val="nil"/>
            </w:tcBorders>
            <w:shd w:val="clear" w:color="auto" w:fill="auto"/>
            <w:noWrap/>
            <w:vAlign w:val="bottom"/>
            <w:hideMark/>
          </w:tcPr>
          <w:p w14:paraId="44D61421" w14:textId="77777777" w:rsidR="00761B99" w:rsidRPr="004052D4" w:rsidRDefault="00761B99" w:rsidP="00761B99">
            <w:pPr>
              <w:spacing w:after="0" w:line="240" w:lineRule="auto"/>
              <w:jc w:val="center"/>
              <w:rPr>
                <w:ins w:id="2002" w:author="Lane, Stefanie" w:date="2023-09-25T14:38:00Z"/>
                <w:rFonts w:ascii="Calibri" w:eastAsia="Times New Roman" w:hAnsi="Calibri" w:cs="Calibri"/>
                <w:color w:val="000000"/>
                <w:sz w:val="20"/>
                <w:szCs w:val="20"/>
                <w:lang w:val="en-CA" w:eastAsia="en-CA"/>
              </w:rPr>
            </w:pPr>
            <w:ins w:id="2003" w:author="Lane, Stefanie" w:date="2023-09-25T14:38:00Z">
              <w:r w:rsidRPr="004052D4">
                <w:rPr>
                  <w:rFonts w:ascii="Calibri" w:eastAsia="Times New Roman" w:hAnsi="Calibri" w:cs="Calibri"/>
                  <w:color w:val="000000"/>
                  <w:sz w:val="20"/>
                  <w:szCs w:val="20"/>
                  <w:lang w:val="en-CA" w:eastAsia="en-CA"/>
                </w:rPr>
                <w:t>0.489</w:t>
              </w:r>
            </w:ins>
          </w:p>
        </w:tc>
        <w:tc>
          <w:tcPr>
            <w:tcW w:w="774" w:type="dxa"/>
            <w:tcBorders>
              <w:top w:val="nil"/>
              <w:left w:val="nil"/>
              <w:bottom w:val="nil"/>
              <w:right w:val="nil"/>
            </w:tcBorders>
            <w:shd w:val="clear" w:color="auto" w:fill="auto"/>
            <w:noWrap/>
            <w:vAlign w:val="bottom"/>
            <w:hideMark/>
          </w:tcPr>
          <w:p w14:paraId="63CF18F7" w14:textId="304CBD95" w:rsidR="00761B99" w:rsidRPr="004052D4" w:rsidRDefault="00761B99" w:rsidP="00761B99">
            <w:pPr>
              <w:spacing w:after="0" w:line="240" w:lineRule="auto"/>
              <w:jc w:val="center"/>
              <w:rPr>
                <w:ins w:id="2004" w:author="Lane, Stefanie" w:date="2023-09-25T14:38:00Z"/>
                <w:rFonts w:ascii="Calibri" w:eastAsia="Times New Roman" w:hAnsi="Calibri" w:cs="Calibri"/>
                <w:color w:val="000000"/>
                <w:sz w:val="20"/>
                <w:szCs w:val="20"/>
                <w:lang w:val="en-CA" w:eastAsia="en-CA"/>
              </w:rPr>
            </w:pPr>
            <w:ins w:id="2005"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1AFDB9EA" w14:textId="77777777" w:rsidR="00761B99" w:rsidRPr="004052D4" w:rsidRDefault="00761B99" w:rsidP="00761B99">
            <w:pPr>
              <w:spacing w:after="0" w:line="240" w:lineRule="auto"/>
              <w:jc w:val="center"/>
              <w:rPr>
                <w:ins w:id="200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761B99" w:rsidRPr="004052D4" w:rsidRDefault="00761B99" w:rsidP="00761B99">
            <w:pPr>
              <w:spacing w:after="0" w:line="240" w:lineRule="auto"/>
              <w:rPr>
                <w:ins w:id="2007" w:author="Lane, Stefanie" w:date="2023-09-25T14:38:00Z"/>
                <w:rFonts w:ascii="Calibri" w:eastAsia="Times New Roman" w:hAnsi="Calibri" w:cs="Calibri"/>
                <w:i/>
                <w:iCs/>
                <w:color w:val="000000"/>
                <w:sz w:val="20"/>
                <w:szCs w:val="20"/>
                <w:lang w:val="en-CA" w:eastAsia="en-CA"/>
              </w:rPr>
            </w:pPr>
            <w:ins w:id="2008" w:author="Lane, Stefanie" w:date="2023-09-25T14:38:00Z">
              <w:r w:rsidRPr="004052D4">
                <w:rPr>
                  <w:rFonts w:ascii="Calibri" w:eastAsia="Times New Roman" w:hAnsi="Calibri" w:cs="Calibri"/>
                  <w:i/>
                  <w:iCs/>
                  <w:color w:val="000000"/>
                  <w:sz w:val="20"/>
                  <w:szCs w:val="20"/>
                  <w:lang w:val="en-CA" w:eastAsia="en-CA"/>
                </w:rPr>
                <w:t>Trifolium wormskioldii</w:t>
              </w:r>
            </w:ins>
          </w:p>
        </w:tc>
        <w:tc>
          <w:tcPr>
            <w:tcW w:w="946" w:type="dxa"/>
            <w:tcBorders>
              <w:top w:val="nil"/>
              <w:left w:val="nil"/>
              <w:bottom w:val="nil"/>
              <w:right w:val="nil"/>
            </w:tcBorders>
            <w:shd w:val="clear" w:color="auto" w:fill="auto"/>
            <w:noWrap/>
            <w:vAlign w:val="bottom"/>
            <w:hideMark/>
          </w:tcPr>
          <w:p w14:paraId="1BB0637B" w14:textId="77777777" w:rsidR="00761B99" w:rsidRPr="004052D4" w:rsidRDefault="00761B99" w:rsidP="00761B99">
            <w:pPr>
              <w:spacing w:after="0" w:line="240" w:lineRule="auto"/>
              <w:jc w:val="center"/>
              <w:rPr>
                <w:ins w:id="2009" w:author="Lane, Stefanie" w:date="2023-09-25T14:38:00Z"/>
                <w:rFonts w:ascii="Calibri" w:eastAsia="Times New Roman" w:hAnsi="Calibri" w:cs="Calibri"/>
                <w:color w:val="000000"/>
                <w:sz w:val="20"/>
                <w:szCs w:val="20"/>
                <w:lang w:val="en-CA" w:eastAsia="en-CA"/>
              </w:rPr>
            </w:pPr>
            <w:ins w:id="2010" w:author="Lane, Stefanie" w:date="2023-09-25T14:38:00Z">
              <w:r w:rsidRPr="004052D4">
                <w:rPr>
                  <w:rFonts w:ascii="Calibri" w:eastAsia="Times New Roman" w:hAnsi="Calibri" w:cs="Calibri"/>
                  <w:color w:val="000000"/>
                  <w:sz w:val="20"/>
                  <w:szCs w:val="20"/>
                  <w:lang w:val="en-CA" w:eastAsia="en-CA"/>
                </w:rPr>
                <w:t>0.398</w:t>
              </w:r>
            </w:ins>
          </w:p>
        </w:tc>
        <w:tc>
          <w:tcPr>
            <w:tcW w:w="774" w:type="dxa"/>
            <w:tcBorders>
              <w:top w:val="nil"/>
              <w:left w:val="nil"/>
              <w:bottom w:val="nil"/>
              <w:right w:val="nil"/>
            </w:tcBorders>
            <w:shd w:val="clear" w:color="auto" w:fill="auto"/>
            <w:noWrap/>
            <w:vAlign w:val="bottom"/>
            <w:hideMark/>
          </w:tcPr>
          <w:p w14:paraId="58E529CB" w14:textId="39F07AE2" w:rsidR="00761B99" w:rsidRPr="004052D4" w:rsidRDefault="0028482A" w:rsidP="00761B99">
            <w:pPr>
              <w:spacing w:after="0" w:line="240" w:lineRule="auto"/>
              <w:jc w:val="center"/>
              <w:rPr>
                <w:ins w:id="2011" w:author="Lane, Stefanie" w:date="2023-09-25T14:38:00Z"/>
                <w:rFonts w:ascii="Calibri" w:eastAsia="Times New Roman" w:hAnsi="Calibri" w:cs="Calibri"/>
                <w:color w:val="000000"/>
                <w:sz w:val="20"/>
                <w:szCs w:val="20"/>
                <w:lang w:val="en-CA" w:eastAsia="en-CA"/>
              </w:rPr>
            </w:pPr>
            <w:ins w:id="2012"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6A812EDB" w14:textId="77777777" w:rsidR="00761B99" w:rsidRPr="004052D4" w:rsidRDefault="00761B99" w:rsidP="00761B99">
            <w:pPr>
              <w:spacing w:after="0" w:line="240" w:lineRule="auto"/>
              <w:jc w:val="center"/>
              <w:rPr>
                <w:ins w:id="201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761B99" w:rsidRPr="004052D4" w:rsidRDefault="00761B99" w:rsidP="00761B99">
            <w:pPr>
              <w:spacing w:after="0" w:line="240" w:lineRule="auto"/>
              <w:rPr>
                <w:ins w:id="2014" w:author="Lane, Stefanie" w:date="2023-09-25T14:38:00Z"/>
                <w:rFonts w:ascii="Calibri" w:eastAsia="Times New Roman" w:hAnsi="Calibri" w:cs="Calibri"/>
                <w:i/>
                <w:iCs/>
                <w:color w:val="000000"/>
                <w:sz w:val="20"/>
                <w:szCs w:val="20"/>
                <w:lang w:val="en-CA" w:eastAsia="en-CA"/>
              </w:rPr>
            </w:pPr>
            <w:ins w:id="2015"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946" w:type="dxa"/>
            <w:tcBorders>
              <w:top w:val="single" w:sz="4" w:space="0" w:color="auto"/>
              <w:left w:val="nil"/>
              <w:bottom w:val="single" w:sz="4" w:space="0" w:color="auto"/>
              <w:right w:val="nil"/>
            </w:tcBorders>
            <w:shd w:val="clear" w:color="auto" w:fill="auto"/>
            <w:noWrap/>
            <w:vAlign w:val="bottom"/>
            <w:hideMark/>
          </w:tcPr>
          <w:p w14:paraId="13474E6B" w14:textId="77777777" w:rsidR="00761B99" w:rsidRPr="004052D4" w:rsidRDefault="00761B99" w:rsidP="00761B99">
            <w:pPr>
              <w:spacing w:after="0" w:line="240" w:lineRule="auto"/>
              <w:jc w:val="center"/>
              <w:rPr>
                <w:ins w:id="2016" w:author="Lane, Stefanie" w:date="2023-09-25T14:38:00Z"/>
                <w:rFonts w:ascii="Calibri" w:eastAsia="Times New Roman" w:hAnsi="Calibri" w:cs="Calibri"/>
                <w:color w:val="000000"/>
                <w:sz w:val="20"/>
                <w:szCs w:val="20"/>
                <w:lang w:val="en-CA" w:eastAsia="en-CA"/>
              </w:rPr>
            </w:pPr>
            <w:ins w:id="2017" w:author="Lane, Stefanie" w:date="2023-09-25T14:38:00Z">
              <w:r w:rsidRPr="004052D4">
                <w:rPr>
                  <w:rFonts w:ascii="Calibri" w:eastAsia="Times New Roman" w:hAnsi="Calibri" w:cs="Calibri"/>
                  <w:color w:val="000000"/>
                  <w:sz w:val="20"/>
                  <w:szCs w:val="20"/>
                  <w:lang w:val="en-CA" w:eastAsia="en-CA"/>
                </w:rPr>
                <w:t>0.320</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2E13F7C9" w:rsidR="00761B99" w:rsidRPr="004052D4" w:rsidRDefault="00761B99" w:rsidP="00761B99">
            <w:pPr>
              <w:spacing w:after="0" w:line="240" w:lineRule="auto"/>
              <w:jc w:val="center"/>
              <w:rPr>
                <w:ins w:id="2018" w:author="Lane, Stefanie" w:date="2023-09-25T14:38:00Z"/>
                <w:rFonts w:ascii="Calibri" w:eastAsia="Times New Roman" w:hAnsi="Calibri" w:cs="Calibri"/>
                <w:color w:val="000000"/>
                <w:sz w:val="20"/>
                <w:szCs w:val="20"/>
                <w:lang w:val="en-CA" w:eastAsia="en-CA"/>
              </w:rPr>
            </w:pPr>
            <w:ins w:id="2019" w:author="Lane, Stefanie" w:date="2023-09-25T14:38:00Z">
              <w:r w:rsidRPr="004052D4">
                <w:rPr>
                  <w:rFonts w:ascii="Calibri" w:eastAsia="Times New Roman" w:hAnsi="Calibri" w:cs="Calibri"/>
                  <w:color w:val="000000"/>
                  <w:sz w:val="20"/>
                  <w:szCs w:val="20"/>
                  <w:lang w:val="en-CA" w:eastAsia="en-CA"/>
                </w:rPr>
                <w:t>0.01</w:t>
              </w:r>
            </w:ins>
            <w:ins w:id="2020" w:author="Lane, Stefanie" w:date="2023-09-27T17:37:00Z">
              <w:r w:rsidR="0028482A">
                <w:rPr>
                  <w:rFonts w:ascii="Calibri" w:eastAsia="Times New Roman" w:hAnsi="Calibri" w:cs="Calibri"/>
                  <w:color w:val="000000"/>
                  <w:sz w:val="20"/>
                  <w:szCs w:val="20"/>
                  <w:lang w:val="en-CA" w:eastAsia="en-CA"/>
                </w:rPr>
                <w:t>3</w:t>
              </w:r>
            </w:ins>
          </w:p>
        </w:tc>
      </w:tr>
      <w:tr w:rsidR="004052D4" w:rsidRPr="004052D4" w14:paraId="2410B94F" w14:textId="77777777" w:rsidTr="00761B99">
        <w:trPr>
          <w:trHeight w:val="291"/>
          <w:ins w:id="202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ins w:id="2022"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ins w:id="2023" w:author="Lane, Stefanie" w:date="2023-09-25T14:38:00Z"/>
                <w:rFonts w:ascii="Calibri" w:eastAsia="Times New Roman" w:hAnsi="Calibri" w:cs="Calibri"/>
                <w:i/>
                <w:iCs/>
                <w:color w:val="000000"/>
                <w:sz w:val="20"/>
                <w:szCs w:val="20"/>
                <w:lang w:val="en-CA" w:eastAsia="en-CA"/>
              </w:rPr>
            </w:pPr>
            <w:ins w:id="2024" w:author="Lane, Stefanie" w:date="2023-09-25T14:38:00Z">
              <w:r w:rsidRPr="004052D4">
                <w:rPr>
                  <w:rFonts w:ascii="Calibri" w:eastAsia="Times New Roman" w:hAnsi="Calibri" w:cs="Calibri"/>
                  <w:i/>
                  <w:iCs/>
                  <w:color w:val="000000"/>
                  <w:sz w:val="20"/>
                  <w:szCs w:val="20"/>
                  <w:lang w:val="en-CA" w:eastAsia="en-CA"/>
                </w:rPr>
                <w:t>Lathyrus palustris</w:t>
              </w:r>
            </w:ins>
          </w:p>
        </w:tc>
        <w:tc>
          <w:tcPr>
            <w:tcW w:w="946"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ins w:id="2025" w:author="Lane, Stefanie" w:date="2023-09-25T14:38:00Z"/>
                <w:rFonts w:ascii="Calibri" w:eastAsia="Times New Roman" w:hAnsi="Calibri" w:cs="Calibri"/>
                <w:color w:val="000000"/>
                <w:sz w:val="20"/>
                <w:szCs w:val="20"/>
                <w:lang w:val="en-CA" w:eastAsia="en-CA"/>
              </w:rPr>
            </w:pPr>
            <w:ins w:id="2026" w:author="Lane, Stefanie" w:date="2023-09-25T14:38:00Z">
              <w:r w:rsidRPr="004052D4">
                <w:rPr>
                  <w:rFonts w:ascii="Calibri" w:eastAsia="Times New Roman" w:hAnsi="Calibri" w:cs="Calibri"/>
                  <w:color w:val="000000"/>
                  <w:sz w:val="20"/>
                  <w:szCs w:val="20"/>
                  <w:lang w:val="en-CA" w:eastAsia="en-CA"/>
                </w:rPr>
                <w:t>0.433</w:t>
              </w:r>
            </w:ins>
          </w:p>
        </w:tc>
        <w:tc>
          <w:tcPr>
            <w:tcW w:w="774" w:type="dxa"/>
            <w:tcBorders>
              <w:top w:val="single" w:sz="4" w:space="0" w:color="auto"/>
              <w:left w:val="nil"/>
              <w:bottom w:val="single" w:sz="4" w:space="0" w:color="auto"/>
              <w:right w:val="nil"/>
            </w:tcBorders>
            <w:shd w:val="clear" w:color="auto" w:fill="auto"/>
            <w:noWrap/>
            <w:vAlign w:val="bottom"/>
            <w:hideMark/>
          </w:tcPr>
          <w:p w14:paraId="5AD6CD0C" w14:textId="40F3663B" w:rsidR="004052D4" w:rsidRPr="004052D4" w:rsidRDefault="00991F62" w:rsidP="004052D4">
            <w:pPr>
              <w:spacing w:after="0" w:line="240" w:lineRule="auto"/>
              <w:jc w:val="center"/>
              <w:rPr>
                <w:ins w:id="2027" w:author="Lane, Stefanie" w:date="2023-09-25T14:38:00Z"/>
                <w:rFonts w:ascii="Calibri" w:eastAsia="Times New Roman" w:hAnsi="Calibri" w:cs="Calibri"/>
                <w:color w:val="000000"/>
                <w:sz w:val="20"/>
                <w:szCs w:val="20"/>
                <w:lang w:val="en-CA" w:eastAsia="en-CA"/>
              </w:rPr>
            </w:pPr>
            <w:ins w:id="2028"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ins w:id="2029"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ins w:id="2030" w:author="Lane, Stefanie" w:date="2023-09-25T14:38:00Z"/>
                <w:rFonts w:ascii="Calibri" w:eastAsia="Times New Roman" w:hAnsi="Calibri" w:cs="Calibri"/>
                <w:i/>
                <w:iCs/>
                <w:color w:val="000000"/>
                <w:sz w:val="20"/>
                <w:szCs w:val="20"/>
                <w:lang w:val="en-CA" w:eastAsia="en-CA"/>
              </w:rPr>
            </w:pPr>
            <w:ins w:id="2031" w:author="Lane, Stefanie" w:date="2023-09-25T14:38:00Z">
              <w:r w:rsidRPr="004052D4">
                <w:rPr>
                  <w:rFonts w:ascii="Calibri" w:eastAsia="Times New Roman" w:hAnsi="Calibri" w:cs="Calibri"/>
                  <w:i/>
                  <w:iCs/>
                  <w:color w:val="000000"/>
                  <w:sz w:val="20"/>
                  <w:szCs w:val="20"/>
                  <w:lang w:val="en-CA" w:eastAsia="en-CA"/>
                </w:rPr>
                <w:t>Bidens cernua</w:t>
              </w:r>
            </w:ins>
          </w:p>
        </w:tc>
        <w:tc>
          <w:tcPr>
            <w:tcW w:w="946"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ins w:id="2032" w:author="Lane, Stefanie" w:date="2023-09-25T14:38:00Z"/>
                <w:rFonts w:ascii="Calibri" w:eastAsia="Times New Roman" w:hAnsi="Calibri" w:cs="Calibri"/>
                <w:color w:val="000000"/>
                <w:sz w:val="20"/>
                <w:szCs w:val="20"/>
                <w:lang w:val="en-CA" w:eastAsia="en-CA"/>
              </w:rPr>
            </w:pPr>
            <w:ins w:id="2033" w:author="Lane, Stefanie" w:date="2023-09-25T14:38:00Z">
              <w:r w:rsidRPr="004052D4">
                <w:rPr>
                  <w:rFonts w:ascii="Calibri" w:eastAsia="Times New Roman" w:hAnsi="Calibri" w:cs="Calibri"/>
                  <w:color w:val="000000"/>
                  <w:sz w:val="20"/>
                  <w:szCs w:val="20"/>
                  <w:lang w:val="en-CA" w:eastAsia="en-CA"/>
                </w:rPr>
                <w:t>0.371</w:t>
              </w:r>
            </w:ins>
          </w:p>
        </w:tc>
        <w:tc>
          <w:tcPr>
            <w:tcW w:w="774" w:type="dxa"/>
            <w:tcBorders>
              <w:top w:val="single" w:sz="4" w:space="0" w:color="auto"/>
              <w:left w:val="nil"/>
              <w:bottom w:val="single" w:sz="4" w:space="0" w:color="auto"/>
              <w:right w:val="nil"/>
            </w:tcBorders>
            <w:shd w:val="clear" w:color="auto" w:fill="auto"/>
            <w:noWrap/>
            <w:vAlign w:val="bottom"/>
            <w:hideMark/>
          </w:tcPr>
          <w:p w14:paraId="0B2C90F7" w14:textId="697C6B2B" w:rsidR="004052D4" w:rsidRPr="004052D4" w:rsidRDefault="0028482A" w:rsidP="004052D4">
            <w:pPr>
              <w:spacing w:after="0" w:line="240" w:lineRule="auto"/>
              <w:jc w:val="center"/>
              <w:rPr>
                <w:ins w:id="2034" w:author="Lane, Stefanie" w:date="2023-09-25T14:38:00Z"/>
                <w:rFonts w:ascii="Calibri" w:eastAsia="Times New Roman" w:hAnsi="Calibri" w:cs="Calibri"/>
                <w:color w:val="000000"/>
                <w:sz w:val="20"/>
                <w:szCs w:val="20"/>
                <w:lang w:val="en-CA" w:eastAsia="en-CA"/>
              </w:rPr>
            </w:pPr>
            <w:ins w:id="2035"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ins w:id="203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ins w:id="203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ins w:id="203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ins w:id="2039" w:author="Lane, Stefanie" w:date="2023-09-25T14:38:00Z"/>
                <w:rFonts w:ascii="Calibri" w:eastAsia="Times New Roman" w:hAnsi="Calibri" w:cs="Calibri"/>
                <w:color w:val="000000"/>
                <w:sz w:val="20"/>
                <w:szCs w:val="20"/>
                <w:lang w:val="en-CA" w:eastAsia="en-CA"/>
              </w:rPr>
            </w:pPr>
            <w:ins w:id="2040"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444ED240" w14:textId="77777777" w:rsidTr="00761B99">
        <w:trPr>
          <w:trHeight w:val="291"/>
          <w:ins w:id="204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ins w:id="204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ins w:id="2043" w:author="Lane, Stefanie" w:date="2023-09-25T14:38:00Z"/>
                <w:rFonts w:ascii="Calibri" w:eastAsia="Times New Roman" w:hAnsi="Calibri" w:cs="Calibri"/>
                <w:i/>
                <w:iCs/>
                <w:color w:val="000000"/>
                <w:sz w:val="20"/>
                <w:szCs w:val="20"/>
                <w:lang w:val="en-CA" w:eastAsia="en-CA"/>
              </w:rPr>
            </w:pPr>
            <w:ins w:id="2044" w:author="Lane, Stefanie" w:date="2023-09-25T14:38:00Z">
              <w:r w:rsidRPr="004052D4">
                <w:rPr>
                  <w:rFonts w:ascii="Calibri" w:eastAsia="Times New Roman" w:hAnsi="Calibri" w:cs="Calibri"/>
                  <w:i/>
                  <w:iCs/>
                  <w:color w:val="000000"/>
                  <w:sz w:val="20"/>
                  <w:szCs w:val="20"/>
                  <w:lang w:val="en-CA" w:eastAsia="en-CA"/>
                </w:rPr>
                <w:t>Sidalcea hendersonii</w:t>
              </w:r>
            </w:ins>
          </w:p>
        </w:tc>
        <w:tc>
          <w:tcPr>
            <w:tcW w:w="946"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ins w:id="2045" w:author="Lane, Stefanie" w:date="2023-09-25T14:38:00Z"/>
                <w:rFonts w:ascii="Calibri" w:eastAsia="Times New Roman" w:hAnsi="Calibri" w:cs="Calibri"/>
                <w:color w:val="000000"/>
                <w:sz w:val="20"/>
                <w:szCs w:val="20"/>
                <w:lang w:val="en-CA" w:eastAsia="en-CA"/>
              </w:rPr>
            </w:pPr>
            <w:ins w:id="2046" w:author="Lane, Stefanie" w:date="2023-09-25T14:38:00Z">
              <w:r w:rsidRPr="004052D4">
                <w:rPr>
                  <w:rFonts w:ascii="Calibri" w:eastAsia="Times New Roman" w:hAnsi="Calibri" w:cs="Calibri"/>
                  <w:color w:val="000000"/>
                  <w:sz w:val="20"/>
                  <w:szCs w:val="20"/>
                  <w:lang w:val="en-CA" w:eastAsia="en-CA"/>
                </w:rPr>
                <w:t>0.331</w:t>
              </w:r>
            </w:ins>
          </w:p>
        </w:tc>
        <w:tc>
          <w:tcPr>
            <w:tcW w:w="774" w:type="dxa"/>
            <w:tcBorders>
              <w:top w:val="nil"/>
              <w:left w:val="nil"/>
              <w:bottom w:val="nil"/>
              <w:right w:val="nil"/>
            </w:tcBorders>
            <w:shd w:val="clear" w:color="auto" w:fill="auto"/>
            <w:noWrap/>
            <w:vAlign w:val="bottom"/>
            <w:hideMark/>
          </w:tcPr>
          <w:p w14:paraId="2FB53CAE" w14:textId="72B4601A" w:rsidR="004052D4" w:rsidRPr="004052D4" w:rsidRDefault="00991F62" w:rsidP="004052D4">
            <w:pPr>
              <w:spacing w:after="0" w:line="240" w:lineRule="auto"/>
              <w:jc w:val="center"/>
              <w:rPr>
                <w:ins w:id="2047" w:author="Lane, Stefanie" w:date="2023-09-25T14:38:00Z"/>
                <w:rFonts w:ascii="Calibri" w:eastAsia="Times New Roman" w:hAnsi="Calibri" w:cs="Calibri"/>
                <w:color w:val="000000"/>
                <w:sz w:val="20"/>
                <w:szCs w:val="20"/>
                <w:lang w:val="en-CA" w:eastAsia="en-CA"/>
              </w:rPr>
            </w:pPr>
            <w:ins w:id="2048"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ins w:id="204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ins w:id="2050"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ins w:id="2051"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ins w:id="2052"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ins w:id="205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ins w:id="2054"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ins w:id="2055"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ins w:id="2056" w:author="Lane, Stefanie" w:date="2023-09-25T14:38:00Z"/>
                <w:rFonts w:ascii="Calibri" w:eastAsia="Times New Roman" w:hAnsi="Calibri" w:cs="Calibri"/>
                <w:color w:val="000000"/>
                <w:sz w:val="20"/>
                <w:szCs w:val="20"/>
                <w:lang w:val="en-CA" w:eastAsia="en-CA"/>
              </w:rPr>
            </w:pPr>
            <w:ins w:id="2057"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1946EA93" w14:textId="77777777" w:rsidTr="00761B99">
        <w:trPr>
          <w:trHeight w:val="300"/>
          <w:ins w:id="2058"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ins w:id="2059"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ins w:id="2060" w:author="Lane, Stefanie" w:date="2023-09-25T14:38:00Z"/>
                <w:rFonts w:ascii="Calibri" w:eastAsia="Times New Roman" w:hAnsi="Calibri" w:cs="Calibri"/>
                <w:i/>
                <w:iCs/>
                <w:sz w:val="20"/>
                <w:szCs w:val="20"/>
                <w:lang w:val="en-CA" w:eastAsia="en-CA"/>
              </w:rPr>
            </w:pPr>
            <w:ins w:id="2061" w:author="Lane, Stefanie" w:date="2023-09-25T14:38:00Z">
              <w:r w:rsidRPr="004052D4">
                <w:rPr>
                  <w:rFonts w:ascii="Calibri" w:eastAsia="Times New Roman" w:hAnsi="Calibri" w:cs="Calibri"/>
                  <w:i/>
                  <w:iCs/>
                  <w:sz w:val="20"/>
                  <w:szCs w:val="20"/>
                  <w:lang w:val="en-CA" w:eastAsia="en-CA"/>
                </w:rPr>
                <w:t>Hordeum brachyantherum</w:t>
              </w:r>
            </w:ins>
          </w:p>
        </w:tc>
        <w:tc>
          <w:tcPr>
            <w:tcW w:w="946"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ins w:id="2062" w:author="Lane, Stefanie" w:date="2023-09-25T14:38:00Z"/>
                <w:rFonts w:ascii="Calibri" w:eastAsia="Times New Roman" w:hAnsi="Calibri" w:cs="Calibri"/>
                <w:color w:val="000000"/>
                <w:sz w:val="20"/>
                <w:szCs w:val="20"/>
                <w:lang w:val="en-CA" w:eastAsia="en-CA"/>
              </w:rPr>
            </w:pPr>
            <w:ins w:id="2063" w:author="Lane, Stefanie" w:date="2023-09-25T14:38:00Z">
              <w:r w:rsidRPr="004052D4">
                <w:rPr>
                  <w:rFonts w:ascii="Calibri" w:eastAsia="Times New Roman" w:hAnsi="Calibri" w:cs="Calibri"/>
                  <w:color w:val="000000"/>
                  <w:sz w:val="20"/>
                  <w:szCs w:val="20"/>
                  <w:lang w:val="en-CA" w:eastAsia="en-CA"/>
                </w:rPr>
                <w:t>0.293</w:t>
              </w:r>
            </w:ins>
          </w:p>
        </w:tc>
        <w:tc>
          <w:tcPr>
            <w:tcW w:w="774" w:type="dxa"/>
            <w:tcBorders>
              <w:top w:val="single" w:sz="4" w:space="0" w:color="auto"/>
              <w:left w:val="nil"/>
              <w:bottom w:val="single" w:sz="4" w:space="0" w:color="auto"/>
              <w:right w:val="nil"/>
            </w:tcBorders>
            <w:shd w:val="clear" w:color="auto" w:fill="auto"/>
            <w:noWrap/>
            <w:vAlign w:val="bottom"/>
            <w:hideMark/>
          </w:tcPr>
          <w:p w14:paraId="60B3B1C7" w14:textId="531E79EF" w:rsidR="004052D4" w:rsidRPr="004052D4" w:rsidRDefault="004052D4" w:rsidP="004052D4">
            <w:pPr>
              <w:spacing w:after="0" w:line="240" w:lineRule="auto"/>
              <w:jc w:val="center"/>
              <w:rPr>
                <w:ins w:id="2064" w:author="Lane, Stefanie" w:date="2023-09-25T14:38:00Z"/>
                <w:rFonts w:ascii="Calibri" w:eastAsia="Times New Roman" w:hAnsi="Calibri" w:cs="Calibri"/>
                <w:color w:val="000000"/>
                <w:sz w:val="20"/>
                <w:szCs w:val="20"/>
                <w:lang w:val="en-CA" w:eastAsia="en-CA"/>
              </w:rPr>
            </w:pPr>
            <w:ins w:id="2065" w:author="Lane, Stefanie" w:date="2023-09-25T14:38:00Z">
              <w:r w:rsidRPr="004052D4">
                <w:rPr>
                  <w:rFonts w:ascii="Calibri" w:eastAsia="Times New Roman" w:hAnsi="Calibri" w:cs="Calibri"/>
                  <w:color w:val="000000"/>
                  <w:sz w:val="20"/>
                  <w:szCs w:val="20"/>
                  <w:lang w:val="en-CA" w:eastAsia="en-CA"/>
                </w:rPr>
                <w:t>0.01</w:t>
              </w:r>
            </w:ins>
            <w:ins w:id="2066" w:author="Lane, Stefanie" w:date="2023-09-27T17:36:00Z">
              <w:r w:rsidR="00AD74B2">
                <w:rPr>
                  <w:rFonts w:ascii="Calibri" w:eastAsia="Times New Roman" w:hAnsi="Calibri" w:cs="Calibri"/>
                  <w:color w:val="000000"/>
                  <w:sz w:val="20"/>
                  <w:szCs w:val="20"/>
                  <w:lang w:val="en-CA" w:eastAsia="en-CA"/>
                </w:rPr>
                <w:t>6</w:t>
              </w:r>
            </w:ins>
          </w:p>
        </w:tc>
        <w:tc>
          <w:tcPr>
            <w:tcW w:w="277"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ins w:id="206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ins w:id="2068"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ins w:id="2069"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ins w:id="2070"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ins w:id="2071"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ins w:id="2072"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ins w:id="2073"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ins w:id="2074" w:author="Lane, Stefanie" w:date="2023-09-25T14:38:00Z"/>
                <w:rFonts w:ascii="Calibri" w:eastAsia="Times New Roman" w:hAnsi="Calibri" w:cs="Calibri"/>
                <w:color w:val="000000"/>
                <w:sz w:val="20"/>
                <w:szCs w:val="20"/>
                <w:lang w:val="en-CA" w:eastAsia="en-CA"/>
              </w:rPr>
            </w:pPr>
            <w:ins w:id="207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6AC90FAE" w14:textId="77777777" w:rsidTr="00761B99">
        <w:trPr>
          <w:trHeight w:val="291"/>
          <w:ins w:id="2076"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ins w:id="207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ins w:id="2078" w:author="Lane, Stefanie" w:date="2023-09-25T14:38:00Z"/>
                <w:rFonts w:ascii="Calibri" w:eastAsia="Times New Roman" w:hAnsi="Calibri" w:cs="Calibri"/>
                <w:i/>
                <w:iCs/>
                <w:sz w:val="20"/>
                <w:szCs w:val="20"/>
                <w:lang w:val="en-CA" w:eastAsia="en-CA"/>
              </w:rPr>
            </w:pPr>
            <w:ins w:id="2079" w:author="Lane, Stefanie" w:date="2023-09-25T14:38:00Z">
              <w:r w:rsidRPr="004052D4">
                <w:rPr>
                  <w:rFonts w:ascii="Calibri" w:eastAsia="Times New Roman" w:hAnsi="Calibri" w:cs="Calibri"/>
                  <w:i/>
                  <w:iCs/>
                  <w:sz w:val="20"/>
                  <w:szCs w:val="20"/>
                  <w:lang w:val="en-CA" w:eastAsia="en-CA"/>
                </w:rPr>
                <w:t>Deschampsia caespitosa</w:t>
              </w:r>
            </w:ins>
          </w:p>
        </w:tc>
        <w:tc>
          <w:tcPr>
            <w:tcW w:w="946"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ins w:id="2080" w:author="Lane, Stefanie" w:date="2023-09-25T14:38:00Z"/>
                <w:rFonts w:ascii="Calibri" w:eastAsia="Times New Roman" w:hAnsi="Calibri" w:cs="Calibri"/>
                <w:color w:val="000000"/>
                <w:sz w:val="20"/>
                <w:szCs w:val="20"/>
                <w:lang w:val="en-CA" w:eastAsia="en-CA"/>
              </w:rPr>
            </w:pPr>
            <w:ins w:id="2081" w:author="Lane, Stefanie" w:date="2023-09-25T14:38:00Z">
              <w:r w:rsidRPr="004052D4">
                <w:rPr>
                  <w:rFonts w:ascii="Calibri" w:eastAsia="Times New Roman" w:hAnsi="Calibri" w:cs="Calibri"/>
                  <w:color w:val="000000"/>
                  <w:sz w:val="20"/>
                  <w:szCs w:val="20"/>
                  <w:lang w:val="en-CA" w:eastAsia="en-CA"/>
                </w:rPr>
                <w:t>0.267</w:t>
              </w:r>
            </w:ins>
          </w:p>
        </w:tc>
        <w:tc>
          <w:tcPr>
            <w:tcW w:w="774" w:type="dxa"/>
            <w:tcBorders>
              <w:top w:val="nil"/>
              <w:left w:val="nil"/>
              <w:bottom w:val="single" w:sz="8" w:space="0" w:color="auto"/>
              <w:right w:val="nil"/>
            </w:tcBorders>
            <w:shd w:val="clear" w:color="auto" w:fill="auto"/>
            <w:noWrap/>
            <w:vAlign w:val="bottom"/>
            <w:hideMark/>
          </w:tcPr>
          <w:p w14:paraId="21347DC0" w14:textId="38D463CF" w:rsidR="004052D4" w:rsidRPr="004052D4" w:rsidRDefault="004052D4" w:rsidP="004052D4">
            <w:pPr>
              <w:spacing w:after="0" w:line="240" w:lineRule="auto"/>
              <w:jc w:val="center"/>
              <w:rPr>
                <w:ins w:id="2082" w:author="Lane, Stefanie" w:date="2023-09-25T14:38:00Z"/>
                <w:rFonts w:ascii="Calibri" w:eastAsia="Times New Roman" w:hAnsi="Calibri" w:cs="Calibri"/>
                <w:color w:val="000000"/>
                <w:sz w:val="20"/>
                <w:szCs w:val="20"/>
                <w:lang w:val="en-CA" w:eastAsia="en-CA"/>
              </w:rPr>
            </w:pPr>
            <w:ins w:id="2083" w:author="Lane, Stefanie" w:date="2023-09-25T14:38:00Z">
              <w:r w:rsidRPr="004052D4">
                <w:rPr>
                  <w:rFonts w:ascii="Calibri" w:eastAsia="Times New Roman" w:hAnsi="Calibri" w:cs="Calibri"/>
                  <w:color w:val="000000"/>
                  <w:sz w:val="20"/>
                  <w:szCs w:val="20"/>
                  <w:lang w:val="en-CA" w:eastAsia="en-CA"/>
                </w:rPr>
                <w:t>0.04</w:t>
              </w:r>
            </w:ins>
            <w:ins w:id="2084" w:author="Lane, Stefanie" w:date="2023-09-27T17:36:00Z">
              <w:r w:rsidR="00AD74B2">
                <w:rPr>
                  <w:rFonts w:ascii="Calibri" w:eastAsia="Times New Roman" w:hAnsi="Calibri" w:cs="Calibri"/>
                  <w:color w:val="000000"/>
                  <w:sz w:val="20"/>
                  <w:szCs w:val="20"/>
                  <w:lang w:val="en-CA" w:eastAsia="en-CA"/>
                </w:rPr>
                <w:t>6</w:t>
              </w:r>
            </w:ins>
          </w:p>
        </w:tc>
        <w:tc>
          <w:tcPr>
            <w:tcW w:w="277"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ins w:id="2085" w:author="Lane, Stefanie" w:date="2023-09-25T14:38:00Z"/>
                <w:rFonts w:ascii="Calibri" w:eastAsia="Times New Roman" w:hAnsi="Calibri" w:cs="Calibri"/>
                <w:color w:val="000000"/>
                <w:sz w:val="20"/>
                <w:szCs w:val="20"/>
                <w:lang w:val="en-CA" w:eastAsia="en-CA"/>
              </w:rPr>
            </w:pPr>
            <w:ins w:id="2086"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ins w:id="2087" w:author="Lane, Stefanie" w:date="2023-09-25T14:38:00Z"/>
                <w:rFonts w:ascii="Calibri" w:eastAsia="Times New Roman" w:hAnsi="Calibri" w:cs="Calibri"/>
                <w:color w:val="000000"/>
                <w:sz w:val="20"/>
                <w:szCs w:val="20"/>
                <w:lang w:val="en-CA" w:eastAsia="en-CA"/>
              </w:rPr>
            </w:pPr>
            <w:ins w:id="2088" w:author="Lane, Stefanie" w:date="2023-09-25T14:38:00Z">
              <w:r w:rsidRPr="004052D4">
                <w:rPr>
                  <w:rFonts w:ascii="Calibri" w:eastAsia="Times New Roman" w:hAnsi="Calibri" w:cs="Calibri"/>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ins w:id="2089" w:author="Lane, Stefanie" w:date="2023-09-25T14:38:00Z"/>
                <w:rFonts w:ascii="Calibri" w:eastAsia="Times New Roman" w:hAnsi="Calibri" w:cs="Calibri"/>
                <w:color w:val="000000"/>
                <w:sz w:val="20"/>
                <w:szCs w:val="20"/>
                <w:lang w:val="en-CA" w:eastAsia="en-CA"/>
              </w:rPr>
            </w:pPr>
            <w:ins w:id="2090"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ins w:id="2091" w:author="Lane, Stefanie" w:date="2023-09-25T14:38:00Z"/>
                <w:rFonts w:ascii="Calibri" w:eastAsia="Times New Roman" w:hAnsi="Calibri" w:cs="Calibri"/>
                <w:color w:val="000000"/>
                <w:sz w:val="20"/>
                <w:szCs w:val="20"/>
                <w:lang w:val="en-CA" w:eastAsia="en-CA"/>
              </w:rPr>
            </w:pPr>
            <w:ins w:id="2092" w:author="Lane, Stefanie" w:date="2023-09-25T14:38:00Z">
              <w:r w:rsidRPr="004052D4">
                <w:rPr>
                  <w:rFonts w:ascii="Calibri" w:eastAsia="Times New Roman" w:hAnsi="Calibri" w:cs="Calibri"/>
                  <w:color w:val="000000"/>
                  <w:sz w:val="20"/>
                  <w:szCs w:val="20"/>
                  <w:lang w:val="en-CA" w:eastAsia="en-CA"/>
                </w:rPr>
                <w:t> </w:t>
              </w:r>
            </w:ins>
          </w:p>
        </w:tc>
        <w:tc>
          <w:tcPr>
            <w:tcW w:w="277"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ins w:id="2093" w:author="Lane, Stefanie" w:date="2023-09-25T14:38:00Z"/>
                <w:rFonts w:ascii="Calibri" w:eastAsia="Times New Roman" w:hAnsi="Calibri" w:cs="Calibri"/>
                <w:color w:val="000000"/>
                <w:sz w:val="20"/>
                <w:szCs w:val="20"/>
                <w:lang w:val="en-CA" w:eastAsia="en-CA"/>
              </w:rPr>
            </w:pPr>
            <w:ins w:id="2094"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ins w:id="2095" w:author="Lane, Stefanie" w:date="2023-09-25T14:38:00Z"/>
                <w:rFonts w:ascii="Calibri" w:eastAsia="Times New Roman" w:hAnsi="Calibri" w:cs="Calibri"/>
                <w:i/>
                <w:iCs/>
                <w:color w:val="000000"/>
                <w:sz w:val="20"/>
                <w:szCs w:val="20"/>
                <w:lang w:val="en-CA" w:eastAsia="en-CA"/>
              </w:rPr>
            </w:pPr>
            <w:ins w:id="2096" w:author="Lane, Stefanie" w:date="2023-09-25T14:38:00Z">
              <w:r w:rsidRPr="004052D4">
                <w:rPr>
                  <w:rFonts w:ascii="Calibri" w:eastAsia="Times New Roman" w:hAnsi="Calibri" w:cs="Calibri"/>
                  <w:i/>
                  <w:iCs/>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ins w:id="2097" w:author="Lane, Stefanie" w:date="2023-09-25T14:38:00Z"/>
                <w:rFonts w:ascii="Calibri" w:eastAsia="Times New Roman" w:hAnsi="Calibri" w:cs="Calibri"/>
                <w:color w:val="000000"/>
                <w:sz w:val="20"/>
                <w:szCs w:val="20"/>
                <w:lang w:val="en-CA" w:eastAsia="en-CA"/>
              </w:rPr>
            </w:pPr>
            <w:ins w:id="2098"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ins w:id="2099" w:author="Lane, Stefanie" w:date="2023-09-25T14:38:00Z"/>
                <w:rFonts w:ascii="Calibri" w:eastAsia="Times New Roman" w:hAnsi="Calibri" w:cs="Calibri"/>
                <w:color w:val="000000"/>
                <w:sz w:val="20"/>
                <w:szCs w:val="20"/>
                <w:lang w:val="en-CA" w:eastAsia="en-CA"/>
              </w:rPr>
            </w:pPr>
            <w:ins w:id="2100"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78DBC602" w14:textId="77777777" w:rsidTr="00761B99">
        <w:trPr>
          <w:trHeight w:val="288"/>
          <w:ins w:id="2101" w:author="Lane, Stefanie" w:date="2023-09-25T14:38:00Z"/>
        </w:trPr>
        <w:tc>
          <w:tcPr>
            <w:tcW w:w="1091"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ins w:id="210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ins w:id="2103"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ins w:id="2104"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ins w:id="2105"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ins w:id="2106"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ins w:id="210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ins w:id="210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ins w:id="2109"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ins w:id="2110"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ins w:id="2111"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ins w:id="2112"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ins w:id="2113" w:author="Lane, Stefanie" w:date="2023-09-25T14:38:00Z"/>
                <w:rFonts w:ascii="Times New Roman" w:eastAsia="Times New Roman" w:hAnsi="Times New Roman" w:cs="Times New Roman"/>
                <w:sz w:val="20"/>
                <w:szCs w:val="20"/>
                <w:lang w:val="en-CA" w:eastAsia="en-CA"/>
              </w:rPr>
            </w:pPr>
          </w:p>
        </w:tc>
      </w:tr>
      <w:tr w:rsidR="00991F62" w:rsidRPr="004052D4" w14:paraId="4238CFD1" w14:textId="77777777" w:rsidTr="00761B99">
        <w:trPr>
          <w:trHeight w:val="276"/>
          <w:ins w:id="2114" w:author="Lane, Stefanie" w:date="2023-09-25T14:3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991F62" w:rsidRPr="004052D4" w:rsidRDefault="00991F62" w:rsidP="00991F62">
            <w:pPr>
              <w:spacing w:after="0" w:line="240" w:lineRule="auto"/>
              <w:jc w:val="center"/>
              <w:rPr>
                <w:ins w:id="2115" w:author="Lane, Stefanie" w:date="2023-09-25T14:38:00Z"/>
                <w:rFonts w:ascii="Calibri" w:eastAsia="Times New Roman" w:hAnsi="Calibri" w:cs="Calibri"/>
                <w:color w:val="000000"/>
                <w:sz w:val="20"/>
                <w:szCs w:val="20"/>
                <w:lang w:val="en-CA" w:eastAsia="en-CA"/>
              </w:rPr>
            </w:pPr>
            <w:ins w:id="2116" w:author="Lane, Stefanie" w:date="2023-09-25T14:38:00Z">
              <w:r w:rsidRPr="004052D4">
                <w:rPr>
                  <w:rFonts w:ascii="Calibri" w:eastAsia="Times New Roman" w:hAnsi="Calibri" w:cs="Calibri"/>
                  <w:color w:val="000000"/>
                  <w:sz w:val="20"/>
                  <w:szCs w:val="20"/>
                  <w:lang w:val="en-CA" w:eastAsia="en-CA"/>
                </w:rPr>
                <w:t>"Bogbean"</w:t>
              </w:r>
            </w:ins>
          </w:p>
        </w:tc>
        <w:tc>
          <w:tcPr>
            <w:tcW w:w="2854" w:type="dxa"/>
            <w:tcBorders>
              <w:top w:val="single" w:sz="8" w:space="0" w:color="auto"/>
              <w:left w:val="nil"/>
              <w:bottom w:val="nil"/>
              <w:right w:val="nil"/>
            </w:tcBorders>
            <w:shd w:val="clear" w:color="auto" w:fill="auto"/>
            <w:noWrap/>
            <w:vAlign w:val="bottom"/>
            <w:hideMark/>
          </w:tcPr>
          <w:p w14:paraId="0088FBFA" w14:textId="77777777" w:rsidR="00991F62" w:rsidRPr="004052D4" w:rsidRDefault="00991F62" w:rsidP="00991F62">
            <w:pPr>
              <w:spacing w:after="0" w:line="240" w:lineRule="auto"/>
              <w:rPr>
                <w:ins w:id="2117" w:author="Lane, Stefanie" w:date="2023-09-25T14:38:00Z"/>
                <w:rFonts w:ascii="Calibri" w:eastAsia="Times New Roman" w:hAnsi="Calibri" w:cs="Calibri"/>
                <w:i/>
                <w:iCs/>
                <w:sz w:val="20"/>
                <w:szCs w:val="20"/>
                <w:lang w:val="en-CA" w:eastAsia="en-CA"/>
              </w:rPr>
            </w:pPr>
            <w:ins w:id="2118" w:author="Lane, Stefanie" w:date="2023-09-25T14:38:00Z">
              <w:r w:rsidRPr="004052D4">
                <w:rPr>
                  <w:rFonts w:ascii="Calibri" w:eastAsia="Times New Roman" w:hAnsi="Calibri" w:cs="Calibri"/>
                  <w:i/>
                  <w:iCs/>
                  <w:sz w:val="20"/>
                  <w:szCs w:val="20"/>
                  <w:lang w:val="en-CA" w:eastAsia="en-CA"/>
                </w:rPr>
                <w:t>Menyanthes trifoliata</w:t>
              </w:r>
            </w:ins>
          </w:p>
        </w:tc>
        <w:tc>
          <w:tcPr>
            <w:tcW w:w="946" w:type="dxa"/>
            <w:tcBorders>
              <w:top w:val="single" w:sz="8" w:space="0" w:color="auto"/>
              <w:left w:val="nil"/>
              <w:bottom w:val="nil"/>
              <w:right w:val="nil"/>
            </w:tcBorders>
            <w:shd w:val="clear" w:color="auto" w:fill="auto"/>
            <w:noWrap/>
            <w:vAlign w:val="bottom"/>
            <w:hideMark/>
          </w:tcPr>
          <w:p w14:paraId="223755F7" w14:textId="77777777" w:rsidR="00991F62" w:rsidRPr="004052D4" w:rsidRDefault="00991F62" w:rsidP="00991F62">
            <w:pPr>
              <w:spacing w:after="0" w:line="240" w:lineRule="auto"/>
              <w:jc w:val="center"/>
              <w:rPr>
                <w:ins w:id="2119" w:author="Lane, Stefanie" w:date="2023-09-25T14:38:00Z"/>
                <w:rFonts w:ascii="Calibri" w:eastAsia="Times New Roman" w:hAnsi="Calibri" w:cs="Calibri"/>
                <w:color w:val="000000"/>
                <w:sz w:val="20"/>
                <w:szCs w:val="20"/>
                <w:lang w:val="en-CA" w:eastAsia="en-CA"/>
              </w:rPr>
            </w:pPr>
            <w:ins w:id="2120" w:author="Lane, Stefanie" w:date="2023-09-25T14:38:00Z">
              <w:r w:rsidRPr="004052D4">
                <w:rPr>
                  <w:rFonts w:ascii="Calibri" w:eastAsia="Times New Roman" w:hAnsi="Calibri" w:cs="Calibri"/>
                  <w:color w:val="000000"/>
                  <w:sz w:val="20"/>
                  <w:szCs w:val="20"/>
                  <w:lang w:val="en-CA" w:eastAsia="en-CA"/>
                </w:rPr>
                <w:t>0.729</w:t>
              </w:r>
            </w:ins>
          </w:p>
        </w:tc>
        <w:tc>
          <w:tcPr>
            <w:tcW w:w="774" w:type="dxa"/>
            <w:tcBorders>
              <w:top w:val="single" w:sz="8" w:space="0" w:color="auto"/>
              <w:left w:val="nil"/>
              <w:bottom w:val="nil"/>
              <w:right w:val="nil"/>
            </w:tcBorders>
            <w:shd w:val="clear" w:color="auto" w:fill="auto"/>
            <w:noWrap/>
            <w:vAlign w:val="bottom"/>
            <w:hideMark/>
          </w:tcPr>
          <w:p w14:paraId="3FE9A00A" w14:textId="7F05E971" w:rsidR="00991F62" w:rsidRPr="004052D4" w:rsidRDefault="00991F62" w:rsidP="00991F62">
            <w:pPr>
              <w:spacing w:after="0" w:line="240" w:lineRule="auto"/>
              <w:jc w:val="center"/>
              <w:rPr>
                <w:ins w:id="2121" w:author="Lane, Stefanie" w:date="2023-09-25T14:38:00Z"/>
                <w:rFonts w:ascii="Calibri" w:eastAsia="Times New Roman" w:hAnsi="Calibri" w:cs="Calibri"/>
                <w:color w:val="000000"/>
                <w:sz w:val="20"/>
                <w:szCs w:val="20"/>
                <w:lang w:val="en-CA" w:eastAsia="en-CA"/>
              </w:rPr>
            </w:pPr>
            <w:ins w:id="2122"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0AD68EB" w14:textId="77777777" w:rsidR="00991F62" w:rsidRPr="004052D4" w:rsidRDefault="00991F62" w:rsidP="00991F62">
            <w:pPr>
              <w:spacing w:after="0" w:line="240" w:lineRule="auto"/>
              <w:rPr>
                <w:ins w:id="2123" w:author="Lane, Stefanie" w:date="2023-09-25T14:38:00Z"/>
                <w:rFonts w:ascii="Calibri" w:eastAsia="Times New Roman" w:hAnsi="Calibri" w:cs="Calibri"/>
                <w:color w:val="000000"/>
                <w:sz w:val="20"/>
                <w:szCs w:val="20"/>
                <w:lang w:val="en-CA" w:eastAsia="en-CA"/>
              </w:rPr>
            </w:pPr>
            <w:ins w:id="2124"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179EA536" w14:textId="77777777" w:rsidR="00991F62" w:rsidRPr="004052D4" w:rsidRDefault="00991F62" w:rsidP="00991F62">
            <w:pPr>
              <w:spacing w:after="0" w:line="240" w:lineRule="auto"/>
              <w:rPr>
                <w:ins w:id="2125" w:author="Lane, Stefanie" w:date="2023-09-25T14:38:00Z"/>
                <w:rFonts w:ascii="Calibri" w:eastAsia="Times New Roman" w:hAnsi="Calibri" w:cs="Calibri"/>
                <w:i/>
                <w:iCs/>
                <w:color w:val="000000"/>
                <w:sz w:val="20"/>
                <w:szCs w:val="20"/>
                <w:lang w:val="en-CA" w:eastAsia="en-CA"/>
              </w:rPr>
            </w:pPr>
            <w:ins w:id="2126" w:author="Lane, Stefanie" w:date="2023-09-25T14:38:00Z">
              <w:r w:rsidRPr="004052D4">
                <w:rPr>
                  <w:rFonts w:ascii="Calibri" w:eastAsia="Times New Roman" w:hAnsi="Calibri" w:cs="Calibri"/>
                  <w:i/>
                  <w:iCs/>
                  <w:color w:val="000000"/>
                  <w:sz w:val="20"/>
                  <w:szCs w:val="20"/>
                  <w:lang w:val="en-CA" w:eastAsia="en-CA"/>
                </w:rPr>
                <w:t>Mentha aquatica</w:t>
              </w:r>
            </w:ins>
          </w:p>
        </w:tc>
        <w:tc>
          <w:tcPr>
            <w:tcW w:w="946" w:type="dxa"/>
            <w:tcBorders>
              <w:top w:val="single" w:sz="8" w:space="0" w:color="auto"/>
              <w:left w:val="nil"/>
              <w:bottom w:val="nil"/>
              <w:right w:val="nil"/>
            </w:tcBorders>
            <w:shd w:val="clear" w:color="auto" w:fill="auto"/>
            <w:noWrap/>
            <w:vAlign w:val="bottom"/>
            <w:hideMark/>
          </w:tcPr>
          <w:p w14:paraId="3C34D80B" w14:textId="77777777" w:rsidR="00991F62" w:rsidRPr="004052D4" w:rsidRDefault="00991F62" w:rsidP="00991F62">
            <w:pPr>
              <w:spacing w:after="0" w:line="240" w:lineRule="auto"/>
              <w:jc w:val="center"/>
              <w:rPr>
                <w:ins w:id="2127" w:author="Lane, Stefanie" w:date="2023-09-25T14:38:00Z"/>
                <w:rFonts w:ascii="Calibri" w:eastAsia="Times New Roman" w:hAnsi="Calibri" w:cs="Calibri"/>
                <w:color w:val="000000"/>
                <w:sz w:val="20"/>
                <w:szCs w:val="20"/>
                <w:lang w:val="en-CA" w:eastAsia="en-CA"/>
              </w:rPr>
            </w:pPr>
            <w:ins w:id="2128" w:author="Lane, Stefanie" w:date="2023-09-25T14:38:00Z">
              <w:r w:rsidRPr="004052D4">
                <w:rPr>
                  <w:rFonts w:ascii="Calibri" w:eastAsia="Times New Roman" w:hAnsi="Calibri" w:cs="Calibri"/>
                  <w:color w:val="000000"/>
                  <w:sz w:val="20"/>
                  <w:szCs w:val="20"/>
                  <w:lang w:val="en-CA" w:eastAsia="en-CA"/>
                </w:rPr>
                <w:t>0.811</w:t>
              </w:r>
            </w:ins>
          </w:p>
        </w:tc>
        <w:tc>
          <w:tcPr>
            <w:tcW w:w="774" w:type="dxa"/>
            <w:tcBorders>
              <w:top w:val="single" w:sz="8" w:space="0" w:color="auto"/>
              <w:left w:val="nil"/>
              <w:bottom w:val="nil"/>
              <w:right w:val="nil"/>
            </w:tcBorders>
            <w:shd w:val="clear" w:color="auto" w:fill="auto"/>
            <w:noWrap/>
            <w:vAlign w:val="bottom"/>
            <w:hideMark/>
          </w:tcPr>
          <w:p w14:paraId="5250F1A7" w14:textId="549F1380" w:rsidR="00991F62" w:rsidRPr="004052D4" w:rsidRDefault="00991F62" w:rsidP="00991F62">
            <w:pPr>
              <w:spacing w:after="0" w:line="240" w:lineRule="auto"/>
              <w:jc w:val="center"/>
              <w:rPr>
                <w:ins w:id="2129" w:author="Lane, Stefanie" w:date="2023-09-25T14:38:00Z"/>
                <w:rFonts w:ascii="Calibri" w:eastAsia="Times New Roman" w:hAnsi="Calibri" w:cs="Calibri"/>
                <w:color w:val="000000"/>
                <w:sz w:val="20"/>
                <w:szCs w:val="20"/>
                <w:lang w:val="en-CA" w:eastAsia="en-CA"/>
              </w:rPr>
            </w:pPr>
            <w:ins w:id="2130"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6537920" w14:textId="77777777" w:rsidR="00991F62" w:rsidRPr="004052D4" w:rsidRDefault="00991F62" w:rsidP="00991F62">
            <w:pPr>
              <w:spacing w:after="0" w:line="240" w:lineRule="auto"/>
              <w:rPr>
                <w:ins w:id="2131" w:author="Lane, Stefanie" w:date="2023-09-25T14:38:00Z"/>
                <w:rFonts w:ascii="Calibri" w:eastAsia="Times New Roman" w:hAnsi="Calibri" w:cs="Calibri"/>
                <w:color w:val="000000"/>
                <w:sz w:val="20"/>
                <w:szCs w:val="20"/>
                <w:lang w:val="en-CA" w:eastAsia="en-CA"/>
              </w:rPr>
            </w:pPr>
            <w:ins w:id="2132"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5A71DA" w14:textId="77777777" w:rsidR="00991F62" w:rsidRPr="004052D4" w:rsidRDefault="00991F62" w:rsidP="00991F62">
            <w:pPr>
              <w:spacing w:after="0" w:line="240" w:lineRule="auto"/>
              <w:rPr>
                <w:ins w:id="2133" w:author="Lane, Stefanie" w:date="2023-09-25T14:38:00Z"/>
                <w:rFonts w:ascii="Calibri" w:eastAsia="Times New Roman" w:hAnsi="Calibri" w:cs="Calibri"/>
                <w:i/>
                <w:iCs/>
                <w:sz w:val="20"/>
                <w:szCs w:val="20"/>
                <w:lang w:val="en-CA" w:eastAsia="en-CA"/>
              </w:rPr>
            </w:pPr>
            <w:ins w:id="2134" w:author="Lane, Stefanie" w:date="2023-09-25T14:38:00Z">
              <w:r w:rsidRPr="004052D4">
                <w:rPr>
                  <w:rFonts w:ascii="Calibri" w:eastAsia="Times New Roman" w:hAnsi="Calibri" w:cs="Calibri"/>
                  <w:i/>
                  <w:iCs/>
                  <w:sz w:val="20"/>
                  <w:szCs w:val="20"/>
                  <w:lang w:val="en-CA" w:eastAsia="en-CA"/>
                </w:rPr>
                <w:t>Menyanthes trifoliata</w:t>
              </w:r>
            </w:ins>
          </w:p>
        </w:tc>
        <w:tc>
          <w:tcPr>
            <w:tcW w:w="946" w:type="dxa"/>
            <w:tcBorders>
              <w:top w:val="single" w:sz="8" w:space="0" w:color="auto"/>
              <w:left w:val="nil"/>
              <w:bottom w:val="nil"/>
              <w:right w:val="nil"/>
            </w:tcBorders>
            <w:shd w:val="clear" w:color="auto" w:fill="auto"/>
            <w:noWrap/>
            <w:vAlign w:val="bottom"/>
            <w:hideMark/>
          </w:tcPr>
          <w:p w14:paraId="67CE9EFF" w14:textId="77777777" w:rsidR="00991F62" w:rsidRPr="004052D4" w:rsidRDefault="00991F62" w:rsidP="00991F62">
            <w:pPr>
              <w:spacing w:after="0" w:line="240" w:lineRule="auto"/>
              <w:jc w:val="center"/>
              <w:rPr>
                <w:ins w:id="2135" w:author="Lane, Stefanie" w:date="2023-09-25T14:38:00Z"/>
                <w:rFonts w:ascii="Calibri" w:eastAsia="Times New Roman" w:hAnsi="Calibri" w:cs="Calibri"/>
                <w:color w:val="000000"/>
                <w:sz w:val="20"/>
                <w:szCs w:val="20"/>
                <w:lang w:val="en-CA" w:eastAsia="en-CA"/>
              </w:rPr>
            </w:pPr>
            <w:ins w:id="2136" w:author="Lane, Stefanie" w:date="2023-09-25T14:38:00Z">
              <w:r w:rsidRPr="004052D4">
                <w:rPr>
                  <w:rFonts w:ascii="Calibri" w:eastAsia="Times New Roman" w:hAnsi="Calibri" w:cs="Calibri"/>
                  <w:color w:val="000000"/>
                  <w:sz w:val="20"/>
                  <w:szCs w:val="20"/>
                  <w:lang w:val="en-CA" w:eastAsia="en-CA"/>
                </w:rPr>
                <w:t>0.942</w:t>
              </w:r>
            </w:ins>
          </w:p>
        </w:tc>
        <w:tc>
          <w:tcPr>
            <w:tcW w:w="774" w:type="dxa"/>
            <w:tcBorders>
              <w:top w:val="single" w:sz="8" w:space="0" w:color="auto"/>
              <w:left w:val="nil"/>
              <w:bottom w:val="nil"/>
              <w:right w:val="single" w:sz="8" w:space="0" w:color="auto"/>
            </w:tcBorders>
            <w:shd w:val="clear" w:color="auto" w:fill="auto"/>
            <w:noWrap/>
            <w:vAlign w:val="bottom"/>
            <w:hideMark/>
          </w:tcPr>
          <w:p w14:paraId="7CB67E91" w14:textId="0A658598" w:rsidR="00991F62" w:rsidRPr="004052D4" w:rsidRDefault="00991F62" w:rsidP="00991F62">
            <w:pPr>
              <w:spacing w:after="0" w:line="240" w:lineRule="auto"/>
              <w:jc w:val="center"/>
              <w:rPr>
                <w:ins w:id="2137" w:author="Lane, Stefanie" w:date="2023-09-25T14:38:00Z"/>
                <w:rFonts w:ascii="Calibri" w:eastAsia="Times New Roman" w:hAnsi="Calibri" w:cs="Calibri"/>
                <w:color w:val="000000"/>
                <w:sz w:val="20"/>
                <w:szCs w:val="20"/>
                <w:lang w:val="en-CA" w:eastAsia="en-CA"/>
              </w:rPr>
            </w:pPr>
            <w:ins w:id="2138" w:author="Lane, Stefanie" w:date="2023-09-27T17:35:00Z">
              <w:r w:rsidRPr="00761B99">
                <w:rPr>
                  <w:rFonts w:ascii="Calibri" w:eastAsia="Times New Roman" w:hAnsi="Calibri" w:cs="Calibri"/>
                  <w:color w:val="000000"/>
                  <w:sz w:val="20"/>
                  <w:szCs w:val="20"/>
                  <w:lang w:eastAsia="en-CA"/>
                </w:rPr>
                <w:t>&lt;0.001</w:t>
              </w:r>
            </w:ins>
          </w:p>
        </w:tc>
      </w:tr>
      <w:tr w:rsidR="00991F62" w:rsidRPr="004052D4" w14:paraId="362776C4" w14:textId="77777777" w:rsidTr="00761B99">
        <w:trPr>
          <w:trHeight w:val="276"/>
          <w:ins w:id="2139"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34A5101" w14:textId="77777777" w:rsidR="00991F62" w:rsidRPr="004052D4" w:rsidRDefault="00991F62" w:rsidP="00991F62">
            <w:pPr>
              <w:spacing w:after="0" w:line="240" w:lineRule="auto"/>
              <w:rPr>
                <w:ins w:id="2140"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991F62" w:rsidRPr="004052D4" w:rsidRDefault="00991F62" w:rsidP="00991F62">
            <w:pPr>
              <w:spacing w:after="0" w:line="240" w:lineRule="auto"/>
              <w:rPr>
                <w:ins w:id="2141" w:author="Lane, Stefanie" w:date="2023-09-25T14:38:00Z"/>
                <w:rFonts w:ascii="Calibri" w:eastAsia="Times New Roman" w:hAnsi="Calibri" w:cs="Calibri"/>
                <w:i/>
                <w:iCs/>
                <w:sz w:val="20"/>
                <w:szCs w:val="20"/>
                <w:lang w:val="en-CA" w:eastAsia="en-CA"/>
              </w:rPr>
            </w:pPr>
            <w:ins w:id="2142" w:author="Lane, Stefanie" w:date="2023-09-25T14:38:00Z">
              <w:r w:rsidRPr="004052D4">
                <w:rPr>
                  <w:rFonts w:ascii="Calibri" w:eastAsia="Times New Roman" w:hAnsi="Calibri" w:cs="Calibri"/>
                  <w:i/>
                  <w:iCs/>
                  <w:sz w:val="20"/>
                  <w:szCs w:val="20"/>
                  <w:lang w:val="en-CA" w:eastAsia="en-CA"/>
                </w:rPr>
                <w:t>Myosotis scorpiodes</w:t>
              </w:r>
            </w:ins>
          </w:p>
        </w:tc>
        <w:tc>
          <w:tcPr>
            <w:tcW w:w="946" w:type="dxa"/>
            <w:tcBorders>
              <w:top w:val="single" w:sz="4" w:space="0" w:color="auto"/>
              <w:left w:val="nil"/>
              <w:bottom w:val="single" w:sz="4" w:space="0" w:color="auto"/>
              <w:right w:val="nil"/>
            </w:tcBorders>
            <w:shd w:val="clear" w:color="auto" w:fill="auto"/>
            <w:noWrap/>
            <w:vAlign w:val="bottom"/>
            <w:hideMark/>
          </w:tcPr>
          <w:p w14:paraId="7F9DDC51" w14:textId="77777777" w:rsidR="00991F62" w:rsidRPr="004052D4" w:rsidRDefault="00991F62" w:rsidP="00991F62">
            <w:pPr>
              <w:spacing w:after="0" w:line="240" w:lineRule="auto"/>
              <w:jc w:val="center"/>
              <w:rPr>
                <w:ins w:id="2143" w:author="Lane, Stefanie" w:date="2023-09-25T14:38:00Z"/>
                <w:rFonts w:ascii="Calibri" w:eastAsia="Times New Roman" w:hAnsi="Calibri" w:cs="Calibri"/>
                <w:color w:val="000000"/>
                <w:sz w:val="20"/>
                <w:szCs w:val="20"/>
                <w:lang w:val="en-CA" w:eastAsia="en-CA"/>
              </w:rPr>
            </w:pPr>
            <w:ins w:id="2144" w:author="Lane, Stefanie" w:date="2023-09-25T14:38:00Z">
              <w:r w:rsidRPr="004052D4">
                <w:rPr>
                  <w:rFonts w:ascii="Calibri" w:eastAsia="Times New Roman" w:hAnsi="Calibri" w:cs="Calibri"/>
                  <w:color w:val="000000"/>
                  <w:sz w:val="20"/>
                  <w:szCs w:val="20"/>
                  <w:lang w:val="en-CA" w:eastAsia="en-CA"/>
                </w:rPr>
                <w:t>0.446</w:t>
              </w:r>
            </w:ins>
          </w:p>
        </w:tc>
        <w:tc>
          <w:tcPr>
            <w:tcW w:w="774" w:type="dxa"/>
            <w:tcBorders>
              <w:top w:val="single" w:sz="4" w:space="0" w:color="auto"/>
              <w:left w:val="nil"/>
              <w:bottom w:val="single" w:sz="4" w:space="0" w:color="auto"/>
              <w:right w:val="nil"/>
            </w:tcBorders>
            <w:shd w:val="clear" w:color="auto" w:fill="auto"/>
            <w:noWrap/>
            <w:vAlign w:val="bottom"/>
            <w:hideMark/>
          </w:tcPr>
          <w:p w14:paraId="6619FD6B" w14:textId="16AD6516" w:rsidR="00991F62" w:rsidRPr="004052D4" w:rsidRDefault="00AD74B2" w:rsidP="00991F62">
            <w:pPr>
              <w:spacing w:after="0" w:line="240" w:lineRule="auto"/>
              <w:jc w:val="center"/>
              <w:rPr>
                <w:ins w:id="2145" w:author="Lane, Stefanie" w:date="2023-09-25T14:38:00Z"/>
                <w:rFonts w:ascii="Calibri" w:eastAsia="Times New Roman" w:hAnsi="Calibri" w:cs="Calibri"/>
                <w:color w:val="000000"/>
                <w:sz w:val="20"/>
                <w:szCs w:val="20"/>
                <w:lang w:val="en-CA" w:eastAsia="en-CA"/>
              </w:rPr>
            </w:pPr>
            <w:ins w:id="2146"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0E1BE497" w14:textId="77777777" w:rsidR="00991F62" w:rsidRPr="004052D4" w:rsidRDefault="00991F62" w:rsidP="00991F62">
            <w:pPr>
              <w:spacing w:after="0" w:line="240" w:lineRule="auto"/>
              <w:jc w:val="center"/>
              <w:rPr>
                <w:ins w:id="2147"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991F62" w:rsidRPr="004052D4" w:rsidRDefault="00991F62" w:rsidP="00991F62">
            <w:pPr>
              <w:spacing w:after="0" w:line="240" w:lineRule="auto"/>
              <w:rPr>
                <w:ins w:id="2148" w:author="Lane, Stefanie" w:date="2023-09-25T14:38:00Z"/>
                <w:rFonts w:ascii="Calibri" w:eastAsia="Times New Roman" w:hAnsi="Calibri" w:cs="Calibri"/>
                <w:i/>
                <w:iCs/>
                <w:sz w:val="20"/>
                <w:szCs w:val="20"/>
                <w:lang w:val="en-CA" w:eastAsia="en-CA"/>
              </w:rPr>
            </w:pPr>
            <w:ins w:id="2149" w:author="Lane, Stefanie" w:date="2023-09-25T14:38:00Z">
              <w:r w:rsidRPr="004052D4">
                <w:rPr>
                  <w:rFonts w:ascii="Calibri" w:eastAsia="Times New Roman" w:hAnsi="Calibri" w:cs="Calibri"/>
                  <w:i/>
                  <w:iCs/>
                  <w:sz w:val="20"/>
                  <w:szCs w:val="20"/>
                  <w:lang w:val="en-CA" w:eastAsia="en-CA"/>
                </w:rPr>
                <w:t>Menyanthes trifoliata</w:t>
              </w:r>
            </w:ins>
          </w:p>
        </w:tc>
        <w:tc>
          <w:tcPr>
            <w:tcW w:w="946" w:type="dxa"/>
            <w:tcBorders>
              <w:top w:val="single" w:sz="4" w:space="0" w:color="auto"/>
              <w:left w:val="nil"/>
              <w:bottom w:val="single" w:sz="4" w:space="0" w:color="auto"/>
              <w:right w:val="nil"/>
            </w:tcBorders>
            <w:shd w:val="clear" w:color="auto" w:fill="auto"/>
            <w:noWrap/>
            <w:vAlign w:val="bottom"/>
            <w:hideMark/>
          </w:tcPr>
          <w:p w14:paraId="7D283078" w14:textId="77777777" w:rsidR="00991F62" w:rsidRPr="004052D4" w:rsidRDefault="00991F62" w:rsidP="00991F62">
            <w:pPr>
              <w:spacing w:after="0" w:line="240" w:lineRule="auto"/>
              <w:jc w:val="center"/>
              <w:rPr>
                <w:ins w:id="2150" w:author="Lane, Stefanie" w:date="2023-09-25T14:38:00Z"/>
                <w:rFonts w:ascii="Calibri" w:eastAsia="Times New Roman" w:hAnsi="Calibri" w:cs="Calibri"/>
                <w:color w:val="000000"/>
                <w:sz w:val="20"/>
                <w:szCs w:val="20"/>
                <w:lang w:val="en-CA" w:eastAsia="en-CA"/>
              </w:rPr>
            </w:pPr>
            <w:ins w:id="2151" w:author="Lane, Stefanie" w:date="2023-09-25T14:38:00Z">
              <w:r w:rsidRPr="004052D4">
                <w:rPr>
                  <w:rFonts w:ascii="Calibri" w:eastAsia="Times New Roman" w:hAnsi="Calibri" w:cs="Calibri"/>
                  <w:color w:val="000000"/>
                  <w:sz w:val="20"/>
                  <w:szCs w:val="20"/>
                  <w:lang w:val="en-CA" w:eastAsia="en-CA"/>
                </w:rPr>
                <w:t>0.621</w:t>
              </w:r>
            </w:ins>
          </w:p>
        </w:tc>
        <w:tc>
          <w:tcPr>
            <w:tcW w:w="774" w:type="dxa"/>
            <w:tcBorders>
              <w:top w:val="single" w:sz="4" w:space="0" w:color="auto"/>
              <w:left w:val="nil"/>
              <w:bottom w:val="single" w:sz="4" w:space="0" w:color="auto"/>
              <w:right w:val="nil"/>
            </w:tcBorders>
            <w:shd w:val="clear" w:color="auto" w:fill="auto"/>
            <w:noWrap/>
            <w:vAlign w:val="bottom"/>
            <w:hideMark/>
          </w:tcPr>
          <w:p w14:paraId="09D8697A" w14:textId="0D549A9A" w:rsidR="00991F62" w:rsidRPr="004052D4" w:rsidRDefault="00991F62" w:rsidP="00991F62">
            <w:pPr>
              <w:spacing w:after="0" w:line="240" w:lineRule="auto"/>
              <w:jc w:val="center"/>
              <w:rPr>
                <w:ins w:id="2152" w:author="Lane, Stefanie" w:date="2023-09-25T14:38:00Z"/>
                <w:rFonts w:ascii="Calibri" w:eastAsia="Times New Roman" w:hAnsi="Calibri" w:cs="Calibri"/>
                <w:color w:val="000000"/>
                <w:sz w:val="20"/>
                <w:szCs w:val="20"/>
                <w:lang w:val="en-CA" w:eastAsia="en-CA"/>
              </w:rPr>
            </w:pPr>
            <w:ins w:id="2153"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4E5326CA" w14:textId="77777777" w:rsidR="00991F62" w:rsidRPr="004052D4" w:rsidRDefault="00991F62" w:rsidP="00991F62">
            <w:pPr>
              <w:spacing w:after="0" w:line="240" w:lineRule="auto"/>
              <w:jc w:val="center"/>
              <w:rPr>
                <w:ins w:id="215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991F62" w:rsidRPr="004052D4" w:rsidRDefault="00991F62" w:rsidP="00991F62">
            <w:pPr>
              <w:spacing w:after="0" w:line="240" w:lineRule="auto"/>
              <w:rPr>
                <w:ins w:id="2155" w:author="Lane, Stefanie" w:date="2023-09-25T14:38:00Z"/>
                <w:rFonts w:ascii="Calibri" w:eastAsia="Times New Roman" w:hAnsi="Calibri" w:cs="Calibri"/>
                <w:i/>
                <w:iCs/>
                <w:color w:val="000000"/>
                <w:sz w:val="20"/>
                <w:szCs w:val="20"/>
                <w:lang w:val="en-CA" w:eastAsia="en-CA"/>
              </w:rPr>
            </w:pPr>
            <w:ins w:id="2156" w:author="Lane, Stefanie" w:date="2023-09-25T14:38:00Z">
              <w:r w:rsidRPr="004052D4">
                <w:rPr>
                  <w:rFonts w:ascii="Calibri" w:eastAsia="Times New Roman" w:hAnsi="Calibri" w:cs="Calibri"/>
                  <w:i/>
                  <w:iCs/>
                  <w:color w:val="000000"/>
                  <w:sz w:val="20"/>
                  <w:szCs w:val="20"/>
                  <w:lang w:val="en-CA" w:eastAsia="en-CA"/>
                </w:rPr>
                <w:t>Mentha aquatica</w:t>
              </w:r>
            </w:ins>
          </w:p>
        </w:tc>
        <w:tc>
          <w:tcPr>
            <w:tcW w:w="946" w:type="dxa"/>
            <w:tcBorders>
              <w:top w:val="single" w:sz="4" w:space="0" w:color="auto"/>
              <w:left w:val="nil"/>
              <w:bottom w:val="single" w:sz="4" w:space="0" w:color="auto"/>
              <w:right w:val="nil"/>
            </w:tcBorders>
            <w:shd w:val="clear" w:color="auto" w:fill="auto"/>
            <w:noWrap/>
            <w:vAlign w:val="bottom"/>
            <w:hideMark/>
          </w:tcPr>
          <w:p w14:paraId="1E85004D" w14:textId="77777777" w:rsidR="00991F62" w:rsidRPr="004052D4" w:rsidRDefault="00991F62" w:rsidP="00991F62">
            <w:pPr>
              <w:spacing w:after="0" w:line="240" w:lineRule="auto"/>
              <w:jc w:val="center"/>
              <w:rPr>
                <w:ins w:id="2157" w:author="Lane, Stefanie" w:date="2023-09-25T14:38:00Z"/>
                <w:rFonts w:ascii="Calibri" w:eastAsia="Times New Roman" w:hAnsi="Calibri" w:cs="Calibri"/>
                <w:color w:val="000000"/>
                <w:sz w:val="20"/>
                <w:szCs w:val="20"/>
                <w:lang w:val="en-CA" w:eastAsia="en-CA"/>
              </w:rPr>
            </w:pPr>
            <w:ins w:id="2158" w:author="Lane, Stefanie" w:date="2023-09-25T14:38:00Z">
              <w:r w:rsidRPr="004052D4">
                <w:rPr>
                  <w:rFonts w:ascii="Calibri" w:eastAsia="Times New Roman" w:hAnsi="Calibri" w:cs="Calibri"/>
                  <w:color w:val="000000"/>
                  <w:sz w:val="20"/>
                  <w:szCs w:val="20"/>
                  <w:lang w:val="en-CA" w:eastAsia="en-CA"/>
                </w:rPr>
                <w:t>0.618</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4124C113" w:rsidR="00991F62" w:rsidRPr="004052D4" w:rsidRDefault="00991F62" w:rsidP="00991F62">
            <w:pPr>
              <w:spacing w:after="0" w:line="240" w:lineRule="auto"/>
              <w:jc w:val="center"/>
              <w:rPr>
                <w:ins w:id="2159" w:author="Lane, Stefanie" w:date="2023-09-25T14:38:00Z"/>
                <w:rFonts w:ascii="Calibri" w:eastAsia="Times New Roman" w:hAnsi="Calibri" w:cs="Calibri"/>
                <w:color w:val="000000"/>
                <w:sz w:val="20"/>
                <w:szCs w:val="20"/>
                <w:lang w:val="en-CA" w:eastAsia="en-CA"/>
              </w:rPr>
            </w:pPr>
            <w:ins w:id="2160" w:author="Lane, Stefanie" w:date="2023-09-27T17:35:00Z">
              <w:r w:rsidRPr="00761B99">
                <w:rPr>
                  <w:rFonts w:ascii="Calibri" w:eastAsia="Times New Roman" w:hAnsi="Calibri" w:cs="Calibri"/>
                  <w:color w:val="000000"/>
                  <w:sz w:val="20"/>
                  <w:szCs w:val="20"/>
                  <w:lang w:eastAsia="en-CA"/>
                </w:rPr>
                <w:t>&lt;0.001</w:t>
              </w:r>
            </w:ins>
          </w:p>
        </w:tc>
      </w:tr>
      <w:tr w:rsidR="00991F62" w:rsidRPr="004052D4" w14:paraId="5E6E4D5B" w14:textId="77777777" w:rsidTr="00761B99">
        <w:trPr>
          <w:trHeight w:val="276"/>
          <w:ins w:id="216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23040A75" w14:textId="77777777" w:rsidR="00991F62" w:rsidRPr="004052D4" w:rsidRDefault="00991F62" w:rsidP="00991F62">
            <w:pPr>
              <w:spacing w:after="0" w:line="240" w:lineRule="auto"/>
              <w:rPr>
                <w:ins w:id="216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991F62" w:rsidRPr="004052D4" w:rsidRDefault="00991F62" w:rsidP="00991F62">
            <w:pPr>
              <w:spacing w:after="0" w:line="240" w:lineRule="auto"/>
              <w:rPr>
                <w:ins w:id="2163" w:author="Lane, Stefanie" w:date="2023-09-25T14:38:00Z"/>
                <w:rFonts w:ascii="Calibri" w:eastAsia="Times New Roman" w:hAnsi="Calibri" w:cs="Calibri"/>
                <w:i/>
                <w:iCs/>
                <w:color w:val="000000"/>
                <w:sz w:val="20"/>
                <w:szCs w:val="20"/>
                <w:lang w:val="en-CA" w:eastAsia="en-CA"/>
              </w:rPr>
            </w:pPr>
            <w:ins w:id="2164" w:author="Lane, Stefanie" w:date="2023-09-25T14:38:00Z">
              <w:r w:rsidRPr="004052D4">
                <w:rPr>
                  <w:rFonts w:ascii="Calibri" w:eastAsia="Times New Roman" w:hAnsi="Calibri" w:cs="Calibri"/>
                  <w:i/>
                  <w:iCs/>
                  <w:color w:val="000000"/>
                  <w:sz w:val="20"/>
                  <w:szCs w:val="20"/>
                  <w:lang w:val="en-CA" w:eastAsia="en-CA"/>
                </w:rPr>
                <w:t>Bidens cernua</w:t>
              </w:r>
            </w:ins>
          </w:p>
        </w:tc>
        <w:tc>
          <w:tcPr>
            <w:tcW w:w="946" w:type="dxa"/>
            <w:tcBorders>
              <w:top w:val="nil"/>
              <w:left w:val="nil"/>
              <w:bottom w:val="nil"/>
              <w:right w:val="nil"/>
            </w:tcBorders>
            <w:shd w:val="clear" w:color="auto" w:fill="auto"/>
            <w:noWrap/>
            <w:vAlign w:val="bottom"/>
            <w:hideMark/>
          </w:tcPr>
          <w:p w14:paraId="630D45E1" w14:textId="77777777" w:rsidR="00991F62" w:rsidRPr="004052D4" w:rsidRDefault="00991F62" w:rsidP="00991F62">
            <w:pPr>
              <w:spacing w:after="0" w:line="240" w:lineRule="auto"/>
              <w:jc w:val="center"/>
              <w:rPr>
                <w:ins w:id="2165" w:author="Lane, Stefanie" w:date="2023-09-25T14:38:00Z"/>
                <w:rFonts w:ascii="Calibri" w:eastAsia="Times New Roman" w:hAnsi="Calibri" w:cs="Calibri"/>
                <w:color w:val="000000"/>
                <w:sz w:val="20"/>
                <w:szCs w:val="20"/>
                <w:lang w:val="en-CA" w:eastAsia="en-CA"/>
              </w:rPr>
            </w:pPr>
            <w:ins w:id="2166" w:author="Lane, Stefanie" w:date="2023-09-25T14:38:00Z">
              <w:r w:rsidRPr="004052D4">
                <w:rPr>
                  <w:rFonts w:ascii="Calibri" w:eastAsia="Times New Roman" w:hAnsi="Calibri" w:cs="Calibri"/>
                  <w:color w:val="000000"/>
                  <w:sz w:val="20"/>
                  <w:szCs w:val="20"/>
                  <w:lang w:val="en-CA" w:eastAsia="en-CA"/>
                </w:rPr>
                <w:t>0.407</w:t>
              </w:r>
            </w:ins>
          </w:p>
        </w:tc>
        <w:tc>
          <w:tcPr>
            <w:tcW w:w="774" w:type="dxa"/>
            <w:tcBorders>
              <w:top w:val="nil"/>
              <w:left w:val="nil"/>
              <w:bottom w:val="nil"/>
              <w:right w:val="nil"/>
            </w:tcBorders>
            <w:shd w:val="clear" w:color="auto" w:fill="auto"/>
            <w:noWrap/>
            <w:vAlign w:val="bottom"/>
            <w:hideMark/>
          </w:tcPr>
          <w:p w14:paraId="0F3EA4D4" w14:textId="16DFD730" w:rsidR="00991F62" w:rsidRPr="004052D4" w:rsidRDefault="00AD74B2" w:rsidP="00991F62">
            <w:pPr>
              <w:spacing w:after="0" w:line="240" w:lineRule="auto"/>
              <w:jc w:val="center"/>
              <w:rPr>
                <w:ins w:id="2167" w:author="Lane, Stefanie" w:date="2023-09-25T14:38:00Z"/>
                <w:rFonts w:ascii="Calibri" w:eastAsia="Times New Roman" w:hAnsi="Calibri" w:cs="Calibri"/>
                <w:color w:val="000000"/>
                <w:sz w:val="20"/>
                <w:szCs w:val="20"/>
                <w:lang w:val="en-CA" w:eastAsia="en-CA"/>
              </w:rPr>
            </w:pPr>
            <w:ins w:id="2168"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7146158E" w14:textId="77777777" w:rsidR="00991F62" w:rsidRPr="004052D4" w:rsidRDefault="00991F62" w:rsidP="00991F62">
            <w:pPr>
              <w:spacing w:after="0" w:line="240" w:lineRule="auto"/>
              <w:jc w:val="center"/>
              <w:rPr>
                <w:ins w:id="216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991F62" w:rsidRPr="004052D4" w:rsidRDefault="00991F62" w:rsidP="00991F62">
            <w:pPr>
              <w:spacing w:after="0" w:line="240" w:lineRule="auto"/>
              <w:rPr>
                <w:ins w:id="2170" w:author="Lane, Stefanie" w:date="2023-09-25T14:38:00Z"/>
                <w:rFonts w:ascii="Calibri" w:eastAsia="Times New Roman" w:hAnsi="Calibri" w:cs="Calibri"/>
                <w:sz w:val="20"/>
                <w:szCs w:val="20"/>
                <w:lang w:val="en-CA" w:eastAsia="en-CA"/>
              </w:rPr>
            </w:pPr>
            <w:ins w:id="2171" w:author="Lane, Stefanie" w:date="2023-09-25T14:38:00Z">
              <w:r w:rsidRPr="004052D4">
                <w:rPr>
                  <w:rFonts w:ascii="Calibri" w:eastAsia="Times New Roman" w:hAnsi="Calibri" w:cs="Calibri"/>
                  <w:sz w:val="20"/>
                  <w:szCs w:val="20"/>
                  <w:lang w:val="en-CA" w:eastAsia="en-CA"/>
                </w:rPr>
                <w:t>Grass (unidentified)</w:t>
              </w:r>
            </w:ins>
          </w:p>
        </w:tc>
        <w:tc>
          <w:tcPr>
            <w:tcW w:w="946" w:type="dxa"/>
            <w:tcBorders>
              <w:top w:val="nil"/>
              <w:left w:val="nil"/>
              <w:bottom w:val="nil"/>
              <w:right w:val="nil"/>
            </w:tcBorders>
            <w:shd w:val="clear" w:color="auto" w:fill="auto"/>
            <w:noWrap/>
            <w:vAlign w:val="bottom"/>
            <w:hideMark/>
          </w:tcPr>
          <w:p w14:paraId="64576EA6" w14:textId="77777777" w:rsidR="00991F62" w:rsidRPr="004052D4" w:rsidRDefault="00991F62" w:rsidP="00991F62">
            <w:pPr>
              <w:spacing w:after="0" w:line="240" w:lineRule="auto"/>
              <w:jc w:val="center"/>
              <w:rPr>
                <w:ins w:id="2172" w:author="Lane, Stefanie" w:date="2023-09-25T14:38:00Z"/>
                <w:rFonts w:ascii="Calibri" w:eastAsia="Times New Roman" w:hAnsi="Calibri" w:cs="Calibri"/>
                <w:color w:val="000000"/>
                <w:sz w:val="20"/>
                <w:szCs w:val="20"/>
                <w:lang w:val="en-CA" w:eastAsia="en-CA"/>
              </w:rPr>
            </w:pPr>
            <w:ins w:id="2173" w:author="Lane, Stefanie" w:date="2023-09-25T14:38:00Z">
              <w:r w:rsidRPr="004052D4">
                <w:rPr>
                  <w:rFonts w:ascii="Calibri" w:eastAsia="Times New Roman" w:hAnsi="Calibri" w:cs="Calibri"/>
                  <w:color w:val="000000"/>
                  <w:sz w:val="20"/>
                  <w:szCs w:val="20"/>
                  <w:lang w:val="en-CA" w:eastAsia="en-CA"/>
                </w:rPr>
                <w:t>0.452</w:t>
              </w:r>
            </w:ins>
          </w:p>
        </w:tc>
        <w:tc>
          <w:tcPr>
            <w:tcW w:w="774" w:type="dxa"/>
            <w:tcBorders>
              <w:top w:val="nil"/>
              <w:left w:val="nil"/>
              <w:bottom w:val="nil"/>
              <w:right w:val="nil"/>
            </w:tcBorders>
            <w:shd w:val="clear" w:color="auto" w:fill="auto"/>
            <w:noWrap/>
            <w:vAlign w:val="bottom"/>
            <w:hideMark/>
          </w:tcPr>
          <w:p w14:paraId="093CB278" w14:textId="46985055" w:rsidR="00991F62" w:rsidRPr="004052D4" w:rsidRDefault="0028482A" w:rsidP="00991F62">
            <w:pPr>
              <w:spacing w:after="0" w:line="240" w:lineRule="auto"/>
              <w:jc w:val="center"/>
              <w:rPr>
                <w:ins w:id="2174" w:author="Lane, Stefanie" w:date="2023-09-25T14:38:00Z"/>
                <w:rFonts w:ascii="Calibri" w:eastAsia="Times New Roman" w:hAnsi="Calibri" w:cs="Calibri"/>
                <w:color w:val="000000"/>
                <w:sz w:val="20"/>
                <w:szCs w:val="20"/>
                <w:lang w:val="en-CA" w:eastAsia="en-CA"/>
              </w:rPr>
            </w:pPr>
            <w:ins w:id="2175"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7897691A" w14:textId="77777777" w:rsidR="00991F62" w:rsidRPr="004052D4" w:rsidRDefault="00991F62" w:rsidP="00991F62">
            <w:pPr>
              <w:spacing w:after="0" w:line="240" w:lineRule="auto"/>
              <w:jc w:val="center"/>
              <w:rPr>
                <w:ins w:id="217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991F62" w:rsidRPr="004052D4" w:rsidRDefault="00991F62" w:rsidP="00991F62">
            <w:pPr>
              <w:spacing w:after="0" w:line="240" w:lineRule="auto"/>
              <w:rPr>
                <w:ins w:id="2177" w:author="Lane, Stefanie" w:date="2023-09-25T14:38:00Z"/>
                <w:rFonts w:ascii="Calibri" w:eastAsia="Times New Roman" w:hAnsi="Calibri" w:cs="Calibri"/>
                <w:i/>
                <w:iCs/>
                <w:color w:val="000000"/>
                <w:sz w:val="20"/>
                <w:szCs w:val="20"/>
                <w:lang w:val="en-CA" w:eastAsia="en-CA"/>
              </w:rPr>
            </w:pPr>
            <w:ins w:id="2178"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946" w:type="dxa"/>
            <w:tcBorders>
              <w:top w:val="nil"/>
              <w:left w:val="nil"/>
              <w:bottom w:val="nil"/>
              <w:right w:val="nil"/>
            </w:tcBorders>
            <w:shd w:val="clear" w:color="auto" w:fill="auto"/>
            <w:noWrap/>
            <w:vAlign w:val="bottom"/>
            <w:hideMark/>
          </w:tcPr>
          <w:p w14:paraId="3EB64A9C" w14:textId="77777777" w:rsidR="00991F62" w:rsidRPr="004052D4" w:rsidRDefault="00991F62" w:rsidP="00991F62">
            <w:pPr>
              <w:spacing w:after="0" w:line="240" w:lineRule="auto"/>
              <w:jc w:val="center"/>
              <w:rPr>
                <w:ins w:id="2179" w:author="Lane, Stefanie" w:date="2023-09-25T14:38:00Z"/>
                <w:rFonts w:ascii="Calibri" w:eastAsia="Times New Roman" w:hAnsi="Calibri" w:cs="Calibri"/>
                <w:color w:val="000000"/>
                <w:sz w:val="20"/>
                <w:szCs w:val="20"/>
                <w:lang w:val="en-CA" w:eastAsia="en-CA"/>
              </w:rPr>
            </w:pPr>
            <w:ins w:id="2180" w:author="Lane, Stefanie" w:date="2023-09-25T14:38:00Z">
              <w:r w:rsidRPr="004052D4">
                <w:rPr>
                  <w:rFonts w:ascii="Calibri" w:eastAsia="Times New Roman" w:hAnsi="Calibri" w:cs="Calibri"/>
                  <w:color w:val="000000"/>
                  <w:sz w:val="20"/>
                  <w:szCs w:val="20"/>
                  <w:lang w:val="en-CA" w:eastAsia="en-CA"/>
                </w:rPr>
                <w:t>0.537</w:t>
              </w:r>
            </w:ins>
          </w:p>
        </w:tc>
        <w:tc>
          <w:tcPr>
            <w:tcW w:w="774" w:type="dxa"/>
            <w:tcBorders>
              <w:top w:val="nil"/>
              <w:left w:val="nil"/>
              <w:bottom w:val="nil"/>
              <w:right w:val="single" w:sz="8" w:space="0" w:color="auto"/>
            </w:tcBorders>
            <w:shd w:val="clear" w:color="auto" w:fill="auto"/>
            <w:noWrap/>
            <w:vAlign w:val="bottom"/>
            <w:hideMark/>
          </w:tcPr>
          <w:p w14:paraId="72591457" w14:textId="3BCB6B85" w:rsidR="00991F62" w:rsidRPr="004052D4" w:rsidRDefault="00991F62" w:rsidP="00991F62">
            <w:pPr>
              <w:spacing w:after="0" w:line="240" w:lineRule="auto"/>
              <w:jc w:val="center"/>
              <w:rPr>
                <w:ins w:id="2181" w:author="Lane, Stefanie" w:date="2023-09-25T14:38:00Z"/>
                <w:rFonts w:ascii="Calibri" w:eastAsia="Times New Roman" w:hAnsi="Calibri" w:cs="Calibri"/>
                <w:color w:val="000000"/>
                <w:sz w:val="20"/>
                <w:szCs w:val="20"/>
                <w:lang w:val="en-CA" w:eastAsia="en-CA"/>
              </w:rPr>
            </w:pPr>
            <w:ins w:id="2182" w:author="Lane, Stefanie" w:date="2023-09-27T17:35:00Z">
              <w:r w:rsidRPr="00761B99">
                <w:rPr>
                  <w:rFonts w:ascii="Calibri" w:eastAsia="Times New Roman" w:hAnsi="Calibri" w:cs="Calibri"/>
                  <w:color w:val="000000"/>
                  <w:sz w:val="20"/>
                  <w:szCs w:val="20"/>
                  <w:lang w:eastAsia="en-CA"/>
                </w:rPr>
                <w:t>&lt;0.001</w:t>
              </w:r>
            </w:ins>
          </w:p>
        </w:tc>
      </w:tr>
      <w:tr w:rsidR="004052D4" w:rsidRPr="004052D4" w14:paraId="3225D8A3" w14:textId="77777777" w:rsidTr="00761B99">
        <w:trPr>
          <w:trHeight w:val="276"/>
          <w:ins w:id="2183"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ins w:id="2184"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ins w:id="2185" w:author="Lane, Stefanie" w:date="2023-09-25T14:38:00Z"/>
                <w:rFonts w:ascii="Calibri" w:eastAsia="Times New Roman" w:hAnsi="Calibri" w:cs="Calibri"/>
                <w:i/>
                <w:iCs/>
                <w:sz w:val="20"/>
                <w:szCs w:val="20"/>
                <w:lang w:val="en-CA" w:eastAsia="en-CA"/>
              </w:rPr>
            </w:pPr>
            <w:ins w:id="2186" w:author="Lane, Stefanie" w:date="2023-09-25T14:38:00Z">
              <w:r w:rsidRPr="004052D4">
                <w:rPr>
                  <w:rFonts w:ascii="Calibri" w:eastAsia="Times New Roman" w:hAnsi="Calibri" w:cs="Calibri"/>
                  <w:i/>
                  <w:iCs/>
                  <w:sz w:val="20"/>
                  <w:szCs w:val="20"/>
                  <w:lang w:val="en-CA" w:eastAsia="en-CA"/>
                </w:rPr>
                <w:t>Lythrum salicaria</w:t>
              </w:r>
            </w:ins>
          </w:p>
        </w:tc>
        <w:tc>
          <w:tcPr>
            <w:tcW w:w="946"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ins w:id="2187" w:author="Lane, Stefanie" w:date="2023-09-25T14:38:00Z"/>
                <w:rFonts w:ascii="Calibri" w:eastAsia="Times New Roman" w:hAnsi="Calibri" w:cs="Calibri"/>
                <w:color w:val="000000"/>
                <w:sz w:val="20"/>
                <w:szCs w:val="20"/>
                <w:lang w:val="en-CA" w:eastAsia="en-CA"/>
              </w:rPr>
            </w:pPr>
            <w:ins w:id="2188" w:author="Lane, Stefanie" w:date="2023-09-25T14:38:00Z">
              <w:r w:rsidRPr="004052D4">
                <w:rPr>
                  <w:rFonts w:ascii="Calibri" w:eastAsia="Times New Roman" w:hAnsi="Calibri" w:cs="Calibri"/>
                  <w:color w:val="000000"/>
                  <w:sz w:val="20"/>
                  <w:szCs w:val="20"/>
                  <w:lang w:val="en-CA" w:eastAsia="en-CA"/>
                </w:rPr>
                <w:t>0.406</w:t>
              </w:r>
            </w:ins>
          </w:p>
        </w:tc>
        <w:tc>
          <w:tcPr>
            <w:tcW w:w="774" w:type="dxa"/>
            <w:tcBorders>
              <w:top w:val="single" w:sz="4" w:space="0" w:color="auto"/>
              <w:left w:val="nil"/>
              <w:bottom w:val="single" w:sz="4" w:space="0" w:color="auto"/>
              <w:right w:val="nil"/>
            </w:tcBorders>
            <w:shd w:val="clear" w:color="auto" w:fill="auto"/>
            <w:noWrap/>
            <w:vAlign w:val="bottom"/>
            <w:hideMark/>
          </w:tcPr>
          <w:p w14:paraId="7E9761C1" w14:textId="27027E0A" w:rsidR="004052D4" w:rsidRPr="004052D4" w:rsidRDefault="00AD74B2" w:rsidP="004052D4">
            <w:pPr>
              <w:spacing w:after="0" w:line="240" w:lineRule="auto"/>
              <w:jc w:val="center"/>
              <w:rPr>
                <w:ins w:id="2189" w:author="Lane, Stefanie" w:date="2023-09-25T14:38:00Z"/>
                <w:rFonts w:ascii="Calibri" w:eastAsia="Times New Roman" w:hAnsi="Calibri" w:cs="Calibri"/>
                <w:color w:val="000000"/>
                <w:sz w:val="20"/>
                <w:szCs w:val="20"/>
                <w:lang w:val="en-CA" w:eastAsia="en-CA"/>
              </w:rPr>
            </w:pPr>
            <w:ins w:id="2190"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ins w:id="219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ins w:id="2192" w:author="Lane, Stefanie" w:date="2023-09-25T14:38:00Z"/>
                <w:rFonts w:ascii="Calibri" w:eastAsia="Times New Roman" w:hAnsi="Calibri" w:cs="Calibri"/>
                <w:i/>
                <w:iCs/>
                <w:sz w:val="20"/>
                <w:szCs w:val="20"/>
                <w:lang w:val="en-CA" w:eastAsia="en-CA"/>
              </w:rPr>
            </w:pPr>
            <w:ins w:id="2193" w:author="Lane, Stefanie" w:date="2023-09-25T14:38:00Z">
              <w:r w:rsidRPr="004052D4">
                <w:rPr>
                  <w:rFonts w:ascii="Calibri" w:eastAsia="Times New Roman" w:hAnsi="Calibri" w:cs="Calibri"/>
                  <w:i/>
                  <w:iCs/>
                  <w:sz w:val="20"/>
                  <w:szCs w:val="20"/>
                  <w:lang w:val="en-CA" w:eastAsia="en-CA"/>
                </w:rPr>
                <w:t>Lythrum salicaria</w:t>
              </w:r>
            </w:ins>
          </w:p>
        </w:tc>
        <w:tc>
          <w:tcPr>
            <w:tcW w:w="946"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ins w:id="2194" w:author="Lane, Stefanie" w:date="2023-09-25T14:38:00Z"/>
                <w:rFonts w:ascii="Calibri" w:eastAsia="Times New Roman" w:hAnsi="Calibri" w:cs="Calibri"/>
                <w:color w:val="000000"/>
                <w:sz w:val="20"/>
                <w:szCs w:val="20"/>
                <w:lang w:val="en-CA" w:eastAsia="en-CA"/>
              </w:rPr>
            </w:pPr>
            <w:ins w:id="2195" w:author="Lane, Stefanie" w:date="2023-09-25T14:38:00Z">
              <w:r w:rsidRPr="004052D4">
                <w:rPr>
                  <w:rFonts w:ascii="Calibri" w:eastAsia="Times New Roman" w:hAnsi="Calibri" w:cs="Calibri"/>
                  <w:color w:val="000000"/>
                  <w:sz w:val="20"/>
                  <w:szCs w:val="20"/>
                  <w:lang w:val="en-CA" w:eastAsia="en-CA"/>
                </w:rPr>
                <w:t>0.424</w:t>
              </w:r>
            </w:ins>
          </w:p>
        </w:tc>
        <w:tc>
          <w:tcPr>
            <w:tcW w:w="774" w:type="dxa"/>
            <w:tcBorders>
              <w:top w:val="single" w:sz="4" w:space="0" w:color="auto"/>
              <w:left w:val="nil"/>
              <w:bottom w:val="single" w:sz="4" w:space="0" w:color="auto"/>
              <w:right w:val="nil"/>
            </w:tcBorders>
            <w:shd w:val="clear" w:color="auto" w:fill="auto"/>
            <w:noWrap/>
            <w:vAlign w:val="bottom"/>
            <w:hideMark/>
          </w:tcPr>
          <w:p w14:paraId="1D1750E6" w14:textId="26FAFA96" w:rsidR="004052D4" w:rsidRPr="004052D4" w:rsidRDefault="0028482A" w:rsidP="004052D4">
            <w:pPr>
              <w:spacing w:after="0" w:line="240" w:lineRule="auto"/>
              <w:jc w:val="center"/>
              <w:rPr>
                <w:ins w:id="2196" w:author="Lane, Stefanie" w:date="2023-09-25T14:38:00Z"/>
                <w:rFonts w:ascii="Calibri" w:eastAsia="Times New Roman" w:hAnsi="Calibri" w:cs="Calibri"/>
                <w:color w:val="000000"/>
                <w:sz w:val="20"/>
                <w:szCs w:val="20"/>
                <w:lang w:val="en-CA" w:eastAsia="en-CA"/>
              </w:rPr>
            </w:pPr>
            <w:ins w:id="2197"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ins w:id="2198"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ins w:id="2199" w:author="Lane, Stefanie" w:date="2023-09-25T14:38:00Z"/>
                <w:rFonts w:ascii="Calibri" w:eastAsia="Times New Roman" w:hAnsi="Calibri" w:cs="Calibri"/>
                <w:i/>
                <w:iCs/>
                <w:color w:val="000000"/>
                <w:sz w:val="20"/>
                <w:szCs w:val="20"/>
                <w:lang w:val="en-CA" w:eastAsia="en-CA"/>
              </w:rPr>
            </w:pPr>
            <w:ins w:id="2200" w:author="Lane, Stefanie" w:date="2023-09-25T14:38:00Z">
              <w:r w:rsidRPr="004052D4">
                <w:rPr>
                  <w:rFonts w:ascii="Calibri" w:eastAsia="Times New Roman" w:hAnsi="Calibri" w:cs="Calibri"/>
                  <w:i/>
                  <w:iCs/>
                  <w:color w:val="000000"/>
                  <w:sz w:val="20"/>
                  <w:szCs w:val="20"/>
                  <w:lang w:val="en-CA" w:eastAsia="en-CA"/>
                </w:rPr>
                <w:t>Galium trifidum</w:t>
              </w:r>
            </w:ins>
          </w:p>
        </w:tc>
        <w:tc>
          <w:tcPr>
            <w:tcW w:w="946"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ins w:id="2201" w:author="Lane, Stefanie" w:date="2023-09-25T14:38:00Z"/>
                <w:rFonts w:ascii="Calibri" w:eastAsia="Times New Roman" w:hAnsi="Calibri" w:cs="Calibri"/>
                <w:color w:val="000000"/>
                <w:sz w:val="20"/>
                <w:szCs w:val="20"/>
                <w:lang w:val="en-CA" w:eastAsia="en-CA"/>
              </w:rPr>
            </w:pPr>
            <w:ins w:id="2202" w:author="Lane, Stefanie" w:date="2023-09-25T14:38:00Z">
              <w:r w:rsidRPr="004052D4">
                <w:rPr>
                  <w:rFonts w:ascii="Calibri" w:eastAsia="Times New Roman" w:hAnsi="Calibri" w:cs="Calibri"/>
                  <w:color w:val="000000"/>
                  <w:sz w:val="20"/>
                  <w:szCs w:val="20"/>
                  <w:lang w:val="en-CA" w:eastAsia="en-CA"/>
                </w:rPr>
                <w:t>0.465</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36AFC264" w:rsidR="004052D4" w:rsidRPr="004052D4" w:rsidRDefault="0028482A" w:rsidP="004052D4">
            <w:pPr>
              <w:spacing w:after="0" w:line="240" w:lineRule="auto"/>
              <w:jc w:val="center"/>
              <w:rPr>
                <w:ins w:id="2203" w:author="Lane, Stefanie" w:date="2023-09-25T14:38:00Z"/>
                <w:rFonts w:ascii="Calibri" w:eastAsia="Times New Roman" w:hAnsi="Calibri" w:cs="Calibri"/>
                <w:color w:val="000000"/>
                <w:sz w:val="20"/>
                <w:szCs w:val="20"/>
                <w:lang w:val="en-CA" w:eastAsia="en-CA"/>
              </w:rPr>
            </w:pPr>
            <w:ins w:id="2204" w:author="Lane, Stefanie" w:date="2023-09-27T17:37:00Z">
              <w:r>
                <w:rPr>
                  <w:rFonts w:ascii="Calibri" w:eastAsia="Times New Roman" w:hAnsi="Calibri" w:cs="Calibri"/>
                  <w:color w:val="000000"/>
                  <w:sz w:val="20"/>
                  <w:szCs w:val="20"/>
                  <w:lang w:val="en-CA" w:eastAsia="en-CA"/>
                </w:rPr>
                <w:t>&lt; 0.01</w:t>
              </w:r>
            </w:ins>
          </w:p>
        </w:tc>
      </w:tr>
      <w:tr w:rsidR="004052D4" w:rsidRPr="004052D4" w14:paraId="5B544E4A" w14:textId="77777777" w:rsidTr="00761B99">
        <w:trPr>
          <w:trHeight w:val="276"/>
          <w:ins w:id="2205"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ins w:id="220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ins w:id="2207" w:author="Lane, Stefanie" w:date="2023-09-25T14:38:00Z"/>
                <w:rFonts w:ascii="Calibri" w:eastAsia="Times New Roman" w:hAnsi="Calibri" w:cs="Calibri"/>
                <w:i/>
                <w:iCs/>
                <w:color w:val="000000"/>
                <w:sz w:val="20"/>
                <w:szCs w:val="20"/>
                <w:lang w:val="en-CA" w:eastAsia="en-CA"/>
              </w:rPr>
            </w:pPr>
            <w:ins w:id="2208"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946"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ins w:id="2209" w:author="Lane, Stefanie" w:date="2023-09-25T14:38:00Z"/>
                <w:rFonts w:ascii="Calibri" w:eastAsia="Times New Roman" w:hAnsi="Calibri" w:cs="Calibri"/>
                <w:color w:val="000000"/>
                <w:sz w:val="20"/>
                <w:szCs w:val="20"/>
                <w:lang w:val="en-CA" w:eastAsia="en-CA"/>
              </w:rPr>
            </w:pPr>
            <w:ins w:id="2210" w:author="Lane, Stefanie" w:date="2023-09-25T14:38:00Z">
              <w:r w:rsidRPr="004052D4">
                <w:rPr>
                  <w:rFonts w:ascii="Calibri" w:eastAsia="Times New Roman" w:hAnsi="Calibri" w:cs="Calibri"/>
                  <w:color w:val="000000"/>
                  <w:sz w:val="20"/>
                  <w:szCs w:val="20"/>
                  <w:lang w:val="en-CA" w:eastAsia="en-CA"/>
                </w:rPr>
                <w:t>0.326</w:t>
              </w:r>
            </w:ins>
          </w:p>
        </w:tc>
        <w:tc>
          <w:tcPr>
            <w:tcW w:w="774" w:type="dxa"/>
            <w:tcBorders>
              <w:top w:val="nil"/>
              <w:left w:val="nil"/>
              <w:bottom w:val="nil"/>
              <w:right w:val="nil"/>
            </w:tcBorders>
            <w:shd w:val="clear" w:color="auto" w:fill="auto"/>
            <w:noWrap/>
            <w:vAlign w:val="bottom"/>
            <w:hideMark/>
          </w:tcPr>
          <w:p w14:paraId="43412DA8" w14:textId="18E61141" w:rsidR="004052D4" w:rsidRPr="004052D4" w:rsidRDefault="004052D4" w:rsidP="004052D4">
            <w:pPr>
              <w:spacing w:after="0" w:line="240" w:lineRule="auto"/>
              <w:jc w:val="center"/>
              <w:rPr>
                <w:ins w:id="2211" w:author="Lane, Stefanie" w:date="2023-09-25T14:38:00Z"/>
                <w:rFonts w:ascii="Calibri" w:eastAsia="Times New Roman" w:hAnsi="Calibri" w:cs="Calibri"/>
                <w:color w:val="000000"/>
                <w:sz w:val="20"/>
                <w:szCs w:val="20"/>
                <w:lang w:val="en-CA" w:eastAsia="en-CA"/>
              </w:rPr>
            </w:pPr>
            <w:ins w:id="2212" w:author="Lane, Stefanie" w:date="2023-09-25T14:38:00Z">
              <w:r w:rsidRPr="004052D4">
                <w:rPr>
                  <w:rFonts w:ascii="Calibri" w:eastAsia="Times New Roman" w:hAnsi="Calibri" w:cs="Calibri"/>
                  <w:color w:val="000000"/>
                  <w:sz w:val="20"/>
                  <w:szCs w:val="20"/>
                  <w:lang w:val="en-CA" w:eastAsia="en-CA"/>
                </w:rPr>
                <w:t>0.01</w:t>
              </w:r>
            </w:ins>
          </w:p>
        </w:tc>
        <w:tc>
          <w:tcPr>
            <w:tcW w:w="277"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ins w:id="2213"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ins w:id="2214" w:author="Lane, Stefanie" w:date="2023-09-25T14:38:00Z"/>
                <w:rFonts w:ascii="Calibri" w:eastAsia="Times New Roman" w:hAnsi="Calibri" w:cs="Calibri"/>
                <w:i/>
                <w:iCs/>
                <w:color w:val="000000"/>
                <w:sz w:val="20"/>
                <w:szCs w:val="20"/>
                <w:lang w:val="en-CA" w:eastAsia="en-CA"/>
              </w:rPr>
            </w:pPr>
            <w:ins w:id="2215"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946"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ins w:id="2216" w:author="Lane, Stefanie" w:date="2023-09-25T14:38:00Z"/>
                <w:rFonts w:ascii="Calibri" w:eastAsia="Times New Roman" w:hAnsi="Calibri" w:cs="Calibri"/>
                <w:color w:val="000000"/>
                <w:sz w:val="20"/>
                <w:szCs w:val="20"/>
                <w:lang w:val="en-CA" w:eastAsia="en-CA"/>
              </w:rPr>
            </w:pPr>
            <w:ins w:id="2217" w:author="Lane, Stefanie" w:date="2023-09-25T14:38:00Z">
              <w:r w:rsidRPr="004052D4">
                <w:rPr>
                  <w:rFonts w:ascii="Calibri" w:eastAsia="Times New Roman" w:hAnsi="Calibri" w:cs="Calibri"/>
                  <w:color w:val="000000"/>
                  <w:sz w:val="20"/>
                  <w:szCs w:val="20"/>
                  <w:lang w:val="en-CA" w:eastAsia="en-CA"/>
                </w:rPr>
                <w:t>0.417</w:t>
              </w:r>
            </w:ins>
          </w:p>
        </w:tc>
        <w:tc>
          <w:tcPr>
            <w:tcW w:w="774" w:type="dxa"/>
            <w:tcBorders>
              <w:top w:val="nil"/>
              <w:left w:val="nil"/>
              <w:bottom w:val="nil"/>
              <w:right w:val="nil"/>
            </w:tcBorders>
            <w:shd w:val="clear" w:color="auto" w:fill="auto"/>
            <w:noWrap/>
            <w:vAlign w:val="bottom"/>
            <w:hideMark/>
          </w:tcPr>
          <w:p w14:paraId="33922671" w14:textId="084EBBEA" w:rsidR="004052D4" w:rsidRPr="004052D4" w:rsidRDefault="0028482A" w:rsidP="004052D4">
            <w:pPr>
              <w:spacing w:after="0" w:line="240" w:lineRule="auto"/>
              <w:jc w:val="center"/>
              <w:rPr>
                <w:ins w:id="2218" w:author="Lane, Stefanie" w:date="2023-09-25T14:38:00Z"/>
                <w:rFonts w:ascii="Calibri" w:eastAsia="Times New Roman" w:hAnsi="Calibri" w:cs="Calibri"/>
                <w:color w:val="000000"/>
                <w:sz w:val="20"/>
                <w:szCs w:val="20"/>
                <w:lang w:val="en-CA" w:eastAsia="en-CA"/>
              </w:rPr>
            </w:pPr>
            <w:ins w:id="2219"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ins w:id="2220"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ins w:id="2221" w:author="Lane, Stefanie" w:date="2023-09-25T14:38:00Z"/>
                <w:rFonts w:ascii="Calibri" w:eastAsia="Times New Roman" w:hAnsi="Calibri" w:cs="Calibri"/>
                <w:i/>
                <w:iCs/>
                <w:color w:val="000000"/>
                <w:sz w:val="20"/>
                <w:szCs w:val="20"/>
                <w:lang w:val="en-CA" w:eastAsia="en-CA"/>
              </w:rPr>
            </w:pPr>
            <w:ins w:id="2222"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946"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ins w:id="2223" w:author="Lane, Stefanie" w:date="2023-09-25T14:38:00Z"/>
                <w:rFonts w:ascii="Calibri" w:eastAsia="Times New Roman" w:hAnsi="Calibri" w:cs="Calibri"/>
                <w:color w:val="000000"/>
                <w:sz w:val="20"/>
                <w:szCs w:val="20"/>
                <w:lang w:val="en-CA" w:eastAsia="en-CA"/>
              </w:rPr>
            </w:pPr>
            <w:ins w:id="2224" w:author="Lane, Stefanie" w:date="2023-09-25T14:38:00Z">
              <w:r w:rsidRPr="004052D4">
                <w:rPr>
                  <w:rFonts w:ascii="Calibri" w:eastAsia="Times New Roman" w:hAnsi="Calibri" w:cs="Calibri"/>
                  <w:color w:val="000000"/>
                  <w:sz w:val="20"/>
                  <w:szCs w:val="20"/>
                  <w:lang w:val="en-CA" w:eastAsia="en-CA"/>
                </w:rPr>
                <w:t>0.392</w:t>
              </w:r>
            </w:ins>
          </w:p>
        </w:tc>
        <w:tc>
          <w:tcPr>
            <w:tcW w:w="774" w:type="dxa"/>
            <w:tcBorders>
              <w:top w:val="nil"/>
              <w:left w:val="nil"/>
              <w:bottom w:val="nil"/>
              <w:right w:val="single" w:sz="8" w:space="0" w:color="auto"/>
            </w:tcBorders>
            <w:shd w:val="clear" w:color="auto" w:fill="auto"/>
            <w:noWrap/>
            <w:vAlign w:val="bottom"/>
            <w:hideMark/>
          </w:tcPr>
          <w:p w14:paraId="355A113E" w14:textId="15923AF9" w:rsidR="004052D4" w:rsidRPr="004052D4" w:rsidRDefault="0028482A" w:rsidP="004052D4">
            <w:pPr>
              <w:spacing w:after="0" w:line="240" w:lineRule="auto"/>
              <w:jc w:val="center"/>
              <w:rPr>
                <w:ins w:id="2225" w:author="Lane, Stefanie" w:date="2023-09-25T14:38:00Z"/>
                <w:rFonts w:ascii="Calibri" w:eastAsia="Times New Roman" w:hAnsi="Calibri" w:cs="Calibri"/>
                <w:color w:val="000000"/>
                <w:sz w:val="20"/>
                <w:szCs w:val="20"/>
                <w:lang w:val="en-CA" w:eastAsia="en-CA"/>
              </w:rPr>
            </w:pPr>
            <w:ins w:id="2226" w:author="Lane, Stefanie" w:date="2023-09-27T17:37:00Z">
              <w:r>
                <w:rPr>
                  <w:rFonts w:ascii="Calibri" w:eastAsia="Times New Roman" w:hAnsi="Calibri" w:cs="Calibri"/>
                  <w:color w:val="000000"/>
                  <w:sz w:val="20"/>
                  <w:szCs w:val="20"/>
                  <w:lang w:val="en-CA" w:eastAsia="en-CA"/>
                </w:rPr>
                <w:t>&lt; 0.01</w:t>
              </w:r>
            </w:ins>
          </w:p>
        </w:tc>
      </w:tr>
      <w:tr w:rsidR="004052D4" w:rsidRPr="004052D4" w14:paraId="78105890" w14:textId="77777777" w:rsidTr="00761B99">
        <w:trPr>
          <w:trHeight w:val="276"/>
          <w:ins w:id="2227"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ins w:id="2228"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ins w:id="2229" w:author="Lane, Stefanie" w:date="2023-09-25T14:38:00Z"/>
                <w:rFonts w:ascii="Calibri" w:eastAsia="Times New Roman" w:hAnsi="Calibri" w:cs="Calibri"/>
                <w:i/>
                <w:iCs/>
                <w:color w:val="000000"/>
                <w:sz w:val="20"/>
                <w:szCs w:val="20"/>
                <w:lang w:val="en-CA" w:eastAsia="en-CA"/>
              </w:rPr>
            </w:pPr>
            <w:ins w:id="2230"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946"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ins w:id="2231" w:author="Lane, Stefanie" w:date="2023-09-25T14:38:00Z"/>
                <w:rFonts w:ascii="Calibri" w:eastAsia="Times New Roman" w:hAnsi="Calibri" w:cs="Calibri"/>
                <w:color w:val="000000"/>
                <w:sz w:val="20"/>
                <w:szCs w:val="20"/>
                <w:lang w:val="en-CA" w:eastAsia="en-CA"/>
              </w:rPr>
            </w:pPr>
            <w:ins w:id="2232" w:author="Lane, Stefanie" w:date="2023-09-25T14:38:00Z">
              <w:r w:rsidRPr="004052D4">
                <w:rPr>
                  <w:rFonts w:ascii="Calibri" w:eastAsia="Times New Roman" w:hAnsi="Calibri" w:cs="Calibri"/>
                  <w:color w:val="000000"/>
                  <w:sz w:val="20"/>
                  <w:szCs w:val="20"/>
                  <w:lang w:val="en-CA" w:eastAsia="en-CA"/>
                </w:rPr>
                <w:t>0.321</w:t>
              </w:r>
            </w:ins>
          </w:p>
        </w:tc>
        <w:tc>
          <w:tcPr>
            <w:tcW w:w="774" w:type="dxa"/>
            <w:tcBorders>
              <w:top w:val="single" w:sz="4" w:space="0" w:color="auto"/>
              <w:left w:val="nil"/>
              <w:bottom w:val="single" w:sz="4" w:space="0" w:color="auto"/>
              <w:right w:val="nil"/>
            </w:tcBorders>
            <w:shd w:val="clear" w:color="auto" w:fill="auto"/>
            <w:noWrap/>
            <w:vAlign w:val="bottom"/>
            <w:hideMark/>
          </w:tcPr>
          <w:p w14:paraId="1F44A87F" w14:textId="2FB0AA9B" w:rsidR="004052D4" w:rsidRPr="004052D4" w:rsidRDefault="004052D4" w:rsidP="004052D4">
            <w:pPr>
              <w:spacing w:after="0" w:line="240" w:lineRule="auto"/>
              <w:jc w:val="center"/>
              <w:rPr>
                <w:ins w:id="2233" w:author="Lane, Stefanie" w:date="2023-09-25T14:38:00Z"/>
                <w:rFonts w:ascii="Calibri" w:eastAsia="Times New Roman" w:hAnsi="Calibri" w:cs="Calibri"/>
                <w:color w:val="000000"/>
                <w:sz w:val="20"/>
                <w:szCs w:val="20"/>
                <w:lang w:val="en-CA" w:eastAsia="en-CA"/>
              </w:rPr>
            </w:pPr>
            <w:ins w:id="2234" w:author="Lane, Stefanie" w:date="2023-09-25T14:38:00Z">
              <w:r w:rsidRPr="004052D4">
                <w:rPr>
                  <w:rFonts w:ascii="Calibri" w:eastAsia="Times New Roman" w:hAnsi="Calibri" w:cs="Calibri"/>
                  <w:color w:val="000000"/>
                  <w:sz w:val="20"/>
                  <w:szCs w:val="20"/>
                  <w:lang w:val="en-CA" w:eastAsia="en-CA"/>
                </w:rPr>
                <w:t>0.01</w:t>
              </w:r>
            </w:ins>
          </w:p>
        </w:tc>
        <w:tc>
          <w:tcPr>
            <w:tcW w:w="277"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ins w:id="2235"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ins w:id="2236" w:author="Lane, Stefanie" w:date="2023-09-25T14:38:00Z"/>
                <w:rFonts w:ascii="Calibri" w:eastAsia="Times New Roman" w:hAnsi="Calibri" w:cs="Calibri"/>
                <w:i/>
                <w:iCs/>
                <w:color w:val="000000"/>
                <w:sz w:val="20"/>
                <w:szCs w:val="20"/>
                <w:lang w:val="en-CA" w:eastAsia="en-CA"/>
              </w:rPr>
            </w:pPr>
            <w:ins w:id="2237"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946"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ins w:id="2238" w:author="Lane, Stefanie" w:date="2023-09-25T14:38:00Z"/>
                <w:rFonts w:ascii="Calibri" w:eastAsia="Times New Roman" w:hAnsi="Calibri" w:cs="Calibri"/>
                <w:color w:val="000000"/>
                <w:sz w:val="20"/>
                <w:szCs w:val="20"/>
                <w:lang w:val="en-CA" w:eastAsia="en-CA"/>
              </w:rPr>
            </w:pPr>
            <w:ins w:id="2239" w:author="Lane, Stefanie" w:date="2023-09-25T14:38:00Z">
              <w:r w:rsidRPr="004052D4">
                <w:rPr>
                  <w:rFonts w:ascii="Calibri" w:eastAsia="Times New Roman" w:hAnsi="Calibri" w:cs="Calibri"/>
                  <w:color w:val="000000"/>
                  <w:sz w:val="20"/>
                  <w:szCs w:val="20"/>
                  <w:lang w:val="en-CA" w:eastAsia="en-CA"/>
                </w:rPr>
                <w:t>0.404</w:t>
              </w:r>
            </w:ins>
          </w:p>
        </w:tc>
        <w:tc>
          <w:tcPr>
            <w:tcW w:w="774" w:type="dxa"/>
            <w:tcBorders>
              <w:top w:val="single" w:sz="4" w:space="0" w:color="auto"/>
              <w:left w:val="nil"/>
              <w:bottom w:val="single" w:sz="4" w:space="0" w:color="auto"/>
              <w:right w:val="nil"/>
            </w:tcBorders>
            <w:shd w:val="clear" w:color="auto" w:fill="auto"/>
            <w:noWrap/>
            <w:vAlign w:val="bottom"/>
            <w:hideMark/>
          </w:tcPr>
          <w:p w14:paraId="282C9A34" w14:textId="61834963" w:rsidR="004052D4" w:rsidRPr="004052D4" w:rsidRDefault="0028482A" w:rsidP="004052D4">
            <w:pPr>
              <w:spacing w:after="0" w:line="240" w:lineRule="auto"/>
              <w:jc w:val="center"/>
              <w:rPr>
                <w:ins w:id="2240" w:author="Lane, Stefanie" w:date="2023-09-25T14:38:00Z"/>
                <w:rFonts w:ascii="Calibri" w:eastAsia="Times New Roman" w:hAnsi="Calibri" w:cs="Calibri"/>
                <w:color w:val="000000"/>
                <w:sz w:val="20"/>
                <w:szCs w:val="20"/>
                <w:lang w:val="en-CA" w:eastAsia="en-CA"/>
              </w:rPr>
            </w:pPr>
            <w:ins w:id="2241"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ins w:id="2242"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ins w:id="2243" w:author="Lane, Stefanie" w:date="2023-09-25T14:38:00Z"/>
                <w:rFonts w:ascii="Calibri" w:eastAsia="Times New Roman" w:hAnsi="Calibri" w:cs="Calibri"/>
                <w:i/>
                <w:iCs/>
                <w:color w:val="000000"/>
                <w:sz w:val="20"/>
                <w:szCs w:val="20"/>
                <w:lang w:val="en-CA" w:eastAsia="en-CA"/>
              </w:rPr>
            </w:pPr>
            <w:ins w:id="2244"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946"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ins w:id="2245" w:author="Lane, Stefanie" w:date="2023-09-25T14:38:00Z"/>
                <w:rFonts w:ascii="Calibri" w:eastAsia="Times New Roman" w:hAnsi="Calibri" w:cs="Calibri"/>
                <w:color w:val="000000"/>
                <w:sz w:val="20"/>
                <w:szCs w:val="20"/>
                <w:lang w:val="en-CA" w:eastAsia="en-CA"/>
              </w:rPr>
            </w:pPr>
            <w:ins w:id="2246" w:author="Lane, Stefanie" w:date="2023-09-25T14:38:00Z">
              <w:r w:rsidRPr="004052D4">
                <w:rPr>
                  <w:rFonts w:ascii="Calibri" w:eastAsia="Times New Roman" w:hAnsi="Calibri" w:cs="Calibri"/>
                  <w:color w:val="000000"/>
                  <w:sz w:val="20"/>
                  <w:szCs w:val="20"/>
                  <w:lang w:val="en-CA" w:eastAsia="en-CA"/>
                </w:rPr>
                <w:t>0.334</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1E36F514" w:rsidR="004052D4" w:rsidRPr="004052D4" w:rsidRDefault="004052D4" w:rsidP="004052D4">
            <w:pPr>
              <w:spacing w:after="0" w:line="240" w:lineRule="auto"/>
              <w:jc w:val="center"/>
              <w:rPr>
                <w:ins w:id="2247" w:author="Lane, Stefanie" w:date="2023-09-25T14:38:00Z"/>
                <w:rFonts w:ascii="Calibri" w:eastAsia="Times New Roman" w:hAnsi="Calibri" w:cs="Calibri"/>
                <w:color w:val="000000"/>
                <w:sz w:val="20"/>
                <w:szCs w:val="20"/>
                <w:lang w:val="en-CA" w:eastAsia="en-CA"/>
              </w:rPr>
            </w:pPr>
            <w:ins w:id="2248" w:author="Lane, Stefanie" w:date="2023-09-25T14:38:00Z">
              <w:r w:rsidRPr="004052D4">
                <w:rPr>
                  <w:rFonts w:ascii="Calibri" w:eastAsia="Times New Roman" w:hAnsi="Calibri" w:cs="Calibri"/>
                  <w:color w:val="000000"/>
                  <w:sz w:val="20"/>
                  <w:szCs w:val="20"/>
                  <w:lang w:val="en-CA" w:eastAsia="en-CA"/>
                </w:rPr>
                <w:t>0.015</w:t>
              </w:r>
            </w:ins>
          </w:p>
        </w:tc>
      </w:tr>
      <w:tr w:rsidR="004052D4" w:rsidRPr="004052D4" w14:paraId="3003C3B7" w14:textId="77777777" w:rsidTr="00761B99">
        <w:trPr>
          <w:trHeight w:val="276"/>
          <w:ins w:id="2249"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ins w:id="2250"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ins w:id="2251" w:author="Lane, Stefanie" w:date="2023-09-25T14:38:00Z"/>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ins w:id="2252"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ins w:id="2253"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ins w:id="225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ins w:id="2255" w:author="Lane, Stefanie" w:date="2023-09-25T14:38:00Z"/>
                <w:rFonts w:ascii="Calibri" w:eastAsia="Times New Roman" w:hAnsi="Calibri" w:cs="Calibri"/>
                <w:i/>
                <w:iCs/>
                <w:color w:val="000000"/>
                <w:sz w:val="20"/>
                <w:szCs w:val="20"/>
                <w:lang w:val="en-CA" w:eastAsia="en-CA"/>
              </w:rPr>
            </w:pPr>
            <w:ins w:id="2256"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946"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ins w:id="2257" w:author="Lane, Stefanie" w:date="2023-09-25T14:38:00Z"/>
                <w:rFonts w:ascii="Calibri" w:eastAsia="Times New Roman" w:hAnsi="Calibri" w:cs="Calibri"/>
                <w:color w:val="000000"/>
                <w:sz w:val="20"/>
                <w:szCs w:val="20"/>
                <w:lang w:val="en-CA" w:eastAsia="en-CA"/>
              </w:rPr>
            </w:pPr>
            <w:ins w:id="2258" w:author="Lane, Stefanie" w:date="2023-09-25T14:38:00Z">
              <w:r w:rsidRPr="004052D4">
                <w:rPr>
                  <w:rFonts w:ascii="Calibri" w:eastAsia="Times New Roman" w:hAnsi="Calibri" w:cs="Calibri"/>
                  <w:color w:val="000000"/>
                  <w:sz w:val="20"/>
                  <w:szCs w:val="20"/>
                  <w:lang w:val="en-CA" w:eastAsia="en-CA"/>
                </w:rPr>
                <w:t>0.352</w:t>
              </w:r>
            </w:ins>
          </w:p>
        </w:tc>
        <w:tc>
          <w:tcPr>
            <w:tcW w:w="774" w:type="dxa"/>
            <w:tcBorders>
              <w:top w:val="nil"/>
              <w:left w:val="nil"/>
              <w:bottom w:val="nil"/>
              <w:right w:val="nil"/>
            </w:tcBorders>
            <w:shd w:val="clear" w:color="auto" w:fill="auto"/>
            <w:noWrap/>
            <w:vAlign w:val="bottom"/>
            <w:hideMark/>
          </w:tcPr>
          <w:p w14:paraId="58BF8805" w14:textId="15072F0C" w:rsidR="004052D4" w:rsidRPr="004052D4" w:rsidRDefault="0028482A" w:rsidP="004052D4">
            <w:pPr>
              <w:spacing w:after="0" w:line="240" w:lineRule="auto"/>
              <w:jc w:val="center"/>
              <w:rPr>
                <w:ins w:id="2259" w:author="Lane, Stefanie" w:date="2023-09-25T14:38:00Z"/>
                <w:rFonts w:ascii="Calibri" w:eastAsia="Times New Roman" w:hAnsi="Calibri" w:cs="Calibri"/>
                <w:color w:val="000000"/>
                <w:sz w:val="20"/>
                <w:szCs w:val="20"/>
                <w:lang w:val="en-CA" w:eastAsia="en-CA"/>
              </w:rPr>
            </w:pPr>
            <w:ins w:id="2260"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ins w:id="226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ins w:id="2262"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ins w:id="2263"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ins w:id="2264" w:author="Lane, Stefanie" w:date="2023-09-25T14:38:00Z"/>
                <w:rFonts w:ascii="Calibri" w:eastAsia="Times New Roman" w:hAnsi="Calibri" w:cs="Calibri"/>
                <w:color w:val="000000"/>
                <w:sz w:val="20"/>
                <w:szCs w:val="20"/>
                <w:lang w:val="en-CA" w:eastAsia="en-CA"/>
              </w:rPr>
            </w:pPr>
            <w:ins w:id="226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D97DE2E" w14:textId="77777777" w:rsidTr="00761B99">
        <w:trPr>
          <w:trHeight w:val="276"/>
          <w:ins w:id="2266"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ins w:id="226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ins w:id="2268" w:author="Lane, Stefanie" w:date="2023-09-25T14:38:00Z"/>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ins w:id="2269"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ins w:id="2270"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ins w:id="2271" w:author="Lane, Stefanie" w:date="2023-09-25T14:38:00Z"/>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ins w:id="2272" w:author="Lane, Stefanie" w:date="2023-09-25T14:38:00Z"/>
                <w:rFonts w:ascii="Calibri" w:eastAsia="Times New Roman" w:hAnsi="Calibri" w:cs="Calibri"/>
                <w:i/>
                <w:iCs/>
                <w:sz w:val="20"/>
                <w:szCs w:val="20"/>
                <w:lang w:val="en-CA" w:eastAsia="en-CA"/>
              </w:rPr>
            </w:pPr>
            <w:ins w:id="2273" w:author="Lane, Stefanie" w:date="2023-09-25T14:38:00Z">
              <w:r w:rsidRPr="004052D4">
                <w:rPr>
                  <w:rFonts w:ascii="Calibri" w:eastAsia="Times New Roman" w:hAnsi="Calibri" w:cs="Calibri"/>
                  <w:i/>
                  <w:iCs/>
                  <w:sz w:val="20"/>
                  <w:szCs w:val="20"/>
                  <w:lang w:val="en-CA" w:eastAsia="en-CA"/>
                </w:rPr>
                <w:t>Eleocharis palustris</w:t>
              </w:r>
            </w:ins>
          </w:p>
        </w:tc>
        <w:tc>
          <w:tcPr>
            <w:tcW w:w="946"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ins w:id="2274" w:author="Lane, Stefanie" w:date="2023-09-25T14:38:00Z"/>
                <w:rFonts w:ascii="Calibri" w:eastAsia="Times New Roman" w:hAnsi="Calibri" w:cs="Calibri"/>
                <w:color w:val="000000"/>
                <w:sz w:val="20"/>
                <w:szCs w:val="20"/>
                <w:lang w:val="en-CA" w:eastAsia="en-CA"/>
              </w:rPr>
            </w:pPr>
            <w:ins w:id="2275" w:author="Lane, Stefanie" w:date="2023-09-25T14:38:00Z">
              <w:r w:rsidRPr="004052D4">
                <w:rPr>
                  <w:rFonts w:ascii="Calibri" w:eastAsia="Times New Roman" w:hAnsi="Calibri" w:cs="Calibri"/>
                  <w:color w:val="000000"/>
                  <w:sz w:val="20"/>
                  <w:szCs w:val="20"/>
                  <w:lang w:val="en-CA" w:eastAsia="en-CA"/>
                </w:rPr>
                <w:t>0.303</w:t>
              </w:r>
            </w:ins>
          </w:p>
        </w:tc>
        <w:tc>
          <w:tcPr>
            <w:tcW w:w="774" w:type="dxa"/>
            <w:tcBorders>
              <w:top w:val="single" w:sz="4" w:space="0" w:color="auto"/>
              <w:left w:val="nil"/>
              <w:bottom w:val="single" w:sz="4" w:space="0" w:color="auto"/>
              <w:right w:val="nil"/>
            </w:tcBorders>
            <w:shd w:val="clear" w:color="auto" w:fill="auto"/>
            <w:noWrap/>
            <w:vAlign w:val="bottom"/>
            <w:hideMark/>
          </w:tcPr>
          <w:p w14:paraId="2B29C45B" w14:textId="1E72866A" w:rsidR="004052D4" w:rsidRPr="004052D4" w:rsidRDefault="004052D4" w:rsidP="004052D4">
            <w:pPr>
              <w:spacing w:after="0" w:line="240" w:lineRule="auto"/>
              <w:jc w:val="center"/>
              <w:rPr>
                <w:ins w:id="2276" w:author="Lane, Stefanie" w:date="2023-09-25T14:38:00Z"/>
                <w:rFonts w:ascii="Calibri" w:eastAsia="Times New Roman" w:hAnsi="Calibri" w:cs="Calibri"/>
                <w:color w:val="000000"/>
                <w:sz w:val="20"/>
                <w:szCs w:val="20"/>
                <w:lang w:val="en-CA" w:eastAsia="en-CA"/>
              </w:rPr>
            </w:pPr>
            <w:ins w:id="2277" w:author="Lane, Stefanie" w:date="2023-09-25T14:38:00Z">
              <w:r w:rsidRPr="004052D4">
                <w:rPr>
                  <w:rFonts w:ascii="Calibri" w:eastAsia="Times New Roman" w:hAnsi="Calibri" w:cs="Calibri"/>
                  <w:color w:val="000000"/>
                  <w:sz w:val="20"/>
                  <w:szCs w:val="20"/>
                  <w:lang w:val="en-CA" w:eastAsia="en-CA"/>
                </w:rPr>
                <w:t>0.022</w:t>
              </w:r>
            </w:ins>
          </w:p>
        </w:tc>
        <w:tc>
          <w:tcPr>
            <w:tcW w:w="277"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ins w:id="227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ins w:id="2279"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ins w:id="2280"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ins w:id="2281" w:author="Lane, Stefanie" w:date="2023-09-25T14:38:00Z"/>
                <w:rFonts w:ascii="Calibri" w:eastAsia="Times New Roman" w:hAnsi="Calibri" w:cs="Calibri"/>
                <w:color w:val="000000"/>
                <w:sz w:val="20"/>
                <w:szCs w:val="20"/>
                <w:lang w:val="en-CA" w:eastAsia="en-CA"/>
              </w:rPr>
            </w:pPr>
            <w:ins w:id="2282"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4FE630A" w14:textId="77777777" w:rsidTr="00761B99">
        <w:trPr>
          <w:trHeight w:val="276"/>
          <w:ins w:id="2283"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ins w:id="2284"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ins w:id="2285" w:author="Lane, Stefanie" w:date="2023-09-25T14:38:00Z"/>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ins w:id="2286"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ins w:id="2287"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ins w:id="2288"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ins w:id="2289" w:author="Lane, Stefanie" w:date="2023-09-25T14:38:00Z"/>
                <w:rFonts w:ascii="Calibri" w:eastAsia="Times New Roman" w:hAnsi="Calibri" w:cs="Calibri"/>
                <w:i/>
                <w:iCs/>
                <w:sz w:val="20"/>
                <w:szCs w:val="20"/>
                <w:lang w:val="en-CA" w:eastAsia="en-CA"/>
              </w:rPr>
            </w:pPr>
            <w:ins w:id="2290" w:author="Lane, Stefanie" w:date="2023-09-25T14:38:00Z">
              <w:r w:rsidRPr="004052D4">
                <w:rPr>
                  <w:rFonts w:ascii="Calibri" w:eastAsia="Times New Roman" w:hAnsi="Calibri" w:cs="Calibri"/>
                  <w:i/>
                  <w:iCs/>
                  <w:sz w:val="20"/>
                  <w:szCs w:val="20"/>
                  <w:lang w:val="en-CA" w:eastAsia="en-CA"/>
                </w:rPr>
                <w:t>Equisetum variegatum</w:t>
              </w:r>
            </w:ins>
          </w:p>
        </w:tc>
        <w:tc>
          <w:tcPr>
            <w:tcW w:w="946"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ins w:id="2291" w:author="Lane, Stefanie" w:date="2023-09-25T14:38:00Z"/>
                <w:rFonts w:ascii="Calibri" w:eastAsia="Times New Roman" w:hAnsi="Calibri" w:cs="Calibri"/>
                <w:color w:val="000000"/>
                <w:sz w:val="20"/>
                <w:szCs w:val="20"/>
                <w:lang w:val="en-CA" w:eastAsia="en-CA"/>
              </w:rPr>
            </w:pPr>
            <w:ins w:id="2292" w:author="Lane, Stefanie" w:date="2023-09-25T14:38:00Z">
              <w:r w:rsidRPr="004052D4">
                <w:rPr>
                  <w:rFonts w:ascii="Calibri" w:eastAsia="Times New Roman" w:hAnsi="Calibri" w:cs="Calibri"/>
                  <w:color w:val="000000"/>
                  <w:sz w:val="20"/>
                  <w:szCs w:val="20"/>
                  <w:lang w:val="en-CA" w:eastAsia="en-CA"/>
                </w:rPr>
                <w:t>0.277</w:t>
              </w:r>
            </w:ins>
          </w:p>
        </w:tc>
        <w:tc>
          <w:tcPr>
            <w:tcW w:w="774" w:type="dxa"/>
            <w:tcBorders>
              <w:top w:val="nil"/>
              <w:left w:val="nil"/>
              <w:bottom w:val="single" w:sz="4" w:space="0" w:color="auto"/>
              <w:right w:val="nil"/>
            </w:tcBorders>
            <w:shd w:val="clear" w:color="auto" w:fill="auto"/>
            <w:noWrap/>
            <w:vAlign w:val="bottom"/>
            <w:hideMark/>
          </w:tcPr>
          <w:p w14:paraId="5B8FAF5B" w14:textId="4D9006BF" w:rsidR="004052D4" w:rsidRPr="004052D4" w:rsidRDefault="004052D4" w:rsidP="004052D4">
            <w:pPr>
              <w:spacing w:after="0" w:line="240" w:lineRule="auto"/>
              <w:jc w:val="center"/>
              <w:rPr>
                <w:ins w:id="2293" w:author="Lane, Stefanie" w:date="2023-09-25T14:38:00Z"/>
                <w:rFonts w:ascii="Calibri" w:eastAsia="Times New Roman" w:hAnsi="Calibri" w:cs="Calibri"/>
                <w:color w:val="000000"/>
                <w:sz w:val="20"/>
                <w:szCs w:val="20"/>
                <w:lang w:val="en-CA" w:eastAsia="en-CA"/>
              </w:rPr>
            </w:pPr>
            <w:ins w:id="2294" w:author="Lane, Stefanie" w:date="2023-09-25T14:38:00Z">
              <w:r w:rsidRPr="004052D4">
                <w:rPr>
                  <w:rFonts w:ascii="Calibri" w:eastAsia="Times New Roman" w:hAnsi="Calibri" w:cs="Calibri"/>
                  <w:color w:val="000000"/>
                  <w:sz w:val="20"/>
                  <w:szCs w:val="20"/>
                  <w:lang w:val="en-CA" w:eastAsia="en-CA"/>
                </w:rPr>
                <w:t>0.04</w:t>
              </w:r>
            </w:ins>
            <w:ins w:id="2295" w:author="Lane, Stefanie" w:date="2023-09-27T17:37:00Z">
              <w:r w:rsidR="0028482A">
                <w:rPr>
                  <w:rFonts w:ascii="Calibri" w:eastAsia="Times New Roman" w:hAnsi="Calibri" w:cs="Calibri"/>
                  <w:color w:val="000000"/>
                  <w:sz w:val="20"/>
                  <w:szCs w:val="20"/>
                  <w:lang w:val="en-CA" w:eastAsia="en-CA"/>
                </w:rPr>
                <w:t>5</w:t>
              </w:r>
            </w:ins>
          </w:p>
        </w:tc>
        <w:tc>
          <w:tcPr>
            <w:tcW w:w="277"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ins w:id="229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ins w:id="229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ins w:id="229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ins w:id="2299" w:author="Lane, Stefanie" w:date="2023-09-25T14:38:00Z"/>
                <w:rFonts w:ascii="Calibri" w:eastAsia="Times New Roman" w:hAnsi="Calibri" w:cs="Calibri"/>
                <w:color w:val="000000"/>
                <w:sz w:val="20"/>
                <w:szCs w:val="20"/>
                <w:lang w:val="en-CA" w:eastAsia="en-CA"/>
              </w:rPr>
            </w:pPr>
            <w:ins w:id="2300"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E080E89" w14:textId="77777777" w:rsidTr="00761B99">
        <w:trPr>
          <w:trHeight w:val="288"/>
          <w:ins w:id="230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ins w:id="230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ins w:id="2303" w:author="Lane, Stefanie" w:date="2023-09-25T14:38:00Z"/>
                <w:rFonts w:ascii="Calibri" w:eastAsia="Times New Roman" w:hAnsi="Calibri" w:cs="Calibri"/>
                <w:color w:val="000000"/>
                <w:sz w:val="20"/>
                <w:szCs w:val="20"/>
                <w:lang w:val="en-CA" w:eastAsia="en-CA"/>
              </w:rPr>
            </w:pPr>
            <w:ins w:id="2304" w:author="Lane, Stefanie" w:date="2023-09-25T14:38:00Z">
              <w:r w:rsidRPr="004052D4">
                <w:rPr>
                  <w:rFonts w:ascii="Calibri" w:eastAsia="Times New Roman" w:hAnsi="Calibri" w:cs="Calibri"/>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ins w:id="2305" w:author="Lane, Stefanie" w:date="2023-09-25T14:38:00Z"/>
                <w:rFonts w:ascii="Calibri" w:eastAsia="Times New Roman" w:hAnsi="Calibri" w:cs="Calibri"/>
                <w:color w:val="000000"/>
                <w:sz w:val="20"/>
                <w:szCs w:val="20"/>
                <w:lang w:val="en-CA" w:eastAsia="en-CA"/>
              </w:rPr>
            </w:pPr>
            <w:ins w:id="2306"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ins w:id="2307" w:author="Lane, Stefanie" w:date="2023-09-25T14:38:00Z"/>
                <w:rFonts w:ascii="Calibri" w:eastAsia="Times New Roman" w:hAnsi="Calibri" w:cs="Calibri"/>
                <w:color w:val="000000"/>
                <w:sz w:val="20"/>
                <w:szCs w:val="20"/>
                <w:lang w:val="en-CA" w:eastAsia="en-CA"/>
              </w:rPr>
            </w:pPr>
            <w:ins w:id="2308" w:author="Lane, Stefanie" w:date="2023-09-25T14:38:00Z">
              <w:r w:rsidRPr="004052D4">
                <w:rPr>
                  <w:rFonts w:ascii="Calibri" w:eastAsia="Times New Roman" w:hAnsi="Calibri" w:cs="Calibri"/>
                  <w:color w:val="000000"/>
                  <w:sz w:val="20"/>
                  <w:szCs w:val="20"/>
                  <w:lang w:val="en-CA" w:eastAsia="en-CA"/>
                </w:rPr>
                <w:t> </w:t>
              </w:r>
            </w:ins>
          </w:p>
        </w:tc>
        <w:tc>
          <w:tcPr>
            <w:tcW w:w="277"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ins w:id="2309" w:author="Lane, Stefanie" w:date="2023-09-25T14:38:00Z"/>
                <w:rFonts w:ascii="Calibri" w:eastAsia="Times New Roman" w:hAnsi="Calibri" w:cs="Calibri"/>
                <w:color w:val="000000"/>
                <w:sz w:val="20"/>
                <w:szCs w:val="20"/>
                <w:lang w:val="en-CA" w:eastAsia="en-CA"/>
              </w:rPr>
            </w:pPr>
            <w:ins w:id="2310"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ins w:id="2311" w:author="Lane, Stefanie" w:date="2023-09-25T14:38:00Z"/>
                <w:rFonts w:ascii="Calibri" w:eastAsia="Times New Roman" w:hAnsi="Calibri" w:cs="Calibri"/>
                <w:i/>
                <w:iCs/>
                <w:sz w:val="20"/>
                <w:szCs w:val="20"/>
                <w:lang w:val="en-CA" w:eastAsia="en-CA"/>
              </w:rPr>
            </w:pPr>
            <w:ins w:id="2312" w:author="Lane, Stefanie" w:date="2023-09-25T14:38:00Z">
              <w:r w:rsidRPr="004052D4">
                <w:rPr>
                  <w:rFonts w:ascii="Calibri" w:eastAsia="Times New Roman" w:hAnsi="Calibri" w:cs="Calibri"/>
                  <w:i/>
                  <w:iCs/>
                  <w:sz w:val="20"/>
                  <w:szCs w:val="20"/>
                  <w:lang w:val="en-CA" w:eastAsia="en-CA"/>
                </w:rPr>
                <w:t>Deschampsia caespitosa</w:t>
              </w:r>
            </w:ins>
          </w:p>
        </w:tc>
        <w:tc>
          <w:tcPr>
            <w:tcW w:w="946"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ins w:id="2313" w:author="Lane, Stefanie" w:date="2023-09-25T14:38:00Z"/>
                <w:rFonts w:ascii="Calibri" w:eastAsia="Times New Roman" w:hAnsi="Calibri" w:cs="Calibri"/>
                <w:color w:val="000000"/>
                <w:sz w:val="20"/>
                <w:szCs w:val="20"/>
                <w:lang w:val="en-CA" w:eastAsia="en-CA"/>
              </w:rPr>
            </w:pPr>
            <w:ins w:id="2314" w:author="Lane, Stefanie" w:date="2023-09-25T14:38:00Z">
              <w:r w:rsidRPr="004052D4">
                <w:rPr>
                  <w:rFonts w:ascii="Calibri" w:eastAsia="Times New Roman" w:hAnsi="Calibri" w:cs="Calibri"/>
                  <w:color w:val="000000"/>
                  <w:sz w:val="20"/>
                  <w:szCs w:val="20"/>
                  <w:lang w:val="en-CA" w:eastAsia="en-CA"/>
                </w:rPr>
                <w:t>0.273</w:t>
              </w:r>
            </w:ins>
          </w:p>
        </w:tc>
        <w:tc>
          <w:tcPr>
            <w:tcW w:w="774" w:type="dxa"/>
            <w:tcBorders>
              <w:top w:val="nil"/>
              <w:left w:val="nil"/>
              <w:bottom w:val="single" w:sz="8" w:space="0" w:color="auto"/>
              <w:right w:val="nil"/>
            </w:tcBorders>
            <w:shd w:val="clear" w:color="auto" w:fill="auto"/>
            <w:noWrap/>
            <w:vAlign w:val="bottom"/>
            <w:hideMark/>
          </w:tcPr>
          <w:p w14:paraId="63401F8D" w14:textId="4DE3D528" w:rsidR="004052D4" w:rsidRPr="004052D4" w:rsidRDefault="004052D4" w:rsidP="004052D4">
            <w:pPr>
              <w:spacing w:after="0" w:line="240" w:lineRule="auto"/>
              <w:jc w:val="center"/>
              <w:rPr>
                <w:ins w:id="2315" w:author="Lane, Stefanie" w:date="2023-09-25T14:38:00Z"/>
                <w:rFonts w:ascii="Calibri" w:eastAsia="Times New Roman" w:hAnsi="Calibri" w:cs="Calibri"/>
                <w:color w:val="000000"/>
                <w:sz w:val="20"/>
                <w:szCs w:val="20"/>
                <w:lang w:val="en-CA" w:eastAsia="en-CA"/>
              </w:rPr>
            </w:pPr>
            <w:ins w:id="2316" w:author="Lane, Stefanie" w:date="2023-09-25T14:38:00Z">
              <w:r w:rsidRPr="004052D4">
                <w:rPr>
                  <w:rFonts w:ascii="Calibri" w:eastAsia="Times New Roman" w:hAnsi="Calibri" w:cs="Calibri"/>
                  <w:color w:val="000000"/>
                  <w:sz w:val="20"/>
                  <w:szCs w:val="20"/>
                  <w:lang w:val="en-CA" w:eastAsia="en-CA"/>
                </w:rPr>
                <w:t>0.027</w:t>
              </w:r>
            </w:ins>
          </w:p>
        </w:tc>
        <w:tc>
          <w:tcPr>
            <w:tcW w:w="277"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ins w:id="2317" w:author="Lane, Stefanie" w:date="2023-09-25T14:38:00Z"/>
                <w:rFonts w:ascii="Calibri" w:eastAsia="Times New Roman" w:hAnsi="Calibri" w:cs="Calibri"/>
                <w:color w:val="000000"/>
                <w:sz w:val="20"/>
                <w:szCs w:val="20"/>
                <w:lang w:val="en-CA" w:eastAsia="en-CA"/>
              </w:rPr>
            </w:pPr>
            <w:ins w:id="231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ins w:id="2319" w:author="Lane, Stefanie" w:date="2023-09-25T14:38:00Z"/>
                <w:rFonts w:ascii="Calibri" w:eastAsia="Times New Roman" w:hAnsi="Calibri" w:cs="Calibri"/>
                <w:color w:val="000000"/>
                <w:sz w:val="20"/>
                <w:szCs w:val="20"/>
                <w:lang w:val="en-CA" w:eastAsia="en-CA"/>
              </w:rPr>
            </w:pPr>
            <w:ins w:id="2320" w:author="Lane, Stefanie" w:date="2023-09-25T14:38:00Z">
              <w:r w:rsidRPr="004052D4">
                <w:rPr>
                  <w:rFonts w:ascii="Calibri" w:eastAsia="Times New Roman" w:hAnsi="Calibri" w:cs="Calibri"/>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ins w:id="2321" w:author="Lane, Stefanie" w:date="2023-09-25T14:38:00Z"/>
                <w:rFonts w:ascii="Calibri" w:eastAsia="Times New Roman" w:hAnsi="Calibri" w:cs="Calibri"/>
                <w:color w:val="000000"/>
                <w:sz w:val="20"/>
                <w:szCs w:val="20"/>
                <w:lang w:val="en-CA" w:eastAsia="en-CA"/>
              </w:rPr>
            </w:pPr>
            <w:ins w:id="2322"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ins w:id="2323" w:author="Lane, Stefanie" w:date="2023-09-25T14:38:00Z"/>
                <w:rFonts w:ascii="Calibri" w:eastAsia="Times New Roman" w:hAnsi="Calibri" w:cs="Calibri"/>
                <w:color w:val="000000"/>
                <w:sz w:val="20"/>
                <w:szCs w:val="20"/>
                <w:lang w:val="en-CA" w:eastAsia="en-CA"/>
              </w:rPr>
            </w:pPr>
            <w:ins w:id="2324" w:author="Lane, Stefanie" w:date="2023-09-25T14:38:00Z">
              <w:r w:rsidRPr="004052D4">
                <w:rPr>
                  <w:rFonts w:ascii="Calibri" w:eastAsia="Times New Roman" w:hAnsi="Calibri" w:cs="Calibri"/>
                  <w:color w:val="000000"/>
                  <w:sz w:val="20"/>
                  <w:szCs w:val="20"/>
                  <w:lang w:val="en-CA" w:eastAsia="en-CA"/>
                </w:rPr>
                <w:t> </w:t>
              </w:r>
            </w:ins>
          </w:p>
        </w:tc>
      </w:tr>
    </w:tbl>
    <w:p w14:paraId="3BF5195D" w14:textId="45A8A3AC" w:rsidR="00530C3C" w:rsidRPr="00C33618" w:rsidDel="009B127B" w:rsidRDefault="00530C3C" w:rsidP="000E32F2">
      <w:pPr>
        <w:rPr>
          <w:del w:id="2325" w:author="Lane, Stefanie" w:date="2023-09-19T18:28:00Z"/>
        </w:rPr>
      </w:pPr>
    </w:p>
    <w:p w14:paraId="4BDDC47C" w14:textId="77777777" w:rsidR="00C94867" w:rsidRDefault="00C94867">
      <w:pPr>
        <w:rPr>
          <w:ins w:id="2326" w:author="Lane, Stefanie" w:date="2023-09-19T18:21:00Z"/>
          <w:iCs/>
          <w:color w:val="44546A" w:themeColor="text2"/>
          <w:sz w:val="18"/>
          <w:szCs w:val="18"/>
        </w:rPr>
      </w:pPr>
    </w:p>
    <w:p w14:paraId="67231E60" w14:textId="77777777" w:rsidR="009A267A" w:rsidRDefault="009A267A">
      <w:pPr>
        <w:rPr>
          <w:ins w:id="2327" w:author="Lane, Stefanie" w:date="2023-09-19T18:21:00Z"/>
          <w:iCs/>
          <w:color w:val="44546A" w:themeColor="text2"/>
          <w:sz w:val="18"/>
          <w:szCs w:val="18"/>
        </w:rPr>
      </w:pPr>
    </w:p>
    <w:p w14:paraId="407EF9DC" w14:textId="77777777" w:rsidR="009A267A" w:rsidRDefault="009A267A">
      <w:pPr>
        <w:rPr>
          <w:ins w:id="2328" w:author="Lane, Stefanie" w:date="2023-09-19T18:21:00Z"/>
          <w:iCs/>
          <w:color w:val="44546A" w:themeColor="text2"/>
          <w:sz w:val="18"/>
          <w:szCs w:val="18"/>
        </w:rPr>
      </w:pPr>
    </w:p>
    <w:p w14:paraId="656D249F" w14:textId="77777777" w:rsidR="009A267A" w:rsidRDefault="009A267A">
      <w:pPr>
        <w:rPr>
          <w:ins w:id="2329" w:author="Lane, Stefanie" w:date="2023-09-19T18:21:00Z"/>
          <w:iCs/>
          <w:color w:val="44546A" w:themeColor="text2"/>
          <w:sz w:val="18"/>
          <w:szCs w:val="18"/>
        </w:rPr>
        <w:sectPr w:rsidR="009A267A" w:rsidSect="009B127B">
          <w:pgSz w:w="15840" w:h="12240" w:orient="landscape"/>
          <w:pgMar w:top="720" w:right="720" w:bottom="720" w:left="720" w:header="720" w:footer="720" w:gutter="0"/>
          <w:lnNumType w:countBy="1" w:restart="continuous"/>
          <w:cols w:space="720"/>
          <w:docGrid w:linePitch="360"/>
          <w:sectPrChange w:id="2330" w:author="Lane, Stefanie" w:date="2023-09-19T18:28:00Z">
            <w:sectPr w:rsidR="009A267A" w:rsidSect="009B127B">
              <w:pgSz w:w="12240" w:h="15840" w:orient="portrait"/>
              <w:pgMar w:top="1080" w:right="1080" w:bottom="1080" w:left="1080" w:header="720" w:footer="720" w:gutter="0"/>
            </w:sectPr>
          </w:sectPrChange>
        </w:sectPr>
      </w:pPr>
    </w:p>
    <w:p w14:paraId="4F7AFAD3" w14:textId="3F12A8E8" w:rsidR="009A267A" w:rsidRDefault="009A267A" w:rsidP="009A267A">
      <w:pPr>
        <w:rPr>
          <w:moveTo w:id="2331" w:author="Lane, Stefanie" w:date="2023-09-19T18:21:00Z"/>
          <w:b/>
        </w:rPr>
      </w:pPr>
      <w:moveToRangeStart w:id="2332" w:author="Lane, Stefanie" w:date="2023-09-19T18:21:00Z" w:name="move146040087"/>
      <w:moveTo w:id="2333" w:author="Lane, Stefanie" w:date="2023-09-19T18:21:00Z">
        <w:r w:rsidRPr="002B358C">
          <w:rPr>
            <w:b/>
          </w:rPr>
          <w:lastRenderedPageBreak/>
          <w:t xml:space="preserve">Table </w:t>
        </w:r>
        <w:del w:id="2334" w:author="Lane, Stefanie" w:date="2023-09-19T18:30:00Z">
          <w:r w:rsidRPr="002B358C" w:rsidDel="00695C76">
            <w:rPr>
              <w:b/>
            </w:rPr>
            <w:delText>1</w:delText>
          </w:r>
        </w:del>
      </w:moveTo>
      <w:ins w:id="2335" w:author="Lane, Stefanie" w:date="2023-09-19T18:30:00Z">
        <w:r w:rsidR="00695C76">
          <w:rPr>
            <w:b/>
          </w:rPr>
          <w:t>2</w:t>
        </w:r>
      </w:ins>
      <w:moveTo w:id="2336" w:author="Lane, Stefanie" w:date="2023-09-19T18:21:00Z">
        <w:r w:rsidRPr="002B358C">
          <w:rPr>
            <w:b/>
          </w:rPr>
          <w:t xml:space="preserve"> </w:t>
        </w:r>
        <w:del w:id="2337" w:author="Lane, Stefanie" w:date="2023-09-25T14:43:00Z">
          <w:r w:rsidRPr="002B358C" w:rsidDel="00ED3C3E">
            <w:delText>Between</w:delText>
          </w:r>
        </w:del>
      </w:moveTo>
      <w:ins w:id="2338" w:author="Lane, Stefanie" w:date="2023-09-25T14:43:00Z">
        <w:r w:rsidR="00ED3C3E">
          <w:t>Data compared between</w:t>
        </w:r>
      </w:ins>
      <w:moveTo w:id="2339" w:author="Lane, Stefanie" w:date="2023-09-19T18:21:00Z">
        <w:r w:rsidRPr="002B358C">
          <w:t xml:space="preserve"> 1979</w:t>
        </w:r>
      </w:moveTo>
      <w:ins w:id="2340" w:author="Lane, Stefanie" w:date="2023-09-25T14:45:00Z">
        <w:r w:rsidR="0010261B">
          <w:t>, 1999,</w:t>
        </w:r>
      </w:ins>
      <w:moveTo w:id="2341" w:author="Lane, Stefanie" w:date="2023-09-19T18:21:00Z">
        <w:r w:rsidRPr="002B358C">
          <w:t xml:space="preserve"> and 2019</w:t>
        </w:r>
      </w:moveTo>
      <w:ins w:id="2342" w:author="Lane, Stefanie" w:date="2023-09-25T14:45:00Z">
        <w:r w:rsidR="0010261B">
          <w:t xml:space="preserve"> surveys</w:t>
        </w:r>
      </w:ins>
      <w:moveTo w:id="2343" w:author="Lane, Stefanie" w:date="2023-09-19T18:21:00Z">
        <w:del w:id="2344" w:author="Lane, Stefanie" w:date="2023-09-25T14:43:00Z">
          <w:r w:rsidRPr="002B358C" w:rsidDel="00ED3C3E">
            <w:delText>,</w:delText>
          </w:r>
        </w:del>
      </w:moveTo>
      <w:ins w:id="2345" w:author="Lane, Stefanie" w:date="2023-09-25T14:43:00Z">
        <w:r w:rsidR="00ED3C3E">
          <w:t xml:space="preserve"> resulted in</w:t>
        </w:r>
      </w:ins>
      <w:moveTo w:id="2346" w:author="Lane, Stefanie" w:date="2023-09-19T18:21:00Z">
        <w:r w:rsidRPr="002B358C">
          <w:t xml:space="preserve"> </w:t>
        </w:r>
        <w:commentRangeStart w:id="2347"/>
        <w:commentRangeStart w:id="2348"/>
        <w:del w:id="2349" w:author="Lane, Stefanie" w:date="2023-09-25T14:44:00Z">
          <w:r w:rsidRPr="002B358C" w:rsidDel="00ED3C3E">
            <w:delText xml:space="preserve">8 fewer plots </w:delText>
          </w:r>
        </w:del>
      </w:moveTo>
      <w:commentRangeEnd w:id="2347"/>
      <w:del w:id="2350" w:author="Lane, Stefanie" w:date="2023-09-25T14:44:00Z">
        <w:r w:rsidR="001E726B" w:rsidDel="00ED3C3E">
          <w:rPr>
            <w:rStyle w:val="CommentReference"/>
          </w:rPr>
          <w:commentReference w:id="2347"/>
        </w:r>
        <w:commentRangeEnd w:id="2348"/>
        <w:r w:rsidR="00DB6F1D" w:rsidDel="00ED3C3E">
          <w:rPr>
            <w:rStyle w:val="CommentReference"/>
          </w:rPr>
          <w:commentReference w:id="2348"/>
        </w:r>
      </w:del>
      <w:moveTo w:id="2351" w:author="Lane, Stefanie" w:date="2023-09-19T18:21:00Z">
        <w:del w:id="2352" w:author="Lane, Stefanie" w:date="2023-09-25T14:44:00Z">
          <w:r w:rsidRPr="002B358C" w:rsidDel="00ED3C3E">
            <w:delText>and 5</w:delText>
          </w:r>
        </w:del>
      </w:moveTo>
      <w:ins w:id="2353" w:author="Lane, Stefanie" w:date="2023-09-25T14:44:00Z">
        <w:r w:rsidR="00ED3C3E">
          <w:t>five</w:t>
        </w:r>
      </w:ins>
      <w:moveTo w:id="2354" w:author="Lane, Stefanie" w:date="2023-09-19T18:21:00Z">
        <w:r w:rsidRPr="002B358C">
          <w:t xml:space="preserve"> fewer species </w:t>
        </w:r>
        <w:del w:id="2355" w:author="Lane, Stefanie" w:date="2023-09-25T14:43:00Z">
          <w:r w:rsidRPr="002B358C" w:rsidDel="00ED3C3E">
            <w:delText xml:space="preserve">were </w:delText>
          </w:r>
        </w:del>
        <w:r w:rsidRPr="002B358C">
          <w:t xml:space="preserve">observed, </w:t>
        </w:r>
        <w:del w:id="2356" w:author="Lane, Stefanie" w:date="2023-09-25T14:44:00Z">
          <w:r w:rsidRPr="002B358C" w:rsidDel="009C08F7">
            <w:delText xml:space="preserve">resulting in </w:delText>
          </w:r>
        </w:del>
        <w:r w:rsidRPr="002B358C">
          <w:t>lower α-diversity and greater β-diversity</w:t>
        </w:r>
      </w:moveTo>
      <w:ins w:id="2357" w:author="Lane, Stefanie" w:date="2023-09-25T14:45:00Z">
        <w:r w:rsidR="0010261B">
          <w:t xml:space="preserve"> over time</w:t>
        </w:r>
      </w:ins>
      <w:moveTo w:id="2358" w:author="Lane, Stefanie" w:date="2023-09-19T18:21:00Z">
        <w:r w:rsidRPr="002B358C">
          <w:t xml:space="preserve">. For each assemblage type, Bogbean is the only assemblage to proportionally gain plots between 1979 and 2019, while the Fescue and Sedge assemblages lost plots. Plot loss did not appear to </w:t>
        </w:r>
        <w:del w:id="2359" w:author="Lane, Stefanie" w:date="2023-09-25T14:45:00Z">
          <w:r w:rsidRPr="002B358C" w:rsidDel="00F065FE">
            <w:delText>have an effect on</w:delText>
          </w:r>
        </w:del>
        <w:ins w:id="2360" w:author="Lane, Stefanie" w:date="2023-09-25T14:45:00Z">
          <w:r w:rsidR="00F065FE" w:rsidRPr="002B358C">
            <w:t>influence</w:t>
          </w:r>
        </w:ins>
        <w:r w:rsidRPr="002B358C">
          <w:t xml:space="preserve"> diversity components, as tested by bootstrapping a minimum of 18 plots per assemblage each year (Table</w:t>
        </w:r>
        <w:r>
          <w:t xml:space="preserve"> S3</w:t>
        </w:r>
        <w:r w:rsidRPr="002B358C">
          <w:t>)</w:t>
        </w:r>
        <w:r w:rsidRPr="002B358C">
          <w:rPr>
            <w:b/>
          </w:rPr>
          <w:t xml:space="preserve">  </w:t>
        </w:r>
      </w:moveTo>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pPr>
              <w:rPr>
                <w:moveTo w:id="2361" w:author="Lane, Stefanie" w:date="2023-09-19T18:21:00Z"/>
              </w:rPr>
            </w:pPr>
          </w:p>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moveTo w:id="2362" w:author="Lane, Stefanie" w:date="2023-09-19T18:21:00Z"/>
                <w:b/>
                <w:bCs/>
              </w:rPr>
            </w:pPr>
            <w:moveTo w:id="2363" w:author="Lane, Stefanie" w:date="2023-09-19T18:21:00Z">
              <w:r w:rsidRPr="00A12125">
                <w:rPr>
                  <w:b/>
                  <w:bCs/>
                </w:rPr>
                <w:t>Plot-level components</w:t>
              </w:r>
            </w:moveTo>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moveTo w:id="2364" w:author="Lane, Stefanie" w:date="2023-09-19T18:21:00Z"/>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moveTo w:id="2365" w:author="Lane, Stefanie" w:date="2023-09-19T18:21:00Z"/>
                <w:b/>
                <w:bCs/>
              </w:rPr>
            </w:pPr>
            <w:moveTo w:id="2366" w:author="Lane, Stefanie" w:date="2023-09-19T18:21:00Z">
              <w:r w:rsidRPr="00A12125">
                <w:rPr>
                  <w:b/>
                  <w:bCs/>
                </w:rPr>
                <w:t>Diversity components</w:t>
              </w:r>
            </w:moveTo>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moveTo w:id="2367" w:author="Lane, Stefanie" w:date="2023-09-19T18:21:00Z"/>
                <w:b/>
                <w:bCs/>
              </w:rPr>
            </w:pPr>
            <w:moveTo w:id="2368" w:author="Lane, Stefanie" w:date="2023-09-19T18:21:00Z">
              <w:r w:rsidRPr="00A12125">
                <w:rPr>
                  <w:b/>
                  <w:bCs/>
                </w:rPr>
                <w:t>Assemblage</w:t>
              </w:r>
            </w:moveTo>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moveTo w:id="2369" w:author="Lane, Stefanie" w:date="2023-09-19T18:21:00Z"/>
                <w:b/>
                <w:bCs/>
              </w:rPr>
            </w:pPr>
            <w:moveTo w:id="2370" w:author="Lane, Stefanie" w:date="2023-09-19T18:21:00Z">
              <w:r w:rsidRPr="00A12125">
                <w:rPr>
                  <w:b/>
                  <w:bCs/>
                </w:rPr>
                <w:t xml:space="preserve">No. </w:t>
              </w:r>
              <w:r>
                <w:rPr>
                  <w:b/>
                  <w:bCs/>
                </w:rPr>
                <w:t>plots</w:t>
              </w:r>
            </w:moveTo>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moveTo w:id="2371" w:author="Lane, Stefanie" w:date="2023-09-19T18:21:00Z"/>
                <w:b/>
                <w:bCs/>
              </w:rPr>
            </w:pPr>
            <w:moveTo w:id="2372" w:author="Lane, Stefanie" w:date="2023-09-19T18:21:00Z">
              <w:r w:rsidRPr="00A12125">
                <w:rPr>
                  <w:b/>
                  <w:bCs/>
                </w:rPr>
                <w:t>No. species</w:t>
              </w:r>
            </w:moveTo>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moveTo w:id="2373"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moveTo w:id="2374" w:author="Lane, Stefanie" w:date="2023-09-19T18:21:00Z"/>
                <w:b/>
                <w:bCs/>
              </w:rPr>
            </w:pPr>
            <w:moveTo w:id="2375" w:author="Lane, Stefanie" w:date="2023-09-19T18:21:00Z">
              <w:r w:rsidRPr="00A12125">
                <w:rPr>
                  <w:b/>
                  <w:bCs/>
                </w:rPr>
                <w:t>α diversity</w:t>
              </w:r>
            </w:moveTo>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moveTo w:id="2376" w:author="Lane, Stefanie" w:date="2023-09-19T18:21:00Z"/>
                <w:b/>
                <w:bCs/>
              </w:rPr>
            </w:pPr>
            <w:moveTo w:id="2377" w:author="Lane, Stefanie" w:date="2023-09-19T18:21:00Z">
              <w:r w:rsidRPr="00A12125">
                <w:rPr>
                  <w:b/>
                  <w:bCs/>
                </w:rPr>
                <w:t xml:space="preserve">α diversity </w:t>
              </w:r>
              <w:proofErr w:type="spellStart"/>
              <w:r w:rsidRPr="00A12125">
                <w:rPr>
                  <w:b/>
                  <w:bCs/>
                </w:rPr>
                <w:t>sd</w:t>
              </w:r>
              <w:proofErr w:type="spellEnd"/>
            </w:moveTo>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moveTo w:id="2378" w:author="Lane, Stefanie" w:date="2023-09-19T18:21:00Z"/>
                <w:b/>
                <w:bCs/>
              </w:rPr>
            </w:pPr>
            <w:moveTo w:id="2379" w:author="Lane, Stefanie" w:date="2023-09-19T18:21:00Z">
              <w:r w:rsidRPr="00A12125">
                <w:rPr>
                  <w:b/>
                  <w:bCs/>
                </w:rPr>
                <w:t>β diversity</w:t>
              </w:r>
            </w:moveTo>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moveTo w:id="2380" w:author="Lane, Stefanie" w:date="2023-09-19T18:21:00Z"/>
                <w:b/>
                <w:bCs/>
              </w:rPr>
            </w:pPr>
            <w:moveTo w:id="2381" w:author="Lane, Stefanie" w:date="2023-09-19T18:21:00Z">
              <w:r w:rsidRPr="00A12125">
                <w:rPr>
                  <w:b/>
                  <w:bCs/>
                </w:rPr>
                <w:t>Sedge</w:t>
              </w:r>
            </w:moveTo>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moveTo w:id="2382" w:author="Lane, Stefanie" w:date="2023-09-19T18:21:00Z"/>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pPr>
              <w:rPr>
                <w:moveTo w:id="2383" w:author="Lane, Stefanie" w:date="2023-09-19T18:21:00Z"/>
              </w:rPr>
            </w:pPr>
          </w:p>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pPr>
              <w:rPr>
                <w:moveTo w:id="2384" w:author="Lane, Stefanie" w:date="2023-09-19T18:21:00Z"/>
              </w:rPr>
            </w:pPr>
          </w:p>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pPr>
              <w:rPr>
                <w:moveTo w:id="2385" w:author="Lane, Stefanie" w:date="2023-09-19T18:21:00Z"/>
              </w:rPr>
            </w:pPr>
          </w:p>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pPr>
              <w:rPr>
                <w:moveTo w:id="2386" w:author="Lane, Stefanie" w:date="2023-09-19T18:21:00Z"/>
              </w:rPr>
            </w:pPr>
          </w:p>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pPr>
              <w:rPr>
                <w:moveTo w:id="2387" w:author="Lane, Stefanie" w:date="2023-09-19T18:21:00Z"/>
              </w:rPr>
            </w:pPr>
          </w:p>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pPr>
              <w:rPr>
                <w:moveTo w:id="2388" w:author="Lane, Stefanie" w:date="2023-09-19T18:21:00Z"/>
              </w:rPr>
            </w:pPr>
            <w:moveTo w:id="2389"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pPr>
              <w:rPr>
                <w:moveTo w:id="2390" w:author="Lane, Stefanie" w:date="2023-09-19T18:21:00Z"/>
              </w:rPr>
            </w:pPr>
            <w:moveTo w:id="2391" w:author="Lane, Stefanie" w:date="2023-09-19T18:21:00Z">
              <w:r w:rsidRPr="00A12125">
                <w:t>34</w:t>
              </w:r>
            </w:moveTo>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pPr>
              <w:rPr>
                <w:moveTo w:id="2392" w:author="Lane, Stefanie" w:date="2023-09-19T18:21:00Z"/>
              </w:rPr>
            </w:pPr>
            <w:moveTo w:id="2393"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pPr>
              <w:rPr>
                <w:moveTo w:id="239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pPr>
              <w:rPr>
                <w:moveTo w:id="2395" w:author="Lane, Stefanie" w:date="2023-09-19T18:21:00Z"/>
              </w:rPr>
            </w:pPr>
            <w:moveTo w:id="2396" w:author="Lane, Stefanie" w:date="2023-09-19T18:21:00Z">
              <w:r w:rsidRPr="00A12125">
                <w:t>8.7</w:t>
              </w:r>
            </w:moveTo>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pPr>
              <w:rPr>
                <w:moveTo w:id="2397" w:author="Lane, Stefanie" w:date="2023-09-19T18:21:00Z"/>
              </w:rPr>
            </w:pPr>
            <w:moveTo w:id="2398" w:author="Lane, Stefanie" w:date="2023-09-19T18:21:00Z">
              <w:r w:rsidRPr="00A12125">
                <w:t>2.5</w:t>
              </w:r>
            </w:moveTo>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pPr>
              <w:rPr>
                <w:moveTo w:id="2399" w:author="Lane, Stefanie" w:date="2023-09-19T18:21:00Z"/>
              </w:rPr>
            </w:pPr>
            <w:moveTo w:id="2400" w:author="Lane, Stefanie" w:date="2023-09-19T18:21:00Z">
              <w:r w:rsidRPr="00A12125">
                <w:t>3.9</w:t>
              </w:r>
            </w:moveTo>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pPr>
              <w:rPr>
                <w:moveTo w:id="2401" w:author="Lane, Stefanie" w:date="2023-09-19T18:21:00Z"/>
              </w:rPr>
            </w:pPr>
            <w:moveTo w:id="2402"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pPr>
              <w:rPr>
                <w:moveTo w:id="2403" w:author="Lane, Stefanie" w:date="2023-09-19T18:21:00Z"/>
              </w:rPr>
            </w:pPr>
            <w:moveTo w:id="2404" w:author="Lane, Stefanie" w:date="2023-09-19T18:21:00Z">
              <w:r w:rsidRPr="00A12125">
                <w:t>31</w:t>
              </w:r>
            </w:moveTo>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pPr>
              <w:rPr>
                <w:moveTo w:id="2405" w:author="Lane, Stefanie" w:date="2023-09-19T18:21:00Z"/>
              </w:rPr>
            </w:pPr>
            <w:moveTo w:id="2406" w:author="Lane, Stefanie" w:date="2023-09-19T18:21:00Z">
              <w:r w:rsidRPr="00A12125">
                <w:t>35</w:t>
              </w:r>
            </w:moveTo>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pPr>
              <w:rPr>
                <w:moveTo w:id="240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pPr>
              <w:rPr>
                <w:moveTo w:id="2408" w:author="Lane, Stefanie" w:date="2023-09-19T18:21:00Z"/>
              </w:rPr>
            </w:pPr>
            <w:moveTo w:id="2409" w:author="Lane, Stefanie" w:date="2023-09-19T18:21:00Z">
              <w:r w:rsidRPr="00A12125">
                <w:t>8.3</w:t>
              </w:r>
            </w:moveTo>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pPr>
              <w:rPr>
                <w:moveTo w:id="2410" w:author="Lane, Stefanie" w:date="2023-09-19T18:21:00Z"/>
              </w:rPr>
            </w:pPr>
            <w:moveTo w:id="2411" w:author="Lane, Stefanie" w:date="2023-09-19T18:21:00Z">
              <w:r w:rsidRPr="00A12125">
                <w:t>2.0</w:t>
              </w:r>
            </w:moveTo>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pPr>
              <w:rPr>
                <w:moveTo w:id="2412" w:author="Lane, Stefanie" w:date="2023-09-19T18:21:00Z"/>
              </w:rPr>
            </w:pPr>
            <w:moveTo w:id="2413" w:author="Lane, Stefanie" w:date="2023-09-19T18:21:00Z">
              <w:r w:rsidRPr="00A12125">
                <w:t>4.2</w:t>
              </w:r>
            </w:moveTo>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pPr>
              <w:rPr>
                <w:moveTo w:id="2414" w:author="Lane, Stefanie" w:date="2023-09-19T18:21:00Z"/>
              </w:rPr>
            </w:pPr>
            <w:moveTo w:id="2415"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pPr>
              <w:rPr>
                <w:moveTo w:id="2416" w:author="Lane, Stefanie" w:date="2023-09-19T18:21:00Z"/>
              </w:rPr>
            </w:pPr>
            <w:moveTo w:id="2417"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pPr>
              <w:rPr>
                <w:moveTo w:id="2418" w:author="Lane, Stefanie" w:date="2023-09-19T18:21:00Z"/>
              </w:rPr>
            </w:pPr>
            <w:moveTo w:id="2419"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pPr>
              <w:rPr>
                <w:moveTo w:id="2420"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pPr>
              <w:rPr>
                <w:moveTo w:id="2421" w:author="Lane, Stefanie" w:date="2023-09-19T18:21:00Z"/>
              </w:rPr>
            </w:pPr>
            <w:moveTo w:id="2422" w:author="Lane, Stefanie" w:date="2023-09-19T18:21:00Z">
              <w:r w:rsidRPr="00A12125">
                <w:t>7.9</w:t>
              </w:r>
            </w:moveTo>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pPr>
              <w:rPr>
                <w:moveTo w:id="2423" w:author="Lane, Stefanie" w:date="2023-09-19T18:21:00Z"/>
              </w:rPr>
            </w:pPr>
            <w:moveTo w:id="2424" w:author="Lane, Stefanie" w:date="2023-09-19T18:21:00Z">
              <w:r w:rsidRPr="00A12125">
                <w:t>2.7</w:t>
              </w:r>
            </w:moveTo>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pPr>
              <w:rPr>
                <w:moveTo w:id="2425" w:author="Lane, Stefanie" w:date="2023-09-19T18:21:00Z"/>
              </w:rPr>
            </w:pPr>
            <w:moveTo w:id="2426" w:author="Lane, Stefanie" w:date="2023-09-19T18:21:00Z">
              <w:r w:rsidRPr="00A12125">
                <w:t>4.3</w:t>
              </w:r>
            </w:moveTo>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pPr>
              <w:rPr>
                <w:moveTo w:id="2427" w:author="Lane, Stefanie" w:date="2023-09-19T18:21:00Z"/>
              </w:rPr>
            </w:pPr>
          </w:p>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pPr>
              <w:rPr>
                <w:moveTo w:id="2428" w:author="Lane, Stefanie" w:date="2023-09-19T18:21:00Z"/>
              </w:rPr>
            </w:pPr>
          </w:p>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pPr>
              <w:rPr>
                <w:moveTo w:id="2429" w:author="Lane, Stefanie" w:date="2023-09-19T18:21:00Z"/>
              </w:rPr>
            </w:pPr>
          </w:p>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pPr>
              <w:rPr>
                <w:moveTo w:id="2430" w:author="Lane, Stefanie" w:date="2023-09-19T18:21:00Z"/>
              </w:rPr>
            </w:pPr>
          </w:p>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pPr>
              <w:rPr>
                <w:moveTo w:id="2431" w:author="Lane, Stefanie" w:date="2023-09-19T18:21:00Z"/>
              </w:rPr>
            </w:pPr>
          </w:p>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pPr>
              <w:rPr>
                <w:moveTo w:id="2432" w:author="Lane, Stefanie" w:date="2023-09-19T18:21:00Z"/>
              </w:rPr>
            </w:pPr>
          </w:p>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pPr>
              <w:rPr>
                <w:moveTo w:id="2433" w:author="Lane, Stefanie" w:date="2023-09-19T18:21:00Z"/>
              </w:rPr>
            </w:pPr>
          </w:p>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moveTo w:id="2434" w:author="Lane, Stefanie" w:date="2023-09-19T18:21:00Z"/>
                <w:b/>
                <w:bCs/>
              </w:rPr>
            </w:pPr>
            <w:moveTo w:id="2435" w:author="Lane, Stefanie" w:date="2023-09-19T18:21:00Z">
              <w:r w:rsidRPr="00A12125">
                <w:rPr>
                  <w:b/>
                  <w:bCs/>
                </w:rPr>
                <w:t>Fescue</w:t>
              </w:r>
            </w:moveTo>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moveTo w:id="2436" w:author="Lane, Stefanie" w:date="2023-09-19T18:21:00Z"/>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pPr>
              <w:rPr>
                <w:moveTo w:id="2437" w:author="Lane, Stefanie" w:date="2023-09-19T18:21:00Z"/>
              </w:rPr>
            </w:pPr>
          </w:p>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pPr>
              <w:rPr>
                <w:moveTo w:id="2438" w:author="Lane, Stefanie" w:date="2023-09-19T18:21:00Z"/>
              </w:rPr>
            </w:pPr>
          </w:p>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pPr>
              <w:rPr>
                <w:moveTo w:id="2439" w:author="Lane, Stefanie" w:date="2023-09-19T18:21:00Z"/>
              </w:rPr>
            </w:pPr>
          </w:p>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pPr>
              <w:rPr>
                <w:moveTo w:id="2440" w:author="Lane, Stefanie" w:date="2023-09-19T18:21:00Z"/>
              </w:rPr>
            </w:pPr>
          </w:p>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pPr>
              <w:rPr>
                <w:moveTo w:id="2441" w:author="Lane, Stefanie" w:date="2023-09-19T18:21:00Z"/>
              </w:rPr>
            </w:pPr>
          </w:p>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pPr>
              <w:rPr>
                <w:moveTo w:id="2442" w:author="Lane, Stefanie" w:date="2023-09-19T18:21:00Z"/>
              </w:rPr>
            </w:pPr>
            <w:moveTo w:id="2443"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pPr>
              <w:rPr>
                <w:moveTo w:id="2444" w:author="Lane, Stefanie" w:date="2023-09-19T18:21:00Z"/>
              </w:rPr>
            </w:pPr>
            <w:moveTo w:id="2445" w:author="Lane, Stefanie" w:date="2023-09-19T18:21:00Z">
              <w:r w:rsidRPr="00A12125">
                <w:t>29</w:t>
              </w:r>
            </w:moveTo>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pPr>
              <w:rPr>
                <w:moveTo w:id="2446" w:author="Lane, Stefanie" w:date="2023-09-19T18:21:00Z"/>
              </w:rPr>
            </w:pPr>
            <w:moveTo w:id="2447"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pPr>
              <w:rPr>
                <w:moveTo w:id="2448"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pPr>
              <w:rPr>
                <w:moveTo w:id="2449" w:author="Lane, Stefanie" w:date="2023-09-19T18:21:00Z"/>
              </w:rPr>
            </w:pPr>
            <w:moveTo w:id="2450"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pPr>
              <w:rPr>
                <w:moveTo w:id="2451" w:author="Lane, Stefanie" w:date="2023-09-19T18:21:00Z"/>
              </w:rPr>
            </w:pPr>
            <w:moveTo w:id="2452" w:author="Lane, Stefanie" w:date="2023-09-19T18:21:00Z">
              <w:r w:rsidRPr="00A12125">
                <w:t>3.9</w:t>
              </w:r>
            </w:moveTo>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pPr>
              <w:rPr>
                <w:moveTo w:id="2453" w:author="Lane, Stefanie" w:date="2023-09-19T18:21:00Z"/>
              </w:rPr>
            </w:pPr>
            <w:moveTo w:id="2454" w:author="Lane, Stefanie" w:date="2023-09-19T18:21:00Z">
              <w:r w:rsidRPr="00A12125">
                <w:t>4.2</w:t>
              </w:r>
            </w:moveTo>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pPr>
              <w:rPr>
                <w:moveTo w:id="2455" w:author="Lane, Stefanie" w:date="2023-09-19T18:21:00Z"/>
              </w:rPr>
            </w:pPr>
            <w:moveTo w:id="2456"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pPr>
              <w:rPr>
                <w:moveTo w:id="2457" w:author="Lane, Stefanie" w:date="2023-09-19T18:21:00Z"/>
              </w:rPr>
            </w:pPr>
            <w:moveTo w:id="2458" w:author="Lane, Stefanie" w:date="2023-09-19T18:21:00Z">
              <w:r w:rsidRPr="00A12125">
                <w:t>33</w:t>
              </w:r>
            </w:moveTo>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pPr>
              <w:rPr>
                <w:moveTo w:id="2459" w:author="Lane, Stefanie" w:date="2023-09-19T18:21:00Z"/>
              </w:rPr>
            </w:pPr>
            <w:moveTo w:id="2460" w:author="Lane, Stefanie" w:date="2023-09-19T18:21:00Z">
              <w:r w:rsidRPr="00A12125">
                <w:t>41</w:t>
              </w:r>
            </w:moveTo>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pPr>
              <w:rPr>
                <w:moveTo w:id="246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pPr>
              <w:rPr>
                <w:moveTo w:id="2462" w:author="Lane, Stefanie" w:date="2023-09-19T18:21:00Z"/>
              </w:rPr>
            </w:pPr>
            <w:moveTo w:id="2463" w:author="Lane, Stefanie" w:date="2023-09-19T18:21:00Z">
              <w:r w:rsidRPr="00A12125">
                <w:t>9.7</w:t>
              </w:r>
            </w:moveTo>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pPr>
              <w:rPr>
                <w:moveTo w:id="2464" w:author="Lane, Stefanie" w:date="2023-09-19T18:21:00Z"/>
              </w:rPr>
            </w:pPr>
            <w:moveTo w:id="2465" w:author="Lane, Stefanie" w:date="2023-09-19T18:21:00Z">
              <w:r w:rsidRPr="00A12125">
                <w:t>4.0</w:t>
              </w:r>
            </w:moveTo>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pPr>
              <w:rPr>
                <w:moveTo w:id="2466" w:author="Lane, Stefanie" w:date="2023-09-19T18:21:00Z"/>
              </w:rPr>
            </w:pPr>
            <w:moveTo w:id="2467" w:author="Lane, Stefanie" w:date="2023-09-19T18:21:00Z">
              <w:r w:rsidRPr="00A12125">
                <w:t>4.2</w:t>
              </w:r>
            </w:moveTo>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pPr>
              <w:rPr>
                <w:moveTo w:id="2468" w:author="Lane, Stefanie" w:date="2023-09-19T18:21:00Z"/>
              </w:rPr>
            </w:pPr>
            <w:moveTo w:id="2469"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pPr>
              <w:rPr>
                <w:moveTo w:id="2470" w:author="Lane, Stefanie" w:date="2023-09-19T18:21:00Z"/>
              </w:rPr>
            </w:pPr>
            <w:moveTo w:id="2471" w:author="Lane, Stefanie" w:date="2023-09-19T18:21:00Z">
              <w:r w:rsidRPr="00A12125">
                <w:t>18</w:t>
              </w:r>
            </w:moveTo>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pPr>
              <w:rPr>
                <w:moveTo w:id="2472" w:author="Lane, Stefanie" w:date="2023-09-19T18:21:00Z"/>
              </w:rPr>
            </w:pPr>
            <w:moveTo w:id="2473" w:author="Lane, Stefanie" w:date="2023-09-19T18:21:00Z">
              <w:r w:rsidRPr="00A12125">
                <w:t>27</w:t>
              </w:r>
            </w:moveTo>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pPr>
              <w:rPr>
                <w:moveTo w:id="247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pPr>
              <w:rPr>
                <w:moveTo w:id="2475" w:author="Lane, Stefanie" w:date="2023-09-19T18:21:00Z"/>
              </w:rPr>
            </w:pPr>
            <w:moveTo w:id="2476" w:author="Lane, Stefanie" w:date="2023-09-19T18:21:00Z">
              <w:r w:rsidRPr="00A12125">
                <w:t>5.8</w:t>
              </w:r>
            </w:moveTo>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pPr>
              <w:rPr>
                <w:moveTo w:id="2477" w:author="Lane, Stefanie" w:date="2023-09-19T18:21:00Z"/>
              </w:rPr>
            </w:pPr>
            <w:moveTo w:id="2478" w:author="Lane, Stefanie" w:date="2023-09-19T18:21:00Z">
              <w:r w:rsidRPr="00A12125">
                <w:t>2.8</w:t>
              </w:r>
            </w:moveTo>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pPr>
              <w:rPr>
                <w:moveTo w:id="2479" w:author="Lane, Stefanie" w:date="2023-09-19T18:21:00Z"/>
              </w:rPr>
            </w:pPr>
            <w:moveTo w:id="2480" w:author="Lane, Stefanie" w:date="2023-09-19T18:21:00Z">
              <w:r w:rsidRPr="00A12125">
                <w:t>4.6</w:t>
              </w:r>
            </w:moveTo>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pPr>
              <w:rPr>
                <w:moveTo w:id="2481" w:author="Lane, Stefanie" w:date="2023-09-19T18:21:00Z"/>
              </w:rPr>
            </w:pPr>
          </w:p>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pPr>
              <w:rPr>
                <w:moveTo w:id="2482" w:author="Lane, Stefanie" w:date="2023-09-19T18:21:00Z"/>
              </w:rPr>
            </w:pPr>
          </w:p>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pPr>
              <w:rPr>
                <w:moveTo w:id="2483" w:author="Lane, Stefanie" w:date="2023-09-19T18:21:00Z"/>
              </w:rPr>
            </w:pPr>
          </w:p>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pPr>
              <w:rPr>
                <w:moveTo w:id="2484" w:author="Lane, Stefanie" w:date="2023-09-19T18:21:00Z"/>
              </w:rPr>
            </w:pPr>
          </w:p>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pPr>
              <w:rPr>
                <w:moveTo w:id="2485" w:author="Lane, Stefanie" w:date="2023-09-19T18:21:00Z"/>
              </w:rPr>
            </w:pPr>
          </w:p>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pPr>
              <w:rPr>
                <w:moveTo w:id="2486" w:author="Lane, Stefanie" w:date="2023-09-19T18:21:00Z"/>
              </w:rPr>
            </w:pPr>
          </w:p>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pPr>
              <w:rPr>
                <w:moveTo w:id="2487" w:author="Lane, Stefanie" w:date="2023-09-19T18:21:00Z"/>
              </w:rPr>
            </w:pPr>
          </w:p>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moveTo w:id="2488" w:author="Lane, Stefanie" w:date="2023-09-19T18:21:00Z"/>
                <w:b/>
                <w:bCs/>
              </w:rPr>
            </w:pPr>
            <w:moveTo w:id="2489" w:author="Lane, Stefanie" w:date="2023-09-19T18:21:00Z">
              <w:r w:rsidRPr="00A12125">
                <w:rPr>
                  <w:b/>
                  <w:bCs/>
                </w:rPr>
                <w:t>Bogbean</w:t>
              </w:r>
            </w:moveTo>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moveTo w:id="2490" w:author="Lane, Stefanie" w:date="2023-09-19T18:21:00Z"/>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pPr>
              <w:rPr>
                <w:moveTo w:id="2491" w:author="Lane, Stefanie" w:date="2023-09-19T18:21:00Z"/>
              </w:rPr>
            </w:pPr>
          </w:p>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pPr>
              <w:rPr>
                <w:moveTo w:id="2492" w:author="Lane, Stefanie" w:date="2023-09-19T18:21:00Z"/>
              </w:rPr>
            </w:pPr>
          </w:p>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pPr>
              <w:rPr>
                <w:moveTo w:id="2493" w:author="Lane, Stefanie" w:date="2023-09-19T18:21:00Z"/>
              </w:rPr>
            </w:pPr>
          </w:p>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pPr>
              <w:rPr>
                <w:moveTo w:id="2494" w:author="Lane, Stefanie" w:date="2023-09-19T18:21:00Z"/>
              </w:rPr>
            </w:pPr>
          </w:p>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pPr>
              <w:rPr>
                <w:moveTo w:id="2495" w:author="Lane, Stefanie" w:date="2023-09-19T18:21:00Z"/>
              </w:rPr>
            </w:pPr>
          </w:p>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pPr>
              <w:rPr>
                <w:moveTo w:id="2496" w:author="Lane, Stefanie" w:date="2023-09-19T18:21:00Z"/>
              </w:rPr>
            </w:pPr>
            <w:moveTo w:id="2497"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pPr>
              <w:rPr>
                <w:moveTo w:id="2498" w:author="Lane, Stefanie" w:date="2023-09-19T18:21:00Z"/>
              </w:rPr>
            </w:pPr>
            <w:moveTo w:id="2499" w:author="Lane, Stefanie" w:date="2023-09-19T18:21:00Z">
              <w:r w:rsidRPr="00A12125">
                <w:t>19</w:t>
              </w:r>
            </w:moveTo>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pPr>
              <w:rPr>
                <w:moveTo w:id="2500" w:author="Lane, Stefanie" w:date="2023-09-19T18:21:00Z"/>
              </w:rPr>
            </w:pPr>
            <w:moveTo w:id="2501" w:author="Lane, Stefanie" w:date="2023-09-19T18:21:00Z">
              <w:r w:rsidRPr="00A12125">
                <w:t>30</w:t>
              </w:r>
            </w:moveTo>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pPr>
              <w:rPr>
                <w:moveTo w:id="2502"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pPr>
              <w:rPr>
                <w:moveTo w:id="2503" w:author="Lane, Stefanie" w:date="2023-09-19T18:21:00Z"/>
              </w:rPr>
            </w:pPr>
            <w:moveTo w:id="2504"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pPr>
              <w:rPr>
                <w:moveTo w:id="2505" w:author="Lane, Stefanie" w:date="2023-09-19T18:21:00Z"/>
              </w:rPr>
            </w:pPr>
            <w:moveTo w:id="2506" w:author="Lane, Stefanie" w:date="2023-09-19T18:21:00Z">
              <w:r w:rsidRPr="00A12125">
                <w:t>3.6</w:t>
              </w:r>
            </w:moveTo>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pPr>
              <w:rPr>
                <w:moveTo w:id="2507" w:author="Lane, Stefanie" w:date="2023-09-19T18:21:00Z"/>
              </w:rPr>
            </w:pPr>
            <w:moveTo w:id="2508" w:author="Lane, Stefanie" w:date="2023-09-19T18:21:00Z">
              <w:r w:rsidRPr="00A12125">
                <w:t>2.8</w:t>
              </w:r>
            </w:moveTo>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pPr>
              <w:rPr>
                <w:moveTo w:id="2509" w:author="Lane, Stefanie" w:date="2023-09-19T18:21:00Z"/>
              </w:rPr>
            </w:pPr>
            <w:moveTo w:id="2510"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pPr>
              <w:rPr>
                <w:moveTo w:id="2511" w:author="Lane, Stefanie" w:date="2023-09-19T18:21:00Z"/>
              </w:rPr>
            </w:pPr>
            <w:moveTo w:id="2512" w:author="Lane, Stefanie" w:date="2023-09-19T18:21:00Z">
              <w:r w:rsidRPr="00A12125">
                <w:t>18</w:t>
              </w:r>
            </w:moveTo>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pPr>
              <w:rPr>
                <w:moveTo w:id="2513" w:author="Lane, Stefanie" w:date="2023-09-19T18:21:00Z"/>
              </w:rPr>
            </w:pPr>
            <w:moveTo w:id="2514"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pPr>
              <w:rPr>
                <w:moveTo w:id="251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pPr>
              <w:rPr>
                <w:moveTo w:id="2516" w:author="Lane, Stefanie" w:date="2023-09-19T18:21:00Z"/>
              </w:rPr>
            </w:pPr>
            <w:moveTo w:id="2517" w:author="Lane, Stefanie" w:date="2023-09-19T18:21:00Z">
              <w:r w:rsidRPr="00A12125">
                <w:t>11.5</w:t>
              </w:r>
            </w:moveTo>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pPr>
              <w:rPr>
                <w:moveTo w:id="2518" w:author="Lane, Stefanie" w:date="2023-09-19T18:21:00Z"/>
              </w:rPr>
            </w:pPr>
            <w:moveTo w:id="2519" w:author="Lane, Stefanie" w:date="2023-09-19T18:21:00Z">
              <w:r w:rsidRPr="00A12125">
                <w:t>2.9</w:t>
              </w:r>
            </w:moveTo>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pPr>
              <w:rPr>
                <w:moveTo w:id="2520" w:author="Lane, Stefanie" w:date="2023-09-19T18:21:00Z"/>
              </w:rPr>
            </w:pPr>
            <w:moveTo w:id="2521" w:author="Lane, Stefanie" w:date="2023-09-19T18:21:00Z">
              <w:r w:rsidRPr="00A12125">
                <w:t>3.1</w:t>
              </w:r>
            </w:moveTo>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pPr>
              <w:rPr>
                <w:moveTo w:id="2522" w:author="Lane, Stefanie" w:date="2023-09-19T18:21:00Z"/>
              </w:rPr>
            </w:pPr>
            <w:moveTo w:id="2523"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pPr>
              <w:rPr>
                <w:moveTo w:id="2524" w:author="Lane, Stefanie" w:date="2023-09-19T18:21:00Z"/>
              </w:rPr>
            </w:pPr>
            <w:moveTo w:id="2525"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pPr>
              <w:rPr>
                <w:moveTo w:id="2526" w:author="Lane, Stefanie" w:date="2023-09-19T18:21:00Z"/>
              </w:rPr>
            </w:pPr>
            <w:moveTo w:id="2527"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pPr>
              <w:rPr>
                <w:moveTo w:id="252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pPr>
              <w:rPr>
                <w:moveTo w:id="2529" w:author="Lane, Stefanie" w:date="2023-09-19T18:21:00Z"/>
              </w:rPr>
            </w:pPr>
            <w:moveTo w:id="2530" w:author="Lane, Stefanie" w:date="2023-09-19T18:21:00Z">
              <w:r w:rsidRPr="00A12125">
                <w:t>10.5</w:t>
              </w:r>
            </w:moveTo>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pPr>
              <w:rPr>
                <w:moveTo w:id="2531" w:author="Lane, Stefanie" w:date="2023-09-19T18:21:00Z"/>
              </w:rPr>
            </w:pPr>
            <w:moveTo w:id="2532" w:author="Lane, Stefanie" w:date="2023-09-19T18:21:00Z">
              <w:r w:rsidRPr="00A12125">
                <w:t>1.9</w:t>
              </w:r>
            </w:moveTo>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pPr>
              <w:rPr>
                <w:moveTo w:id="2533" w:author="Lane, Stefanie" w:date="2023-09-19T18:21:00Z"/>
              </w:rPr>
            </w:pPr>
            <w:moveTo w:id="2534" w:author="Lane, Stefanie" w:date="2023-09-19T18:21:00Z">
              <w:r w:rsidRPr="00A12125">
                <w:t>3.3</w:t>
              </w:r>
            </w:moveTo>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pPr>
              <w:rPr>
                <w:moveTo w:id="2535" w:author="Lane, Stefanie" w:date="2023-09-19T18:21:00Z"/>
              </w:rPr>
            </w:pPr>
          </w:p>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pPr>
              <w:rPr>
                <w:moveTo w:id="2536" w:author="Lane, Stefanie" w:date="2023-09-19T18:21:00Z"/>
              </w:rPr>
            </w:pPr>
          </w:p>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pPr>
              <w:rPr>
                <w:moveTo w:id="2537" w:author="Lane, Stefanie" w:date="2023-09-19T18:21:00Z"/>
              </w:rPr>
            </w:pPr>
          </w:p>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pPr>
              <w:rPr>
                <w:moveTo w:id="2538" w:author="Lane, Stefanie" w:date="2023-09-19T18:21:00Z"/>
              </w:rPr>
            </w:pPr>
          </w:p>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pPr>
              <w:rPr>
                <w:moveTo w:id="2539" w:author="Lane, Stefanie" w:date="2023-09-19T18:21:00Z"/>
              </w:rPr>
            </w:pPr>
          </w:p>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pPr>
              <w:rPr>
                <w:moveTo w:id="2540" w:author="Lane, Stefanie" w:date="2023-09-19T18:21:00Z"/>
              </w:rPr>
            </w:pPr>
          </w:p>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pPr>
              <w:rPr>
                <w:moveTo w:id="2541" w:author="Lane, Stefanie" w:date="2023-09-19T18:21:00Z"/>
              </w:rPr>
            </w:pPr>
          </w:p>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moveTo w:id="2542" w:author="Lane, Stefanie" w:date="2023-09-19T18:21:00Z"/>
                <w:b/>
                <w:bCs/>
              </w:rPr>
            </w:pPr>
            <w:moveTo w:id="2543" w:author="Lane, Stefanie" w:date="2023-09-19T18:21:00Z">
              <w:r w:rsidRPr="00A12125">
                <w:rPr>
                  <w:b/>
                  <w:bCs/>
                </w:rPr>
                <w:t>Total</w:t>
              </w:r>
            </w:moveTo>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moveTo w:id="2544" w:author="Lane, Stefanie" w:date="2023-09-19T18:21:00Z"/>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pPr>
              <w:rPr>
                <w:moveTo w:id="2545" w:author="Lane, Stefanie" w:date="2023-09-19T18:21:00Z"/>
              </w:rPr>
            </w:pPr>
          </w:p>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pPr>
              <w:rPr>
                <w:moveTo w:id="2546" w:author="Lane, Stefanie" w:date="2023-09-19T18:21:00Z"/>
              </w:rPr>
            </w:pPr>
          </w:p>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pPr>
              <w:rPr>
                <w:moveTo w:id="2547" w:author="Lane, Stefanie" w:date="2023-09-19T18:21:00Z"/>
              </w:rPr>
            </w:pPr>
          </w:p>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pPr>
              <w:rPr>
                <w:moveTo w:id="2548" w:author="Lane, Stefanie" w:date="2023-09-19T18:21:00Z"/>
              </w:rPr>
            </w:pPr>
          </w:p>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pPr>
              <w:rPr>
                <w:moveTo w:id="2549" w:author="Lane, Stefanie" w:date="2023-09-19T18:21:00Z"/>
              </w:rPr>
            </w:pPr>
          </w:p>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pPr>
              <w:rPr>
                <w:moveTo w:id="2550" w:author="Lane, Stefanie" w:date="2023-09-19T18:21:00Z"/>
              </w:rPr>
            </w:pPr>
            <w:moveTo w:id="2551"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pPr>
              <w:rPr>
                <w:moveTo w:id="2552" w:author="Lane, Stefanie" w:date="2023-09-19T18:21:00Z"/>
              </w:rPr>
            </w:pPr>
            <w:moveTo w:id="2553" w:author="Lane, Stefanie" w:date="2023-09-19T18:21:00Z">
              <w:r w:rsidRPr="00A12125">
                <w:t>82</w:t>
              </w:r>
            </w:moveTo>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pPr>
              <w:rPr>
                <w:moveTo w:id="2554" w:author="Lane, Stefanie" w:date="2023-09-19T18:21:00Z"/>
              </w:rPr>
            </w:pPr>
            <w:moveTo w:id="2555" w:author="Lane, Stefanie" w:date="2023-09-19T18:21:00Z">
              <w:r w:rsidRPr="00A12125">
                <w:t>48</w:t>
              </w:r>
            </w:moveTo>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pPr>
              <w:rPr>
                <w:moveTo w:id="2556"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pPr>
              <w:rPr>
                <w:moveTo w:id="2557" w:author="Lane, Stefanie" w:date="2023-09-19T18:21:00Z"/>
              </w:rPr>
            </w:pPr>
            <w:moveTo w:id="2558" w:author="Lane, Stefanie" w:date="2023-09-19T18:21:00Z">
              <w:r w:rsidRPr="00A12125">
                <w:t>10.0</w:t>
              </w:r>
            </w:moveTo>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pPr>
              <w:rPr>
                <w:moveTo w:id="2559" w:author="Lane, Stefanie" w:date="2023-09-19T18:21:00Z"/>
              </w:rPr>
            </w:pPr>
            <w:moveTo w:id="2560" w:author="Lane, Stefanie" w:date="2023-09-19T18:21:00Z">
              <w:r w:rsidRPr="00A12125">
                <w:t>3.4</w:t>
              </w:r>
            </w:moveTo>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pPr>
              <w:rPr>
                <w:moveTo w:id="2561" w:author="Lane, Stefanie" w:date="2023-09-19T18:21:00Z"/>
              </w:rPr>
            </w:pPr>
            <w:moveTo w:id="2562" w:author="Lane, Stefanie" w:date="2023-09-19T18:21:00Z">
              <w:r w:rsidRPr="00A12125">
                <w:t>4.8</w:t>
              </w:r>
            </w:moveTo>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pPr>
              <w:rPr>
                <w:moveTo w:id="2563" w:author="Lane, Stefanie" w:date="2023-09-19T18:21:00Z"/>
              </w:rPr>
            </w:pPr>
            <w:moveTo w:id="2564"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pPr>
              <w:rPr>
                <w:moveTo w:id="2565" w:author="Lane, Stefanie" w:date="2023-09-19T18:21:00Z"/>
              </w:rPr>
            </w:pPr>
            <w:moveTo w:id="2566" w:author="Lane, Stefanie" w:date="2023-09-19T18:21:00Z">
              <w:r w:rsidRPr="00A12125">
                <w:t>82</w:t>
              </w:r>
            </w:moveTo>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pPr>
              <w:rPr>
                <w:moveTo w:id="2567" w:author="Lane, Stefanie" w:date="2023-09-19T18:21:00Z"/>
              </w:rPr>
            </w:pPr>
            <w:moveTo w:id="2568"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pPr>
              <w:rPr>
                <w:moveTo w:id="2569" w:author="Lane, Stefanie" w:date="2023-09-19T18:21:00Z"/>
              </w:rPr>
            </w:pPr>
          </w:p>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pPr>
              <w:rPr>
                <w:moveTo w:id="2570" w:author="Lane, Stefanie" w:date="2023-09-19T18:21:00Z"/>
              </w:rPr>
            </w:pPr>
            <w:moveTo w:id="2571" w:author="Lane, Stefanie" w:date="2023-09-19T18:21:00Z">
              <w:r w:rsidRPr="00A12125">
                <w:t>9.6</w:t>
              </w:r>
            </w:moveTo>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pPr>
              <w:rPr>
                <w:moveTo w:id="2572" w:author="Lane, Stefanie" w:date="2023-09-19T18:21:00Z"/>
              </w:rPr>
            </w:pPr>
            <w:moveTo w:id="2573" w:author="Lane, Stefanie" w:date="2023-09-19T18:21:00Z">
              <w:r w:rsidRPr="00A12125">
                <w:t>3.3</w:t>
              </w:r>
            </w:moveTo>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pPr>
              <w:rPr>
                <w:moveTo w:id="2574" w:author="Lane, Stefanie" w:date="2023-09-19T18:21:00Z"/>
              </w:rPr>
            </w:pPr>
            <w:moveTo w:id="2575" w:author="Lane, Stefanie" w:date="2023-09-19T18:21:00Z">
              <w:r w:rsidRPr="00A12125">
                <w:t>4.7</w:t>
              </w:r>
            </w:moveTo>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pPr>
              <w:rPr>
                <w:moveTo w:id="2576" w:author="Lane, Stefanie" w:date="2023-09-19T18:21:00Z"/>
              </w:rPr>
            </w:pPr>
            <w:moveTo w:id="2577"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pPr>
              <w:rPr>
                <w:moveTo w:id="2578" w:author="Lane, Stefanie" w:date="2023-09-19T18:21:00Z"/>
              </w:rPr>
            </w:pPr>
            <w:moveTo w:id="2579" w:author="Lane, Stefanie" w:date="2023-09-19T18:21:00Z">
              <w:r w:rsidRPr="00A12125">
                <w:t>74</w:t>
              </w:r>
            </w:moveTo>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pPr>
              <w:rPr>
                <w:moveTo w:id="2580" w:author="Lane, Stefanie" w:date="2023-09-19T18:21:00Z"/>
              </w:rPr>
            </w:pPr>
            <w:moveTo w:id="2581" w:author="Lane, Stefanie" w:date="2023-09-19T18:21:00Z">
              <w:r w:rsidRPr="00A12125">
                <w:t>44</w:t>
              </w:r>
            </w:moveTo>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pPr>
              <w:rPr>
                <w:moveTo w:id="2582"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pPr>
              <w:rPr>
                <w:moveTo w:id="2583" w:author="Lane, Stefanie" w:date="2023-09-19T18:21:00Z"/>
              </w:rPr>
            </w:pPr>
            <w:moveTo w:id="2584" w:author="Lane, Stefanie" w:date="2023-09-19T18:21:00Z">
              <w:r w:rsidRPr="00A12125">
                <w:t>9.4</w:t>
              </w:r>
            </w:moveTo>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pPr>
              <w:rPr>
                <w:moveTo w:id="2585" w:author="Lane, Stefanie" w:date="2023-09-19T18:21:00Z"/>
              </w:rPr>
            </w:pPr>
            <w:moveTo w:id="2586" w:author="Lane, Stefanie" w:date="2023-09-19T18:21:00Z">
              <w:r w:rsidRPr="00A12125">
                <w:t>3.0</w:t>
              </w:r>
            </w:moveTo>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pPr>
              <w:rPr>
                <w:moveTo w:id="2587" w:author="Lane, Stefanie" w:date="2023-09-19T18:21:00Z"/>
              </w:rPr>
            </w:pPr>
            <w:moveTo w:id="2588" w:author="Lane, Stefanie" w:date="2023-09-19T18:21:00Z">
              <w:r w:rsidRPr="00A12125">
                <w:t>4.7</w:t>
              </w:r>
            </w:moveTo>
          </w:p>
        </w:tc>
      </w:tr>
      <w:moveToRangeEnd w:id="2332"/>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A13AA13">
            <wp:simplePos x="0" y="0"/>
            <wp:positionH relativeFrom="page">
              <wp:align>right</wp:align>
            </wp:positionH>
            <wp:positionV relativeFrom="paragraph">
              <wp:posOffset>374147</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5E8722D8" w14:textId="41F6786C" w:rsidR="00447116" w:rsidRPr="00ED5179" w:rsidRDefault="00AB4071" w:rsidP="00ED5179">
      <w:pPr>
        <w:keepNext/>
      </w:pPr>
      <w:r>
        <w:rPr>
          <w:b/>
        </w:rPr>
        <w:t>Fig.</w:t>
      </w:r>
      <w:r w:rsidR="00ED5179">
        <w:rPr>
          <w:b/>
        </w:rPr>
        <w:t xml:space="preserve"> </w:t>
      </w:r>
      <w:r w:rsidR="008102CA">
        <w:rPr>
          <w:b/>
        </w:rPr>
        <w:t>3</w:t>
      </w:r>
      <w:r w:rsidR="00ED5179">
        <w:t xml:space="preserve"> </w:t>
      </w:r>
      <w:ins w:id="2589" w:author="Lane, Stefanie" w:date="2023-09-25T14:47:00Z">
        <w:r w:rsidR="003743C2" w:rsidRPr="003743C2">
          <w:t>Dendrograms from cluster analysis of species cover</w:t>
        </w:r>
        <w:r w:rsidR="004335E7">
          <w:t xml:space="preserve"> class</w:t>
        </w:r>
        <w:r w:rsidR="003743C2" w:rsidRPr="003743C2">
          <w:t xml:space="preserve"> data from each sampling period showing the three main assemblage types</w:t>
        </w:r>
      </w:ins>
      <w:ins w:id="2590" w:author="Lane, Stefanie" w:date="2023-09-25T14:52:00Z">
        <w:del w:id="2591" w:author="Gary" w:date="2023-09-26T11:31:00Z">
          <w:r w:rsidR="00315522" w:rsidDel="00CE65CB">
            <w:delText>,</w:delText>
          </w:r>
        </w:del>
      </w:ins>
      <w:ins w:id="2592" w:author="Gary" w:date="2023-09-26T11:31:00Z">
        <w:r w:rsidR="00CE65CB">
          <w:t>.</w:t>
        </w:r>
      </w:ins>
      <w:ins w:id="2593" w:author="Lane, Stefanie" w:date="2023-09-25T14:52:00Z">
        <w:r w:rsidR="00315522">
          <w:t xml:space="preserve"> </w:t>
        </w:r>
      </w:ins>
      <w:ins w:id="2594" w:author="Gary" w:date="2023-09-26T11:40:00Z">
        <w:r w:rsidR="00C11B22">
          <w:t>Note tr</w:t>
        </w:r>
      </w:ins>
      <w:ins w:id="2595" w:author="Gary" w:date="2023-09-26T11:41:00Z">
        <w:r w:rsidR="00C11B22">
          <w:t xml:space="preserve">end towards increased homogeneity </w:t>
        </w:r>
      </w:ins>
      <w:ins w:id="2596" w:author="Gary" w:date="2023-09-26T11:42:00Z">
        <w:r w:rsidR="00C11B22">
          <w:t>(i.e. clustering at lower distance levels) and closer similarity of Sedge and Fescue assemblages by 2019.</w:t>
        </w:r>
      </w:ins>
      <w:ins w:id="2597" w:author="Lane, Stefanie" w:date="2023-09-25T14:52:00Z">
        <w:del w:id="2598" w:author="Gary" w:date="2023-09-26T11:25:00Z">
          <w:r w:rsidR="00315522" w:rsidDel="00CE65CB">
            <w:delText>d</w:delText>
          </w:r>
        </w:del>
        <w:del w:id="2599" w:author="Gary" w:date="2023-09-26T11:31:00Z">
          <w:r w:rsidR="00315522" w:rsidDel="00CE65CB">
            <w:delText>efined by the three highest break points in the dendrogr</w:delText>
          </w:r>
        </w:del>
        <w:del w:id="2600" w:author="Gary" w:date="2023-09-26T11:25:00Z">
          <w:r w:rsidR="00315522" w:rsidDel="00CE65CB">
            <w:delText>m</w:delText>
          </w:r>
        </w:del>
        <w:del w:id="2601" w:author="Gary" w:date="2023-09-26T11:43:00Z">
          <w:r w:rsidR="00315522" w:rsidDel="00C11B22">
            <w:delText xml:space="preserve">. </w:delText>
          </w:r>
        </w:del>
      </w:ins>
      <w:ins w:id="2602" w:author="Lane, Stefanie" w:date="2023-09-25T14:49:00Z">
        <w:del w:id="2603" w:author="Gary" w:date="2023-09-26T11:43:00Z">
          <w:r w:rsidR="00967819" w:rsidDel="00C11B22">
            <w:delText>Eucli</w:delText>
          </w:r>
          <w:r w:rsidR="00733316" w:rsidDel="00C11B22">
            <w:delText>dean distance</w:delText>
          </w:r>
        </w:del>
      </w:ins>
      <w:ins w:id="2604" w:author="Lane, Stefanie" w:date="2023-09-25T14:51:00Z">
        <w:del w:id="2605" w:author="Gary" w:date="2023-09-26T11:43:00Z">
          <w:r w:rsidR="00B514FB" w:rsidDel="00C11B22">
            <w:delText xml:space="preserve"> from unity to</w:delText>
          </w:r>
          <w:r w:rsidR="00315522" w:rsidDel="00C11B22">
            <w:delText xml:space="preserve"> three high</w:delText>
          </w:r>
        </w:del>
      </w:ins>
      <w:ins w:id="2606" w:author="Lane, Stefanie" w:date="2023-09-25T14:52:00Z">
        <w:del w:id="2607" w:author="Gary" w:date="2023-09-26T11:43:00Z">
          <w:r w:rsidR="00315522" w:rsidDel="00C11B22">
            <w:delText xml:space="preserve">est break levels increased in each </w:delText>
          </w:r>
          <w:r w:rsidR="00705A52" w:rsidDel="00C11B22">
            <w:delText xml:space="preserve">dataset, </w:delText>
          </w:r>
        </w:del>
      </w:ins>
      <w:ins w:id="2608" w:author="Lane, Stefanie" w:date="2023-09-25T14:53:00Z">
        <w:del w:id="2609" w:author="Gary" w:date="2023-09-26T11:43:00Z">
          <w:r w:rsidR="0009302C" w:rsidDel="00C11B22">
            <w:delText>especially in 2019 dataset, indicating greater dissimilarity between assemblages over time.</w:delText>
          </w:r>
        </w:del>
        <w:r w:rsidR="0009302C">
          <w:t xml:space="preserve"> </w:t>
        </w:r>
      </w:ins>
      <w:commentRangeStart w:id="2610"/>
      <w:commentRangeStart w:id="2611"/>
      <w:commentRangeStart w:id="2612"/>
      <w:commentRangeStart w:id="2613"/>
      <w:del w:id="2614" w:author="Lane, Stefanie" w:date="2023-09-27T17:38:00Z">
        <w:r w:rsidR="00ED5179" w:rsidRPr="0042019D" w:rsidDel="00472BD5">
          <w:rPr>
            <w:strike/>
            <w:rPrChange w:id="2615" w:author="Lane, Stefanie" w:date="2023-09-25T15:54:00Z">
              <w:rPr/>
            </w:rPrChange>
          </w:rPr>
          <w:delText xml:space="preserve">Species cover abundance becomes more dissimilar in each assemblage over time, as shown by greater Euclidean distance between assemblage types. Note clusters of the </w:delText>
        </w:r>
        <w:r w:rsidR="000A5A24" w:rsidRPr="0042019D" w:rsidDel="00472BD5">
          <w:rPr>
            <w:strike/>
            <w:rPrChange w:id="2616" w:author="Lane, Stefanie" w:date="2023-09-25T15:54:00Z">
              <w:rPr/>
            </w:rPrChange>
          </w:rPr>
          <w:delText>S</w:delText>
        </w:r>
        <w:r w:rsidR="00ED5179" w:rsidRPr="0042019D" w:rsidDel="00472BD5">
          <w:rPr>
            <w:strike/>
            <w:rPrChange w:id="2617" w:author="Lane, Stefanie" w:date="2023-09-25T15:54:00Z">
              <w:rPr/>
            </w:rPrChange>
          </w:rPr>
          <w:delText xml:space="preserve">edge and </w:delText>
        </w:r>
        <w:r w:rsidR="000A5A24" w:rsidRPr="0042019D" w:rsidDel="00472BD5">
          <w:rPr>
            <w:strike/>
            <w:rPrChange w:id="2618" w:author="Lane, Stefanie" w:date="2023-09-25T15:54:00Z">
              <w:rPr/>
            </w:rPrChange>
          </w:rPr>
          <w:delText>F</w:delText>
        </w:r>
        <w:r w:rsidR="00ED5179" w:rsidRPr="0042019D" w:rsidDel="00472BD5">
          <w:rPr>
            <w:strike/>
            <w:rPrChange w:id="2619" w:author="Lane, Stefanie" w:date="2023-09-25T15:54:00Z">
              <w:rPr/>
            </w:rPrChange>
          </w:rPr>
          <w:delText>escue assemblages are more similar in 2019</w:delText>
        </w:r>
        <w:commentRangeEnd w:id="2610"/>
        <w:r w:rsidR="00F31BDD" w:rsidRPr="0042019D" w:rsidDel="00472BD5">
          <w:rPr>
            <w:rStyle w:val="CommentReference"/>
            <w:strike/>
            <w:rPrChange w:id="2620" w:author="Lane, Stefanie" w:date="2023-09-25T15:54:00Z">
              <w:rPr>
                <w:rStyle w:val="CommentReference"/>
              </w:rPr>
            </w:rPrChange>
          </w:rPr>
          <w:commentReference w:id="2610"/>
        </w:r>
        <w:commentRangeEnd w:id="2611"/>
        <w:r w:rsidR="00F87726" w:rsidRPr="0042019D" w:rsidDel="00472BD5">
          <w:rPr>
            <w:rStyle w:val="CommentReference"/>
            <w:strike/>
            <w:rPrChange w:id="2621" w:author="Lane, Stefanie" w:date="2023-09-25T15:54:00Z">
              <w:rPr>
                <w:rStyle w:val="CommentReference"/>
              </w:rPr>
            </w:rPrChange>
          </w:rPr>
          <w:commentReference w:id="2611"/>
        </w:r>
        <w:commentRangeEnd w:id="2612"/>
        <w:r w:rsidR="003770D0" w:rsidDel="00472BD5">
          <w:rPr>
            <w:rStyle w:val="CommentReference"/>
          </w:rPr>
          <w:commentReference w:id="2612"/>
        </w:r>
        <w:commentRangeEnd w:id="2613"/>
        <w:r w:rsidR="00034EBC" w:rsidDel="00472BD5">
          <w:rPr>
            <w:rStyle w:val="CommentReference"/>
          </w:rPr>
          <w:commentReference w:id="2613"/>
        </w:r>
      </w:del>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622"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623" w:name="_Hlk112157303"/>
      <w:bookmarkEnd w:id="2622"/>
      <w:r>
        <w:lastRenderedPageBreak/>
        <w:t xml:space="preserve">Discussion </w:t>
      </w:r>
    </w:p>
    <w:bookmarkEnd w:id="2623"/>
    <w:p w14:paraId="58036CC8" w14:textId="6A84D359"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w:t>
      </w:r>
      <w:proofErr w:type="gramStart"/>
      <w:r w:rsidR="00FA51DB">
        <w:t>time-frame</w:t>
      </w:r>
      <w:proofErr w:type="gramEnd"/>
      <w:r>
        <w:t>, potentially indicating broader-scale processes affected by regional pressures.</w:t>
      </w:r>
      <w:r w:rsidR="00FA51DB">
        <w:t xml:space="preserve"> </w:t>
      </w:r>
      <w:commentRangeStart w:id="2624"/>
      <w:r w:rsidR="00FA51DB">
        <w:t>T</w:t>
      </w:r>
      <w:r>
        <w:t xml:space="preserve">he three species </w:t>
      </w:r>
      <w:del w:id="2625" w:author="Lane, Stefanie" w:date="2023-09-19T17:11:00Z">
        <w:r w:rsidDel="009C6C48">
          <w:delText xml:space="preserve">most </w:delText>
        </w:r>
      </w:del>
      <w:r>
        <w:t xml:space="preserve">significantly characterizing the three plant assemblages, </w:t>
      </w:r>
      <w:r w:rsidRPr="00E96102">
        <w:t>Sedge</w:t>
      </w:r>
      <w:ins w:id="2626" w:author="Lane, Stefanie" w:date="2023-09-25T14:53:00Z">
        <w:r w:rsidR="00B16C62">
          <w:t xml:space="preserve"> </w:t>
        </w:r>
      </w:ins>
      <w:ins w:id="2627" w:author="Lane, Stefanie" w:date="2023-09-25T14:54:00Z">
        <w:r w:rsidR="00B16C62">
          <w:t>(</w:t>
        </w:r>
        <w:r w:rsidR="00B16C62">
          <w:rPr>
            <w:i/>
            <w:iCs/>
          </w:rPr>
          <w:t>C. lyngbyei</w:t>
        </w:r>
        <w:r w:rsidR="00B16C62">
          <w:t>)</w:t>
        </w:r>
      </w:ins>
      <w:r w:rsidRPr="00E96102">
        <w:t>, Fescue</w:t>
      </w:r>
      <w:ins w:id="2628" w:author="Lane, Stefanie" w:date="2023-09-25T14:54:00Z">
        <w:r w:rsidR="00B16C62">
          <w:t xml:space="preserve"> (</w:t>
        </w:r>
        <w:r w:rsidR="00B16C62">
          <w:rPr>
            <w:i/>
            <w:iCs/>
          </w:rPr>
          <w:t xml:space="preserve">S. </w:t>
        </w:r>
        <w:r w:rsidR="007C24FD">
          <w:rPr>
            <w:i/>
          </w:rPr>
          <w:t>arundinaceus</w:t>
        </w:r>
        <w:r w:rsidR="00B16C62">
          <w:t>)</w:t>
        </w:r>
      </w:ins>
      <w:r w:rsidRPr="00E96102">
        <w:t xml:space="preserve"> and</w:t>
      </w:r>
      <w:r>
        <w:t xml:space="preserve"> Bogbean</w:t>
      </w:r>
      <w:ins w:id="2629" w:author="Lane, Stefanie" w:date="2023-09-25T14:54:00Z">
        <w:r w:rsidR="00B16C62">
          <w:t xml:space="preserve"> (</w:t>
        </w:r>
        <w:r w:rsidR="00B16C62">
          <w:rPr>
            <w:i/>
            <w:iCs/>
          </w:rPr>
          <w:t>M. trifoliata</w:t>
        </w:r>
        <w:r w:rsidR="00B16C62">
          <w:t>)</w:t>
        </w:r>
      </w:ins>
      <w:r>
        <w:t>,</w:t>
      </w:r>
      <w:commentRangeEnd w:id="2624"/>
      <w:r w:rsidR="00E116F8">
        <w:rPr>
          <w:rStyle w:val="CommentReference"/>
        </w:rPr>
        <w:commentReference w:id="2624"/>
      </w:r>
      <w:r>
        <w:t xml:space="preserve"> have remained the same over the past 40 years</w:t>
      </w:r>
      <w:ins w:id="2630" w:author="Gary" w:date="2023-09-22T12:19:00Z">
        <w:r w:rsidR="00E116F8">
          <w:t>.</w:t>
        </w:r>
      </w:ins>
      <w:ins w:id="2631" w:author="Lane, Stefanie" w:date="2023-09-25T14:54:00Z">
        <w:r w:rsidR="00B16C62">
          <w:t xml:space="preserve"> </w:t>
        </w:r>
      </w:ins>
      <w:del w:id="2632" w:author="Gary" w:date="2023-09-22T12:19:00Z">
        <w:r w:rsidDel="00E116F8">
          <w:delText>, su</w:delText>
        </w:r>
      </w:del>
      <w:del w:id="2633" w:author="Lane, Stefanie" w:date="2023-09-19T17:12:00Z">
        <w:r w:rsidDel="004450EA">
          <w:delText xml:space="preserve">pporting our </w:delText>
        </w:r>
        <w:r w:rsidRPr="00B85AC6" w:rsidDel="004450EA">
          <w:delText xml:space="preserve">expectation that these characteristic </w:delText>
        </w:r>
        <w:r w:rsidRPr="00F81943" w:rsidDel="004450EA">
          <w:rPr>
            <w:highlight w:val="green"/>
            <w:rPrChange w:id="2634" w:author="Lane, Stefanie" w:date="2023-09-19T17:11:00Z">
              <w:rPr/>
            </w:rPrChange>
          </w:rPr>
          <w:delText>species should not change in the absence of significant disturbance.</w:delText>
        </w:r>
        <w:r w:rsidRPr="00B85AC6" w:rsidDel="004450EA">
          <w:delText xml:space="preserve"> </w:delText>
        </w:r>
      </w:del>
      <w:bookmarkStart w:id="2635" w:name="_Hlk123898912"/>
      <w:del w:id="2636" w:author="Gary" w:date="2023-09-22T12:19:00Z">
        <w:r w:rsidR="00306F95" w:rsidRPr="00137F24" w:rsidDel="00E116F8">
          <w:delText>W</w:delText>
        </w:r>
        <w:r w:rsidRPr="00137F24" w:rsidDel="00E116F8">
          <w:delText>e</w:delText>
        </w:r>
      </w:del>
      <w:ins w:id="2637" w:author="Lane, Stefanie" w:date="2023-09-19T17:12:00Z">
        <w:del w:id="2638" w:author="Gary" w:date="2023-09-22T12:19:00Z">
          <w:r w:rsidR="004450EA" w:rsidDel="00E116F8">
            <w:delText>however, w</w:delText>
          </w:r>
        </w:del>
      </w:ins>
      <w:ins w:id="2639" w:author="Gary" w:date="2023-09-22T12:19:00Z">
        <w:r w:rsidR="00E116F8">
          <w:t>W</w:t>
        </w:r>
      </w:ins>
      <w:ins w:id="2640" w:author="Lane, Stefanie" w:date="2023-09-19T17:12:00Z">
        <w:r w:rsidR="004450EA">
          <w:t>e</w:t>
        </w:r>
      </w:ins>
      <w:r w:rsidRPr="00137F24">
        <w:t xml:space="preserve"> observed</w:t>
      </w:r>
      <w:ins w:id="2641" w:author="Gary" w:date="2023-09-22T12:20:00Z">
        <w:r w:rsidR="00E116F8">
          <w:t>, however,</w:t>
        </w:r>
      </w:ins>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w:t>
      </w:r>
      <w:del w:id="2642" w:author="Lane, Stefanie" w:date="2023-09-25T16:27:00Z">
        <w:r w:rsidR="001F2BA8" w:rsidRPr="00B85AC6" w:rsidDel="00681277">
          <w:delText xml:space="preserve">greater </w:delText>
        </w:r>
      </w:del>
      <w:ins w:id="2643" w:author="Lane, Stefanie" w:date="2023-09-25T16:27:00Z">
        <w:r w:rsidR="00681277">
          <w:t>some</w:t>
        </w:r>
        <w:r w:rsidR="00681277" w:rsidRPr="00B85AC6">
          <w:t xml:space="preserve"> </w:t>
        </w:r>
      </w:ins>
      <w:r w:rsidR="001F2BA8" w:rsidRPr="00B85AC6">
        <w:t xml:space="preserve">concern is our observation of </w:t>
      </w:r>
      <w:r w:rsidR="00DB3B41" w:rsidRPr="00B85AC6">
        <w:t>the</w:t>
      </w:r>
      <w:r w:rsidRPr="00B85AC6">
        <w:t xml:space="preserve"> </w:t>
      </w:r>
      <w:commentRangeStart w:id="2644"/>
      <w:commentRangeStart w:id="2645"/>
      <w:commentRangeStart w:id="2646"/>
      <w:r w:rsidRPr="00B85AC6">
        <w:t>homogenizati</w:t>
      </w:r>
      <w:r>
        <w:t>on of cover abundance within assemblages</w:t>
      </w:r>
      <w:commentRangeEnd w:id="2644"/>
      <w:r w:rsidR="00557C64">
        <w:rPr>
          <w:rStyle w:val="CommentReference"/>
        </w:rPr>
        <w:commentReference w:id="2644"/>
      </w:r>
      <w:commentRangeEnd w:id="2645"/>
      <w:r w:rsidR="00A86327">
        <w:rPr>
          <w:rStyle w:val="CommentReference"/>
        </w:rPr>
        <w:commentReference w:id="2645"/>
      </w:r>
      <w:commentRangeEnd w:id="2646"/>
      <w:r w:rsidR="00414AE3">
        <w:rPr>
          <w:rStyle w:val="CommentReference"/>
        </w:rPr>
        <w:commentReference w:id="2646"/>
      </w:r>
      <w:r w:rsidR="001F2BA8">
        <w:t>,</w:t>
      </w:r>
      <w:r w:rsidR="00EA500C">
        <w:t xml:space="preserve"> </w:t>
      </w:r>
      <w:r>
        <w:t xml:space="preserve">and overall loss of indicator species for the Sedge and Fescue assemblages. </w:t>
      </w:r>
      <w:r w:rsidR="00B55BE4">
        <w:t xml:space="preserve">Increasing abundance of non-native species within each assemblage is likely driving the greater similarity within assemblages (homogenization) </w:t>
      </w:r>
      <w:commentRangeStart w:id="2647"/>
      <w:commentRangeStart w:id="2648"/>
      <w:r w:rsidR="00B55BE4">
        <w:t>and greater dissimilarity between assemblages, as shown by cluster analysis</w:t>
      </w:r>
      <w:r w:rsidR="00CA286F">
        <w:t xml:space="preserve"> (Fig. 3)</w:t>
      </w:r>
      <w:commentRangeEnd w:id="2647"/>
      <w:r w:rsidR="00557C64">
        <w:rPr>
          <w:rStyle w:val="CommentReference"/>
        </w:rPr>
        <w:commentReference w:id="2647"/>
      </w:r>
      <w:commentRangeEnd w:id="2648"/>
      <w:r w:rsidR="002C0FB1">
        <w:rPr>
          <w:rStyle w:val="CommentReference"/>
        </w:rPr>
        <w:commentReference w:id="2648"/>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w:t>
      </w:r>
      <w:proofErr w:type="spellStart"/>
      <w:r w:rsidR="004D64AE" w:rsidRPr="004D64AE">
        <w:rPr>
          <w:rFonts w:ascii="Calibri" w:hAnsi="Calibri" w:cs="Calibri"/>
        </w:rPr>
        <w:t>Sagoff</w:t>
      </w:r>
      <w:proofErr w:type="spellEnd"/>
      <w:r w:rsidR="004D64AE" w:rsidRPr="004D64AE">
        <w:rPr>
          <w:rFonts w:ascii="Calibri" w:hAnsi="Calibri" w:cs="Calibri"/>
        </w:rPr>
        <w:t>,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635"/>
    </w:p>
    <w:p w14:paraId="5DFABAFC" w14:textId="1210A780"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t>
      </w:r>
      <w:proofErr w:type="gramStart"/>
      <w:r w:rsidR="00BE39A7" w:rsidRPr="00DC317A">
        <w:t>were</w:t>
      </w:r>
      <w:proofErr w:type="gramEnd"/>
      <w:r w:rsidR="00BE39A7" w:rsidRPr="00DC317A">
        <w:t xml:space="preserv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xml:space="preserve">) was most prevalent in the Fescue assemblage in </w:t>
      </w:r>
      <w:proofErr w:type="gramStart"/>
      <w:r w:rsidR="00BE39A7">
        <w:t>1979, but</w:t>
      </w:r>
      <w:proofErr w:type="gramEnd"/>
      <w:r w:rsidR="00BE39A7">
        <w:t xml:space="preserve"> was most abundant in the</w:t>
      </w:r>
      <w:r w:rsidR="00CA06BF">
        <w:t xml:space="preserve"> </w:t>
      </w:r>
      <w:r w:rsidR="00BE39A7">
        <w:t>Sedge assemblage in 2019. This could suggest long-term shifts in edaphic factors</w:t>
      </w:r>
      <w:ins w:id="2649" w:author="Lane, Stefanie" w:date="2023-09-19T17:13:00Z">
        <w:r w:rsidR="00615DAF">
          <w:t>, nutrient regimes,</w:t>
        </w:r>
      </w:ins>
      <w:r w:rsidR="00BE39A7">
        <w:t xml:space="preserve"> and/or the </w:t>
      </w:r>
      <w:r w:rsidR="005A5EAC">
        <w:t xml:space="preserve">competitive </w:t>
      </w:r>
      <w:r w:rsidR="00BE39A7" w:rsidRPr="00DE0B21">
        <w:t xml:space="preserve">encroachment of </w:t>
      </w:r>
      <w:del w:id="2650" w:author="Lane, Stefanie" w:date="2023-09-18T11:47:00Z">
        <w:r w:rsidR="00341A26" w:rsidRPr="00DE0B21" w:rsidDel="00DE0B21">
          <w:delText>non-native</w:delText>
        </w:r>
        <w:r w:rsidR="00BE39A7" w:rsidRPr="00DE0B21" w:rsidDel="00DE0B21">
          <w:delText xml:space="preserve"> </w:delText>
        </w:r>
        <w:r w:rsidR="00F62139" w:rsidRPr="00DE0B21" w:rsidDel="00DE0B21">
          <w:delText>invasive</w:delText>
        </w:r>
      </w:del>
      <w:ins w:id="2651" w:author="Lane, Stefanie" w:date="2023-09-18T11:47:00Z">
        <w:r w:rsidR="00DE0B21" w:rsidRPr="00DE0B21">
          <w:rPr>
            <w:rPrChange w:id="2652" w:author="Lane, Stefanie" w:date="2023-09-18T11:47:00Z">
              <w:rPr>
                <w:highlight w:val="yellow"/>
              </w:rPr>
            </w:rPrChange>
          </w:rPr>
          <w:t>invasive</w:t>
        </w:r>
      </w:ins>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w:t>
      </w:r>
      <w:commentRangeStart w:id="2653"/>
      <w:commentRangeStart w:id="2654"/>
      <w:commentRangeStart w:id="2655"/>
      <w:r w:rsidR="00086D6C">
        <w:t xml:space="preserve">as evidenced by the </w:t>
      </w:r>
      <w:r w:rsidR="00AB7C6D">
        <w:t xml:space="preserve">clustering of the Fescue and Sedge groups on the same branch in the 2019 dendrogram </w:t>
      </w:r>
      <w:commentRangeEnd w:id="2653"/>
      <w:r w:rsidR="009542AA">
        <w:rPr>
          <w:rStyle w:val="CommentReference"/>
        </w:rPr>
        <w:commentReference w:id="2653"/>
      </w:r>
      <w:commentRangeEnd w:id="2654"/>
      <w:r w:rsidR="00A86327">
        <w:rPr>
          <w:rStyle w:val="CommentReference"/>
        </w:rPr>
        <w:commentReference w:id="2654"/>
      </w:r>
      <w:commentRangeEnd w:id="2655"/>
      <w:r w:rsidR="0094549B">
        <w:rPr>
          <w:rStyle w:val="CommentReference"/>
        </w:rPr>
        <w:commentReference w:id="2655"/>
      </w:r>
      <w:r w:rsidR="00AB7C6D">
        <w:t>(</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ins w:id="2656" w:author="Lane, Stefanie" w:date="2023-09-19T18:33:00Z">
        <w:r w:rsidR="00563E1B">
          <w:t>1</w:t>
        </w:r>
      </w:ins>
      <w:del w:id="2657" w:author="Lane, Stefanie" w:date="2023-09-19T18:33:00Z">
        <w:r w:rsidR="00777525" w:rsidDel="00563E1B">
          <w:delText>2</w:delText>
        </w:r>
      </w:del>
      <w:r w:rsidR="001D7CD1">
        <w:t>)</w:t>
      </w:r>
      <w:r w:rsidR="00BE39A7">
        <w:t>.</w:t>
      </w:r>
      <w:r w:rsidR="00D4353A">
        <w:t xml:space="preserve"> </w:t>
      </w:r>
    </w:p>
    <w:p w14:paraId="528CD059" w14:textId="1AF6DEBD"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ins w:id="2658" w:author="Lane, Stefanie" w:date="2023-09-19T18:33:00Z">
        <w:r w:rsidR="00563E1B">
          <w:t>1</w:t>
        </w:r>
      </w:ins>
      <w:del w:id="2659" w:author="Lane, Stefanie" w:date="2023-09-19T18:33:00Z">
        <w:r w:rsidR="00A72AA9" w:rsidDel="00563E1B">
          <w:delText>2</w:delText>
        </w:r>
      </w:del>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ins w:id="2660" w:author="Gary" w:date="2023-09-22T12:45:00Z">
        <w:r w:rsidR="00627299">
          <w:t xml:space="preserve">simply </w:t>
        </w:r>
      </w:ins>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ins w:id="2661" w:author="Lane, Stefanie" w:date="2023-09-19T17:24:00Z">
        <w:r w:rsidR="00CD26DB" w:rsidRPr="00752557">
          <w:rPr>
            <w:rPrChange w:id="2662" w:author="Lane, Stefanie" w:date="2023-09-19T17:27:00Z">
              <w:rPr>
                <w:highlight w:val="green"/>
              </w:rPr>
            </w:rPrChange>
          </w:rPr>
          <w:t xml:space="preserve"> cumulative stressors such as altered nutrient regimes or hydrogeomorphological </w:t>
        </w:r>
      </w:ins>
      <w:ins w:id="2663" w:author="Lane, Stefanie" w:date="2023-09-19T17:26:00Z">
        <w:r w:rsidR="00FA0870" w:rsidRPr="00752557">
          <w:rPr>
            <w:rPrChange w:id="2664" w:author="Lane, Stefanie" w:date="2023-09-19T17:27:00Z">
              <w:rPr>
                <w:highlight w:val="green"/>
              </w:rPr>
            </w:rPrChange>
          </w:rPr>
          <w:t xml:space="preserve">processes </w:t>
        </w:r>
      </w:ins>
      <w:del w:id="2665" w:author="Lane, Stefanie" w:date="2023-09-19T17:24:00Z">
        <w:r w:rsidR="00180C15" w:rsidRPr="00752557" w:rsidDel="00CD26DB">
          <w:delText xml:space="preserve"> </w:delText>
        </w:r>
        <w:r w:rsidR="006F52AD" w:rsidRPr="00752557" w:rsidDel="00CD26DB">
          <w:delText xml:space="preserve">greater </w:delText>
        </w:r>
        <w:r w:rsidR="00025568" w:rsidRPr="00752557" w:rsidDel="00CD26DB">
          <w:delText xml:space="preserve">compositional abundance </w:delText>
        </w:r>
        <w:r w:rsidR="006F52AD" w:rsidRPr="00752557" w:rsidDel="00CD26DB">
          <w:delText>of</w:delText>
        </w:r>
        <w:r w:rsidR="00025568" w:rsidRPr="00752557" w:rsidDel="00CD26DB">
          <w:delText xml:space="preserve"> woody species or </w:delText>
        </w:r>
        <w:r w:rsidR="0077580C" w:rsidRPr="00752557" w:rsidDel="00CD26DB">
          <w:delText>species</w:delText>
        </w:r>
        <w:r w:rsidR="00025568" w:rsidRPr="00752557" w:rsidDel="00CD26DB">
          <w:delText xml:space="preserve"> tolerant of drier conditions</w:delText>
        </w:r>
        <w:r w:rsidR="003E5EE4" w:rsidRPr="00752557" w:rsidDel="00CD26DB">
          <w:delText xml:space="preserve"> could be indicative of </w:delText>
        </w:r>
      </w:del>
      <w:ins w:id="2666" w:author="Lane, Stefanie" w:date="2023-09-19T17:25:00Z">
        <w:r w:rsidR="00B03495" w:rsidRPr="00752557">
          <w:rPr>
            <w:rPrChange w:id="2667" w:author="Lane, Stefanie" w:date="2023-09-19T17:27:00Z">
              <w:rPr>
                <w:highlight w:val="green"/>
              </w:rPr>
            </w:rPrChange>
          </w:rPr>
          <w:lastRenderedPageBreak/>
          <w:t xml:space="preserve">(e.g., altered sedimentation </w:t>
        </w:r>
        <w:r w:rsidR="00D85023" w:rsidRPr="00752557">
          <w:rPr>
            <w:rPrChange w:id="2668" w:author="Lane, Stefanie" w:date="2023-09-19T17:27:00Z">
              <w:rPr>
                <w:highlight w:val="green"/>
              </w:rPr>
            </w:rPrChange>
          </w:rPr>
          <w:t xml:space="preserve">rates </w:t>
        </w:r>
      </w:ins>
      <w:del w:id="2669" w:author="Lane, Stefanie" w:date="2023-09-19T17:10:00Z">
        <w:r w:rsidR="003E5EE4" w:rsidRPr="00752557" w:rsidDel="00A37521">
          <w:delText>channel morphology processes</w:delText>
        </w:r>
        <w:r w:rsidR="0077580C" w:rsidRPr="00752557" w:rsidDel="00A37521">
          <w:delText xml:space="preserve"> </w:delText>
        </w:r>
        <w:r w:rsidR="006F52AD" w:rsidRPr="00752557" w:rsidDel="00A37521">
          <w:delText>limiting</w:delText>
        </w:r>
        <w:r w:rsidR="0077580C" w:rsidRPr="00752557" w:rsidDel="00A37521">
          <w:delText xml:space="preserve"> </w:delText>
        </w:r>
      </w:del>
      <w:del w:id="2670" w:author="Lane, Stefanie" w:date="2023-09-19T17:25:00Z">
        <w:r w:rsidR="0077580C" w:rsidRPr="00752557" w:rsidDel="00D85023">
          <w:delText>bank topography suitable for</w:delText>
        </w:r>
        <w:r w:rsidR="003E5EE4" w:rsidRPr="00752557" w:rsidDel="00D85023">
          <w:delText xml:space="preserve"> aquatic emergent plants</w:delText>
        </w:r>
        <w:r w:rsidR="00EA2DD3" w:rsidRPr="00752557" w:rsidDel="00D85023">
          <w:delText xml:space="preserve">, or sedimentation feedback processes </w:delText>
        </w:r>
        <w:r w:rsidR="006F52AD" w:rsidRPr="00752557" w:rsidDel="00D85023">
          <w:delText>increasing elevation of</w:delText>
        </w:r>
        <w:r w:rsidR="00EA2DD3" w:rsidRPr="00752557" w:rsidDel="00D85023">
          <w:delText xml:space="preserve"> the marsh platform</w:delText>
        </w:r>
        <w:r w:rsidR="006F52AD" w:rsidRPr="00752557" w:rsidDel="00D85023">
          <w:delText xml:space="preserve"> </w:delText>
        </w:r>
      </w:del>
      <w:r w:rsidR="006F52AD" w:rsidRPr="00752557">
        <w:t>relative to tidal inundation</w:t>
      </w:r>
      <w:ins w:id="2671" w:author="Lane, Stefanie" w:date="2023-09-19T17:25:00Z">
        <w:r w:rsidR="00D85023" w:rsidRPr="00752557">
          <w:rPr>
            <w:rPrChange w:id="2672" w:author="Lane, Stefanie" w:date="2023-09-19T17:27:00Z">
              <w:rPr>
                <w:highlight w:val="green"/>
              </w:rPr>
            </w:rPrChange>
          </w:rPr>
          <w:t>)</w:t>
        </w:r>
      </w:ins>
      <w:ins w:id="2673" w:author="Lane, Stefanie" w:date="2023-09-19T17:26:00Z">
        <w:r w:rsidR="00FA0870" w:rsidRPr="00752557">
          <w:rPr>
            <w:rPrChange w:id="2674" w:author="Lane, Stefanie" w:date="2023-09-19T17:27:00Z">
              <w:rPr>
                <w:highlight w:val="green"/>
              </w:rPr>
            </w:rPrChange>
          </w:rPr>
          <w:t xml:space="preserve"> may be </w:t>
        </w:r>
        <w:r w:rsidR="005B2E38" w:rsidRPr="00752557">
          <w:rPr>
            <w:rPrChange w:id="2675" w:author="Lane, Stefanie" w:date="2023-09-19T17:27:00Z">
              <w:rPr>
                <w:highlight w:val="green"/>
              </w:rPr>
            </w:rPrChange>
          </w:rPr>
          <w:t>slowly altering abioti</w:t>
        </w:r>
      </w:ins>
      <w:ins w:id="2676" w:author="Lane, Stefanie" w:date="2023-09-19T17:27:00Z">
        <w:r w:rsidR="005B2E38" w:rsidRPr="00752557">
          <w:rPr>
            <w:rPrChange w:id="2677" w:author="Lane, Stefanie" w:date="2023-09-19T17:27:00Z">
              <w:rPr>
                <w:highlight w:val="green"/>
              </w:rPr>
            </w:rPrChange>
          </w:rPr>
          <w:t xml:space="preserve">c conditions to favor </w:t>
        </w:r>
        <w:r w:rsidR="00C04A17" w:rsidRPr="00752557">
          <w:rPr>
            <w:rPrChange w:id="2678" w:author="Lane, Stefanie" w:date="2023-09-19T17:27:00Z">
              <w:rPr>
                <w:highlight w:val="green"/>
              </w:rPr>
            </w:rPrChange>
          </w:rPr>
          <w:t>different species within each of the assemblages identified</w:t>
        </w:r>
      </w:ins>
      <w:r w:rsidR="003E5EE4" w:rsidRPr="00752557">
        <w:t>.</w:t>
      </w:r>
      <w:r w:rsidR="00EA2DD3" w:rsidRPr="00752557">
        <w:t xml:space="preserve"> Alternatively, population dynamics</w:t>
      </w:r>
      <w:ins w:id="2679" w:author="Lane, Stefanie" w:date="2023-09-19T17:24:00Z">
        <w:r w:rsidR="00D845D1" w:rsidRPr="00752557">
          <w:rPr>
            <w:rPrChange w:id="2680" w:author="Lane, Stefanie" w:date="2023-09-19T17:27:00Z">
              <w:rPr>
                <w:highlight w:val="green"/>
              </w:rPr>
            </w:rPrChange>
          </w:rPr>
          <w:t xml:space="preserve"> or interspecific interactions (e.g., competition)</w:t>
        </w:r>
      </w:ins>
      <w:r w:rsidR="00EA2DD3" w:rsidRPr="00752557">
        <w:t xml:space="preserve"> may be operating independently of abiotic conditions, or have </w:t>
      </w:r>
      <w:r w:rsidR="00CB5F54" w:rsidRPr="00752557">
        <w:t>different</w:t>
      </w:r>
      <w:r w:rsidR="005569B1" w:rsidRPr="00752557">
        <w:t xml:space="preserve"> outcomes depending on </w:t>
      </w:r>
      <w:del w:id="2681" w:author="Lane, Stefanie" w:date="2023-09-19T17:27:00Z">
        <w:r w:rsidR="005569B1" w:rsidRPr="00752557" w:rsidDel="00752557">
          <w:delText xml:space="preserve">edaphic </w:delText>
        </w:r>
      </w:del>
      <w:ins w:id="2682" w:author="Lane, Stefanie" w:date="2023-09-19T17:27:00Z">
        <w:r w:rsidR="00752557" w:rsidRPr="00752557">
          <w:rPr>
            <w:rPrChange w:id="2683" w:author="Lane, Stefanie" w:date="2023-09-19T17:27:00Z">
              <w:rPr>
                <w:highlight w:val="green"/>
              </w:rPr>
            </w:rPrChange>
          </w:rPr>
          <w:t>abiotic</w:t>
        </w:r>
        <w:r w:rsidR="00752557" w:rsidRPr="00752557">
          <w:t xml:space="preserve"> </w:t>
        </w:r>
      </w:ins>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ins w:id="2684" w:author="Lane, Stefanie" w:date="2023-09-19T17:26:00Z">
        <w:r w:rsidR="00FA0870">
          <w:t xml:space="preserve"> vs. recruitment</w:t>
        </w:r>
      </w:ins>
      <w:r w:rsidR="007D3D81">
        <w:t xml:space="preserve">) </w:t>
      </w:r>
      <w:proofErr w:type="gramStart"/>
      <w:r w:rsidR="007D3D81">
        <w:t>offer</w:t>
      </w:r>
      <w:proofErr w:type="gramEnd"/>
      <w:r w:rsidR="007D3D81">
        <w:t xml:space="preserve">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29C5B5DD" w:rsidR="0083015A" w:rsidRDefault="00D47477" w:rsidP="00A07617">
      <w:pPr>
        <w:ind w:firstLine="720"/>
        <w:rPr>
          <w:rFonts w:cstheme="minorHAnsi"/>
        </w:rPr>
      </w:pPr>
      <w:commentRangeStart w:id="2685"/>
      <w:commentRangeStart w:id="2686"/>
      <w:commentRangeStart w:id="2687"/>
      <w:commentRangeStart w:id="2688"/>
      <w:del w:id="2689" w:author="Lane, Stefanie" w:date="2023-09-25T16:24:00Z">
        <w:r w:rsidDel="00843BC6">
          <w:delText>G</w:delText>
        </w:r>
        <w:r w:rsidR="00BE39A7" w:rsidDel="00843BC6">
          <w:delText xml:space="preserve">reater </w:delText>
        </w:r>
      </w:del>
      <w:ins w:id="2690" w:author="Lane, Stefanie" w:date="2023-09-25T16:24:00Z">
        <w:r w:rsidR="00F96826">
          <w:t xml:space="preserve">Decreasing frequency of unique species </w:t>
        </w:r>
      </w:ins>
      <w:del w:id="2691" w:author="Lane, Stefanie" w:date="2023-09-25T16:25:00Z">
        <w:r w:rsidR="00BE39A7" w:rsidDel="00F96826">
          <w:delText xml:space="preserve">homogeneity of cover abundance </w:delText>
        </w:r>
      </w:del>
      <w:r w:rsidR="00BE39A7">
        <w:t>within assemblages</w:t>
      </w:r>
      <w:ins w:id="2692" w:author="Lane, Stefanie" w:date="2023-09-25T16:25:00Z">
        <w:r w:rsidR="00F96826">
          <w:t xml:space="preserve"> (Table </w:t>
        </w:r>
      </w:ins>
      <w:ins w:id="2693" w:author="Lane, Stefanie" w:date="2023-09-27T17:55:00Z">
        <w:r w:rsidR="00F97798">
          <w:t>2</w:t>
        </w:r>
      </w:ins>
      <w:ins w:id="2694" w:author="Lane, Stefanie" w:date="2023-09-25T16:25:00Z">
        <w:r w:rsidR="00F96826">
          <w:t>)</w:t>
        </w:r>
      </w:ins>
      <w:r w:rsidR="00BE39A7">
        <w:t>, and</w:t>
      </w:r>
      <w:ins w:id="2695" w:author="Lane, Stefanie" w:date="2023-09-27T17:58:00Z">
        <w:r w:rsidR="00490B85">
          <w:t xml:space="preserve"> increasing </w:t>
        </w:r>
      </w:ins>
      <w:ins w:id="2696" w:author="Lane, Stefanie" w:date="2023-09-27T18:02:00Z">
        <w:r w:rsidR="002741B9">
          <w:t>dissimilarity</w:t>
        </w:r>
      </w:ins>
      <w:ins w:id="2697" w:author="Lane, Stefanie" w:date="2023-09-27T17:58:00Z">
        <w:r w:rsidR="008F7ABF">
          <w:t xml:space="preserve"> </w:t>
        </w:r>
      </w:ins>
      <w:del w:id="2698" w:author="Lane, Stefanie" w:date="2023-09-27T17:58:00Z">
        <w:r w:rsidR="00BE39A7" w:rsidDel="008F7ABF">
          <w:delText xml:space="preserve"> </w:delText>
        </w:r>
      </w:del>
      <w:del w:id="2699" w:author="Lane, Stefanie" w:date="2023-09-25T16:26:00Z">
        <w:r w:rsidR="00BE39A7" w:rsidDel="00183271">
          <w:delText>greater</w:delText>
        </w:r>
        <w:r w:rsidR="00253CA2" w:rsidDel="00183271">
          <w:delText xml:space="preserve"> </w:delText>
        </w:r>
      </w:del>
      <w:del w:id="2700" w:author="Lane, Stefanie" w:date="2023-09-25T16:21:00Z">
        <w:r w:rsidR="00253CA2" w:rsidDel="00032E9E">
          <w:delText xml:space="preserve">distinction </w:delText>
        </w:r>
      </w:del>
      <w:del w:id="2701" w:author="Lane, Stefanie" w:date="2023-09-25T16:26:00Z">
        <w:r w:rsidR="00253CA2" w:rsidDel="001C0069">
          <w:delText>in</w:delText>
        </w:r>
      </w:del>
      <w:del w:id="2702" w:author="Lane, Stefanie" w:date="2023-09-27T17:58:00Z">
        <w:r w:rsidR="00BE39A7" w:rsidDel="008F7ABF">
          <w:delText xml:space="preserve"> compositional abundance </w:delText>
        </w:r>
      </w:del>
      <w:r w:rsidR="00BE39A7">
        <w:t>between assemblages</w:t>
      </w:r>
      <w:ins w:id="2703" w:author="Lane, Stefanie" w:date="2023-09-25T16:25:00Z">
        <w:r w:rsidR="00F96826">
          <w:t xml:space="preserve"> (Fig. 3)</w:t>
        </w:r>
      </w:ins>
      <w:r w:rsidR="009B1053">
        <w:t>,</w:t>
      </w:r>
      <w:commentRangeEnd w:id="2685"/>
      <w:r w:rsidR="0024586C">
        <w:rPr>
          <w:rStyle w:val="CommentReference"/>
        </w:rPr>
        <w:commentReference w:id="2685"/>
      </w:r>
      <w:commentRangeEnd w:id="2686"/>
      <w:r w:rsidR="001C0069">
        <w:rPr>
          <w:rStyle w:val="CommentReference"/>
        </w:rPr>
        <w:commentReference w:id="2686"/>
      </w:r>
      <w:commentRangeEnd w:id="2687"/>
      <w:r w:rsidR="00F62203">
        <w:rPr>
          <w:rStyle w:val="CommentReference"/>
        </w:rPr>
        <w:commentReference w:id="2687"/>
      </w:r>
      <w:commentRangeEnd w:id="2688"/>
      <w:r w:rsidR="00F97798">
        <w:rPr>
          <w:rStyle w:val="CommentReference"/>
        </w:rPr>
        <w:commentReference w:id="2688"/>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704"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ins w:id="2705" w:author="Gary" w:date="2023-09-22T12:52:00Z">
        <w:r w:rsidR="0024586C">
          <w:rPr>
            <w:rFonts w:cstheme="minorHAnsi"/>
          </w:rPr>
          <w:t>.</w:t>
        </w:r>
      </w:ins>
      <w:del w:id="2706" w:author="Gary" w:date="2023-09-22T12:52:00Z">
        <w:r w:rsidR="0083015A" w:rsidDel="0024586C">
          <w:rPr>
            <w:rFonts w:cstheme="minorHAnsi"/>
          </w:rPr>
          <w:delText>,</w:delText>
        </w:r>
      </w:del>
      <w:r w:rsidR="0083015A">
        <w:rPr>
          <w:rFonts w:cstheme="minorHAnsi"/>
        </w:rPr>
        <w:t xml:space="preserve"> </w:t>
      </w:r>
      <w:ins w:id="2707" w:author="Gary" w:date="2023-09-22T12:52:00Z">
        <w:r w:rsidR="0024586C">
          <w:rPr>
            <w:rFonts w:cstheme="minorHAnsi"/>
          </w:rPr>
          <w:t>Nonetheless,</w:t>
        </w:r>
      </w:ins>
      <w:del w:id="2708" w:author="Gary" w:date="2023-09-22T12:52:00Z">
        <w:r w:rsidR="0083015A" w:rsidRPr="001D7CD1" w:rsidDel="0024586C">
          <w:rPr>
            <w:rFonts w:cstheme="minorHAnsi"/>
          </w:rPr>
          <w:delText>however</w:delText>
        </w:r>
      </w:del>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704"/>
    </w:p>
    <w:p w14:paraId="2AAF3ADA" w14:textId="29AB22C5" w:rsidR="00BE39A7" w:rsidRPr="009D6D33" w:rsidRDefault="00E954F2" w:rsidP="00A07617">
      <w:pPr>
        <w:ind w:firstLine="720"/>
        <w:rPr>
          <w:rFonts w:cstheme="minorHAnsi"/>
        </w:rPr>
      </w:pPr>
      <w:commentRangeStart w:id="2709"/>
      <w:r>
        <w:rPr>
          <w:rFonts w:cstheme="minorHAnsi"/>
        </w:rPr>
        <w:t>Plant b</w:t>
      </w:r>
      <w:r w:rsidR="00D472DA">
        <w:rPr>
          <w:rFonts w:cstheme="minorHAnsi"/>
        </w:rPr>
        <w:t>iodiversity loss may</w:t>
      </w:r>
      <w:ins w:id="2710" w:author="Lane, Stefanie" w:date="2023-09-25T15:56:00Z">
        <w:r w:rsidR="00C33766">
          <w:rPr>
            <w:rFonts w:cstheme="minorHAnsi"/>
          </w:rPr>
          <w:t xml:space="preserve"> have consequences such as</w:t>
        </w:r>
      </w:ins>
      <w:r w:rsidR="00D472DA">
        <w:rPr>
          <w:rFonts w:cstheme="minorHAnsi"/>
        </w:rPr>
        <w:t xml:space="preserve"> </w:t>
      </w:r>
      <w:ins w:id="2711" w:author="Lane, Stefanie" w:date="2023-09-12T18:57:00Z">
        <w:r w:rsidR="00EC504C">
          <w:rPr>
            <w:rFonts w:cstheme="minorHAnsi"/>
          </w:rPr>
          <w:t>alter</w:t>
        </w:r>
      </w:ins>
      <w:ins w:id="2712" w:author="Lane, Stefanie" w:date="2023-09-25T15:56:00Z">
        <w:r w:rsidR="00C33766">
          <w:rPr>
            <w:rFonts w:cstheme="minorHAnsi"/>
          </w:rPr>
          <w:t>ed</w:t>
        </w:r>
      </w:ins>
      <w:ins w:id="2713" w:author="Lane, Stefanie" w:date="2023-09-12T18:57:00Z">
        <w:r w:rsidR="00EC504C">
          <w:rPr>
            <w:rFonts w:cstheme="minorHAnsi"/>
          </w:rPr>
          <w:t xml:space="preserve"> sediment trapping </w:t>
        </w:r>
        <w:r w:rsidR="00E127BA">
          <w:rPr>
            <w:rFonts w:cstheme="minorHAnsi"/>
          </w:rPr>
          <w:t xml:space="preserve">via altered </w:t>
        </w:r>
      </w:ins>
      <w:del w:id="2714" w:author="Lane, Stefanie" w:date="2023-09-12T18:57:00Z">
        <w:r w:rsidR="00D472DA" w:rsidDel="00E127BA">
          <w:rPr>
            <w:rFonts w:cstheme="minorHAnsi"/>
          </w:rPr>
          <w:delText>reduce the</w:delText>
        </w:r>
      </w:del>
      <w:ins w:id="2715" w:author="Lane, Stefanie" w:date="2023-09-12T18:56:00Z">
        <w:r w:rsidR="007F1FA6">
          <w:rPr>
            <w:rFonts w:cstheme="minorHAnsi"/>
          </w:rPr>
          <w:t xml:space="preserve">vegetation structural complexity </w:t>
        </w:r>
      </w:ins>
      <w:ins w:id="2716" w:author="Lane, Stefanie" w:date="2023-09-25T15:57:00Z">
        <w:r w:rsidR="00513A79">
          <w:rPr>
            <w:rFonts w:cstheme="minorHAnsi"/>
          </w:rPr>
          <w:t>(Bouma et al., 2010)</w:t>
        </w:r>
      </w:ins>
      <w:del w:id="2717" w:author="Lane, Stefanie" w:date="2023-09-12T18:56:00Z">
        <w:r w:rsidR="00D472DA" w:rsidDel="007F1FA6">
          <w:rPr>
            <w:rFonts w:cstheme="minorHAnsi"/>
          </w:rPr>
          <w:delText xml:space="preserve"> d</w:delText>
        </w:r>
        <w:r w:rsidR="004506A9" w:rsidDel="007F1FA6">
          <w:rPr>
            <w:rFonts w:cstheme="minorHAnsi"/>
          </w:rPr>
          <w:delText>ense root network</w:delText>
        </w:r>
      </w:del>
      <w:ins w:id="2718" w:author="Lane, Stefanie" w:date="2023-09-12T18:57:00Z">
        <w:r w:rsidR="00E127BA">
          <w:rPr>
            <w:rFonts w:cstheme="minorHAnsi"/>
          </w:rPr>
          <w:t xml:space="preserve"> </w:t>
        </w:r>
      </w:ins>
      <w:del w:id="2719" w:author="Lane, Stefanie" w:date="2023-09-12T18:56:00Z">
        <w:r w:rsidR="004506A9" w:rsidDel="007F1FA6">
          <w:rPr>
            <w:rFonts w:cstheme="minorHAnsi"/>
          </w:rPr>
          <w:delText xml:space="preserve">s </w:delText>
        </w:r>
      </w:del>
      <w:del w:id="2720" w:author="Lane, Stefanie" w:date="2023-09-12T18:57:00Z">
        <w:r w:rsidR="005F2EB8" w:rsidDel="00E127BA">
          <w:rPr>
            <w:rFonts w:cstheme="minorHAnsi"/>
          </w:rPr>
          <w:delText>to trap sediment in the marsh platform</w:delText>
        </w:r>
        <w:r w:rsidR="004506A9" w:rsidDel="00E127BA">
          <w:rPr>
            <w:rFonts w:cstheme="minorHAnsi"/>
          </w:rPr>
          <w:delText xml:space="preserve"> and</w:delText>
        </w:r>
      </w:del>
      <w:ins w:id="2721" w:author="Lane, Stefanie" w:date="2023-09-12T18:57:00Z">
        <w:r w:rsidR="00E127BA">
          <w:rPr>
            <w:rFonts w:cstheme="minorHAnsi"/>
          </w:rPr>
          <w:t>or reduce</w:t>
        </w:r>
      </w:ins>
      <w:ins w:id="2722" w:author="Lane, Stefanie" w:date="2023-09-12T18:58:00Z">
        <w:r w:rsidR="00ED3FC7">
          <w:rPr>
            <w:rFonts w:cstheme="minorHAnsi"/>
          </w:rPr>
          <w:t xml:space="preserve"> availability of</w:t>
        </w:r>
      </w:ins>
      <w:r w:rsidR="004243E3">
        <w:rPr>
          <w:rFonts w:cstheme="minorHAnsi"/>
        </w:rPr>
        <w:t xml:space="preserve"> </w:t>
      </w:r>
      <w:ins w:id="2723" w:author="Lane, Stefanie" w:date="2023-09-25T16:12:00Z">
        <w:r w:rsidR="00157C42">
          <w:rPr>
            <w:rFonts w:cstheme="minorHAnsi"/>
          </w:rPr>
          <w:t xml:space="preserve">important </w:t>
        </w:r>
      </w:ins>
      <w:del w:id="2724" w:author="Lane, Stefanie" w:date="2023-09-25T16:12:00Z">
        <w:r w:rsidR="004243E3" w:rsidDel="006431A1">
          <w:rPr>
            <w:rFonts w:cstheme="minorHAnsi"/>
          </w:rPr>
          <w:delText>seasonal</w:delText>
        </w:r>
        <w:r w:rsidR="004506A9" w:rsidDel="006431A1">
          <w:rPr>
            <w:rFonts w:cstheme="minorHAnsi"/>
          </w:rPr>
          <w:delText xml:space="preserve"> </w:delText>
        </w:r>
      </w:del>
      <w:r w:rsidR="004506A9">
        <w:rPr>
          <w:rFonts w:cstheme="minorHAnsi"/>
        </w:rPr>
        <w:t xml:space="preserve">pollinator </w:t>
      </w:r>
      <w:del w:id="2725" w:author="Lane, Stefanie" w:date="2023-09-12T18:58:00Z">
        <w:r w:rsidR="004506A9" w:rsidDel="00ED3FC7">
          <w:rPr>
            <w:rFonts w:cstheme="minorHAnsi"/>
          </w:rPr>
          <w:delText>value of forbs</w:delText>
        </w:r>
      </w:del>
      <w:ins w:id="2726" w:author="Lane, Stefanie" w:date="2023-09-12T18:58:00Z">
        <w:r w:rsidR="00ED3FC7">
          <w:rPr>
            <w:rFonts w:cstheme="minorHAnsi"/>
          </w:rPr>
          <w:t xml:space="preserve">plants </w:t>
        </w:r>
      </w:ins>
      <w:ins w:id="2727" w:author="Lane, Stefanie" w:date="2023-09-25T16:12:00Z">
        <w:r w:rsidR="00157C42">
          <w:rPr>
            <w:rFonts w:cstheme="minorHAnsi"/>
          </w:rPr>
          <w:t>(Newbold et al., 2019)</w:t>
        </w:r>
      </w:ins>
      <w:ins w:id="2728" w:author="Lane, Stefanie" w:date="2023-09-25T15:59:00Z">
        <w:r w:rsidR="00976E8C">
          <w:rPr>
            <w:rFonts w:cstheme="minorHAnsi"/>
          </w:rPr>
          <w:t xml:space="preserve">. However, </w:t>
        </w:r>
      </w:ins>
      <w:del w:id="2729" w:author="Lane, Stefanie" w:date="2023-09-25T15:59:00Z">
        <w:r w:rsidR="00D472DA" w:rsidDel="00976E8C">
          <w:rPr>
            <w:rFonts w:cstheme="minorHAnsi"/>
          </w:rPr>
          <w:delText xml:space="preserve">, although </w:delText>
        </w:r>
      </w:del>
      <w:r w:rsidR="00D472DA">
        <w:rPr>
          <w:rFonts w:cstheme="minorHAnsi"/>
        </w:rPr>
        <w:t xml:space="preserve">these contributions by the species lost in Ladner Marsh have not been quantified. </w:t>
      </w:r>
      <w:commentRangeEnd w:id="2709"/>
      <w:r w:rsidR="004A2BB7">
        <w:rPr>
          <w:rStyle w:val="CommentReference"/>
        </w:rPr>
        <w:commentReference w:id="2709"/>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del w:id="2730" w:author="Lane, Stefanie" w:date="2023-09-19T10:09:00Z">
        <w:r w:rsidR="00FC1C68" w:rsidDel="005461FD">
          <w:delText>Fig. S2</w:delText>
        </w:r>
      </w:del>
      <w:ins w:id="2731" w:author="Lane, Stefanie" w:date="2023-09-19T10:09:00Z">
        <w:r w:rsidR="005461FD">
          <w:t>Fig. S3</w:t>
        </w:r>
      </w:ins>
      <w:r w:rsidR="00CD7B22" w:rsidRPr="006359FF">
        <w:t>)</w:t>
      </w:r>
      <w:r w:rsidR="00BE39A7" w:rsidRPr="006359FF">
        <w:t xml:space="preserve">, although few species (native or </w:t>
      </w:r>
      <w:r w:rsidR="00341A26">
        <w:t>non-native</w:t>
      </w:r>
      <w:r w:rsidR="00BE39A7" w:rsidRPr="006359FF">
        <w:t xml:space="preserve">) represent </w:t>
      </w:r>
      <w:proofErr w:type="gramStart"/>
      <w:r w:rsidR="00BE39A7" w:rsidRPr="006359FF">
        <w:t>the majority of</w:t>
      </w:r>
      <w:proofErr w:type="gramEnd"/>
      <w:r w:rsidR="00BE39A7" w:rsidRPr="006359FF">
        <w:t xml:space="preserve"> cover within the assemblage</w:t>
      </w:r>
      <w:r w:rsidR="00CD7B22">
        <w:t xml:space="preserve"> (</w:t>
      </w:r>
      <w:r w:rsidR="00392F8F">
        <w:t>Table S5</w:t>
      </w:r>
      <w:r w:rsidR="00CD7B22">
        <w:t>)</w:t>
      </w:r>
      <w:r w:rsidR="00BE39A7" w:rsidRPr="006359FF">
        <w:t xml:space="preserve">. </w:t>
      </w:r>
      <w:ins w:id="2732" w:author="Gary" w:date="2023-09-22T12:55:00Z">
        <w:r w:rsidR="004A2BB7">
          <w:t xml:space="preserve">Although </w:t>
        </w:r>
      </w:ins>
      <w:del w:id="2733" w:author="Gary" w:date="2023-09-22T12:55:00Z">
        <w:r w:rsidR="00341A26" w:rsidDel="004A2BB7">
          <w:delText>N</w:delText>
        </w:r>
      </w:del>
      <w:ins w:id="2734" w:author="Gary" w:date="2023-09-22T12:55:00Z">
        <w:r w:rsidR="004A2BB7">
          <w:t>n</w:t>
        </w:r>
      </w:ins>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w:t>
      </w:r>
      <w:del w:id="2735" w:author="Gary" w:date="2023-09-22T12:56:00Z">
        <w:r w:rsidR="00BE39A7" w:rsidRPr="006359FF" w:rsidDel="00E64BB9">
          <w:delText xml:space="preserve">however </w:delText>
        </w:r>
      </w:del>
      <w:r w:rsidR="00BE39A7" w:rsidRPr="006359FF">
        <w:t xml:space="preserve">these species are notorious for spreading to the point of </w:t>
      </w:r>
      <w:proofErr w:type="gramStart"/>
      <w:r w:rsidR="00BE39A7" w:rsidRPr="006359FF">
        <w:t>near-exclusion</w:t>
      </w:r>
      <w:proofErr w:type="gramEnd"/>
      <w:r w:rsidR="00BE39A7" w:rsidRPr="006359FF">
        <w:t xml:space="preserve">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621F8DB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del w:id="2736" w:author="Lane, Stefanie" w:date="2023-09-12T19:03:00Z">
        <w:r w:rsidR="00CC3464" w:rsidDel="00E851FE">
          <w:delText>, especially when top-down trophic interactions are also lost</w:delText>
        </w:r>
        <w:r w:rsidR="00C43860" w:rsidDel="00E851FE">
          <w:delText xml:space="preserve"> from the ecosystem</w:delText>
        </w:r>
      </w:del>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ins w:id="2737" w:author="Gary" w:date="2023-09-22T12:57:00Z">
        <w:r w:rsidR="00C43829">
          <w:t xml:space="preserve"> marsh</w:t>
        </w:r>
      </w:ins>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lastRenderedPageBreak/>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197CE4C3"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del w:id="2738" w:author="Lane, Stefanie" w:date="2023-09-12T19:06:00Z">
        <w:r w:rsidDel="00C100C2">
          <w:delText>Sedimentary c</w:delText>
        </w:r>
      </w:del>
      <w:ins w:id="2739" w:author="Lane, Stefanie" w:date="2023-09-12T19:06:00Z">
        <w:r w:rsidR="00C100C2">
          <w:t>C</w:t>
        </w:r>
      </w:ins>
      <w:r>
        <w:t>hanges such as sediment starvation</w:t>
      </w:r>
      <w:ins w:id="2740" w:author="Lane, Stefanie" w:date="2023-09-12T19:06:00Z">
        <w:r w:rsidR="00C100C2">
          <w:t xml:space="preserve">, </w:t>
        </w:r>
      </w:ins>
      <w:del w:id="2741" w:author="Lane, Stefanie" w:date="2023-09-12T19:06:00Z">
        <w:r w:rsidDel="00C100C2">
          <w:delText xml:space="preserve"> or </w:delText>
        </w:r>
      </w:del>
      <w:r>
        <w:t>subsidence</w:t>
      </w:r>
      <w:ins w:id="2742" w:author="Lane, Stefanie" w:date="2023-09-12T19:06:00Z">
        <w:r w:rsidR="00C100C2">
          <w:t>, or r</w:t>
        </w:r>
      </w:ins>
      <w:ins w:id="2743" w:author="Lane, Stefanie" w:date="2023-09-12T19:07:00Z">
        <w:r w:rsidR="00C100C2">
          <w:t xml:space="preserve">elative sea level rise </w:t>
        </w:r>
      </w:ins>
      <w:del w:id="2744" w:author="Lane, Stefanie" w:date="2023-09-12T19:06:00Z">
        <w:r w:rsidDel="00C100C2">
          <w:delText xml:space="preserve"> </w:delText>
        </w:r>
      </w:del>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w:t>
      </w:r>
      <w:proofErr w:type="gramStart"/>
      <w:r>
        <w:t>feedbacks</w:t>
      </w:r>
      <w:proofErr w:type="gramEnd"/>
      <w:r>
        <w:t xml:space="preserve"> between vegetation and sedimentation 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w:t>
      </w:r>
      <w:del w:id="2745" w:author="Lane, Stefanie" w:date="2023-09-12T19:20:00Z">
        <w:r w:rsidR="000703CB" w:rsidRPr="00810405" w:rsidDel="00CF6994">
          <w:delText>natural (</w:delText>
        </w:r>
        <w:r w:rsidR="000703CB" w:rsidRPr="00B86AB9" w:rsidDel="00CF6994">
          <w:rPr>
            <w:highlight w:val="yellow"/>
            <w:rPrChange w:id="2746" w:author="Lane, Stefanie" w:date="2023-09-12T19:09:00Z">
              <w:rPr/>
            </w:rPrChange>
          </w:rPr>
          <w:delText>e.g.,</w:delText>
        </w:r>
        <w:r w:rsidR="00D966A3" w:rsidRPr="00B86AB9" w:rsidDel="00CF6994">
          <w:rPr>
            <w:highlight w:val="yellow"/>
            <w:rPrChange w:id="2747" w:author="Lane, Stefanie" w:date="2023-09-12T19:09:00Z">
              <w:rPr/>
            </w:rPrChange>
          </w:rPr>
          <w:delText xml:space="preserve"> scouring</w:delText>
        </w:r>
        <w:r w:rsidR="000703CB" w:rsidRPr="00B86AB9" w:rsidDel="00CF6994">
          <w:rPr>
            <w:highlight w:val="yellow"/>
            <w:rPrChange w:id="2748" w:author="Lane, Stefanie" w:date="2023-09-12T19:09:00Z">
              <w:rPr/>
            </w:rPrChange>
          </w:rPr>
          <w:delText xml:space="preserve"> tidal surge</w:delText>
        </w:r>
        <w:r w:rsidR="000703CB" w:rsidRPr="00810405" w:rsidDel="00CF6994">
          <w:delText xml:space="preserve">) and </w:delText>
        </w:r>
      </w:del>
      <w:r w:rsidR="000703CB" w:rsidRPr="00810405">
        <w:t xml:space="preserve">anthropogenic disturbance (e.g., </w:t>
      </w:r>
      <w:del w:id="2749" w:author="Lane, Stefanie" w:date="2023-09-12T19:26:00Z">
        <w:r w:rsidR="000703CB" w:rsidRPr="00810405" w:rsidDel="00AC1C2B">
          <w:delText>industria</w:delText>
        </w:r>
      </w:del>
      <w:ins w:id="2750" w:author="Lane, Stefanie" w:date="2023-09-12T19:26:00Z">
        <w:r w:rsidR="00AC1C2B">
          <w:t>industrial or agricultural development</w:t>
        </w:r>
      </w:ins>
      <w:del w:id="2751" w:author="Lane, Stefanie" w:date="2023-09-12T19:26:00Z">
        <w:r w:rsidR="000703CB" w:rsidRPr="00810405" w:rsidDel="00AC1C2B">
          <w:delText>l development</w:delText>
        </w:r>
      </w:del>
      <w:r w:rsidR="000703CB" w:rsidRPr="00810405">
        <w:t xml:space="preserve">), it is </w:t>
      </w:r>
      <w:r w:rsidR="00D966A3" w:rsidRPr="00810405">
        <w:t xml:space="preserve">subject to continuous pressures resulting from </w:t>
      </w:r>
      <w:ins w:id="2752" w:author="Lane, Stefanie" w:date="2023-09-12T19:24:00Z">
        <w:r w:rsidR="00E45D2F">
          <w:t xml:space="preserve">anthropogenic </w:t>
        </w:r>
      </w:ins>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proofErr w:type="spellStart"/>
      <w:r w:rsidR="00A92976" w:rsidRPr="00810405">
        <w:t>Dethier</w:t>
      </w:r>
      <w:proofErr w:type="spellEnd"/>
      <w:r w:rsidR="00A92976" w:rsidRPr="00810405">
        <w:t xml:space="preserve">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 xml:space="preserve">(Green &amp; </w:t>
      </w:r>
      <w:proofErr w:type="spellStart"/>
      <w:r w:rsidR="000E42AB" w:rsidRPr="000E42AB">
        <w:rPr>
          <w:rFonts w:ascii="Calibri" w:hAnsi="Calibri" w:cs="Calibri"/>
        </w:rPr>
        <w:t>Galatowitsch</w:t>
      </w:r>
      <w:proofErr w:type="spellEnd"/>
      <w:r w:rsidR="000E42AB" w:rsidRPr="000E42AB">
        <w:rPr>
          <w:rFonts w:ascii="Calibri" w:hAnsi="Calibri" w:cs="Calibri"/>
        </w:rPr>
        <w:t>,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del w:id="2753" w:author="Lane, Stefanie" w:date="2023-09-19T18:35:00Z">
        <w:r w:rsidR="0077726A" w:rsidDel="001D5ED1">
          <w:delText>Thus</w:delText>
        </w:r>
        <w:commentRangeStart w:id="2754"/>
        <w:r w:rsidR="0077726A" w:rsidDel="001D5ED1">
          <w:delText>, a</w:delText>
        </w:r>
        <w:r w:rsidDel="001D5ED1">
          <w:delText>biotic shifts may be altering the seed recruitment niches</w:delText>
        </w:r>
        <w:r w:rsidR="00387B4B" w:rsidDel="001D5ED1">
          <w:delText xml:space="preserve"> </w:delText>
        </w:r>
        <w:commentRangeEnd w:id="2754"/>
        <w:r w:rsidR="004E3A0E" w:rsidDel="001D5ED1">
          <w:rPr>
            <w:rStyle w:val="CommentReference"/>
          </w:rPr>
          <w:commentReference w:id="2754"/>
        </w:r>
        <w:r w:rsidR="00387B4B" w:rsidDel="001D5ED1">
          <w:delText>which may</w:delText>
        </w:r>
        <w:r w:rsidDel="001D5ED1">
          <w:delText xml:space="preserve"> </w:delText>
        </w:r>
        <w:r w:rsidR="00742F8E" w:rsidDel="001D5ED1">
          <w:delText>restrict</w:delText>
        </w:r>
        <w:r w:rsidR="005A1945" w:rsidDel="001D5ED1">
          <w:delText xml:space="preserve"> recruitment of</w:delText>
        </w:r>
        <w:r w:rsidR="00742F8E" w:rsidDel="001D5ED1">
          <w:delText xml:space="preserve"> native</w:delText>
        </w:r>
        <w:r w:rsidDel="001D5ED1">
          <w:delText xml:space="preserve"> speci</w:delText>
        </w:r>
        <w:r w:rsidR="005A1945" w:rsidDel="001D5ED1">
          <w:delText>es diversity</w:delText>
        </w:r>
        <w:r w:rsidDel="001D5ED1">
          <w:delText xml:space="preserve">, while dispersal networks may be delivering disproportionately more seed of </w:delText>
        </w:r>
        <w:r w:rsidR="00341A26" w:rsidDel="001D5ED1">
          <w:delText>non-native</w:delText>
        </w:r>
        <w:r w:rsidR="00B55A4F" w:rsidDel="001D5ED1">
          <w:delText>, invasive</w:delText>
        </w:r>
        <w:r w:rsidDel="001D5ED1">
          <w:delText xml:space="preserve"> species. </w:delText>
        </w:r>
      </w:del>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755"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proofErr w:type="gramStart"/>
      <w:r w:rsidR="00C04996">
        <w:t>reference</w:t>
      </w:r>
      <w:r w:rsidR="00E954F2">
        <w:t>s</w:t>
      </w:r>
      <w:r w:rsidR="00C04996">
        <w:t>, yet</w:t>
      </w:r>
      <w:proofErr w:type="gramEnd"/>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755"/>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0820D775"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del w:id="2756" w:author="Gary" w:date="2023-09-22T13:00:00Z">
        <w:r w:rsidR="00195DA8" w:rsidDel="00B72AA6">
          <w:delText xml:space="preserve">the </w:delText>
        </w:r>
      </w:del>
      <w:r>
        <w:t>Ladner Marsh</w:t>
      </w:r>
      <w:r w:rsidR="0052296F">
        <w:t>.</w:t>
      </w:r>
      <w:r w:rsidR="003414EC" w:rsidRPr="003414EC">
        <w:t xml:space="preserve"> </w:t>
      </w:r>
      <w:r w:rsidR="003414EC">
        <w:t xml:space="preserve">Active management may be required to maintain </w:t>
      </w:r>
      <w:proofErr w:type="gramStart"/>
      <w:r w:rsidR="003414EC">
        <w:t>ecologically-desired</w:t>
      </w:r>
      <w:proofErr w:type="gramEnd"/>
      <w:r w:rsidR="003414EC">
        <w:t xml:space="preserve"> species composition in the wake of environmental change, and should be informed by ongoing experimentation into the role of</w:t>
      </w:r>
      <w:ins w:id="2757" w:author="Lane, Stefanie" w:date="2023-09-27T17:39:00Z">
        <w:r w:rsidR="007720C1">
          <w:t xml:space="preserve"> </w:t>
        </w:r>
      </w:ins>
      <w:del w:id="2758" w:author="Gary" w:date="2023-09-26T10:45:00Z">
        <w:r w:rsidR="003414EC" w:rsidDel="002D6E9B">
          <w:delText xml:space="preserve">  </w:delText>
        </w:r>
      </w:del>
      <w:commentRangeStart w:id="2759"/>
      <w:r w:rsidR="003414EC">
        <w:t>hydrogeomorph</w:t>
      </w:r>
      <w:del w:id="2760" w:author="Lane, Stefanie" w:date="2023-09-27T17:39:00Z">
        <w:r w:rsidR="003414EC" w:rsidDel="007720C1">
          <w:delText>olog</w:delText>
        </w:r>
      </w:del>
      <w:r w:rsidR="003414EC">
        <w:t xml:space="preserve">ic </w:t>
      </w:r>
      <w:commentRangeEnd w:id="2759"/>
      <w:r w:rsidR="002D6E9B">
        <w:rPr>
          <w:rStyle w:val="CommentReference"/>
        </w:rPr>
        <w:commentReference w:id="2759"/>
      </w:r>
      <w:r w:rsidR="003414EC">
        <w:t xml:space="preserve">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t>
      </w:r>
      <w:r>
        <w:lastRenderedPageBreak/>
        <w:t xml:space="preserve">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ins w:id="2761" w:author="Gary" w:date="2023-09-22T13:01:00Z">
        <w:r w:rsidR="009C7F56">
          <w:t>.</w:t>
        </w:r>
      </w:ins>
      <w:del w:id="2762" w:author="Gary" w:date="2023-09-22T13:01:00Z">
        <w:r w:rsidDel="009C7F56">
          <w:delText>:</w:delText>
        </w:r>
      </w:del>
      <w:r>
        <w:t xml:space="preserve"> </w:t>
      </w:r>
      <w:ins w:id="2763" w:author="Gary" w:date="2023-09-22T13:01:00Z">
        <w:r w:rsidR="009C7F56">
          <w:t>W</w:t>
        </w:r>
      </w:ins>
      <w:del w:id="2764" w:author="Gary" w:date="2023-09-22T13:02:00Z">
        <w:r w:rsidDel="009C7F56">
          <w:delText>w</w:delText>
        </w:r>
      </w:del>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commentRangeStart w:id="2765"/>
      <w:del w:id="2766" w:author="Lane, Stefanie" w:date="2023-09-25T15:59:00Z">
        <w:r w:rsidDel="00976E8C">
          <w:delText xml:space="preserve">effects </w:delText>
        </w:r>
      </w:del>
      <w:commentRangeEnd w:id="2765"/>
      <w:ins w:id="2767" w:author="Lane, Stefanie" w:date="2023-09-25T15:59:00Z">
        <w:r w:rsidR="00976E8C">
          <w:t xml:space="preserve">outcomes </w:t>
        </w:r>
      </w:ins>
      <w:r w:rsidR="009C7F56">
        <w:rPr>
          <w:rStyle w:val="CommentReference"/>
        </w:rPr>
        <w:commentReference w:id="2765"/>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pPr>
        <w:rPr>
          <w:ins w:id="2768" w:author="Lane, Stefanie" w:date="2023-09-19T18:35:00Z"/>
        </w:rPr>
        <w:pPrChange w:id="2769" w:author="Lane, Stefanie" w:date="2023-09-19T18:56:00Z">
          <w:pPr>
            <w:pStyle w:val="Heading1"/>
          </w:pPr>
        </w:pPrChange>
      </w:pPr>
    </w:p>
    <w:p w14:paraId="074FB016" w14:textId="5F43B287"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9C53F05" w:rsidR="00694C2C" w:rsidRDefault="00A1025B" w:rsidP="00694C2C">
      <w:r>
        <w:t>Study conception</w:t>
      </w:r>
      <w:r w:rsidR="002F00D1">
        <w:t>,</w:t>
      </w:r>
      <w:r w:rsidR="0014430F">
        <w:t xml:space="preserve"> 2019 data collection, </w:t>
      </w:r>
      <w:del w:id="2770" w:author="Lane, Stefanie" w:date="2023-09-25T15:08:00Z">
        <w:r w:rsidR="0014430F" w:rsidDel="004E0419">
          <w:delText xml:space="preserve">and </w:delText>
        </w:r>
      </w:del>
      <w:r w:rsidR="0014430F">
        <w:t>analysis</w:t>
      </w:r>
      <w:ins w:id="2771" w:author="Lane, Stefanie" w:date="2023-09-25T15:08:00Z">
        <w:r w:rsidR="004E0419">
          <w:t>, and interpretation</w:t>
        </w:r>
      </w:ins>
      <w:r w:rsidR="0014430F">
        <w:t xml:space="preserve"> </w:t>
      </w:r>
      <w:r>
        <w:t>were</w:t>
      </w:r>
      <w:r w:rsidR="0014430F">
        <w:t xml:space="preserve"> </w:t>
      </w:r>
      <w:r w:rsidR="00441CBB">
        <w:t>undertaken</w:t>
      </w:r>
      <w:r w:rsidR="00895AFF">
        <w:t xml:space="preserve"> </w:t>
      </w:r>
      <w:r w:rsidR="0014430F">
        <w:t xml:space="preserve">by Stefanie L. Lane. </w:t>
      </w:r>
      <w:ins w:id="2772" w:author="Lane, Stefanie" w:date="2023-09-25T15:04:00Z">
        <w:r w:rsidR="00236BE8">
          <w:t xml:space="preserve">Gary E. Bradfield </w:t>
        </w:r>
        <w:r w:rsidR="00EA06B0">
          <w:t>oversaw o</w:t>
        </w:r>
      </w:ins>
      <w:del w:id="2773" w:author="Lane, Stefanie" w:date="2023-09-25T15:04:00Z">
        <w:r w:rsidR="0014430F" w:rsidDel="00236BE8">
          <w:delText>O</w:delText>
        </w:r>
      </w:del>
      <w:r w:rsidR="0014430F">
        <w:t xml:space="preserve">riginal </w:t>
      </w:r>
      <w:del w:id="2774" w:author="Lane, Stefanie" w:date="2023-09-25T15:03:00Z">
        <w:r w:rsidR="0014430F" w:rsidDel="00236BE8">
          <w:delText>(1979)</w:delText>
        </w:r>
        <w:r w:rsidDel="00236BE8">
          <w:delText xml:space="preserve"> </w:delText>
        </w:r>
      </w:del>
      <w:r>
        <w:t>study</w:t>
      </w:r>
      <w:ins w:id="2775" w:author="Lane, Stefanie" w:date="2023-09-25T15:05:00Z">
        <w:r w:rsidR="000469D4">
          <w:t xml:space="preserve"> design and publication</w:t>
        </w:r>
      </w:ins>
      <w:ins w:id="2776" w:author="Lane, Stefanie" w:date="2023-09-25T15:08:00Z">
        <w:r w:rsidR="001416D2">
          <w:t xml:space="preserve"> (Bradfield &amp; Porter, 1982)</w:t>
        </w:r>
      </w:ins>
      <w:ins w:id="2777" w:author="Lane, Stefanie" w:date="2023-09-25T15:05:00Z">
        <w:r w:rsidR="000469D4">
          <w:t xml:space="preserve">, </w:t>
        </w:r>
      </w:ins>
      <w:del w:id="2778" w:author="Lane, Stefanie" w:date="2023-09-25T15:05:00Z">
        <w:r w:rsidDel="000469D4">
          <w:delText xml:space="preserve"> concept comparing pla</w:delText>
        </w:r>
        <w:r w:rsidR="0014430F" w:rsidDel="000469D4">
          <w:delText>nt assemblages, data collection, and analysis</w:delText>
        </w:r>
      </w:del>
      <w:ins w:id="2779" w:author="Gary" w:date="2023-09-26T12:40:00Z">
        <w:r w:rsidR="00B36CE9">
          <w:t>and advised on</w:t>
        </w:r>
        <w:r w:rsidR="00911397">
          <w:t xml:space="preserve"> </w:t>
        </w:r>
      </w:ins>
      <w:ins w:id="2780" w:author="Gary" w:date="2023-09-26T12:46:00Z">
        <w:r w:rsidR="00675626">
          <w:t xml:space="preserve">sampling and </w:t>
        </w:r>
      </w:ins>
      <w:ins w:id="2781" w:author="Gary" w:date="2023-09-26T12:40:00Z">
        <w:r w:rsidR="00911397">
          <w:t>data analysis</w:t>
        </w:r>
      </w:ins>
      <w:ins w:id="2782" w:author="Lane, Stefanie" w:date="2023-09-25T15:04:00Z">
        <w:del w:id="2783" w:author="Gary" w:date="2023-09-26T12:40:00Z">
          <w:r w:rsidR="00EA06B0" w:rsidDel="00911397">
            <w:delText>well as</w:delText>
          </w:r>
        </w:del>
      </w:ins>
      <w:ins w:id="2784" w:author="Lane, Stefanie" w:date="2023-09-25T15:06:00Z">
        <w:del w:id="2785" w:author="Gary" w:date="2023-09-26T12:40:00Z">
          <w:r w:rsidR="00B90A31" w:rsidDel="00911397">
            <w:delText xml:space="preserve"> </w:delText>
          </w:r>
        </w:del>
      </w:ins>
      <w:ins w:id="2786" w:author="Lane, Stefanie" w:date="2023-09-25T16:31:00Z">
        <w:del w:id="2787" w:author="Gary" w:date="2023-09-26T12:40:00Z">
          <w:r w:rsidR="005316FD" w:rsidDel="00911397">
            <w:delText xml:space="preserve">supporting </w:delText>
          </w:r>
        </w:del>
      </w:ins>
      <w:ins w:id="2788" w:author="Lane, Stefanie" w:date="2023-09-25T15:06:00Z">
        <w:del w:id="2789" w:author="Gary" w:date="2023-09-26T12:40:00Z">
          <w:r w:rsidR="00B90A31" w:rsidDel="00911397">
            <w:delText>Me</w:delText>
          </w:r>
        </w:del>
        <w:del w:id="2790" w:author="Gary" w:date="2023-09-26T12:41:00Z">
          <w:r w:rsidR="00B90A31" w:rsidDel="00911397">
            <w:delText>thods</w:delText>
          </w:r>
        </w:del>
      </w:ins>
      <w:ins w:id="2791" w:author="Lane, Stefanie" w:date="2023-09-25T16:31:00Z">
        <w:del w:id="2792" w:author="Gary" w:date="2023-09-26T12:41:00Z">
          <w:r w:rsidR="005316FD" w:rsidDel="00911397">
            <w:delText xml:space="preserve"> comparisons between datasets</w:delText>
          </w:r>
        </w:del>
      </w:ins>
      <w:ins w:id="2793" w:author="Lane, Stefanie" w:date="2023-09-25T15:06:00Z">
        <w:del w:id="2794" w:author="Gary" w:date="2023-09-26T12:41:00Z">
          <w:r w:rsidR="00B90A31" w:rsidDel="00911397">
            <w:delText xml:space="preserve"> and </w:delText>
          </w:r>
        </w:del>
      </w:ins>
      <w:ins w:id="2795" w:author="Lane, Stefanie" w:date="2023-09-25T16:39:00Z">
        <w:del w:id="2796" w:author="Gary" w:date="2023-09-26T12:41:00Z">
          <w:r w:rsidR="00681F0E" w:rsidDel="00911397">
            <w:delText xml:space="preserve">evaluating </w:delText>
          </w:r>
        </w:del>
      </w:ins>
      <w:ins w:id="2797" w:author="Lane, Stefanie" w:date="2023-09-25T15:06:00Z">
        <w:del w:id="2798" w:author="Gary" w:date="2023-09-26T12:41:00Z">
          <w:r w:rsidR="00B90A31" w:rsidDel="00911397">
            <w:delText>Results presented</w:delText>
          </w:r>
        </w:del>
        <w:r w:rsidR="00B90A31">
          <w:t xml:space="preserve"> in this study. </w:t>
        </w:r>
      </w:ins>
      <w:ins w:id="2799" w:author="Lane, Stefanie" w:date="2023-09-25T15:04:00Z">
        <w:r w:rsidR="00C97A00">
          <w:t xml:space="preserve"> </w:t>
        </w:r>
      </w:ins>
      <w:del w:id="2800" w:author="Lane, Stefanie" w:date="2023-09-25T15:06:00Z">
        <w:r w:rsidR="0014430F" w:rsidDel="00B90A31">
          <w:delText xml:space="preserve"> were performed or overseen by Gary</w:delText>
        </w:r>
        <w:r w:rsidR="002F00D1" w:rsidDel="00B90A31">
          <w:delText xml:space="preserve"> E.</w:delText>
        </w:r>
        <w:r w:rsidR="0014430F" w:rsidDel="00B90A31">
          <w:delText xml:space="preserve"> Bradfield.</w:delText>
        </w:r>
      </w:del>
      <w:del w:id="2801" w:author="Lane, Stefanie" w:date="2023-09-25T15:07:00Z">
        <w:r w:rsidR="0014430F" w:rsidDel="006B102C">
          <w:delText xml:space="preserve"> </w:delText>
        </w:r>
      </w:del>
      <w:r w:rsidR="0014430F">
        <w:t xml:space="preserve">Madlen Denoth contributed </w:t>
      </w:r>
      <w:r w:rsidR="009F538B">
        <w:t>data collected in 1999</w:t>
      </w:r>
      <w:r w:rsidR="0014430F">
        <w:t>. Nancy</w:t>
      </w:r>
      <w:del w:id="2802" w:author="Lane, Stefanie" w:date="2023-09-07T12:00:00Z">
        <w:r w:rsidR="0014430F" w:rsidDel="00027FAA">
          <w:delText xml:space="preserve"> </w:delText>
        </w:r>
        <w:r w:rsidR="002F00D1" w:rsidDel="00027FAA">
          <w:delText>A.</w:delText>
        </w:r>
      </w:del>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del w:id="2803" w:author="Lane, Stefanie" w:date="2023-09-07T11:59:00Z">
        <w:r w:rsidR="000F1E70" w:rsidDel="003578C0">
          <w:delText>A.</w:delText>
        </w:r>
        <w:r w:rsidR="001F4CD8" w:rsidDel="003578C0">
          <w:delText xml:space="preserve"> </w:delText>
        </w:r>
      </w:del>
      <w:r w:rsidR="001F4CD8">
        <w:t>Shackelford</w:t>
      </w:r>
      <w:r w:rsidR="00BD0D32">
        <w:t>,</w:t>
      </w:r>
      <w:r w:rsidR="001F4CD8">
        <w:t xml:space="preserve"> and Tara G. Martin </w:t>
      </w:r>
      <w:ins w:id="2804" w:author="Lane, Stefanie" w:date="2023-09-25T15:07:00Z">
        <w:del w:id="2805" w:author="Gary" w:date="2023-09-26T12:48:00Z">
          <w:r w:rsidR="006B102C" w:rsidDel="00675626">
            <w:delText xml:space="preserve">supported </w:delText>
          </w:r>
        </w:del>
      </w:ins>
      <w:ins w:id="2806" w:author="Gary" w:date="2023-09-26T12:48:00Z">
        <w:r w:rsidR="00675626">
          <w:t>part</w:t>
        </w:r>
      </w:ins>
      <w:ins w:id="2807" w:author="Gary" w:date="2023-09-26T12:49:00Z">
        <w:r w:rsidR="00675626">
          <w:t xml:space="preserve">icipated in </w:t>
        </w:r>
      </w:ins>
      <w:ins w:id="2808" w:author="Lane, Stefanie" w:date="2023-09-25T15:07:00Z">
        <w:r w:rsidR="006B102C">
          <w:t xml:space="preserve">draft revisions </w:t>
        </w:r>
      </w:ins>
      <w:del w:id="2809" w:author="Lane, Stefanie" w:date="2023-09-25T15:07:00Z">
        <w:r w:rsidR="001F4CD8" w:rsidDel="006B102C">
          <w:delText xml:space="preserve">commented </w:delText>
        </w:r>
      </w:del>
      <w:r w:rsidR="001F4CD8">
        <w:t>on</w:t>
      </w:r>
      <w:commentRangeStart w:id="2810"/>
      <w:ins w:id="2811" w:author="Lane, Stefanie" w:date="2023-09-25T16:31:00Z">
        <w:del w:id="2812" w:author="Gary" w:date="2023-09-26T12:49:00Z">
          <w:r w:rsidR="0070419C" w:rsidDel="00675626">
            <w:delText>all</w:delText>
          </w:r>
        </w:del>
      </w:ins>
      <w:commentRangeEnd w:id="2810"/>
      <w:r w:rsidR="00675626">
        <w:rPr>
          <w:rStyle w:val="CommentReference"/>
        </w:rPr>
        <w:commentReference w:id="2810"/>
      </w:r>
      <w:r w:rsidR="001F4CD8">
        <w:t xml:space="preserve">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ins w:id="2813" w:author="Lane, Stefanie" w:date="2023-09-18T13:07:00Z"/>
          <w:rFonts w:ascii="Calibri" w:hAnsi="Calibri" w:cs="Calibri"/>
        </w:rPr>
      </w:pPr>
      <w:ins w:id="2814" w:author="Lane, Stefanie" w:date="2023-09-18T13:07:00Z">
        <w:r>
          <w:rPr>
            <w:rFonts w:ascii="Calibri" w:hAnsi="Calibri" w:cs="Calibri"/>
          </w:rPr>
          <w:t xml:space="preserve">Anderson, </w:t>
        </w:r>
      </w:ins>
      <w:ins w:id="2815" w:author="Lane, Stefanie" w:date="2023-09-18T13:08:00Z">
        <w:r>
          <w:rPr>
            <w:rFonts w:ascii="Calibri" w:hAnsi="Calibri" w:cs="Calibri"/>
          </w:rPr>
          <w:t xml:space="preserve">N. O., Smith, A. G., </w:t>
        </w:r>
        <w:proofErr w:type="spellStart"/>
        <w:r>
          <w:rPr>
            <w:rFonts w:ascii="Calibri" w:hAnsi="Calibri" w:cs="Calibri"/>
          </w:rPr>
          <w:t>Noyszewski</w:t>
        </w:r>
        <w:proofErr w:type="spellEnd"/>
        <w:r>
          <w:rPr>
            <w:rFonts w:ascii="Calibri" w:hAnsi="Calibri" w:cs="Calibri"/>
          </w:rPr>
          <w:t xml:space="preserve">, A. K., Ito, E., </w:t>
        </w:r>
        <w:proofErr w:type="spellStart"/>
        <w:r>
          <w:rPr>
            <w:rFonts w:ascii="Calibri" w:hAnsi="Calibri" w:cs="Calibri"/>
          </w:rPr>
          <w:t>Dalbotten</w:t>
        </w:r>
        <w:proofErr w:type="spellEnd"/>
        <w:r>
          <w:rPr>
            <w:rFonts w:ascii="Calibri" w:hAnsi="Calibri" w:cs="Calibri"/>
          </w:rPr>
          <w:t>, D., &amp; Pellerin, H. (2021). Management and control issues for native, invasive species (</w:t>
        </w:r>
        <w:proofErr w:type="gramStart"/>
        <w:r>
          <w:rPr>
            <w:rFonts w:ascii="Calibri" w:hAnsi="Calibri" w:cs="Calibri"/>
          </w:rPr>
          <w:t>reed</w:t>
        </w:r>
        <w:proofErr w:type="gramEnd"/>
        <w:r>
          <w:rPr>
            <w:rFonts w:ascii="Calibri" w:hAnsi="Calibri" w:cs="Calibri"/>
          </w:rPr>
          <w:t xml:space="preserve"> Canarygrass): Evaluating philosophical, management, and legislative issues. </w:t>
        </w:r>
        <w:proofErr w:type="spellStart"/>
        <w:r>
          <w:rPr>
            <w:rFonts w:ascii="Calibri" w:hAnsi="Calibri" w:cs="Calibri"/>
            <w:i/>
            <w:iCs/>
          </w:rPr>
          <w:t>HortTechnology</w:t>
        </w:r>
        <w:proofErr w:type="spellEnd"/>
        <w:r>
          <w:rPr>
            <w:rFonts w:ascii="Calibri" w:hAnsi="Calibri" w:cs="Calibri"/>
            <w:i/>
            <w:iCs/>
          </w:rPr>
          <w:t>, 31</w:t>
        </w:r>
        <w:r>
          <w:rPr>
            <w:rFonts w:ascii="Calibri" w:hAnsi="Calibri" w:cs="Calibri"/>
          </w:rPr>
          <w:t>(4) 354-366</w:t>
        </w:r>
      </w:ins>
      <w:ins w:id="2816" w:author="Lane, Stefanie" w:date="2023-09-18T13:09:00Z">
        <w:r w:rsidR="009135AC">
          <w:rPr>
            <w:rFonts w:ascii="Calibri" w:hAnsi="Calibri" w:cs="Calibri"/>
          </w:rPr>
          <w:t xml:space="preserve">. </w:t>
        </w:r>
      </w:ins>
    </w:p>
    <w:p w14:paraId="35226628" w14:textId="2DA4E505" w:rsidR="00AA2531" w:rsidRPr="00AA2531" w:rsidRDefault="00AA2531">
      <w:pPr>
        <w:pStyle w:val="Bibliography"/>
        <w:spacing w:line="240" w:lineRule="auto"/>
        <w:rPr>
          <w:rFonts w:ascii="Calibri" w:hAnsi="Calibri" w:cs="Calibri"/>
        </w:rPr>
        <w:pPrChange w:id="2817" w:author="Lane, Stefanie" w:date="2023-09-18T13:00:00Z">
          <w:pPr>
            <w:pStyle w:val="Bibliography"/>
          </w:pPr>
        </w:pPrChange>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pPr>
        <w:pStyle w:val="Bibliography"/>
        <w:spacing w:line="240" w:lineRule="auto"/>
        <w:rPr>
          <w:ins w:id="2818" w:author="Lane, Stefanie" w:date="2023-09-18T12:59:00Z"/>
          <w:rFonts w:ascii="Calibri" w:hAnsi="Calibri" w:cs="Calibri"/>
        </w:rPr>
        <w:pPrChange w:id="2819" w:author="Lane, Stefanie" w:date="2023-09-18T13:00:00Z">
          <w:pPr>
            <w:pStyle w:val="Bibliography"/>
          </w:pPr>
        </w:pPrChange>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ins w:id="2820" w:author="Lane, Stefanie" w:date="2023-09-18T12:59:00Z">
        <w:r w:rsidR="002C24E0">
          <w:rPr>
            <w:rFonts w:ascii="Calibri" w:hAnsi="Calibri" w:cs="Calibri"/>
          </w:rPr>
          <w:fldChar w:fldCharType="begin"/>
        </w:r>
        <w:r w:rsidR="002C24E0">
          <w:rPr>
            <w:rFonts w:ascii="Calibri" w:hAnsi="Calibri" w:cs="Calibri"/>
          </w:rPr>
          <w:instrText>HYPERLINK "</w:instrText>
        </w:r>
      </w:ins>
      <w:r w:rsidR="002C24E0" w:rsidRPr="00AA2531">
        <w:rPr>
          <w:rFonts w:ascii="Calibri" w:hAnsi="Calibri" w:cs="Calibri"/>
        </w:rPr>
        <w:instrText>https://doi.org/10.1038/nature02850</w:instrText>
      </w:r>
      <w:ins w:id="2821" w:author="Lane, Stefanie" w:date="2023-09-18T12:59:00Z">
        <w:r w:rsidR="002C24E0">
          <w:rPr>
            <w:rFonts w:ascii="Calibri" w:hAnsi="Calibri" w:cs="Calibri"/>
          </w:rPr>
          <w:instrText>"</w:instrText>
        </w:r>
        <w:r w:rsidR="002C24E0">
          <w:rPr>
            <w:rFonts w:ascii="Calibri" w:hAnsi="Calibri" w:cs="Calibri"/>
          </w:rPr>
        </w:r>
        <w:r w:rsidR="002C24E0">
          <w:rPr>
            <w:rFonts w:ascii="Calibri" w:hAnsi="Calibri" w:cs="Calibri"/>
          </w:rPr>
          <w:fldChar w:fldCharType="separate"/>
        </w:r>
      </w:ins>
      <w:r w:rsidR="002C24E0" w:rsidRPr="007916FF">
        <w:rPr>
          <w:rStyle w:val="Hyperlink"/>
          <w:rFonts w:ascii="Calibri" w:hAnsi="Calibri" w:cs="Calibri"/>
        </w:rPr>
        <w:t>https://doi.org/10.1038/nature02850</w:t>
      </w:r>
      <w:ins w:id="2822" w:author="Lane, Stefanie" w:date="2023-09-18T12:59:00Z">
        <w:r w:rsidR="002C24E0">
          <w:rPr>
            <w:rFonts w:ascii="Calibri" w:hAnsi="Calibri" w:cs="Calibri"/>
          </w:rPr>
          <w:fldChar w:fldCharType="end"/>
        </w:r>
      </w:ins>
    </w:p>
    <w:p w14:paraId="0BBA43C1" w14:textId="1EC17212" w:rsidR="002C24E0" w:rsidRPr="002C24E0" w:rsidRDefault="002C24E0">
      <w:pPr>
        <w:pStyle w:val="Bibliography"/>
        <w:spacing w:line="240" w:lineRule="auto"/>
        <w:rPr>
          <w:rFonts w:ascii="Calibri" w:hAnsi="Calibri" w:cs="Calibri"/>
        </w:rPr>
        <w:pPrChange w:id="2823" w:author="Lane, Stefanie" w:date="2023-09-25T15:59:00Z">
          <w:pPr>
            <w:pStyle w:val="Bibliography"/>
          </w:pPr>
        </w:pPrChange>
      </w:pPr>
      <w:ins w:id="2824" w:author="Lane, Stefanie" w:date="2023-09-18T12:59:00Z">
        <w:r w:rsidRPr="002C24E0">
          <w:rPr>
            <w:rFonts w:ascii="Calibri" w:hAnsi="Calibri" w:cs="Calibri"/>
            <w:rPrChange w:id="2825" w:author="Lane, Stefanie" w:date="2023-09-18T12:59:00Z">
              <w:rPr/>
            </w:rPrChange>
          </w:rPr>
          <w:t>B.C. Conservation Data Centre</w:t>
        </w:r>
        <w:r w:rsidR="00A80EDB">
          <w:rPr>
            <w:rFonts w:ascii="Calibri" w:hAnsi="Calibri" w:cs="Calibri"/>
          </w:rPr>
          <w:t xml:space="preserve"> (</w:t>
        </w:r>
        <w:r w:rsidRPr="002C24E0">
          <w:rPr>
            <w:rFonts w:ascii="Calibri" w:hAnsi="Calibri" w:cs="Calibri"/>
            <w:rPrChange w:id="2826" w:author="Lane, Stefanie" w:date="2023-09-18T12:59:00Z">
              <w:rPr/>
            </w:rPrChange>
          </w:rPr>
          <w:t>2023</w:t>
        </w:r>
        <w:r w:rsidR="00A80EDB">
          <w:rPr>
            <w:rFonts w:ascii="Calibri" w:hAnsi="Calibri" w:cs="Calibri"/>
          </w:rPr>
          <w:t>)</w:t>
        </w:r>
        <w:r w:rsidRPr="002C24E0">
          <w:rPr>
            <w:rFonts w:ascii="Calibri" w:hAnsi="Calibri" w:cs="Calibri"/>
            <w:rPrChange w:id="2827" w:author="Lane, Stefanie" w:date="2023-09-18T12:59:00Z">
              <w:rPr/>
            </w:rPrChange>
          </w:rPr>
          <w:t xml:space="preserve">. BC Species and Ecosystems Explorer. B.C. </w:t>
        </w:r>
        <w:proofErr w:type="spellStart"/>
        <w:r w:rsidRPr="002C24E0">
          <w:rPr>
            <w:rFonts w:ascii="Calibri" w:hAnsi="Calibri" w:cs="Calibri"/>
            <w:rPrChange w:id="2828" w:author="Lane, Stefanie" w:date="2023-09-18T12:59:00Z">
              <w:rPr/>
            </w:rPrChange>
          </w:rPr>
          <w:t>Minist</w:t>
        </w:r>
        <w:proofErr w:type="spellEnd"/>
        <w:r w:rsidRPr="002C24E0">
          <w:rPr>
            <w:rFonts w:ascii="Calibri" w:hAnsi="Calibri" w:cs="Calibri"/>
            <w:rPrChange w:id="2829" w:author="Lane, Stefanie" w:date="2023-09-18T12:59:00Z">
              <w:rPr/>
            </w:rPrChange>
          </w:rPr>
          <w:t xml:space="preserve">. of Environ. Victoria, B.C. Available: </w:t>
        </w:r>
        <w:r w:rsidRPr="002C24E0">
          <w:rPr>
            <w:rFonts w:ascii="Calibri" w:hAnsi="Calibri" w:cs="Calibri"/>
            <w:rPrChange w:id="2830" w:author="Lane, Stefanie" w:date="2023-09-18T12:59:00Z">
              <w:rPr/>
            </w:rPrChange>
          </w:rPr>
          <w:fldChar w:fldCharType="begin"/>
        </w:r>
        <w:r w:rsidRPr="002C24E0">
          <w:rPr>
            <w:rFonts w:ascii="Calibri" w:hAnsi="Calibri" w:cs="Calibri"/>
            <w:rPrChange w:id="2831" w:author="Lane, Stefanie" w:date="2023-09-18T12:59:00Z">
              <w:rPr/>
            </w:rPrChange>
          </w:rPr>
          <w:instrText>HYPERLINK "https://a100.gov.bc.ca/pub/eswp/"</w:instrText>
        </w:r>
        <w:r w:rsidRPr="00EE2F60">
          <w:rPr>
            <w:rFonts w:ascii="Calibri" w:hAnsi="Calibri" w:cs="Calibri"/>
          </w:rPr>
        </w:r>
        <w:r w:rsidRPr="002C24E0">
          <w:rPr>
            <w:rFonts w:ascii="Calibri" w:hAnsi="Calibri" w:cs="Calibri"/>
            <w:rPrChange w:id="2832" w:author="Lane, Stefanie" w:date="2023-09-18T12:59:00Z">
              <w:rPr/>
            </w:rPrChange>
          </w:rPr>
          <w:fldChar w:fldCharType="separate"/>
        </w:r>
        <w:r w:rsidRPr="002C24E0">
          <w:rPr>
            <w:rFonts w:ascii="Calibri" w:hAnsi="Calibri" w:cs="Calibri"/>
            <w:rPrChange w:id="2833" w:author="Lane, Stefanie" w:date="2023-09-18T12:59:00Z">
              <w:rPr>
                <w:rStyle w:val="Hyperlink"/>
              </w:rPr>
            </w:rPrChange>
          </w:rPr>
          <w:t>https://a100.gov.bc.ca/pub/eswp/</w:t>
        </w:r>
        <w:r w:rsidRPr="002C24E0">
          <w:rPr>
            <w:rFonts w:ascii="Calibri" w:hAnsi="Calibri" w:cs="Calibri"/>
            <w:rPrChange w:id="2834" w:author="Lane, Stefanie" w:date="2023-09-18T12:59:00Z">
              <w:rPr/>
            </w:rPrChange>
          </w:rPr>
          <w:fldChar w:fldCharType="end"/>
        </w:r>
        <w:r w:rsidRPr="002C24E0">
          <w:rPr>
            <w:rFonts w:ascii="Calibri" w:hAnsi="Calibri" w:cs="Calibri"/>
            <w:rPrChange w:id="2835" w:author="Lane, Stefanie" w:date="2023-09-18T12:59:00Z">
              <w:rPr/>
            </w:rPrChange>
          </w:rPr>
          <w:t xml:space="preserve"> (accessed Sep 18, 2023).</w:t>
        </w:r>
      </w:ins>
    </w:p>
    <w:p w14:paraId="1A18FEF7" w14:textId="3798907D" w:rsidR="00416A5C" w:rsidRDefault="00416A5C">
      <w:pPr>
        <w:pStyle w:val="Bibliography"/>
        <w:spacing w:line="240" w:lineRule="auto"/>
        <w:rPr>
          <w:ins w:id="2836" w:author="Lane, Stefanie" w:date="2023-09-25T15:57:00Z"/>
          <w:rFonts w:ascii="Calibri" w:hAnsi="Calibri" w:cs="Calibri"/>
        </w:rPr>
      </w:pPr>
      <w:ins w:id="2837" w:author="Lane, Stefanie" w:date="2023-09-14T10:41:00Z">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sidRPr="00AB62E0">
          <w:rPr>
            <w:rFonts w:ascii="Calibri" w:hAnsi="Calibri" w:cs="Calibri"/>
            <w:rPrChange w:id="2838" w:author="Lane, Stefanie" w:date="2023-09-25T15:59:00Z">
              <w:rPr>
                <w:rFonts w:ascii="Calibri" w:hAnsi="Calibri" w:cs="Calibri"/>
                <w:i/>
                <w:iCs/>
              </w:rPr>
            </w:rPrChange>
          </w:rPr>
          <w:t xml:space="preserve">Ecological Monographs, </w:t>
        </w:r>
      </w:ins>
      <w:ins w:id="2839" w:author="Lane, Stefanie" w:date="2023-09-14T10:42:00Z">
        <w:r w:rsidR="0077094B" w:rsidRPr="00AB62E0">
          <w:rPr>
            <w:rFonts w:ascii="Calibri" w:hAnsi="Calibri" w:cs="Calibri"/>
            <w:rPrChange w:id="2840" w:author="Lane, Stefanie" w:date="2023-09-25T15:59:00Z">
              <w:rPr>
                <w:rFonts w:ascii="Calibri" w:hAnsi="Calibri" w:cs="Calibri"/>
                <w:i/>
                <w:iCs/>
              </w:rPr>
            </w:rPrChange>
          </w:rPr>
          <w:t>57</w:t>
        </w:r>
        <w:r w:rsidR="0077094B">
          <w:rPr>
            <w:rFonts w:ascii="Calibri" w:hAnsi="Calibri" w:cs="Calibri"/>
          </w:rPr>
          <w:t>(2), 129-147.</w:t>
        </w:r>
      </w:ins>
    </w:p>
    <w:p w14:paraId="722B2EE3" w14:textId="358F0A22" w:rsidR="00513A79" w:rsidRPr="00AB62E0" w:rsidRDefault="00513A79">
      <w:pPr>
        <w:pStyle w:val="Bibliography"/>
        <w:spacing w:line="240" w:lineRule="auto"/>
        <w:rPr>
          <w:ins w:id="2841" w:author="Lane, Stefanie" w:date="2023-09-14T10:41:00Z"/>
          <w:rFonts w:ascii="Calibri" w:hAnsi="Calibri" w:cs="Calibri"/>
        </w:rPr>
        <w:pPrChange w:id="2842" w:author="Lane, Stefanie" w:date="2023-09-25T15:59:00Z">
          <w:pPr>
            <w:pStyle w:val="Bibliography"/>
          </w:pPr>
        </w:pPrChange>
      </w:pPr>
      <w:ins w:id="2843" w:author="Lane, Stefanie" w:date="2023-09-25T15:57:00Z">
        <w:r w:rsidRPr="00AB62E0">
          <w:rPr>
            <w:rFonts w:ascii="Calibri" w:hAnsi="Calibri" w:cs="Calibri"/>
            <w:rPrChange w:id="2844" w:author="Lane, Stefanie" w:date="2023-09-25T15:59:00Z">
              <w:rPr/>
            </w:rPrChange>
          </w:rPr>
          <w:t xml:space="preserve">Bouma, T. J., Vries, M. B. De, </w:t>
        </w:r>
      </w:ins>
      <w:ins w:id="2845" w:author="Lane, Stefanie" w:date="2023-09-25T15:58:00Z">
        <w:r w:rsidR="002B7FA1" w:rsidRPr="00AB62E0">
          <w:rPr>
            <w:rFonts w:ascii="Calibri" w:hAnsi="Calibri" w:cs="Calibri"/>
            <w:rPrChange w:id="2846" w:author="Lane, Stefanie" w:date="2023-09-25T15:59:00Z">
              <w:rPr/>
            </w:rPrChange>
          </w:rPr>
          <w:t xml:space="preserve">&amp; </w:t>
        </w:r>
      </w:ins>
      <w:ins w:id="2847" w:author="Lane, Stefanie" w:date="2023-09-25T15:57:00Z">
        <w:r w:rsidR="002B7FA1" w:rsidRPr="00AB62E0">
          <w:rPr>
            <w:rFonts w:ascii="Calibri" w:hAnsi="Calibri" w:cs="Calibri"/>
            <w:rPrChange w:id="2848" w:author="Lane, Stefanie" w:date="2023-09-25T15:59:00Z">
              <w:rPr/>
            </w:rPrChange>
          </w:rPr>
          <w:t>Herm</w:t>
        </w:r>
      </w:ins>
      <w:ins w:id="2849" w:author="Lane, Stefanie" w:date="2023-09-25T15:58:00Z">
        <w:r w:rsidR="002B7FA1" w:rsidRPr="00AB62E0">
          <w:rPr>
            <w:rFonts w:ascii="Calibri" w:hAnsi="Calibri" w:cs="Calibri"/>
            <w:rPrChange w:id="2850" w:author="Lane, Stefanie" w:date="2023-09-25T15:59:00Z">
              <w:rPr/>
            </w:rPrChange>
          </w:rPr>
          <w:t xml:space="preserve">an, P. M. J. (2010). Comparing ecosystem engineering efficiency of two plant species with contrasting growth strategies. </w:t>
        </w:r>
        <w:r w:rsidR="00AB62E0" w:rsidRPr="00AB62E0">
          <w:rPr>
            <w:rFonts w:ascii="Calibri" w:hAnsi="Calibri" w:cs="Calibri"/>
            <w:rPrChange w:id="2851" w:author="Lane, Stefanie" w:date="2023-09-25T15:59:00Z">
              <w:rPr>
                <w:i/>
                <w:iCs/>
              </w:rPr>
            </w:rPrChange>
          </w:rPr>
          <w:t>Ecology 91</w:t>
        </w:r>
        <w:r w:rsidR="00AB62E0" w:rsidRPr="00AB62E0">
          <w:rPr>
            <w:rFonts w:ascii="Calibri" w:hAnsi="Calibri" w:cs="Calibri"/>
            <w:rPrChange w:id="2852" w:author="Lane, Stefanie" w:date="2023-09-25T15:59:00Z">
              <w:rPr/>
            </w:rPrChange>
          </w:rPr>
          <w:t xml:space="preserve">(9), 2696-2704. </w:t>
        </w:r>
      </w:ins>
    </w:p>
    <w:p w14:paraId="7156FE95" w14:textId="725AA280" w:rsidR="00AA2531" w:rsidRPr="00AA2531" w:rsidRDefault="00AA2531">
      <w:pPr>
        <w:pStyle w:val="Bibliography"/>
        <w:spacing w:line="240" w:lineRule="auto"/>
        <w:rPr>
          <w:rFonts w:ascii="Calibri" w:hAnsi="Calibri" w:cs="Calibri"/>
        </w:rPr>
        <w:pPrChange w:id="2853" w:author="Lane, Stefanie" w:date="2023-09-18T13:00:00Z">
          <w:pPr>
            <w:pStyle w:val="Bibliography"/>
          </w:pPr>
        </w:pPrChange>
      </w:pPr>
      <w:r w:rsidRPr="00AA2531">
        <w:rPr>
          <w:rFonts w:ascii="Calibri" w:hAnsi="Calibri" w:cs="Calibri"/>
        </w:rPr>
        <w:t xml:space="preserve">Bradfield, G. E., &amp; Porter, G. L. (1982). Vegetation structure and diversity components of a Fraser estuary tidal marsh. </w:t>
      </w:r>
      <w:r w:rsidRPr="00AB62E0">
        <w:rPr>
          <w:rFonts w:ascii="Calibri" w:hAnsi="Calibri" w:cs="Calibri"/>
          <w:rPrChange w:id="2854" w:author="Lane, Stefanie" w:date="2023-09-25T15:59:00Z">
            <w:rPr>
              <w:rFonts w:ascii="Calibri" w:hAnsi="Calibri" w:cs="Calibri"/>
              <w:i/>
              <w:iCs/>
            </w:rPr>
          </w:rPrChange>
        </w:rPr>
        <w:t>Canadian Journal of Botany</w:t>
      </w:r>
      <w:r w:rsidRPr="00AA2531">
        <w:rPr>
          <w:rFonts w:ascii="Calibri" w:hAnsi="Calibri" w:cs="Calibri"/>
        </w:rPr>
        <w:t xml:space="preserve">, </w:t>
      </w:r>
      <w:r w:rsidRPr="00AB62E0">
        <w:rPr>
          <w:rFonts w:ascii="Calibri" w:hAnsi="Calibri" w:cs="Calibri"/>
          <w:rPrChange w:id="2855" w:author="Lane, Stefanie" w:date="2023-09-25T15:59:00Z">
            <w:rPr>
              <w:rFonts w:ascii="Calibri" w:hAnsi="Calibri" w:cs="Calibri"/>
              <w:i/>
              <w:iCs/>
            </w:rPr>
          </w:rPrChange>
        </w:rPr>
        <w:t>60</w:t>
      </w:r>
      <w:r w:rsidRPr="00AA2531">
        <w:rPr>
          <w:rFonts w:ascii="Calibri" w:hAnsi="Calibri" w:cs="Calibri"/>
        </w:rPr>
        <w:t>(4), 440–451. https://doi.org/10.1139/b82-060</w:t>
      </w:r>
    </w:p>
    <w:p w14:paraId="691D7F40" w14:textId="20189686" w:rsidR="00BA7ED6" w:rsidRDefault="00BA7ED6">
      <w:pPr>
        <w:pStyle w:val="Bibliography"/>
        <w:spacing w:line="240" w:lineRule="auto"/>
        <w:rPr>
          <w:rFonts w:ascii="Calibri" w:hAnsi="Calibri" w:cs="Calibri"/>
        </w:rPr>
        <w:pPrChange w:id="2856" w:author="Lane, Stefanie" w:date="2023-09-18T13:00:00Z">
          <w:pPr>
            <w:pStyle w:val="Bibliography"/>
          </w:pPr>
        </w:pPrChange>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pPr>
        <w:pStyle w:val="Bibliography"/>
        <w:spacing w:line="240" w:lineRule="auto"/>
        <w:rPr>
          <w:rFonts w:ascii="Calibri" w:hAnsi="Calibri" w:cs="Calibri"/>
        </w:rPr>
        <w:pPrChange w:id="2857" w:author="Lane, Stefanie" w:date="2023-09-18T13:00:00Z">
          <w:pPr>
            <w:pStyle w:val="Bibliography"/>
          </w:pPr>
        </w:pPrChange>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pPr>
        <w:pStyle w:val="Bibliography"/>
        <w:spacing w:line="240" w:lineRule="auto"/>
        <w:rPr>
          <w:rFonts w:ascii="Calibri" w:hAnsi="Calibri" w:cs="Calibri"/>
        </w:rPr>
        <w:pPrChange w:id="2858" w:author="Lane, Stefanie" w:date="2023-09-18T13:00:00Z">
          <w:pPr>
            <w:pStyle w:val="Bibliography"/>
          </w:pPr>
        </w:pPrChange>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w:t>
      </w:r>
      <w:proofErr w:type="gramStart"/>
      <w:r w:rsidRPr="00AA2531">
        <w:rPr>
          <w:rFonts w:ascii="Calibri" w:hAnsi="Calibri" w:cs="Calibri"/>
        </w:rPr>
        <w:t>1179:FOCBPC</w:t>
      </w:r>
      <w:proofErr w:type="gramEnd"/>
      <w:r w:rsidRPr="00AA2531">
        <w:rPr>
          <w:rFonts w:ascii="Calibri" w:hAnsi="Calibri" w:cs="Calibri"/>
        </w:rPr>
        <w:t>]2.0.CO;2</w:t>
      </w:r>
    </w:p>
    <w:p w14:paraId="57C8B2F9" w14:textId="77777777" w:rsidR="00AA2531" w:rsidRPr="00AA2531" w:rsidRDefault="00AA2531">
      <w:pPr>
        <w:pStyle w:val="Bibliography"/>
        <w:spacing w:line="240" w:lineRule="auto"/>
        <w:rPr>
          <w:rFonts w:ascii="Calibri" w:hAnsi="Calibri" w:cs="Calibri"/>
        </w:rPr>
        <w:pPrChange w:id="2859" w:author="Lane, Stefanie" w:date="2023-09-18T13:00:00Z">
          <w:pPr>
            <w:pStyle w:val="Bibliography"/>
          </w:pPr>
        </w:pPrChange>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pPr>
        <w:pStyle w:val="Bibliography"/>
        <w:spacing w:line="240" w:lineRule="auto"/>
        <w:rPr>
          <w:rFonts w:ascii="Calibri" w:hAnsi="Calibri" w:cs="Calibri"/>
        </w:rPr>
        <w:pPrChange w:id="2860" w:author="Lane, Stefanie" w:date="2023-09-18T13:00:00Z">
          <w:pPr>
            <w:pStyle w:val="Bibliography"/>
          </w:pPr>
        </w:pPrChange>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pPr>
        <w:pStyle w:val="Bibliography"/>
        <w:spacing w:line="240" w:lineRule="auto"/>
        <w:rPr>
          <w:rFonts w:ascii="Calibri" w:hAnsi="Calibri" w:cs="Calibri"/>
        </w:rPr>
        <w:pPrChange w:id="2861" w:author="Lane, Stefanie" w:date="2023-09-18T13:00:00Z">
          <w:pPr>
            <w:pStyle w:val="Bibliography"/>
          </w:pPr>
        </w:pPrChange>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pPr>
        <w:pStyle w:val="Bibliography"/>
        <w:spacing w:line="240" w:lineRule="auto"/>
        <w:rPr>
          <w:rFonts w:ascii="Calibri" w:hAnsi="Calibri" w:cs="Calibri"/>
        </w:rPr>
        <w:pPrChange w:id="2862" w:author="Lane, Stefanie" w:date="2023-09-18T13:00:00Z">
          <w:pPr>
            <w:pStyle w:val="Bibliography"/>
          </w:pPr>
        </w:pPrChange>
      </w:pPr>
      <w:r w:rsidRPr="00AA2531">
        <w:rPr>
          <w:rFonts w:ascii="Calibri" w:hAnsi="Calibri" w:cs="Calibri"/>
        </w:rPr>
        <w:t xml:space="preserve">de Bello, F., </w:t>
      </w:r>
      <w:proofErr w:type="spellStart"/>
      <w:r w:rsidRPr="00AA2531">
        <w:rPr>
          <w:rFonts w:ascii="Calibri" w:hAnsi="Calibri" w:cs="Calibri"/>
        </w:rPr>
        <w:t>Lavorel</w:t>
      </w:r>
      <w:proofErr w:type="spellEnd"/>
      <w:r w:rsidRPr="00AA2531">
        <w:rPr>
          <w:rFonts w:ascii="Calibri" w:hAnsi="Calibri" w:cs="Calibri"/>
        </w:rPr>
        <w:t xml:space="preserve">, S., Hallett, L. M., Valencia, E., Garnier, E., Roscher, C., Conti, L., Galland, T., </w:t>
      </w:r>
      <w:proofErr w:type="spellStart"/>
      <w:r w:rsidRPr="00AA2531">
        <w:rPr>
          <w:rFonts w:ascii="Calibri" w:hAnsi="Calibri" w:cs="Calibri"/>
        </w:rPr>
        <w:t>Goberna</w:t>
      </w:r>
      <w:proofErr w:type="spellEnd"/>
      <w:r w:rsidRPr="00AA2531">
        <w:rPr>
          <w:rFonts w:ascii="Calibri" w:hAnsi="Calibri" w:cs="Calibri"/>
        </w:rPr>
        <w:t xml:space="preserve">, M., </w:t>
      </w:r>
      <w:proofErr w:type="spellStart"/>
      <w:r w:rsidRPr="00AA2531">
        <w:rPr>
          <w:rFonts w:ascii="Calibri" w:hAnsi="Calibri" w:cs="Calibri"/>
        </w:rPr>
        <w:t>Májeková</w:t>
      </w:r>
      <w:proofErr w:type="spellEnd"/>
      <w:r w:rsidRPr="00AA2531">
        <w:rPr>
          <w:rFonts w:ascii="Calibri" w:hAnsi="Calibri" w:cs="Calibri"/>
        </w:rPr>
        <w:t xml:space="preserve">, M., Montesinos-Navarro, A., </w:t>
      </w:r>
      <w:proofErr w:type="spellStart"/>
      <w:r w:rsidRPr="00AA2531">
        <w:rPr>
          <w:rFonts w:ascii="Calibri" w:hAnsi="Calibri" w:cs="Calibri"/>
        </w:rPr>
        <w:t>Pausas</w:t>
      </w:r>
      <w:proofErr w:type="spellEnd"/>
      <w:r w:rsidRPr="00AA2531">
        <w:rPr>
          <w:rFonts w:ascii="Calibri" w:hAnsi="Calibri" w:cs="Calibri"/>
        </w:rPr>
        <w:t>, J. G., Verdú, M., E-</w:t>
      </w:r>
      <w:proofErr w:type="spellStart"/>
      <w:r w:rsidRPr="00AA2531">
        <w:rPr>
          <w:rFonts w:ascii="Calibri" w:hAnsi="Calibri" w:cs="Calibri"/>
        </w:rPr>
        <w:t>Vojtkó</w:t>
      </w:r>
      <w:proofErr w:type="spellEnd"/>
      <w:r w:rsidRPr="00AA2531">
        <w:rPr>
          <w:rFonts w:ascii="Calibri" w:hAnsi="Calibri" w:cs="Calibri"/>
        </w:rPr>
        <w:t xml:space="preserve">, A., </w:t>
      </w:r>
      <w:proofErr w:type="spellStart"/>
      <w:r w:rsidRPr="00AA2531">
        <w:rPr>
          <w:rFonts w:ascii="Calibri" w:hAnsi="Calibri" w:cs="Calibri"/>
        </w:rPr>
        <w:t>Götzenberger</w:t>
      </w:r>
      <w:proofErr w:type="spellEnd"/>
      <w:r w:rsidRPr="00AA2531">
        <w:rPr>
          <w:rFonts w:ascii="Calibri" w:hAnsi="Calibri" w:cs="Calibri"/>
        </w:rPr>
        <w:t xml:space="preserve">, L., &amp; Lepš, J. (2021). Functional </w:t>
      </w:r>
      <w:proofErr w:type="gramStart"/>
      <w:r w:rsidRPr="00AA2531">
        <w:rPr>
          <w:rFonts w:ascii="Calibri" w:hAnsi="Calibri" w:cs="Calibri"/>
        </w:rPr>
        <w:t>trait effects</w:t>
      </w:r>
      <w:proofErr w:type="gramEnd"/>
      <w:r w:rsidRPr="00AA2531">
        <w:rPr>
          <w:rFonts w:ascii="Calibri" w:hAnsi="Calibri" w:cs="Calibri"/>
        </w:rPr>
        <w:t xml:space="preserve">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pPr>
        <w:pStyle w:val="Bibliography"/>
        <w:spacing w:line="240" w:lineRule="auto"/>
        <w:rPr>
          <w:rFonts w:ascii="Calibri" w:hAnsi="Calibri" w:cs="Calibri"/>
        </w:rPr>
        <w:pPrChange w:id="2863" w:author="Lane, Stefanie" w:date="2023-09-18T13:00:00Z">
          <w:pPr>
            <w:pStyle w:val="Bibliography"/>
          </w:pPr>
        </w:pPrChange>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pPr>
        <w:pStyle w:val="Bibliography"/>
        <w:spacing w:line="240" w:lineRule="auto"/>
        <w:rPr>
          <w:rFonts w:ascii="Calibri" w:hAnsi="Calibri" w:cs="Calibri"/>
        </w:rPr>
        <w:pPrChange w:id="2864" w:author="Lane, Stefanie" w:date="2023-09-18T13:00:00Z">
          <w:pPr>
            <w:pStyle w:val="Bibliography"/>
          </w:pPr>
        </w:pPrChange>
      </w:pPr>
      <w:r w:rsidRPr="00AA2531">
        <w:rPr>
          <w:rFonts w:ascii="Calibri" w:hAnsi="Calibri" w:cs="Calibri"/>
        </w:rPr>
        <w:lastRenderedPageBreak/>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pPr>
        <w:pStyle w:val="Bibliography"/>
        <w:spacing w:line="240" w:lineRule="auto"/>
        <w:rPr>
          <w:rFonts w:ascii="Calibri" w:hAnsi="Calibri" w:cs="Calibri"/>
        </w:rPr>
        <w:pPrChange w:id="2865" w:author="Lane, Stefanie" w:date="2023-09-18T13:00:00Z">
          <w:pPr>
            <w:pStyle w:val="Bibliography"/>
          </w:pPr>
        </w:pPrChange>
      </w:pPr>
      <w:proofErr w:type="spellStart"/>
      <w:r w:rsidRPr="0050398F">
        <w:rPr>
          <w:rFonts w:ascii="Calibri" w:hAnsi="Calibri" w:cs="Calibri"/>
        </w:rPr>
        <w:t>Dethier</w:t>
      </w:r>
      <w:proofErr w:type="spellEnd"/>
      <w:r w:rsidRPr="0050398F">
        <w:rPr>
          <w:rFonts w:ascii="Calibri" w:hAnsi="Calibri" w:cs="Calibri"/>
        </w:rPr>
        <w:t>,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pPr>
        <w:pStyle w:val="Bibliography"/>
        <w:spacing w:line="240" w:lineRule="auto"/>
        <w:rPr>
          <w:rFonts w:ascii="Calibri" w:hAnsi="Calibri" w:cs="Calibri"/>
        </w:rPr>
        <w:pPrChange w:id="2866" w:author="Lane, Stefanie" w:date="2023-09-18T13:00:00Z">
          <w:pPr>
            <w:pStyle w:val="Bibliography"/>
          </w:pPr>
        </w:pPrChange>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pPr>
        <w:pStyle w:val="Bibliography"/>
        <w:spacing w:line="240" w:lineRule="auto"/>
        <w:rPr>
          <w:rFonts w:ascii="Calibri" w:hAnsi="Calibri" w:cs="Calibri"/>
        </w:rPr>
        <w:pPrChange w:id="2867" w:author="Lane, Stefanie" w:date="2023-09-18T13:00:00Z">
          <w:pPr>
            <w:pStyle w:val="Bibliography"/>
          </w:pPr>
        </w:pPrChange>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pPr>
        <w:pStyle w:val="Bibliography"/>
        <w:spacing w:line="240" w:lineRule="auto"/>
        <w:rPr>
          <w:rFonts w:ascii="Calibri" w:hAnsi="Calibri" w:cs="Calibri"/>
        </w:rPr>
        <w:pPrChange w:id="2868" w:author="Lane, Stefanie" w:date="2023-09-18T13:00:00Z">
          <w:pPr>
            <w:pStyle w:val="Bibliography"/>
          </w:pPr>
        </w:pPrChange>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pPr>
        <w:pStyle w:val="Bibliography"/>
        <w:spacing w:line="240" w:lineRule="auto"/>
        <w:rPr>
          <w:rFonts w:ascii="Calibri" w:hAnsi="Calibri" w:cs="Calibri"/>
        </w:rPr>
        <w:pPrChange w:id="2869" w:author="Lane, Stefanie" w:date="2023-09-18T13:00:00Z">
          <w:pPr>
            <w:pStyle w:val="Bibliography"/>
          </w:pPr>
        </w:pPrChange>
      </w:pPr>
      <w:r w:rsidRPr="00AA2531">
        <w:rPr>
          <w:rFonts w:ascii="Calibri" w:hAnsi="Calibri" w:cs="Calibri"/>
        </w:rPr>
        <w:t xml:space="preserve">Dufrêne, M., &amp; Legendre, P. (1997). Species Assemblages and Indicator </w:t>
      </w:r>
      <w:r w:rsidR="00E5257D" w:rsidRPr="00AA2531">
        <w:rPr>
          <w:rFonts w:ascii="Calibri" w:hAnsi="Calibri" w:cs="Calibri"/>
        </w:rPr>
        <w:t xml:space="preserve">Species: </w:t>
      </w:r>
      <w:proofErr w:type="gramStart"/>
      <w:r w:rsidR="00E5257D" w:rsidRPr="00AA2531">
        <w:rPr>
          <w:rFonts w:ascii="Calibri" w:hAnsi="Calibri" w:cs="Calibri"/>
        </w:rPr>
        <w:t>the</w:t>
      </w:r>
      <w:proofErr w:type="gramEnd"/>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w:t>
      </w:r>
      <w:proofErr w:type="gramStart"/>
      <w:r w:rsidRPr="00AA2531">
        <w:rPr>
          <w:rFonts w:ascii="Calibri" w:hAnsi="Calibri" w:cs="Calibri"/>
        </w:rPr>
        <w:t>0345:SAAIST</w:t>
      </w:r>
      <w:proofErr w:type="gramEnd"/>
      <w:r w:rsidRPr="00AA2531">
        <w:rPr>
          <w:rFonts w:ascii="Calibri" w:hAnsi="Calibri" w:cs="Calibri"/>
        </w:rPr>
        <w:t>]2.0.CO;2</w:t>
      </w:r>
    </w:p>
    <w:p w14:paraId="09DB40AD" w14:textId="77777777" w:rsidR="00AA2531" w:rsidRPr="00AA2531" w:rsidRDefault="00AA2531">
      <w:pPr>
        <w:pStyle w:val="Bibliography"/>
        <w:spacing w:line="240" w:lineRule="auto"/>
        <w:rPr>
          <w:rFonts w:ascii="Calibri" w:hAnsi="Calibri" w:cs="Calibri"/>
        </w:rPr>
        <w:pPrChange w:id="2870" w:author="Lane, Stefanie" w:date="2023-09-18T13:00:00Z">
          <w:pPr>
            <w:pStyle w:val="Bibliography"/>
          </w:pPr>
        </w:pPrChange>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pPr>
        <w:pStyle w:val="Bibliography"/>
        <w:spacing w:line="240" w:lineRule="auto"/>
        <w:rPr>
          <w:rFonts w:ascii="Calibri" w:hAnsi="Calibri" w:cs="Calibri"/>
        </w:rPr>
        <w:pPrChange w:id="2871" w:author="Lane, Stefanie" w:date="2023-09-18T13:00:00Z">
          <w:pPr>
            <w:pStyle w:val="Bibliography"/>
          </w:pPr>
        </w:pPrChange>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pPr>
        <w:pStyle w:val="Bibliography"/>
        <w:spacing w:line="240" w:lineRule="auto"/>
        <w:rPr>
          <w:rFonts w:ascii="Calibri" w:hAnsi="Calibri" w:cs="Calibri"/>
        </w:rPr>
        <w:pPrChange w:id="2872" w:author="Lane, Stefanie" w:date="2023-09-18T13:00:00Z">
          <w:pPr>
            <w:pStyle w:val="Bibliography"/>
          </w:pPr>
        </w:pPrChange>
      </w:pPr>
      <w:r w:rsidRPr="007112BE">
        <w:rPr>
          <w:rFonts w:ascii="Calibri" w:hAnsi="Calibri" w:cs="Calibri"/>
        </w:rPr>
        <w:t xml:space="preserve">Flores-Moreno, H., Reich, P. B., Lind, E. M., Sullivan, L. L., Seabloom, E. W., </w:t>
      </w:r>
      <w:proofErr w:type="spellStart"/>
      <w:r w:rsidRPr="007112BE">
        <w:rPr>
          <w:rFonts w:ascii="Calibri" w:hAnsi="Calibri" w:cs="Calibri"/>
        </w:rPr>
        <w:t>Yahdjian</w:t>
      </w:r>
      <w:proofErr w:type="spellEnd"/>
      <w:r w:rsidRPr="007112BE">
        <w:rPr>
          <w:rFonts w:ascii="Calibri" w:hAnsi="Calibri" w:cs="Calibri"/>
        </w:rPr>
        <w:t xml:space="preserve">, L., ... &amp; Borer, E. T. (2016). Climate modifies </w:t>
      </w:r>
      <w:proofErr w:type="gramStart"/>
      <w:r w:rsidRPr="007112BE">
        <w:rPr>
          <w:rFonts w:ascii="Calibri" w:hAnsi="Calibri" w:cs="Calibri"/>
        </w:rPr>
        <w:t>response</w:t>
      </w:r>
      <w:proofErr w:type="gramEnd"/>
      <w:r w:rsidRPr="007112BE">
        <w:rPr>
          <w:rFonts w:ascii="Calibri" w:hAnsi="Calibri" w:cs="Calibri"/>
        </w:rPr>
        <w:t xml:space="preserv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pPr>
        <w:pStyle w:val="Bibliography"/>
        <w:spacing w:line="240" w:lineRule="auto"/>
        <w:rPr>
          <w:rFonts w:ascii="Calibri" w:hAnsi="Calibri" w:cs="Calibri"/>
        </w:rPr>
        <w:pPrChange w:id="2873" w:author="Lane, Stefanie" w:date="2023-09-18T13:00:00Z">
          <w:pPr>
            <w:pStyle w:val="Bibliography"/>
          </w:pPr>
        </w:pPrChange>
      </w:pPr>
      <w:r>
        <w:rPr>
          <w:rFonts w:ascii="Calibri" w:hAnsi="Calibri" w:cs="Calibri"/>
        </w:rPr>
        <w:t xml:space="preserve">Gailis, M., Kohfeld, K. E., </w:t>
      </w:r>
      <w:proofErr w:type="spellStart"/>
      <w:r>
        <w:rPr>
          <w:rFonts w:ascii="Calibri" w:hAnsi="Calibri" w:cs="Calibri"/>
        </w:rPr>
        <w:t>Pellat</w:t>
      </w:r>
      <w:proofErr w:type="spellEnd"/>
      <w:r>
        <w:rPr>
          <w:rFonts w:ascii="Calibri" w:hAnsi="Calibri" w:cs="Calibri"/>
        </w:rPr>
        <w:t xml:space="preserve">,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pPr>
        <w:pStyle w:val="Bibliography"/>
        <w:spacing w:line="240" w:lineRule="auto"/>
        <w:rPr>
          <w:rFonts w:ascii="Calibri" w:hAnsi="Calibri" w:cs="Calibri"/>
        </w:rPr>
        <w:pPrChange w:id="2874" w:author="Lane, Stefanie" w:date="2023-09-18T13:00:00Z">
          <w:pPr>
            <w:pStyle w:val="Bibliography"/>
          </w:pPr>
        </w:pPrChange>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pPr>
        <w:pStyle w:val="Bibliography"/>
        <w:spacing w:line="240" w:lineRule="auto"/>
        <w:rPr>
          <w:rFonts w:ascii="Calibri" w:hAnsi="Calibri" w:cs="Calibri"/>
        </w:rPr>
        <w:pPrChange w:id="2875" w:author="Lane, Stefanie" w:date="2023-09-18T13:00:00Z">
          <w:pPr>
            <w:pStyle w:val="Bibliography"/>
          </w:pPr>
        </w:pPrChange>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pPr>
        <w:pStyle w:val="Bibliography"/>
        <w:spacing w:line="240" w:lineRule="auto"/>
        <w:rPr>
          <w:rFonts w:ascii="Calibri" w:hAnsi="Calibri" w:cs="Calibri"/>
        </w:rPr>
        <w:pPrChange w:id="2876" w:author="Lane, Stefanie" w:date="2023-09-18T13:00:00Z">
          <w:pPr>
            <w:pStyle w:val="Bibliography"/>
          </w:pPr>
        </w:pPrChange>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pPr>
        <w:pStyle w:val="Bibliography"/>
        <w:spacing w:line="240" w:lineRule="auto"/>
        <w:rPr>
          <w:rFonts w:ascii="Calibri" w:hAnsi="Calibri" w:cs="Calibri"/>
        </w:rPr>
        <w:pPrChange w:id="2877" w:author="Lane, Stefanie" w:date="2023-09-18T13:00:00Z">
          <w:pPr>
            <w:pStyle w:val="Bibliography"/>
          </w:pPr>
        </w:pPrChange>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pPr>
        <w:pStyle w:val="Bibliography"/>
        <w:spacing w:line="240" w:lineRule="auto"/>
        <w:rPr>
          <w:rFonts w:ascii="Calibri" w:hAnsi="Calibri" w:cs="Calibri"/>
        </w:rPr>
        <w:pPrChange w:id="2878" w:author="Lane, Stefanie" w:date="2023-09-18T13:00:00Z">
          <w:pPr>
            <w:pStyle w:val="Bibliography"/>
          </w:pPr>
        </w:pPrChange>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pPr>
        <w:pStyle w:val="Bibliography"/>
        <w:spacing w:line="240" w:lineRule="auto"/>
        <w:rPr>
          <w:rFonts w:ascii="Calibri" w:hAnsi="Calibri" w:cs="Calibri"/>
        </w:rPr>
        <w:pPrChange w:id="2879" w:author="Lane, Stefanie" w:date="2023-09-18T13:00:00Z">
          <w:pPr>
            <w:pStyle w:val="Bibliography"/>
          </w:pPr>
        </w:pPrChange>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w:t>
      </w:r>
      <w:r w:rsidRPr="00AA2531">
        <w:rPr>
          <w:rFonts w:ascii="Calibri" w:hAnsi="Calibri" w:cs="Calibri"/>
        </w:rPr>
        <w:lastRenderedPageBreak/>
        <w:t xml:space="preserve">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pPr>
        <w:pStyle w:val="Bibliography"/>
        <w:spacing w:line="240" w:lineRule="auto"/>
        <w:rPr>
          <w:rFonts w:ascii="Calibri" w:hAnsi="Calibri" w:cs="Calibri"/>
        </w:rPr>
        <w:pPrChange w:id="2880" w:author="Lane, Stefanie" w:date="2023-09-18T13:00:00Z">
          <w:pPr>
            <w:pStyle w:val="Bibliography"/>
          </w:pPr>
        </w:pPrChange>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pPr>
        <w:pStyle w:val="Bibliography"/>
        <w:spacing w:line="240" w:lineRule="auto"/>
        <w:rPr>
          <w:rFonts w:ascii="Calibri" w:hAnsi="Calibri" w:cs="Calibri"/>
        </w:rPr>
        <w:pPrChange w:id="2881" w:author="Lane, Stefanie" w:date="2023-09-18T13:00:00Z">
          <w:pPr>
            <w:pStyle w:val="Bibliography"/>
          </w:pPr>
        </w:pPrChange>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pPr>
        <w:pStyle w:val="Bibliography"/>
        <w:spacing w:line="240" w:lineRule="auto"/>
        <w:rPr>
          <w:rFonts w:ascii="Calibri" w:hAnsi="Calibri" w:cs="Calibri"/>
        </w:rPr>
        <w:pPrChange w:id="2882" w:author="Lane, Stefanie" w:date="2023-09-18T13:00:00Z">
          <w:pPr>
            <w:pStyle w:val="Bibliography"/>
          </w:pPr>
        </w:pPrChange>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pPr>
        <w:pStyle w:val="Bibliography"/>
        <w:spacing w:line="240" w:lineRule="auto"/>
        <w:rPr>
          <w:rFonts w:ascii="Calibri" w:hAnsi="Calibri" w:cs="Calibri"/>
        </w:rPr>
        <w:pPrChange w:id="2883" w:author="Lane, Stefanie" w:date="2023-09-18T13:00:00Z">
          <w:pPr>
            <w:pStyle w:val="Bibliography"/>
          </w:pPr>
        </w:pPrChange>
      </w:pPr>
      <w:r w:rsidRPr="00AA2531">
        <w:rPr>
          <w:rFonts w:ascii="Calibri" w:hAnsi="Calibri" w:cs="Calibri"/>
        </w:rPr>
        <w:t xml:space="preserve">Lepš, J. (2004). What do </w:t>
      </w:r>
      <w:proofErr w:type="gramStart"/>
      <w:r w:rsidRPr="00AA2531">
        <w:rPr>
          <w:rFonts w:ascii="Calibri" w:hAnsi="Calibri" w:cs="Calibri"/>
        </w:rPr>
        <w:t>the biodiversity</w:t>
      </w:r>
      <w:proofErr w:type="gramEnd"/>
      <w:r w:rsidRPr="00AA2531">
        <w:rPr>
          <w:rFonts w:ascii="Calibri" w:hAnsi="Calibri" w:cs="Calibri"/>
        </w:rPr>
        <w:t xml:space="preserve">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25B9F482" w:rsidR="00AA2531" w:rsidRDefault="00AA2531">
      <w:pPr>
        <w:pStyle w:val="Bibliography"/>
        <w:spacing w:line="240" w:lineRule="auto"/>
        <w:rPr>
          <w:ins w:id="2884" w:author="Lane, Stefanie" w:date="2023-09-25T16:13:00Z"/>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 xml:space="preserve">(2), 115–128. </w:t>
      </w:r>
      <w:ins w:id="2885" w:author="Lane, Stefanie" w:date="2023-09-25T16:13:00Z">
        <w:r w:rsidR="00157C42">
          <w:rPr>
            <w:rFonts w:ascii="Calibri" w:hAnsi="Calibri" w:cs="Calibri"/>
          </w:rPr>
          <w:fldChar w:fldCharType="begin"/>
        </w:r>
        <w:r w:rsidR="00157C42">
          <w:rPr>
            <w:rFonts w:ascii="Calibri" w:hAnsi="Calibri" w:cs="Calibri"/>
          </w:rPr>
          <w:instrText>HYPERLINK "</w:instrText>
        </w:r>
      </w:ins>
      <w:r w:rsidR="00157C42" w:rsidRPr="00AA2531">
        <w:rPr>
          <w:rFonts w:ascii="Calibri" w:hAnsi="Calibri" w:cs="Calibri"/>
        </w:rPr>
        <w:instrText>https://doi.org/10.1016/j.ecoleng.2003.09.006</w:instrText>
      </w:r>
      <w:ins w:id="2886" w:author="Lane, Stefanie" w:date="2023-09-25T16:13:00Z">
        <w:r w:rsidR="00157C42">
          <w:rPr>
            <w:rFonts w:ascii="Calibri" w:hAnsi="Calibri" w:cs="Calibri"/>
          </w:rPr>
          <w:instrText>"</w:instrText>
        </w:r>
        <w:r w:rsidR="00157C42">
          <w:rPr>
            <w:rFonts w:ascii="Calibri" w:hAnsi="Calibri" w:cs="Calibri"/>
          </w:rPr>
        </w:r>
        <w:r w:rsidR="00157C42">
          <w:rPr>
            <w:rFonts w:ascii="Calibri" w:hAnsi="Calibri" w:cs="Calibri"/>
          </w:rPr>
          <w:fldChar w:fldCharType="separate"/>
        </w:r>
      </w:ins>
      <w:r w:rsidR="00157C42" w:rsidRPr="00554DE1">
        <w:rPr>
          <w:rStyle w:val="Hyperlink"/>
          <w:rFonts w:ascii="Calibri" w:hAnsi="Calibri" w:cs="Calibri"/>
        </w:rPr>
        <w:t>https://doi.org/10.1016/j.ecoleng.2003.09.006</w:t>
      </w:r>
      <w:ins w:id="2887" w:author="Lane, Stefanie" w:date="2023-09-25T16:13:00Z">
        <w:r w:rsidR="00157C42">
          <w:rPr>
            <w:rFonts w:ascii="Calibri" w:hAnsi="Calibri" w:cs="Calibri"/>
          </w:rPr>
          <w:fldChar w:fldCharType="end"/>
        </w:r>
      </w:ins>
    </w:p>
    <w:p w14:paraId="07CC5EB2" w14:textId="1DFC6941" w:rsidR="00157C42" w:rsidRPr="00292C3B" w:rsidRDefault="00157C42">
      <w:pPr>
        <w:pStyle w:val="Bibliography"/>
        <w:spacing w:line="240" w:lineRule="auto"/>
        <w:rPr>
          <w:rFonts w:ascii="Calibri" w:hAnsi="Calibri" w:cs="Calibri"/>
        </w:rPr>
        <w:pPrChange w:id="2888" w:author="Lane, Stefanie" w:date="2023-09-25T16:19:00Z">
          <w:pPr>
            <w:pStyle w:val="Bibliography"/>
          </w:pPr>
        </w:pPrChange>
      </w:pPr>
      <w:ins w:id="2889" w:author="Lane, Stefanie" w:date="2023-09-25T16:13:00Z">
        <w:r w:rsidRPr="00292C3B">
          <w:rPr>
            <w:rFonts w:ascii="Calibri" w:hAnsi="Calibri" w:cs="Calibri"/>
            <w:rPrChange w:id="2890" w:author="Lane, Stefanie" w:date="2023-09-25T16:18:00Z">
              <w:rPr/>
            </w:rPrChange>
          </w:rPr>
          <w:t xml:space="preserve">Newbold, T., Adams, G. L, Albaladejo </w:t>
        </w:r>
        <w:proofErr w:type="spellStart"/>
        <w:r w:rsidRPr="00292C3B">
          <w:rPr>
            <w:rFonts w:ascii="Calibri" w:hAnsi="Calibri" w:cs="Calibri"/>
            <w:rPrChange w:id="2891" w:author="Lane, Stefanie" w:date="2023-09-25T16:18:00Z">
              <w:rPr/>
            </w:rPrChange>
          </w:rPr>
          <w:t>Robales</w:t>
        </w:r>
        <w:proofErr w:type="spellEnd"/>
        <w:r w:rsidR="00FC3597" w:rsidRPr="00292C3B">
          <w:rPr>
            <w:rFonts w:ascii="Calibri" w:hAnsi="Calibri" w:cs="Calibri"/>
            <w:rPrChange w:id="2892" w:author="Lane, Stefanie" w:date="2023-09-25T16:18:00Z">
              <w:rPr/>
            </w:rPrChange>
          </w:rPr>
          <w:t xml:space="preserve">, G., </w:t>
        </w:r>
        <w:proofErr w:type="spellStart"/>
        <w:r w:rsidR="00FC3597" w:rsidRPr="00292C3B">
          <w:rPr>
            <w:rFonts w:ascii="Calibri" w:hAnsi="Calibri" w:cs="Calibri"/>
            <w:rPrChange w:id="2893" w:author="Lane, Stefanie" w:date="2023-09-25T16:18:00Z">
              <w:rPr/>
            </w:rPrChange>
          </w:rPr>
          <w:t>Boakes</w:t>
        </w:r>
        <w:proofErr w:type="spellEnd"/>
        <w:r w:rsidR="00FC3597" w:rsidRPr="00292C3B">
          <w:rPr>
            <w:rFonts w:ascii="Calibri" w:hAnsi="Calibri" w:cs="Calibri"/>
            <w:rPrChange w:id="2894" w:author="Lane, Stefanie" w:date="2023-09-25T16:18:00Z">
              <w:rPr/>
            </w:rPrChange>
          </w:rPr>
          <w:t>, E.</w:t>
        </w:r>
      </w:ins>
      <w:ins w:id="2895" w:author="Lane, Stefanie" w:date="2023-09-25T16:14:00Z">
        <w:r w:rsidR="00C1041A" w:rsidRPr="00292C3B">
          <w:rPr>
            <w:rFonts w:ascii="Calibri" w:hAnsi="Calibri" w:cs="Calibri"/>
            <w:rPrChange w:id="2896" w:author="Lane, Stefanie" w:date="2023-09-25T16:18:00Z">
              <w:rPr/>
            </w:rPrChange>
          </w:rPr>
          <w:t xml:space="preserve"> H., Braga Ferreira, G., Chapman, A. S. A., </w:t>
        </w:r>
        <w:proofErr w:type="spellStart"/>
        <w:r w:rsidR="00C1041A" w:rsidRPr="00292C3B">
          <w:rPr>
            <w:rFonts w:ascii="Calibri" w:hAnsi="Calibri" w:cs="Calibri"/>
            <w:rPrChange w:id="2897" w:author="Lane, Stefanie" w:date="2023-09-25T16:18:00Z">
              <w:rPr/>
            </w:rPrChange>
          </w:rPr>
          <w:t>Etard</w:t>
        </w:r>
        <w:proofErr w:type="spellEnd"/>
        <w:r w:rsidR="00C1041A" w:rsidRPr="00292C3B">
          <w:rPr>
            <w:rFonts w:ascii="Calibri" w:hAnsi="Calibri" w:cs="Calibri"/>
            <w:rPrChange w:id="2898" w:author="Lane, Stefanie" w:date="2023-09-25T16:18:00Z">
              <w:rPr/>
            </w:rPrChange>
          </w:rPr>
          <w:t xml:space="preserve">, A., Gibb, R., Millard, J., </w:t>
        </w:r>
        <w:r w:rsidR="00EF43CD" w:rsidRPr="00292C3B">
          <w:rPr>
            <w:rFonts w:ascii="Calibri" w:hAnsi="Calibri" w:cs="Calibri"/>
            <w:rPrChange w:id="2899" w:author="Lane, Stefanie" w:date="2023-09-25T16:18:00Z">
              <w:rPr/>
            </w:rPrChange>
          </w:rPr>
          <w:t xml:space="preserve">Outhwaite, C. L., Williams, J. J. </w:t>
        </w:r>
      </w:ins>
      <w:ins w:id="2900" w:author="Lane, Stefanie" w:date="2023-09-25T16:15:00Z">
        <w:r w:rsidR="00EF43CD" w:rsidRPr="00292C3B">
          <w:rPr>
            <w:rFonts w:ascii="Calibri" w:hAnsi="Calibri" w:cs="Calibri"/>
            <w:rPrChange w:id="2901" w:author="Lane, Stefanie" w:date="2023-09-25T16:18:00Z">
              <w:rPr/>
            </w:rPrChange>
          </w:rPr>
          <w:t xml:space="preserve">(2019). Climate and land-use change </w:t>
        </w:r>
        <w:proofErr w:type="spellStart"/>
        <w:r w:rsidR="00EF43CD" w:rsidRPr="00292C3B">
          <w:rPr>
            <w:rFonts w:ascii="Calibri" w:hAnsi="Calibri" w:cs="Calibri"/>
            <w:rPrChange w:id="2902" w:author="Lane, Stefanie" w:date="2023-09-25T16:18:00Z">
              <w:rPr/>
            </w:rPrChange>
          </w:rPr>
          <w:t>homogenise</w:t>
        </w:r>
        <w:proofErr w:type="spellEnd"/>
        <w:r w:rsidR="00EF43CD" w:rsidRPr="00292C3B">
          <w:rPr>
            <w:rFonts w:ascii="Calibri" w:hAnsi="Calibri" w:cs="Calibri"/>
            <w:rPrChange w:id="2903" w:author="Lane, Stefanie" w:date="2023-09-25T16:18:00Z">
              <w:rPr/>
            </w:rPrChange>
          </w:rPr>
          <w:t xml:space="preserve"> terrestrial biodiversity, with consequences for ecosystem functioning and human well-being. </w:t>
        </w:r>
        <w:r w:rsidR="00B47F08" w:rsidRPr="00292C3B">
          <w:rPr>
            <w:rFonts w:ascii="Calibri" w:hAnsi="Calibri" w:cs="Calibri"/>
            <w:rPrChange w:id="2904" w:author="Lane, Stefanie" w:date="2023-09-25T16:18:00Z">
              <w:rPr>
                <w:i/>
                <w:iCs/>
              </w:rPr>
            </w:rPrChange>
          </w:rPr>
          <w:t>Emerging Topics in Life Sciences, (3)</w:t>
        </w:r>
        <w:r w:rsidR="00B47F08" w:rsidRPr="00292C3B">
          <w:rPr>
            <w:rFonts w:ascii="Calibri" w:hAnsi="Calibri" w:cs="Calibri"/>
            <w:rPrChange w:id="2905" w:author="Lane, Stefanie" w:date="2023-09-25T16:18:00Z">
              <w:rPr/>
            </w:rPrChange>
          </w:rPr>
          <w:t>2, 2017-219.</w:t>
        </w:r>
      </w:ins>
    </w:p>
    <w:p w14:paraId="2770C2E5" w14:textId="77777777" w:rsidR="00AA2531" w:rsidRPr="00AA2531" w:rsidRDefault="00AA2531">
      <w:pPr>
        <w:pStyle w:val="Bibliography"/>
        <w:spacing w:line="240" w:lineRule="auto"/>
        <w:rPr>
          <w:rFonts w:ascii="Calibri" w:hAnsi="Calibri" w:cs="Calibri"/>
        </w:rPr>
        <w:pPrChange w:id="2906" w:author="Lane, Stefanie" w:date="2023-09-18T13:00:00Z">
          <w:pPr>
            <w:pStyle w:val="Bibliography"/>
          </w:pPr>
        </w:pPrChange>
      </w:pPr>
      <w:r w:rsidRPr="00AA2531">
        <w:rPr>
          <w:rFonts w:ascii="Calibri" w:hAnsi="Calibri" w:cs="Calibri"/>
        </w:rPr>
        <w:t xml:space="preserve">Nyman, J. A., Walters, R. J., Delaune, R. D., &amp; Patrick, W. H. (2006). Marsh vertical accretion via vegetative growth. </w:t>
      </w:r>
      <w:r w:rsidRPr="00292C3B">
        <w:rPr>
          <w:rFonts w:ascii="Calibri" w:hAnsi="Calibri" w:cs="Calibri"/>
          <w:rPrChange w:id="2907" w:author="Lane, Stefanie" w:date="2023-09-25T16:18:00Z">
            <w:rPr>
              <w:rFonts w:ascii="Calibri" w:hAnsi="Calibri" w:cs="Calibri"/>
              <w:i/>
              <w:iCs/>
            </w:rPr>
          </w:rPrChange>
        </w:rPr>
        <w:t>Estuarine, Coastal and Shelf</w:t>
      </w:r>
      <w:r w:rsidRPr="00AA2531">
        <w:rPr>
          <w:rFonts w:ascii="Calibri" w:hAnsi="Calibri" w:cs="Calibri"/>
          <w:i/>
          <w:iCs/>
        </w:rPr>
        <w:t xml:space="preserve">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pPr>
        <w:pStyle w:val="Bibliography"/>
        <w:spacing w:line="240" w:lineRule="auto"/>
        <w:rPr>
          <w:rFonts w:ascii="Calibri" w:hAnsi="Calibri" w:cs="Calibri"/>
        </w:rPr>
        <w:pPrChange w:id="2908" w:author="Lane, Stefanie" w:date="2023-09-18T13:00:00Z">
          <w:pPr>
            <w:pStyle w:val="Bibliography"/>
          </w:pPr>
        </w:pPrChange>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pPr>
        <w:pStyle w:val="Bibliography"/>
        <w:spacing w:line="240" w:lineRule="auto"/>
        <w:rPr>
          <w:rFonts w:ascii="Calibri" w:hAnsi="Calibri" w:cs="Calibri"/>
        </w:rPr>
        <w:pPrChange w:id="2909" w:author="Lane, Stefanie" w:date="2023-09-18T13:00:00Z">
          <w:pPr>
            <w:pStyle w:val="Bibliography"/>
          </w:pPr>
        </w:pPrChange>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pPr>
        <w:pStyle w:val="Bibliography"/>
        <w:spacing w:line="240" w:lineRule="auto"/>
        <w:rPr>
          <w:rFonts w:ascii="Calibri" w:hAnsi="Calibri" w:cs="Calibri"/>
        </w:rPr>
        <w:pPrChange w:id="2910" w:author="Lane, Stefanie" w:date="2023-09-18T13:00:00Z">
          <w:pPr>
            <w:pStyle w:val="Bibliography"/>
          </w:pPr>
        </w:pPrChange>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pPr>
        <w:pStyle w:val="Bibliography"/>
        <w:spacing w:line="240" w:lineRule="auto"/>
        <w:rPr>
          <w:rFonts w:ascii="Calibri" w:hAnsi="Calibri" w:cs="Calibri"/>
        </w:rPr>
        <w:pPrChange w:id="2911" w:author="Lane, Stefanie" w:date="2023-09-18T13:00:00Z">
          <w:pPr>
            <w:pStyle w:val="Bibliography"/>
          </w:pPr>
        </w:pPrChange>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pPr>
        <w:pStyle w:val="Bibliography"/>
        <w:spacing w:line="240" w:lineRule="auto"/>
        <w:rPr>
          <w:rFonts w:ascii="Calibri" w:hAnsi="Calibri" w:cs="Calibri"/>
        </w:rPr>
        <w:pPrChange w:id="2912" w:author="Lane, Stefanie" w:date="2023-09-18T13:00:00Z">
          <w:pPr>
            <w:pStyle w:val="Bibliography"/>
          </w:pPr>
        </w:pPrChange>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w:t>
      </w:r>
      <w:proofErr w:type="gramStart"/>
      <w:r w:rsidRPr="00AA2531">
        <w:rPr>
          <w:rFonts w:ascii="Calibri" w:hAnsi="Calibri" w:cs="Calibri"/>
        </w:rPr>
        <w:t>The</w:t>
      </w:r>
      <w:proofErr w:type="gramEnd"/>
      <w:r w:rsidRPr="00AA2531">
        <w:rPr>
          <w:rFonts w:ascii="Calibri" w:hAnsi="Calibri" w:cs="Calibri"/>
        </w:rPr>
        <w:t xml:space="preserv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pPr>
        <w:pStyle w:val="Bibliography"/>
        <w:spacing w:line="240" w:lineRule="auto"/>
        <w:rPr>
          <w:rFonts w:ascii="Calibri" w:hAnsi="Calibri" w:cs="Calibri"/>
        </w:rPr>
        <w:pPrChange w:id="2913" w:author="Lane, Stefanie" w:date="2023-09-18T13:00:00Z">
          <w:pPr>
            <w:pStyle w:val="Bibliography"/>
          </w:pPr>
        </w:pPrChange>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pPr>
        <w:pStyle w:val="Bibliography"/>
        <w:spacing w:line="240" w:lineRule="auto"/>
        <w:rPr>
          <w:rFonts w:ascii="Calibri" w:hAnsi="Calibri" w:cs="Calibri"/>
        </w:rPr>
        <w:pPrChange w:id="2914" w:author="Lane, Stefanie" w:date="2023-09-18T13:00:00Z">
          <w:pPr>
            <w:pStyle w:val="Bibliography"/>
          </w:pPr>
        </w:pPrChange>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pPr>
        <w:pStyle w:val="Bibliography"/>
        <w:spacing w:line="240" w:lineRule="auto"/>
        <w:rPr>
          <w:rFonts w:ascii="Calibri" w:hAnsi="Calibri" w:cs="Calibri"/>
        </w:rPr>
        <w:pPrChange w:id="2915" w:author="Lane, Stefanie" w:date="2023-09-18T13:00:00Z">
          <w:pPr>
            <w:pStyle w:val="Bibliography"/>
          </w:pPr>
        </w:pPrChange>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pPr>
        <w:pStyle w:val="Bibliography"/>
        <w:spacing w:line="240" w:lineRule="auto"/>
        <w:rPr>
          <w:rFonts w:ascii="Calibri" w:hAnsi="Calibri" w:cs="Calibri"/>
        </w:rPr>
        <w:pPrChange w:id="2916" w:author="Lane, Stefanie" w:date="2023-09-18T13:00:00Z">
          <w:pPr>
            <w:pStyle w:val="Bibliography"/>
          </w:pPr>
        </w:pPrChange>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pPr>
        <w:pStyle w:val="Bibliography"/>
        <w:spacing w:line="240" w:lineRule="auto"/>
        <w:rPr>
          <w:rFonts w:ascii="Calibri" w:hAnsi="Calibri" w:cs="Calibri"/>
        </w:rPr>
        <w:pPrChange w:id="2917" w:author="Lane, Stefanie" w:date="2023-09-18T13:00:00Z">
          <w:pPr>
            <w:pStyle w:val="Bibliography"/>
          </w:pPr>
        </w:pPrChange>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spacing w:line="240" w:lineRule="auto"/>
        <w:rPr>
          <w:rFonts w:ascii="Calibri" w:hAnsi="Calibri" w:cs="Calibri"/>
        </w:rPr>
        <w:pPrChange w:id="2918" w:author="Lane, Stefanie" w:date="2023-09-18T13:00:00Z">
          <w:pPr>
            <w:pStyle w:val="Bibliography"/>
          </w:pPr>
        </w:pPrChange>
      </w:pPr>
      <w:r w:rsidRPr="00137F24">
        <w:rPr>
          <w:rFonts w:ascii="Calibri" w:hAnsi="Calibri" w:cs="Calibri"/>
        </w:rPr>
        <w:lastRenderedPageBreak/>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pPr>
        <w:pStyle w:val="Bibliography"/>
        <w:spacing w:line="240" w:lineRule="auto"/>
        <w:rPr>
          <w:rFonts w:ascii="Calibri" w:hAnsi="Calibri" w:cs="Calibri"/>
        </w:rPr>
        <w:pPrChange w:id="2919" w:author="Lane, Stefanie" w:date="2023-09-18T13:00:00Z">
          <w:pPr>
            <w:pStyle w:val="Bibliography"/>
          </w:pPr>
        </w:pPrChange>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w:t>
      </w:r>
      <w:proofErr w:type="gramStart"/>
      <w:r w:rsidRPr="00AA2531">
        <w:rPr>
          <w:rFonts w:ascii="Calibri" w:hAnsi="Calibri" w:cs="Calibri"/>
        </w:rPr>
        <w:t>1267:SEFTEC</w:t>
      </w:r>
      <w:proofErr w:type="gramEnd"/>
      <w:r w:rsidRPr="00AA2531">
        <w:rPr>
          <w:rFonts w:ascii="Calibri" w:hAnsi="Calibri" w:cs="Calibri"/>
        </w:rPr>
        <w:t>]2.0.CO;2</w:t>
      </w:r>
    </w:p>
    <w:p w14:paraId="0DF12020" w14:textId="77777777" w:rsidR="00AA2531" w:rsidRPr="00AA2531" w:rsidRDefault="00AA2531">
      <w:pPr>
        <w:pStyle w:val="Bibliography"/>
        <w:spacing w:line="240" w:lineRule="auto"/>
        <w:rPr>
          <w:rFonts w:ascii="Calibri" w:hAnsi="Calibri" w:cs="Calibri"/>
        </w:rPr>
        <w:pPrChange w:id="2920" w:author="Lane, Stefanie" w:date="2023-09-18T13:00:00Z">
          <w:pPr>
            <w:pStyle w:val="Bibliography"/>
          </w:pPr>
        </w:pPrChange>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ins w:id="2921" w:author="Lane, Stefanie" w:date="2023-09-18T13:05:00Z"/>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ins w:id="2922" w:author="Lane, Stefanie" w:date="2023-09-18T13:05:00Z">
        <w:r w:rsidR="009B4356">
          <w:rPr>
            <w:rFonts w:ascii="Calibri" w:hAnsi="Calibri" w:cs="Calibri"/>
          </w:rPr>
          <w:fldChar w:fldCharType="begin"/>
        </w:r>
        <w:r w:rsidR="009B4356">
          <w:rPr>
            <w:rFonts w:ascii="Calibri" w:hAnsi="Calibri" w:cs="Calibri"/>
          </w:rPr>
          <w:instrText>HYPERLINK "</w:instrText>
        </w:r>
      </w:ins>
      <w:r w:rsidR="009B4356" w:rsidRPr="00AA2531">
        <w:rPr>
          <w:rFonts w:ascii="Calibri" w:hAnsi="Calibri" w:cs="Calibri"/>
        </w:rPr>
        <w:instrText>https://doi.org/10.1038/nature04742</w:instrText>
      </w:r>
      <w:ins w:id="2923" w:author="Lane, Stefanie" w:date="2023-09-18T13:05:00Z">
        <w:r w:rsidR="009B4356">
          <w:rPr>
            <w:rFonts w:ascii="Calibri" w:hAnsi="Calibri" w:cs="Calibri"/>
          </w:rPr>
          <w:instrText>"</w:instrText>
        </w:r>
        <w:r w:rsidR="009B4356">
          <w:rPr>
            <w:rFonts w:ascii="Calibri" w:hAnsi="Calibri" w:cs="Calibri"/>
          </w:rPr>
        </w:r>
        <w:r w:rsidR="009B4356">
          <w:rPr>
            <w:rFonts w:ascii="Calibri" w:hAnsi="Calibri" w:cs="Calibri"/>
          </w:rPr>
          <w:fldChar w:fldCharType="separate"/>
        </w:r>
      </w:ins>
      <w:r w:rsidR="009B4356" w:rsidRPr="007526D1">
        <w:rPr>
          <w:rStyle w:val="Hyperlink"/>
          <w:rFonts w:ascii="Calibri" w:hAnsi="Calibri" w:cs="Calibri"/>
        </w:rPr>
        <w:t>https://doi.org/10.1038/nature04742</w:t>
      </w:r>
      <w:ins w:id="2924" w:author="Lane, Stefanie" w:date="2023-09-18T13:05:00Z">
        <w:r w:rsidR="009B4356">
          <w:rPr>
            <w:rFonts w:ascii="Calibri" w:hAnsi="Calibri" w:cs="Calibri"/>
          </w:rPr>
          <w:fldChar w:fldCharType="end"/>
        </w:r>
      </w:ins>
    </w:p>
    <w:p w14:paraId="63A0353B" w14:textId="1F5E78DD" w:rsidR="009B4356" w:rsidRPr="00CF17C6" w:rsidRDefault="009B4356">
      <w:pPr>
        <w:pStyle w:val="Bibliography"/>
        <w:spacing w:line="240" w:lineRule="auto"/>
        <w:rPr>
          <w:rFonts w:ascii="Calibri" w:hAnsi="Calibri" w:cs="Calibri"/>
        </w:rPr>
        <w:pPrChange w:id="2925" w:author="Lane, Stefanie" w:date="2023-09-18T13:07:00Z">
          <w:pPr>
            <w:pStyle w:val="Bibliography"/>
          </w:pPr>
        </w:pPrChange>
      </w:pPr>
      <w:ins w:id="2926" w:author="Lane, Stefanie" w:date="2023-09-18T13:05:00Z">
        <w:r w:rsidRPr="00CF17C6">
          <w:rPr>
            <w:rFonts w:ascii="Calibri" w:hAnsi="Calibri" w:cs="Calibri"/>
            <w:rPrChange w:id="2927" w:author="Lane, Stefanie" w:date="2023-09-18T13:07:00Z">
              <w:rPr/>
            </w:rPrChange>
          </w:rPr>
          <w:t>Townsend, L., &amp; Hebda, R. J. (2013). Pollen and macro-fossil</w:t>
        </w:r>
      </w:ins>
      <w:ins w:id="2928" w:author="Lane, Stefanie" w:date="2023-09-18T13:06:00Z">
        <w:r w:rsidRPr="00CF17C6">
          <w:rPr>
            <w:rFonts w:ascii="Calibri" w:hAnsi="Calibri" w:cs="Calibri"/>
            <w:rPrChange w:id="2929" w:author="Lane, Stefanie" w:date="2023-09-18T13:07:00Z">
              <w:rPr/>
            </w:rPrChange>
          </w:rPr>
          <w:t xml:space="preserve"> assemblages in disturbed urban wetlands </w:t>
        </w:r>
        <w:r w:rsidR="003232CF" w:rsidRPr="00CF17C6">
          <w:rPr>
            <w:rFonts w:ascii="Calibri" w:hAnsi="Calibri" w:cs="Calibri"/>
            <w:rPrChange w:id="2930" w:author="Lane, Stefanie" w:date="2023-09-18T13:07:00Z">
              <w:rPr/>
            </w:rPrChange>
          </w:rPr>
          <w:t xml:space="preserve">on South Vancouver Island reveal recent invasion of reed Canarygrass (Phalaris arundinacea) and guide restoration. </w:t>
        </w:r>
        <w:r w:rsidR="003232CF" w:rsidRPr="00CF17C6">
          <w:rPr>
            <w:rFonts w:ascii="Calibri" w:hAnsi="Calibri" w:cs="Calibri"/>
            <w:rPrChange w:id="2931" w:author="Lane, Stefanie" w:date="2023-09-18T13:07:00Z">
              <w:rPr>
                <w:i/>
                <w:iCs/>
              </w:rPr>
            </w:rPrChange>
          </w:rPr>
          <w:t>Restoration Ecology</w:t>
        </w:r>
        <w:r w:rsidR="0060179E" w:rsidRPr="00CF17C6">
          <w:rPr>
            <w:rFonts w:ascii="Calibri" w:hAnsi="Calibri" w:cs="Calibri"/>
            <w:rPrChange w:id="2932" w:author="Lane, Stefanie" w:date="2023-09-18T13:07:00Z">
              <w:rPr>
                <w:i/>
                <w:iCs/>
              </w:rPr>
            </w:rPrChange>
          </w:rPr>
          <w:t>, 21</w:t>
        </w:r>
        <w:r w:rsidR="0060179E" w:rsidRPr="00CF17C6">
          <w:rPr>
            <w:rFonts w:ascii="Calibri" w:hAnsi="Calibri" w:cs="Calibri"/>
            <w:rPrChange w:id="2933" w:author="Lane, Stefanie" w:date="2023-09-18T13:07:00Z">
              <w:rPr/>
            </w:rPrChange>
          </w:rPr>
          <w:t xml:space="preserve">(1), 114-123. </w:t>
        </w:r>
      </w:ins>
    </w:p>
    <w:p w14:paraId="6134EEBC" w14:textId="77777777" w:rsidR="00AA2531" w:rsidRPr="00AA2531" w:rsidRDefault="00AA2531">
      <w:pPr>
        <w:pStyle w:val="Bibliography"/>
        <w:spacing w:line="240" w:lineRule="auto"/>
        <w:rPr>
          <w:rFonts w:ascii="Calibri" w:hAnsi="Calibri" w:cs="Calibri"/>
        </w:rPr>
        <w:pPrChange w:id="2934" w:author="Lane, Stefanie" w:date="2023-09-18T13:00:00Z">
          <w:pPr>
            <w:pStyle w:val="Bibliography"/>
          </w:pPr>
        </w:pPrChange>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pPr>
        <w:pStyle w:val="Bibliography"/>
        <w:spacing w:line="240" w:lineRule="auto"/>
        <w:rPr>
          <w:rFonts w:ascii="Calibri" w:hAnsi="Calibri" w:cs="Calibri"/>
        </w:rPr>
        <w:pPrChange w:id="2935" w:author="Lane, Stefanie" w:date="2023-09-18T13:00:00Z">
          <w:pPr>
            <w:pStyle w:val="Bibliography"/>
          </w:pPr>
        </w:pPrChange>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pPr>
        <w:pStyle w:val="Bibliography"/>
        <w:spacing w:line="240" w:lineRule="auto"/>
        <w:rPr>
          <w:rFonts w:ascii="Calibri" w:hAnsi="Calibri" w:cs="Calibri"/>
        </w:rPr>
        <w:pPrChange w:id="2936" w:author="Lane, Stefanie" w:date="2023-09-18T13:00:00Z">
          <w:pPr>
            <w:pStyle w:val="Bibliography"/>
          </w:pPr>
        </w:pPrChange>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pPr>
        <w:pStyle w:val="Bibliography"/>
        <w:spacing w:line="240" w:lineRule="auto"/>
        <w:rPr>
          <w:rFonts w:ascii="Calibri" w:hAnsi="Calibri" w:cs="Calibri"/>
        </w:rPr>
        <w:pPrChange w:id="2937" w:author="Lane, Stefanie" w:date="2023-09-18T13:00:00Z">
          <w:pPr>
            <w:pStyle w:val="Bibliography"/>
          </w:pPr>
        </w:pPrChange>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w:t>
      </w:r>
      <w:commentRangeStart w:id="2938"/>
      <w:commentRangeStart w:id="2939"/>
      <w:r w:rsidRPr="003B2929">
        <w:t xml:space="preserve"> 2</w:t>
      </w:r>
      <w:del w:id="2940" w:author="Lane, Stefanie" w:date="2023-07-26T15:07:00Z">
        <w:r w:rsidRPr="003B2929" w:rsidDel="001A7972">
          <w:delText>5</w:delText>
        </w:r>
      </w:del>
      <w:ins w:id="2941" w:author="Lane, Stefanie" w:date="2023-07-26T15:07:00Z">
        <w:r w:rsidR="001A7972">
          <w:t>7</w:t>
        </w:r>
      </w:ins>
      <w:r w:rsidRPr="003B2929">
        <w:t xml:space="preserve"> plots</w:t>
      </w:r>
      <w:commentRangeEnd w:id="2938"/>
      <w:r w:rsidR="002B3817">
        <w:rPr>
          <w:rStyle w:val="CommentReference"/>
        </w:rPr>
        <w:commentReference w:id="2938"/>
      </w:r>
      <w:commentRangeEnd w:id="2939"/>
      <w:r w:rsidR="000A2FAF">
        <w:rPr>
          <w:rStyle w:val="CommentReference"/>
        </w:rPr>
        <w:commentReference w:id="2939"/>
      </w:r>
      <w:r w:rsidRPr="003B2929">
        <w:t xml:space="preserve">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942" w:name="_Ref103856212"/>
    </w:p>
    <w:bookmarkEnd w:id="2942"/>
    <w:p w14:paraId="26042487" w14:textId="40815DA6" w:rsidR="003B2929" w:rsidRPr="003B2929" w:rsidRDefault="003B2929" w:rsidP="00F752B9">
      <w:r>
        <w:rPr>
          <w:b/>
        </w:rPr>
        <w:lastRenderedPageBreak/>
        <w:t>Table S2</w:t>
      </w:r>
      <w:r>
        <w:t xml:space="preserve"> </w:t>
      </w:r>
      <w:r w:rsidRPr="003B2929">
        <w:t>Species indicator analysis of cluster groups using Bray-</w:t>
      </w:r>
      <w:proofErr w:type="gramStart"/>
      <w:r w:rsidRPr="003B2929">
        <w:t>Curtis</w:t>
      </w:r>
      <w:proofErr w:type="gramEnd"/>
      <w:r w:rsidRPr="003B2929">
        <w:t xml:space="preserve">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del w:id="2943" w:author="Lane, Stefanie" w:date="2023-09-19T18:32:00Z">
        <w:r w:rsidR="0092463A" w:rsidRPr="00DF171B" w:rsidDel="00A214F1">
          <w:delText>2</w:delText>
        </w:r>
      </w:del>
      <w:ins w:id="2944" w:author="Lane, Stefanie" w:date="2023-09-19T18:32:00Z">
        <w:r w:rsidR="00A214F1">
          <w:t>1</w:t>
        </w:r>
      </w:ins>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77"/>
        <w:gridCol w:w="2420"/>
        <w:gridCol w:w="780"/>
        <w:gridCol w:w="277"/>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02814A97"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w:t>
      </w:r>
      <w:del w:id="2945" w:author="Lane, Stefanie" w:date="2023-09-19T18:33:00Z">
        <w:r w:rsidRPr="005B324C" w:rsidDel="005446D0">
          <w:delText xml:space="preserve">as reported in Table 2 </w:delText>
        </w:r>
      </w:del>
      <w:r w:rsidRPr="005B324C">
        <w:t xml:space="preserve">is not expected to affect loss of species or plot-based diversity </w:t>
      </w:r>
      <w:proofErr w:type="gramStart"/>
      <w:r w:rsidRPr="005B324C">
        <w:t>metrics</w:t>
      </w:r>
      <w:proofErr w:type="gramEnd"/>
    </w:p>
    <w:p w14:paraId="57D1D316" w14:textId="597EA35D" w:rsidR="00EE2F60" w:rsidRDefault="0047773F">
      <w:pPr>
        <w:pStyle w:val="Caption"/>
        <w:rPr>
          <w:i w:val="0"/>
          <w:iCs w:val="0"/>
          <w:color w:val="auto"/>
          <w:sz w:val="22"/>
          <w:szCs w:val="22"/>
        </w:rPr>
      </w:pPr>
      <w:r>
        <w:fldChar w:fldCharType="begin"/>
      </w:r>
      <w:r>
        <w:instrText xml:space="preserve"> LINK </w:instrText>
      </w:r>
      <w:r w:rsidR="00EE2F60">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EE2F60">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2946">
          <w:tblGrid>
            <w:gridCol w:w="1311"/>
            <w:gridCol w:w="1030"/>
            <w:gridCol w:w="960"/>
            <w:gridCol w:w="300"/>
            <w:gridCol w:w="1004"/>
            <w:gridCol w:w="1004"/>
            <w:gridCol w:w="1004"/>
          </w:tblGrid>
        </w:tblGridChange>
      </w:tblGrid>
      <w:tr w:rsidR="00EE2F60" w:rsidRPr="00EE2F60" w14:paraId="7F3D9FD8" w14:textId="77777777" w:rsidTr="00EE2F60">
        <w:trPr>
          <w:divId w:val="987247176"/>
          <w:trHeight w:val="470"/>
          <w:jc w:val="center"/>
          <w:ins w:id="2947" w:author="Lane, Stefanie" w:date="2023-09-27T17:31:00Z"/>
        </w:trPr>
        <w:tc>
          <w:tcPr>
            <w:tcW w:w="1180" w:type="dxa"/>
            <w:tcBorders>
              <w:top w:val="nil"/>
              <w:left w:val="nil"/>
              <w:bottom w:val="nil"/>
              <w:right w:val="nil"/>
            </w:tcBorders>
            <w:shd w:val="clear" w:color="auto" w:fill="auto"/>
            <w:noWrap/>
            <w:vAlign w:val="bottom"/>
            <w:hideMark/>
          </w:tcPr>
          <w:p w14:paraId="0793879B" w14:textId="2180733E" w:rsidR="00EE2F60" w:rsidRPr="00EE2F60" w:rsidRDefault="00EE2F60" w:rsidP="00EE2F60">
            <w:pPr>
              <w:spacing w:after="0" w:line="240" w:lineRule="auto"/>
              <w:rPr>
                <w:ins w:id="2948" w:author="Lane, Stefanie" w:date="2023-09-27T17:31:00Z"/>
                <w:rFonts w:ascii="Times New Roman" w:eastAsia="Times New Roman" w:hAnsi="Times New Roman" w:cs="Times New Roman"/>
                <w:rPrChange w:id="2949" w:author="Lane, Stefanie" w:date="2023-09-27T17:31:00Z">
                  <w:rPr>
                    <w:ins w:id="2950" w:author="Lane, Stefanie" w:date="2023-09-27T17:31:00Z"/>
                  </w:rPr>
                </w:rPrChange>
              </w:rPr>
              <w:pPrChange w:id="2951" w:author="Lane, Stefanie" w:date="2023-09-27T17:31:00Z">
                <w:pPr/>
              </w:pPrChange>
            </w:pPr>
          </w:p>
        </w:tc>
        <w:tc>
          <w:tcPr>
            <w:tcW w:w="1920" w:type="dxa"/>
            <w:gridSpan w:val="2"/>
            <w:tcBorders>
              <w:top w:val="nil"/>
              <w:left w:val="nil"/>
              <w:bottom w:val="nil"/>
              <w:right w:val="nil"/>
            </w:tcBorders>
            <w:shd w:val="clear" w:color="auto" w:fill="auto"/>
            <w:noWrap/>
            <w:vAlign w:val="center"/>
            <w:hideMark/>
          </w:tcPr>
          <w:p w14:paraId="41C60B24" w14:textId="77777777" w:rsidR="00EE2F60" w:rsidRPr="00EE2F60" w:rsidRDefault="00EE2F60" w:rsidP="00EE2F60">
            <w:pPr>
              <w:spacing w:after="0" w:line="240" w:lineRule="auto"/>
              <w:jc w:val="center"/>
              <w:rPr>
                <w:ins w:id="2952" w:author="Lane, Stefanie" w:date="2023-09-27T17:31:00Z"/>
                <w:rFonts w:ascii="Calibri" w:eastAsia="Times New Roman" w:hAnsi="Calibri" w:cs="Calibri"/>
                <w:b/>
                <w:bCs/>
                <w:color w:val="000000"/>
                <w:rPrChange w:id="2953" w:author="Lane, Stefanie" w:date="2023-09-27T17:31:00Z">
                  <w:rPr>
                    <w:ins w:id="2954" w:author="Lane, Stefanie" w:date="2023-09-27T17:31:00Z"/>
                  </w:rPr>
                </w:rPrChange>
              </w:rPr>
              <w:pPrChange w:id="2955" w:author="Lane, Stefanie" w:date="2023-09-27T17:31:00Z">
                <w:pPr>
                  <w:jc w:val="center"/>
                </w:pPr>
              </w:pPrChange>
            </w:pPr>
            <w:ins w:id="2956" w:author="Lane, Stefanie" w:date="2023-09-27T17:31:00Z">
              <w:r w:rsidRPr="00EE2F60">
                <w:rPr>
                  <w:rFonts w:ascii="Calibri" w:eastAsia="Times New Roman" w:hAnsi="Calibri" w:cs="Calibri"/>
                  <w:b/>
                  <w:bCs/>
                  <w:color w:val="000000"/>
                  <w:rPrChange w:id="2957" w:author="Lane, Stefanie" w:date="2023-09-27T17:31:00Z">
                    <w:rPr/>
                  </w:rPrChange>
                </w:rPr>
                <w:t>Plot-level components</w:t>
              </w:r>
            </w:ins>
          </w:p>
        </w:tc>
        <w:tc>
          <w:tcPr>
            <w:tcW w:w="300" w:type="dxa"/>
            <w:tcBorders>
              <w:top w:val="nil"/>
              <w:left w:val="nil"/>
              <w:bottom w:val="nil"/>
              <w:right w:val="nil"/>
            </w:tcBorders>
            <w:shd w:val="clear" w:color="auto" w:fill="auto"/>
            <w:noWrap/>
            <w:vAlign w:val="bottom"/>
            <w:hideMark/>
          </w:tcPr>
          <w:p w14:paraId="65A64901" w14:textId="77777777" w:rsidR="00EE2F60" w:rsidRPr="00EE2F60" w:rsidRDefault="00EE2F60" w:rsidP="00EE2F60">
            <w:pPr>
              <w:spacing w:after="0" w:line="240" w:lineRule="auto"/>
              <w:jc w:val="center"/>
              <w:rPr>
                <w:ins w:id="2958" w:author="Lane, Stefanie" w:date="2023-09-27T17:31:00Z"/>
                <w:rFonts w:ascii="Calibri" w:eastAsia="Times New Roman" w:hAnsi="Calibri" w:cs="Calibri"/>
                <w:b/>
                <w:bCs/>
                <w:color w:val="000000"/>
                <w:rPrChange w:id="2959" w:author="Lane, Stefanie" w:date="2023-09-27T17:31:00Z">
                  <w:rPr>
                    <w:ins w:id="2960" w:author="Lane, Stefanie" w:date="2023-09-27T17:31:00Z"/>
                  </w:rPr>
                </w:rPrChange>
              </w:rPr>
              <w:pPrChange w:id="2961" w:author="Lane, Stefanie" w:date="2023-09-27T17:31:00Z">
                <w:pPr>
                  <w:jc w:val="center"/>
                </w:pPr>
              </w:pPrChange>
            </w:pPr>
          </w:p>
        </w:tc>
        <w:tc>
          <w:tcPr>
            <w:tcW w:w="2880" w:type="dxa"/>
            <w:gridSpan w:val="3"/>
            <w:tcBorders>
              <w:top w:val="nil"/>
              <w:left w:val="nil"/>
              <w:bottom w:val="nil"/>
              <w:right w:val="nil"/>
            </w:tcBorders>
            <w:shd w:val="clear" w:color="auto" w:fill="auto"/>
            <w:noWrap/>
            <w:vAlign w:val="center"/>
            <w:hideMark/>
          </w:tcPr>
          <w:p w14:paraId="374B9EE7" w14:textId="77777777" w:rsidR="00EE2F60" w:rsidRPr="00EE2F60" w:rsidRDefault="00EE2F60" w:rsidP="00EE2F60">
            <w:pPr>
              <w:spacing w:after="0" w:line="240" w:lineRule="auto"/>
              <w:jc w:val="center"/>
              <w:rPr>
                <w:ins w:id="2962" w:author="Lane, Stefanie" w:date="2023-09-27T17:31:00Z"/>
                <w:rFonts w:ascii="Calibri" w:eastAsia="Times New Roman" w:hAnsi="Calibri" w:cs="Calibri"/>
                <w:b/>
                <w:bCs/>
                <w:color w:val="000000"/>
                <w:rPrChange w:id="2963" w:author="Lane, Stefanie" w:date="2023-09-27T17:31:00Z">
                  <w:rPr>
                    <w:ins w:id="2964" w:author="Lane, Stefanie" w:date="2023-09-27T17:31:00Z"/>
                  </w:rPr>
                </w:rPrChange>
              </w:rPr>
              <w:pPrChange w:id="2965" w:author="Lane, Stefanie" w:date="2023-09-27T17:31:00Z">
                <w:pPr>
                  <w:jc w:val="center"/>
                </w:pPr>
              </w:pPrChange>
            </w:pPr>
            <w:ins w:id="2966" w:author="Lane, Stefanie" w:date="2023-09-27T17:31:00Z">
              <w:r w:rsidRPr="00EE2F60">
                <w:rPr>
                  <w:rFonts w:ascii="Calibri" w:eastAsia="Times New Roman" w:hAnsi="Calibri" w:cs="Calibri"/>
                  <w:b/>
                  <w:bCs/>
                  <w:color w:val="000000"/>
                  <w:rPrChange w:id="2967" w:author="Lane, Stefanie" w:date="2023-09-27T17:31:00Z">
                    <w:rPr/>
                  </w:rPrChange>
                </w:rPr>
                <w:t>Diversity components</w:t>
              </w:r>
            </w:ins>
          </w:p>
        </w:tc>
      </w:tr>
      <w:tr w:rsidR="00EE2F60" w:rsidRPr="00EE2F60" w14:paraId="6559001B" w14:textId="77777777" w:rsidTr="00EE2F60">
        <w:trPr>
          <w:divId w:val="987247176"/>
          <w:trHeight w:val="780"/>
          <w:jc w:val="center"/>
          <w:ins w:id="2968" w:author="Lane, Stefanie" w:date="2023-09-27T17:31:00Z"/>
        </w:trPr>
        <w:tc>
          <w:tcPr>
            <w:tcW w:w="1180" w:type="dxa"/>
            <w:tcBorders>
              <w:top w:val="nil"/>
              <w:left w:val="nil"/>
              <w:bottom w:val="nil"/>
              <w:right w:val="nil"/>
            </w:tcBorders>
            <w:shd w:val="clear" w:color="auto" w:fill="auto"/>
            <w:vAlign w:val="center"/>
            <w:hideMark/>
          </w:tcPr>
          <w:p w14:paraId="279B6734" w14:textId="77777777" w:rsidR="00EE2F60" w:rsidRPr="00EE2F60" w:rsidRDefault="00EE2F60" w:rsidP="00EE2F60">
            <w:pPr>
              <w:spacing w:after="0" w:line="240" w:lineRule="auto"/>
              <w:jc w:val="center"/>
              <w:rPr>
                <w:ins w:id="2969" w:author="Lane, Stefanie" w:date="2023-09-27T17:31:00Z"/>
                <w:rFonts w:ascii="Calibri" w:eastAsia="Times New Roman" w:hAnsi="Calibri" w:cs="Calibri"/>
                <w:b/>
                <w:bCs/>
                <w:color w:val="000000"/>
                <w:rPrChange w:id="2970" w:author="Lane, Stefanie" w:date="2023-09-27T17:31:00Z">
                  <w:rPr>
                    <w:ins w:id="2971" w:author="Lane, Stefanie" w:date="2023-09-27T17:31:00Z"/>
                  </w:rPr>
                </w:rPrChange>
              </w:rPr>
              <w:pPrChange w:id="2972" w:author="Lane, Stefanie" w:date="2023-09-27T17:31:00Z">
                <w:pPr>
                  <w:jc w:val="center"/>
                </w:pPr>
              </w:pPrChange>
            </w:pPr>
            <w:ins w:id="2973" w:author="Lane, Stefanie" w:date="2023-09-27T17:31:00Z">
              <w:r w:rsidRPr="00EE2F60">
                <w:rPr>
                  <w:rFonts w:ascii="Calibri" w:eastAsia="Times New Roman" w:hAnsi="Calibri" w:cs="Calibri"/>
                  <w:b/>
                  <w:bCs/>
                  <w:color w:val="000000"/>
                  <w:rPrChange w:id="2974" w:author="Lane, Stefanie" w:date="2023-09-27T17:31:00Z">
                    <w:rPr/>
                  </w:rPrChange>
                </w:rPr>
                <w:t>Assemblage</w:t>
              </w:r>
            </w:ins>
          </w:p>
        </w:tc>
        <w:tc>
          <w:tcPr>
            <w:tcW w:w="960" w:type="dxa"/>
            <w:tcBorders>
              <w:top w:val="nil"/>
              <w:left w:val="nil"/>
              <w:bottom w:val="nil"/>
              <w:right w:val="nil"/>
            </w:tcBorders>
            <w:shd w:val="clear" w:color="auto" w:fill="auto"/>
            <w:vAlign w:val="center"/>
            <w:hideMark/>
          </w:tcPr>
          <w:p w14:paraId="0FD2EB2B" w14:textId="77777777" w:rsidR="00EE2F60" w:rsidRPr="00EE2F60" w:rsidRDefault="00EE2F60" w:rsidP="00EE2F60">
            <w:pPr>
              <w:spacing w:after="0" w:line="240" w:lineRule="auto"/>
              <w:jc w:val="center"/>
              <w:rPr>
                <w:ins w:id="2975" w:author="Lane, Stefanie" w:date="2023-09-27T17:31:00Z"/>
                <w:rFonts w:ascii="Calibri" w:eastAsia="Times New Roman" w:hAnsi="Calibri" w:cs="Calibri"/>
                <w:b/>
                <w:bCs/>
                <w:color w:val="000000"/>
                <w:rPrChange w:id="2976" w:author="Lane, Stefanie" w:date="2023-09-27T17:31:00Z">
                  <w:rPr>
                    <w:ins w:id="2977" w:author="Lane, Stefanie" w:date="2023-09-27T17:31:00Z"/>
                  </w:rPr>
                </w:rPrChange>
              </w:rPr>
              <w:pPrChange w:id="2978" w:author="Lane, Stefanie" w:date="2023-09-27T17:31:00Z">
                <w:pPr>
                  <w:jc w:val="center"/>
                </w:pPr>
              </w:pPrChange>
            </w:pPr>
            <w:ins w:id="2979" w:author="Lane, Stefanie" w:date="2023-09-27T17:31:00Z">
              <w:r w:rsidRPr="00EE2F60">
                <w:rPr>
                  <w:rFonts w:ascii="Calibri" w:eastAsia="Times New Roman" w:hAnsi="Calibri" w:cs="Calibri"/>
                  <w:b/>
                  <w:bCs/>
                  <w:color w:val="000000"/>
                  <w:rPrChange w:id="2980" w:author="Lane, Stefanie" w:date="2023-09-27T17:31:00Z">
                    <w:rPr/>
                  </w:rPrChange>
                </w:rPr>
                <w:t>No. quadrats</w:t>
              </w:r>
            </w:ins>
          </w:p>
        </w:tc>
        <w:tc>
          <w:tcPr>
            <w:tcW w:w="960" w:type="dxa"/>
            <w:tcBorders>
              <w:top w:val="nil"/>
              <w:left w:val="nil"/>
              <w:bottom w:val="nil"/>
              <w:right w:val="nil"/>
            </w:tcBorders>
            <w:shd w:val="clear" w:color="auto" w:fill="auto"/>
            <w:vAlign w:val="center"/>
            <w:hideMark/>
          </w:tcPr>
          <w:p w14:paraId="299489B8" w14:textId="77777777" w:rsidR="00EE2F60" w:rsidRPr="00EE2F60" w:rsidRDefault="00EE2F60" w:rsidP="00EE2F60">
            <w:pPr>
              <w:spacing w:after="0" w:line="240" w:lineRule="auto"/>
              <w:jc w:val="center"/>
              <w:rPr>
                <w:ins w:id="2981" w:author="Lane, Stefanie" w:date="2023-09-27T17:31:00Z"/>
                <w:rFonts w:ascii="Calibri" w:eastAsia="Times New Roman" w:hAnsi="Calibri" w:cs="Calibri"/>
                <w:b/>
                <w:bCs/>
                <w:color w:val="000000"/>
                <w:rPrChange w:id="2982" w:author="Lane, Stefanie" w:date="2023-09-27T17:31:00Z">
                  <w:rPr>
                    <w:ins w:id="2983" w:author="Lane, Stefanie" w:date="2023-09-27T17:31:00Z"/>
                  </w:rPr>
                </w:rPrChange>
              </w:rPr>
              <w:pPrChange w:id="2984" w:author="Lane, Stefanie" w:date="2023-09-27T17:31:00Z">
                <w:pPr>
                  <w:jc w:val="center"/>
                </w:pPr>
              </w:pPrChange>
            </w:pPr>
            <w:ins w:id="2985" w:author="Lane, Stefanie" w:date="2023-09-27T17:31:00Z">
              <w:r w:rsidRPr="00EE2F60">
                <w:rPr>
                  <w:rFonts w:ascii="Calibri" w:eastAsia="Times New Roman" w:hAnsi="Calibri" w:cs="Calibri"/>
                  <w:b/>
                  <w:bCs/>
                  <w:color w:val="000000"/>
                  <w:rPrChange w:id="2986" w:author="Lane, Stefanie" w:date="2023-09-27T17:31:00Z">
                    <w:rPr/>
                  </w:rPrChange>
                </w:rPr>
                <w:t>No. species</w:t>
              </w:r>
            </w:ins>
          </w:p>
        </w:tc>
        <w:tc>
          <w:tcPr>
            <w:tcW w:w="300" w:type="dxa"/>
            <w:tcBorders>
              <w:top w:val="nil"/>
              <w:left w:val="nil"/>
              <w:bottom w:val="nil"/>
              <w:right w:val="nil"/>
            </w:tcBorders>
            <w:shd w:val="clear" w:color="auto" w:fill="auto"/>
            <w:vAlign w:val="center"/>
            <w:hideMark/>
          </w:tcPr>
          <w:p w14:paraId="42741B0E" w14:textId="77777777" w:rsidR="00EE2F60" w:rsidRPr="00EE2F60" w:rsidRDefault="00EE2F60" w:rsidP="00EE2F60">
            <w:pPr>
              <w:spacing w:after="0" w:line="240" w:lineRule="auto"/>
              <w:jc w:val="center"/>
              <w:rPr>
                <w:ins w:id="2987" w:author="Lane, Stefanie" w:date="2023-09-27T17:31:00Z"/>
                <w:rFonts w:ascii="Calibri" w:eastAsia="Times New Roman" w:hAnsi="Calibri" w:cs="Calibri"/>
                <w:b/>
                <w:bCs/>
                <w:color w:val="000000"/>
                <w:rPrChange w:id="2988" w:author="Lane, Stefanie" w:date="2023-09-27T17:31:00Z">
                  <w:rPr>
                    <w:ins w:id="2989" w:author="Lane, Stefanie" w:date="2023-09-27T17:31:00Z"/>
                  </w:rPr>
                </w:rPrChange>
              </w:rPr>
              <w:pPrChange w:id="2990" w:author="Lane, Stefanie" w:date="2023-09-27T17:31:00Z">
                <w:pPr>
                  <w:jc w:val="center"/>
                </w:pPr>
              </w:pPrChange>
            </w:pPr>
          </w:p>
        </w:tc>
        <w:tc>
          <w:tcPr>
            <w:tcW w:w="960" w:type="dxa"/>
            <w:tcBorders>
              <w:top w:val="nil"/>
              <w:left w:val="nil"/>
              <w:bottom w:val="nil"/>
              <w:right w:val="nil"/>
            </w:tcBorders>
            <w:shd w:val="clear" w:color="auto" w:fill="auto"/>
            <w:vAlign w:val="center"/>
            <w:hideMark/>
          </w:tcPr>
          <w:p w14:paraId="7B3EBF4D" w14:textId="77777777" w:rsidR="00EE2F60" w:rsidRPr="00EE2F60" w:rsidRDefault="00EE2F60" w:rsidP="00EE2F60">
            <w:pPr>
              <w:spacing w:after="0" w:line="240" w:lineRule="auto"/>
              <w:jc w:val="center"/>
              <w:rPr>
                <w:ins w:id="2991" w:author="Lane, Stefanie" w:date="2023-09-27T17:31:00Z"/>
                <w:rFonts w:ascii="Calibri" w:eastAsia="Times New Roman" w:hAnsi="Calibri" w:cs="Calibri"/>
                <w:b/>
                <w:bCs/>
                <w:color w:val="000000"/>
                <w:rPrChange w:id="2992" w:author="Lane, Stefanie" w:date="2023-09-27T17:31:00Z">
                  <w:rPr>
                    <w:ins w:id="2993" w:author="Lane, Stefanie" w:date="2023-09-27T17:31:00Z"/>
                  </w:rPr>
                </w:rPrChange>
              </w:rPr>
              <w:pPrChange w:id="2994" w:author="Lane, Stefanie" w:date="2023-09-27T17:31:00Z">
                <w:pPr>
                  <w:jc w:val="center"/>
                </w:pPr>
              </w:pPrChange>
            </w:pPr>
            <w:ins w:id="2995" w:author="Lane, Stefanie" w:date="2023-09-27T17:31:00Z">
              <w:r w:rsidRPr="00EE2F60">
                <w:rPr>
                  <w:rFonts w:ascii="Calibri" w:eastAsia="Times New Roman" w:hAnsi="Calibri" w:cs="Calibri"/>
                  <w:b/>
                  <w:bCs/>
                  <w:color w:val="000000"/>
                  <w:rPrChange w:id="2996" w:author="Lane, Stefanie" w:date="2023-09-27T17:31:00Z">
                    <w:rPr/>
                  </w:rPrChange>
                </w:rPr>
                <w:t>α diversity</w:t>
              </w:r>
            </w:ins>
          </w:p>
        </w:tc>
        <w:tc>
          <w:tcPr>
            <w:tcW w:w="960" w:type="dxa"/>
            <w:tcBorders>
              <w:top w:val="nil"/>
              <w:left w:val="nil"/>
              <w:bottom w:val="nil"/>
              <w:right w:val="nil"/>
            </w:tcBorders>
            <w:shd w:val="clear" w:color="auto" w:fill="auto"/>
            <w:vAlign w:val="center"/>
            <w:hideMark/>
          </w:tcPr>
          <w:p w14:paraId="313DD74C" w14:textId="77777777" w:rsidR="00EE2F60" w:rsidRPr="00EE2F60" w:rsidRDefault="00EE2F60" w:rsidP="00EE2F60">
            <w:pPr>
              <w:spacing w:after="0" w:line="240" w:lineRule="auto"/>
              <w:jc w:val="center"/>
              <w:rPr>
                <w:ins w:id="2997" w:author="Lane, Stefanie" w:date="2023-09-27T17:31:00Z"/>
                <w:rFonts w:ascii="Calibri" w:eastAsia="Times New Roman" w:hAnsi="Calibri" w:cs="Calibri"/>
                <w:b/>
                <w:bCs/>
                <w:color w:val="000000"/>
                <w:rPrChange w:id="2998" w:author="Lane, Stefanie" w:date="2023-09-27T17:31:00Z">
                  <w:rPr>
                    <w:ins w:id="2999" w:author="Lane, Stefanie" w:date="2023-09-27T17:31:00Z"/>
                  </w:rPr>
                </w:rPrChange>
              </w:rPr>
              <w:pPrChange w:id="3000" w:author="Lane, Stefanie" w:date="2023-09-27T17:31:00Z">
                <w:pPr>
                  <w:jc w:val="center"/>
                </w:pPr>
              </w:pPrChange>
            </w:pPr>
            <w:ins w:id="3001" w:author="Lane, Stefanie" w:date="2023-09-27T17:31:00Z">
              <w:r w:rsidRPr="00EE2F60">
                <w:rPr>
                  <w:rFonts w:ascii="Calibri" w:eastAsia="Times New Roman" w:hAnsi="Calibri" w:cs="Calibri"/>
                  <w:b/>
                  <w:bCs/>
                  <w:color w:val="000000"/>
                  <w:rPrChange w:id="3002" w:author="Lane, Stefanie" w:date="2023-09-27T17:31:00Z">
                    <w:rPr/>
                  </w:rPrChange>
                </w:rPr>
                <w:t xml:space="preserve">α diversity </w:t>
              </w:r>
              <w:proofErr w:type="spellStart"/>
              <w:r w:rsidRPr="00EE2F60">
                <w:rPr>
                  <w:rFonts w:ascii="Calibri" w:eastAsia="Times New Roman" w:hAnsi="Calibri" w:cs="Calibri"/>
                  <w:b/>
                  <w:bCs/>
                  <w:color w:val="000000"/>
                  <w:rPrChange w:id="3003" w:author="Lane, Stefanie" w:date="2023-09-27T17:31:00Z">
                    <w:rPr/>
                  </w:rPrChange>
                </w:rPr>
                <w:t>sd</w:t>
              </w:r>
              <w:proofErr w:type="spellEnd"/>
            </w:ins>
          </w:p>
        </w:tc>
        <w:tc>
          <w:tcPr>
            <w:tcW w:w="960" w:type="dxa"/>
            <w:tcBorders>
              <w:top w:val="nil"/>
              <w:left w:val="nil"/>
              <w:bottom w:val="nil"/>
              <w:right w:val="nil"/>
            </w:tcBorders>
            <w:shd w:val="clear" w:color="auto" w:fill="auto"/>
            <w:vAlign w:val="center"/>
            <w:hideMark/>
          </w:tcPr>
          <w:p w14:paraId="2C794EDC" w14:textId="77777777" w:rsidR="00EE2F60" w:rsidRPr="00EE2F60" w:rsidRDefault="00EE2F60" w:rsidP="00EE2F60">
            <w:pPr>
              <w:spacing w:after="0" w:line="240" w:lineRule="auto"/>
              <w:jc w:val="center"/>
              <w:rPr>
                <w:ins w:id="3004" w:author="Lane, Stefanie" w:date="2023-09-27T17:31:00Z"/>
                <w:rFonts w:ascii="Calibri" w:eastAsia="Times New Roman" w:hAnsi="Calibri" w:cs="Calibri"/>
                <w:b/>
                <w:bCs/>
                <w:color w:val="000000"/>
                <w:rPrChange w:id="3005" w:author="Lane, Stefanie" w:date="2023-09-27T17:31:00Z">
                  <w:rPr>
                    <w:ins w:id="3006" w:author="Lane, Stefanie" w:date="2023-09-27T17:31:00Z"/>
                  </w:rPr>
                </w:rPrChange>
              </w:rPr>
              <w:pPrChange w:id="3007" w:author="Lane, Stefanie" w:date="2023-09-27T17:31:00Z">
                <w:pPr>
                  <w:jc w:val="center"/>
                </w:pPr>
              </w:pPrChange>
            </w:pPr>
            <w:ins w:id="3008" w:author="Lane, Stefanie" w:date="2023-09-27T17:31:00Z">
              <w:r w:rsidRPr="00EE2F60">
                <w:rPr>
                  <w:rFonts w:ascii="Calibri" w:eastAsia="Times New Roman" w:hAnsi="Calibri" w:cs="Calibri"/>
                  <w:b/>
                  <w:bCs/>
                  <w:color w:val="000000"/>
                  <w:rPrChange w:id="3009" w:author="Lane, Stefanie" w:date="2023-09-27T17:31:00Z">
                    <w:rPr/>
                  </w:rPrChange>
                </w:rPr>
                <w:t>β diversity</w:t>
              </w:r>
            </w:ins>
          </w:p>
        </w:tc>
      </w:tr>
      <w:tr w:rsidR="00EE2F60" w:rsidRPr="00EE2F60" w14:paraId="691FDB8F" w14:textId="77777777" w:rsidTr="00EE2F60">
        <w:trPr>
          <w:divId w:val="987247176"/>
          <w:trHeight w:val="290"/>
          <w:jc w:val="center"/>
          <w:ins w:id="3010" w:author="Lane, Stefanie" w:date="2023-09-27T17:31:00Z"/>
        </w:trPr>
        <w:tc>
          <w:tcPr>
            <w:tcW w:w="1180" w:type="dxa"/>
            <w:tcBorders>
              <w:top w:val="nil"/>
              <w:left w:val="nil"/>
              <w:bottom w:val="nil"/>
              <w:right w:val="nil"/>
            </w:tcBorders>
            <w:shd w:val="clear" w:color="auto" w:fill="auto"/>
            <w:vAlign w:val="bottom"/>
            <w:hideMark/>
          </w:tcPr>
          <w:p w14:paraId="70FFF429" w14:textId="77777777" w:rsidR="00EE2F60" w:rsidRPr="00EE2F60" w:rsidRDefault="00EE2F60" w:rsidP="00EE2F60">
            <w:pPr>
              <w:spacing w:after="0" w:line="240" w:lineRule="auto"/>
              <w:rPr>
                <w:ins w:id="3011" w:author="Lane, Stefanie" w:date="2023-09-27T17:31:00Z"/>
                <w:rFonts w:ascii="Calibri" w:eastAsia="Times New Roman" w:hAnsi="Calibri" w:cs="Calibri"/>
                <w:b/>
                <w:bCs/>
                <w:color w:val="000000"/>
                <w:rPrChange w:id="3012" w:author="Lane, Stefanie" w:date="2023-09-27T17:31:00Z">
                  <w:rPr>
                    <w:ins w:id="3013" w:author="Lane, Stefanie" w:date="2023-09-27T17:31:00Z"/>
                  </w:rPr>
                </w:rPrChange>
              </w:rPr>
              <w:pPrChange w:id="3014" w:author="Lane, Stefanie" w:date="2023-09-27T17:31:00Z">
                <w:pPr/>
              </w:pPrChange>
            </w:pPr>
            <w:ins w:id="3015" w:author="Lane, Stefanie" w:date="2023-09-27T17:31:00Z">
              <w:r w:rsidRPr="00EE2F60">
                <w:rPr>
                  <w:rFonts w:ascii="Calibri" w:eastAsia="Times New Roman" w:hAnsi="Calibri" w:cs="Calibri"/>
                  <w:b/>
                  <w:bCs/>
                  <w:color w:val="000000"/>
                  <w:rPrChange w:id="3016" w:author="Lane, Stefanie" w:date="2023-09-27T17:31:00Z">
                    <w:rPr/>
                  </w:rPrChange>
                </w:rPr>
                <w:t>Sedge</w:t>
              </w:r>
            </w:ins>
          </w:p>
        </w:tc>
        <w:tc>
          <w:tcPr>
            <w:tcW w:w="960" w:type="dxa"/>
            <w:tcBorders>
              <w:top w:val="nil"/>
              <w:left w:val="nil"/>
              <w:bottom w:val="nil"/>
              <w:right w:val="nil"/>
            </w:tcBorders>
            <w:shd w:val="clear" w:color="auto" w:fill="auto"/>
            <w:noWrap/>
            <w:vAlign w:val="bottom"/>
            <w:hideMark/>
          </w:tcPr>
          <w:p w14:paraId="2646B3E5" w14:textId="77777777" w:rsidR="00EE2F60" w:rsidRPr="00EE2F60" w:rsidRDefault="00EE2F60" w:rsidP="00EE2F60">
            <w:pPr>
              <w:spacing w:after="0" w:line="240" w:lineRule="auto"/>
              <w:rPr>
                <w:ins w:id="3017" w:author="Lane, Stefanie" w:date="2023-09-27T17:31:00Z"/>
                <w:rFonts w:ascii="Calibri" w:eastAsia="Times New Roman" w:hAnsi="Calibri" w:cs="Calibri"/>
                <w:b/>
                <w:bCs/>
                <w:color w:val="000000"/>
                <w:rPrChange w:id="3018" w:author="Lane, Stefanie" w:date="2023-09-27T17:31:00Z">
                  <w:rPr>
                    <w:ins w:id="3019" w:author="Lane, Stefanie" w:date="2023-09-27T17:31:00Z"/>
                  </w:rPr>
                </w:rPrChange>
              </w:rPr>
              <w:pPrChange w:id="3020" w:author="Lane, Stefanie" w:date="2023-09-27T17:31:00Z">
                <w:pPr/>
              </w:pPrChange>
            </w:pPr>
          </w:p>
        </w:tc>
        <w:tc>
          <w:tcPr>
            <w:tcW w:w="960" w:type="dxa"/>
            <w:tcBorders>
              <w:top w:val="nil"/>
              <w:left w:val="nil"/>
              <w:bottom w:val="nil"/>
              <w:right w:val="nil"/>
            </w:tcBorders>
            <w:shd w:val="clear" w:color="auto" w:fill="auto"/>
            <w:noWrap/>
            <w:vAlign w:val="bottom"/>
            <w:hideMark/>
          </w:tcPr>
          <w:p w14:paraId="01701A5B" w14:textId="77777777" w:rsidR="00EE2F60" w:rsidRPr="00EE2F60" w:rsidRDefault="00EE2F60" w:rsidP="00EE2F60">
            <w:pPr>
              <w:spacing w:after="0" w:line="240" w:lineRule="auto"/>
              <w:rPr>
                <w:ins w:id="3021" w:author="Lane, Stefanie" w:date="2023-09-27T17:31:00Z"/>
                <w:rFonts w:ascii="Times New Roman" w:eastAsia="Times New Roman" w:hAnsi="Times New Roman" w:cs="Times New Roman"/>
                <w:rPrChange w:id="3022" w:author="Lane, Stefanie" w:date="2023-09-27T17:31:00Z">
                  <w:rPr>
                    <w:ins w:id="3023" w:author="Lane, Stefanie" w:date="2023-09-27T17:31:00Z"/>
                  </w:rPr>
                </w:rPrChange>
              </w:rPr>
              <w:pPrChange w:id="3024" w:author="Lane, Stefanie" w:date="2023-09-27T17:31:00Z">
                <w:pPr/>
              </w:pPrChange>
            </w:pPr>
          </w:p>
        </w:tc>
        <w:tc>
          <w:tcPr>
            <w:tcW w:w="300" w:type="dxa"/>
            <w:tcBorders>
              <w:top w:val="nil"/>
              <w:left w:val="nil"/>
              <w:bottom w:val="nil"/>
              <w:right w:val="nil"/>
            </w:tcBorders>
            <w:shd w:val="clear" w:color="auto" w:fill="auto"/>
            <w:noWrap/>
            <w:vAlign w:val="bottom"/>
            <w:hideMark/>
          </w:tcPr>
          <w:p w14:paraId="44AFD772" w14:textId="77777777" w:rsidR="00EE2F60" w:rsidRPr="00EE2F60" w:rsidRDefault="00EE2F60" w:rsidP="00EE2F60">
            <w:pPr>
              <w:spacing w:after="0" w:line="240" w:lineRule="auto"/>
              <w:rPr>
                <w:ins w:id="3025" w:author="Lane, Stefanie" w:date="2023-09-27T17:31:00Z"/>
                <w:rFonts w:ascii="Times New Roman" w:eastAsia="Times New Roman" w:hAnsi="Times New Roman" w:cs="Times New Roman"/>
                <w:rPrChange w:id="3026" w:author="Lane, Stefanie" w:date="2023-09-27T17:31:00Z">
                  <w:rPr>
                    <w:ins w:id="3027" w:author="Lane, Stefanie" w:date="2023-09-27T17:31:00Z"/>
                  </w:rPr>
                </w:rPrChange>
              </w:rPr>
              <w:pPrChange w:id="3028" w:author="Lane, Stefanie" w:date="2023-09-27T17:31:00Z">
                <w:pPr/>
              </w:pPrChange>
            </w:pPr>
          </w:p>
        </w:tc>
        <w:tc>
          <w:tcPr>
            <w:tcW w:w="960" w:type="dxa"/>
            <w:tcBorders>
              <w:top w:val="nil"/>
              <w:left w:val="nil"/>
              <w:bottom w:val="nil"/>
              <w:right w:val="nil"/>
            </w:tcBorders>
            <w:shd w:val="clear" w:color="auto" w:fill="auto"/>
            <w:noWrap/>
            <w:vAlign w:val="bottom"/>
            <w:hideMark/>
          </w:tcPr>
          <w:p w14:paraId="28E907B5" w14:textId="77777777" w:rsidR="00EE2F60" w:rsidRPr="00EE2F60" w:rsidRDefault="00EE2F60" w:rsidP="00EE2F60">
            <w:pPr>
              <w:spacing w:after="0" w:line="240" w:lineRule="auto"/>
              <w:rPr>
                <w:ins w:id="3029" w:author="Lane, Stefanie" w:date="2023-09-27T17:31:00Z"/>
                <w:rFonts w:ascii="Times New Roman" w:eastAsia="Times New Roman" w:hAnsi="Times New Roman" w:cs="Times New Roman"/>
                <w:rPrChange w:id="3030" w:author="Lane, Stefanie" w:date="2023-09-27T17:31:00Z">
                  <w:rPr>
                    <w:ins w:id="3031" w:author="Lane, Stefanie" w:date="2023-09-27T17:31:00Z"/>
                  </w:rPr>
                </w:rPrChange>
              </w:rPr>
              <w:pPrChange w:id="3032" w:author="Lane, Stefanie" w:date="2023-09-27T17:31:00Z">
                <w:pPr/>
              </w:pPrChange>
            </w:pPr>
          </w:p>
        </w:tc>
        <w:tc>
          <w:tcPr>
            <w:tcW w:w="960" w:type="dxa"/>
            <w:tcBorders>
              <w:top w:val="nil"/>
              <w:left w:val="nil"/>
              <w:bottom w:val="nil"/>
              <w:right w:val="nil"/>
            </w:tcBorders>
            <w:shd w:val="clear" w:color="auto" w:fill="auto"/>
            <w:noWrap/>
            <w:vAlign w:val="bottom"/>
            <w:hideMark/>
          </w:tcPr>
          <w:p w14:paraId="0ED98126" w14:textId="77777777" w:rsidR="00EE2F60" w:rsidRPr="00EE2F60" w:rsidRDefault="00EE2F60" w:rsidP="00EE2F60">
            <w:pPr>
              <w:spacing w:after="0" w:line="240" w:lineRule="auto"/>
              <w:rPr>
                <w:ins w:id="3033" w:author="Lane, Stefanie" w:date="2023-09-27T17:31:00Z"/>
                <w:rFonts w:ascii="Times New Roman" w:eastAsia="Times New Roman" w:hAnsi="Times New Roman" w:cs="Times New Roman"/>
                <w:rPrChange w:id="3034" w:author="Lane, Stefanie" w:date="2023-09-27T17:31:00Z">
                  <w:rPr>
                    <w:ins w:id="3035" w:author="Lane, Stefanie" w:date="2023-09-27T17:31:00Z"/>
                  </w:rPr>
                </w:rPrChange>
              </w:rPr>
              <w:pPrChange w:id="3036" w:author="Lane, Stefanie" w:date="2023-09-27T17:31:00Z">
                <w:pPr/>
              </w:pPrChange>
            </w:pPr>
          </w:p>
        </w:tc>
        <w:tc>
          <w:tcPr>
            <w:tcW w:w="960" w:type="dxa"/>
            <w:tcBorders>
              <w:top w:val="nil"/>
              <w:left w:val="nil"/>
              <w:bottom w:val="nil"/>
              <w:right w:val="nil"/>
            </w:tcBorders>
            <w:shd w:val="clear" w:color="auto" w:fill="auto"/>
            <w:noWrap/>
            <w:vAlign w:val="bottom"/>
            <w:hideMark/>
          </w:tcPr>
          <w:p w14:paraId="493C52D7" w14:textId="77777777" w:rsidR="00EE2F60" w:rsidRPr="00EE2F60" w:rsidRDefault="00EE2F60" w:rsidP="00EE2F60">
            <w:pPr>
              <w:spacing w:after="0" w:line="240" w:lineRule="auto"/>
              <w:rPr>
                <w:ins w:id="3037" w:author="Lane, Stefanie" w:date="2023-09-27T17:31:00Z"/>
                <w:rFonts w:ascii="Times New Roman" w:eastAsia="Times New Roman" w:hAnsi="Times New Roman" w:cs="Times New Roman"/>
                <w:rPrChange w:id="3038" w:author="Lane, Stefanie" w:date="2023-09-27T17:31:00Z">
                  <w:rPr>
                    <w:ins w:id="3039" w:author="Lane, Stefanie" w:date="2023-09-27T17:31:00Z"/>
                  </w:rPr>
                </w:rPrChange>
              </w:rPr>
              <w:pPrChange w:id="3040" w:author="Lane, Stefanie" w:date="2023-09-27T17:31:00Z">
                <w:pPr/>
              </w:pPrChange>
            </w:pPr>
          </w:p>
        </w:tc>
      </w:tr>
      <w:tr w:rsidR="00EE2F60" w:rsidRPr="00EE2F60" w14:paraId="1D99C474" w14:textId="77777777" w:rsidTr="00EE2F60">
        <w:trPr>
          <w:divId w:val="987247176"/>
          <w:trHeight w:val="290"/>
          <w:jc w:val="center"/>
          <w:ins w:id="3041"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6195293D" w14:textId="77777777" w:rsidR="00EE2F60" w:rsidRPr="00EE2F60" w:rsidRDefault="00EE2F60" w:rsidP="00EE2F60">
            <w:pPr>
              <w:spacing w:after="0" w:line="240" w:lineRule="auto"/>
              <w:jc w:val="right"/>
              <w:rPr>
                <w:ins w:id="3042" w:author="Lane, Stefanie" w:date="2023-09-27T17:31:00Z"/>
                <w:rFonts w:ascii="Calibri" w:eastAsia="Times New Roman" w:hAnsi="Calibri" w:cs="Calibri"/>
                <w:color w:val="000000"/>
                <w:rPrChange w:id="3043" w:author="Lane, Stefanie" w:date="2023-09-27T17:31:00Z">
                  <w:rPr>
                    <w:ins w:id="3044" w:author="Lane, Stefanie" w:date="2023-09-27T17:31:00Z"/>
                  </w:rPr>
                </w:rPrChange>
              </w:rPr>
              <w:pPrChange w:id="3045" w:author="Lane, Stefanie" w:date="2023-09-27T17:31:00Z">
                <w:pPr>
                  <w:jc w:val="right"/>
                </w:pPr>
              </w:pPrChange>
            </w:pPr>
            <w:ins w:id="3046" w:author="Lane, Stefanie" w:date="2023-09-27T17:31:00Z">
              <w:r w:rsidRPr="00EE2F60">
                <w:rPr>
                  <w:rFonts w:ascii="Calibri" w:eastAsia="Times New Roman" w:hAnsi="Calibri" w:cs="Calibri"/>
                  <w:color w:val="000000"/>
                  <w:rPrChange w:id="3047"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325C03D2" w14:textId="77777777" w:rsidR="00EE2F60" w:rsidRPr="00EE2F60" w:rsidRDefault="00EE2F60" w:rsidP="00EE2F60">
            <w:pPr>
              <w:spacing w:after="0" w:line="240" w:lineRule="auto"/>
              <w:jc w:val="center"/>
              <w:rPr>
                <w:ins w:id="3048" w:author="Lane, Stefanie" w:date="2023-09-27T17:31:00Z"/>
                <w:rFonts w:ascii="Calibri" w:eastAsia="Times New Roman" w:hAnsi="Calibri" w:cs="Calibri"/>
                <w:color w:val="000000"/>
                <w:rPrChange w:id="3049" w:author="Lane, Stefanie" w:date="2023-09-27T17:31:00Z">
                  <w:rPr>
                    <w:ins w:id="3050" w:author="Lane, Stefanie" w:date="2023-09-27T17:31:00Z"/>
                  </w:rPr>
                </w:rPrChange>
              </w:rPr>
              <w:pPrChange w:id="3051" w:author="Lane, Stefanie" w:date="2023-09-27T17:31:00Z">
                <w:pPr>
                  <w:jc w:val="center"/>
                </w:pPr>
              </w:pPrChange>
            </w:pPr>
            <w:ins w:id="3052" w:author="Lane, Stefanie" w:date="2023-09-27T17:31:00Z">
              <w:r w:rsidRPr="00EE2F60">
                <w:rPr>
                  <w:rFonts w:ascii="Calibri" w:eastAsia="Times New Roman" w:hAnsi="Calibri" w:cs="Calibri"/>
                  <w:color w:val="000000"/>
                  <w:rPrChange w:id="3053"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F0B5008" w14:textId="77777777" w:rsidR="00EE2F60" w:rsidRPr="00EE2F60" w:rsidRDefault="00EE2F60" w:rsidP="00EE2F60">
            <w:pPr>
              <w:spacing w:after="0" w:line="240" w:lineRule="auto"/>
              <w:jc w:val="center"/>
              <w:rPr>
                <w:ins w:id="3054" w:author="Lane, Stefanie" w:date="2023-09-27T17:31:00Z"/>
                <w:rFonts w:ascii="Calibri" w:eastAsia="Times New Roman" w:hAnsi="Calibri" w:cs="Calibri"/>
                <w:color w:val="000000"/>
                <w:rPrChange w:id="3055" w:author="Lane, Stefanie" w:date="2023-09-27T17:31:00Z">
                  <w:rPr>
                    <w:ins w:id="3056" w:author="Lane, Stefanie" w:date="2023-09-27T17:31:00Z"/>
                  </w:rPr>
                </w:rPrChange>
              </w:rPr>
              <w:pPrChange w:id="3057" w:author="Lane, Stefanie" w:date="2023-09-27T17:31:00Z">
                <w:pPr>
                  <w:jc w:val="center"/>
                </w:pPr>
              </w:pPrChange>
            </w:pPr>
            <w:ins w:id="3058" w:author="Lane, Stefanie" w:date="2023-09-27T17:31:00Z">
              <w:r w:rsidRPr="00EE2F60">
                <w:rPr>
                  <w:rFonts w:ascii="Calibri" w:eastAsia="Times New Roman" w:hAnsi="Calibri" w:cs="Calibri"/>
                  <w:color w:val="000000"/>
                  <w:rPrChange w:id="3059" w:author="Lane, Stefanie" w:date="2023-09-27T17:31:00Z">
                    <w:rPr/>
                  </w:rPrChange>
                </w:rPr>
                <w:t>32.3</w:t>
              </w:r>
            </w:ins>
          </w:p>
        </w:tc>
        <w:tc>
          <w:tcPr>
            <w:tcW w:w="300" w:type="dxa"/>
            <w:tcBorders>
              <w:top w:val="nil"/>
              <w:left w:val="nil"/>
              <w:bottom w:val="nil"/>
              <w:right w:val="nil"/>
            </w:tcBorders>
            <w:shd w:val="clear" w:color="auto" w:fill="auto"/>
            <w:noWrap/>
            <w:vAlign w:val="bottom"/>
            <w:hideMark/>
          </w:tcPr>
          <w:p w14:paraId="4009F3FC" w14:textId="77777777" w:rsidR="00EE2F60" w:rsidRPr="00EE2F60" w:rsidRDefault="00EE2F60" w:rsidP="00EE2F60">
            <w:pPr>
              <w:spacing w:after="0" w:line="240" w:lineRule="auto"/>
              <w:jc w:val="center"/>
              <w:rPr>
                <w:ins w:id="3060" w:author="Lane, Stefanie" w:date="2023-09-27T17:31:00Z"/>
                <w:rFonts w:ascii="Calibri" w:eastAsia="Times New Roman" w:hAnsi="Calibri" w:cs="Calibri"/>
                <w:color w:val="000000"/>
                <w:rPrChange w:id="3061" w:author="Lane, Stefanie" w:date="2023-09-27T17:31:00Z">
                  <w:rPr>
                    <w:ins w:id="3062" w:author="Lane, Stefanie" w:date="2023-09-27T17:31:00Z"/>
                  </w:rPr>
                </w:rPrChange>
              </w:rPr>
              <w:pPrChange w:id="3063"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8E1E369" w14:textId="77777777" w:rsidR="00EE2F60" w:rsidRPr="00EE2F60" w:rsidRDefault="00EE2F60" w:rsidP="00EE2F60">
            <w:pPr>
              <w:spacing w:after="0" w:line="240" w:lineRule="auto"/>
              <w:jc w:val="center"/>
              <w:rPr>
                <w:ins w:id="3064" w:author="Lane, Stefanie" w:date="2023-09-27T17:31:00Z"/>
                <w:rFonts w:ascii="Calibri" w:eastAsia="Times New Roman" w:hAnsi="Calibri" w:cs="Calibri"/>
                <w:color w:val="000000"/>
                <w:rPrChange w:id="3065" w:author="Lane, Stefanie" w:date="2023-09-27T17:31:00Z">
                  <w:rPr>
                    <w:ins w:id="3066" w:author="Lane, Stefanie" w:date="2023-09-27T17:31:00Z"/>
                  </w:rPr>
                </w:rPrChange>
              </w:rPr>
              <w:pPrChange w:id="3067" w:author="Lane, Stefanie" w:date="2023-09-27T17:31:00Z">
                <w:pPr>
                  <w:jc w:val="center"/>
                </w:pPr>
              </w:pPrChange>
            </w:pPr>
            <w:ins w:id="3068" w:author="Lane, Stefanie" w:date="2023-09-27T17:31:00Z">
              <w:r w:rsidRPr="00EE2F60">
                <w:rPr>
                  <w:rFonts w:ascii="Calibri" w:eastAsia="Times New Roman" w:hAnsi="Calibri" w:cs="Calibri"/>
                  <w:color w:val="000000"/>
                  <w:rPrChange w:id="3069" w:author="Lane, Stefanie" w:date="2023-09-27T17:31: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6CDE1D51" w14:textId="77777777" w:rsidR="00EE2F60" w:rsidRPr="00EE2F60" w:rsidRDefault="00EE2F60" w:rsidP="00EE2F60">
            <w:pPr>
              <w:spacing w:after="0" w:line="240" w:lineRule="auto"/>
              <w:jc w:val="center"/>
              <w:rPr>
                <w:ins w:id="3070" w:author="Lane, Stefanie" w:date="2023-09-27T17:31:00Z"/>
                <w:rFonts w:ascii="Calibri" w:eastAsia="Times New Roman" w:hAnsi="Calibri" w:cs="Calibri"/>
                <w:color w:val="000000"/>
                <w:rPrChange w:id="3071" w:author="Lane, Stefanie" w:date="2023-09-27T17:31:00Z">
                  <w:rPr>
                    <w:ins w:id="3072" w:author="Lane, Stefanie" w:date="2023-09-27T17:31:00Z"/>
                  </w:rPr>
                </w:rPrChange>
              </w:rPr>
              <w:pPrChange w:id="3073" w:author="Lane, Stefanie" w:date="2023-09-27T17:31:00Z">
                <w:pPr>
                  <w:jc w:val="center"/>
                </w:pPr>
              </w:pPrChange>
            </w:pPr>
            <w:ins w:id="3074" w:author="Lane, Stefanie" w:date="2023-09-27T17:31:00Z">
              <w:r w:rsidRPr="00EE2F60">
                <w:rPr>
                  <w:rFonts w:ascii="Calibri" w:eastAsia="Times New Roman" w:hAnsi="Calibri" w:cs="Calibri"/>
                  <w:color w:val="000000"/>
                  <w:rPrChange w:id="3075" w:author="Lane, Stefanie" w:date="2023-09-27T17:31: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20179507" w14:textId="77777777" w:rsidR="00EE2F60" w:rsidRPr="00EE2F60" w:rsidRDefault="00EE2F60" w:rsidP="00EE2F60">
            <w:pPr>
              <w:spacing w:after="0" w:line="240" w:lineRule="auto"/>
              <w:jc w:val="center"/>
              <w:rPr>
                <w:ins w:id="3076" w:author="Lane, Stefanie" w:date="2023-09-27T17:31:00Z"/>
                <w:rFonts w:ascii="Calibri" w:eastAsia="Times New Roman" w:hAnsi="Calibri" w:cs="Calibri"/>
                <w:color w:val="000000"/>
                <w:rPrChange w:id="3077" w:author="Lane, Stefanie" w:date="2023-09-27T17:31:00Z">
                  <w:rPr>
                    <w:ins w:id="3078" w:author="Lane, Stefanie" w:date="2023-09-27T17:31:00Z"/>
                  </w:rPr>
                </w:rPrChange>
              </w:rPr>
              <w:pPrChange w:id="3079" w:author="Lane, Stefanie" w:date="2023-09-27T17:31:00Z">
                <w:pPr>
                  <w:jc w:val="center"/>
                </w:pPr>
              </w:pPrChange>
            </w:pPr>
            <w:ins w:id="3080" w:author="Lane, Stefanie" w:date="2023-09-27T17:31:00Z">
              <w:r w:rsidRPr="00EE2F60">
                <w:rPr>
                  <w:rFonts w:ascii="Calibri" w:eastAsia="Times New Roman" w:hAnsi="Calibri" w:cs="Calibri"/>
                  <w:color w:val="000000"/>
                  <w:rPrChange w:id="3081" w:author="Lane, Stefanie" w:date="2023-09-27T17:31:00Z">
                    <w:rPr/>
                  </w:rPrChange>
                </w:rPr>
                <w:t>3.03</w:t>
              </w:r>
            </w:ins>
          </w:p>
        </w:tc>
      </w:tr>
      <w:tr w:rsidR="00EE2F60" w:rsidRPr="00EE2F60" w14:paraId="198FB334" w14:textId="77777777" w:rsidTr="00EE2F60">
        <w:trPr>
          <w:divId w:val="987247176"/>
          <w:trHeight w:val="290"/>
          <w:jc w:val="center"/>
          <w:ins w:id="3082" w:author="Lane, Stefanie" w:date="2023-09-27T17:31:00Z"/>
        </w:trPr>
        <w:tc>
          <w:tcPr>
            <w:tcW w:w="1180" w:type="dxa"/>
            <w:tcBorders>
              <w:top w:val="nil"/>
              <w:left w:val="nil"/>
              <w:bottom w:val="nil"/>
              <w:right w:val="nil"/>
            </w:tcBorders>
            <w:shd w:val="clear" w:color="auto" w:fill="auto"/>
            <w:noWrap/>
            <w:vAlign w:val="bottom"/>
            <w:hideMark/>
          </w:tcPr>
          <w:p w14:paraId="4358A8BA" w14:textId="77777777" w:rsidR="00EE2F60" w:rsidRPr="00EE2F60" w:rsidRDefault="00EE2F60" w:rsidP="00EE2F60">
            <w:pPr>
              <w:spacing w:after="0" w:line="240" w:lineRule="auto"/>
              <w:jc w:val="right"/>
              <w:rPr>
                <w:ins w:id="3083" w:author="Lane, Stefanie" w:date="2023-09-27T17:31:00Z"/>
                <w:rFonts w:ascii="Calibri" w:eastAsia="Times New Roman" w:hAnsi="Calibri" w:cs="Calibri"/>
                <w:color w:val="000000"/>
                <w:rPrChange w:id="3084" w:author="Lane, Stefanie" w:date="2023-09-27T17:31:00Z">
                  <w:rPr>
                    <w:ins w:id="3085" w:author="Lane, Stefanie" w:date="2023-09-27T17:31:00Z"/>
                  </w:rPr>
                </w:rPrChange>
              </w:rPr>
              <w:pPrChange w:id="3086" w:author="Lane, Stefanie" w:date="2023-09-27T17:31:00Z">
                <w:pPr>
                  <w:jc w:val="right"/>
                </w:pPr>
              </w:pPrChange>
            </w:pPr>
            <w:ins w:id="3087" w:author="Lane, Stefanie" w:date="2023-09-27T17:31:00Z">
              <w:r w:rsidRPr="00EE2F60">
                <w:rPr>
                  <w:rFonts w:ascii="Calibri" w:eastAsia="Times New Roman" w:hAnsi="Calibri" w:cs="Calibri"/>
                  <w:color w:val="000000"/>
                  <w:rPrChange w:id="3088"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3B4DB2E0" w14:textId="77777777" w:rsidR="00EE2F60" w:rsidRPr="00EE2F60" w:rsidRDefault="00EE2F60" w:rsidP="00EE2F60">
            <w:pPr>
              <w:spacing w:after="0" w:line="240" w:lineRule="auto"/>
              <w:jc w:val="center"/>
              <w:rPr>
                <w:ins w:id="3089" w:author="Lane, Stefanie" w:date="2023-09-27T17:31:00Z"/>
                <w:rFonts w:ascii="Calibri" w:eastAsia="Times New Roman" w:hAnsi="Calibri" w:cs="Calibri"/>
                <w:color w:val="000000"/>
                <w:rPrChange w:id="3090" w:author="Lane, Stefanie" w:date="2023-09-27T17:31:00Z">
                  <w:rPr>
                    <w:ins w:id="3091" w:author="Lane, Stefanie" w:date="2023-09-27T17:31:00Z"/>
                  </w:rPr>
                </w:rPrChange>
              </w:rPr>
              <w:pPrChange w:id="3092" w:author="Lane, Stefanie" w:date="2023-09-27T17:31:00Z">
                <w:pPr>
                  <w:jc w:val="center"/>
                </w:pPr>
              </w:pPrChange>
            </w:pPr>
            <w:ins w:id="3093" w:author="Lane, Stefanie" w:date="2023-09-27T17:31:00Z">
              <w:r w:rsidRPr="00EE2F60">
                <w:rPr>
                  <w:rFonts w:ascii="Calibri" w:eastAsia="Times New Roman" w:hAnsi="Calibri" w:cs="Calibri"/>
                  <w:color w:val="000000"/>
                  <w:rPrChange w:id="3094" w:author="Lane, Stefanie" w:date="2023-09-27T17:31:00Z">
                    <w:rPr/>
                  </w:rPrChange>
                </w:rPr>
                <w:t>18</w:t>
              </w:r>
            </w:ins>
          </w:p>
        </w:tc>
        <w:tc>
          <w:tcPr>
            <w:tcW w:w="960" w:type="dxa"/>
            <w:tcBorders>
              <w:top w:val="nil"/>
              <w:left w:val="nil"/>
              <w:bottom w:val="nil"/>
              <w:right w:val="nil"/>
            </w:tcBorders>
            <w:shd w:val="clear" w:color="auto" w:fill="auto"/>
            <w:noWrap/>
            <w:vAlign w:val="bottom"/>
            <w:hideMark/>
          </w:tcPr>
          <w:p w14:paraId="2ED403E8" w14:textId="77777777" w:rsidR="00EE2F60" w:rsidRPr="00EE2F60" w:rsidRDefault="00EE2F60" w:rsidP="00EE2F60">
            <w:pPr>
              <w:spacing w:after="0" w:line="240" w:lineRule="auto"/>
              <w:jc w:val="center"/>
              <w:rPr>
                <w:ins w:id="3095" w:author="Lane, Stefanie" w:date="2023-09-27T17:31:00Z"/>
                <w:rFonts w:ascii="Calibri" w:eastAsia="Times New Roman" w:hAnsi="Calibri" w:cs="Calibri"/>
                <w:color w:val="000000"/>
                <w:rPrChange w:id="3096" w:author="Lane, Stefanie" w:date="2023-09-27T17:31:00Z">
                  <w:rPr>
                    <w:ins w:id="3097" w:author="Lane, Stefanie" w:date="2023-09-27T17:31:00Z"/>
                  </w:rPr>
                </w:rPrChange>
              </w:rPr>
              <w:pPrChange w:id="3098" w:author="Lane, Stefanie" w:date="2023-09-27T17:31:00Z">
                <w:pPr>
                  <w:jc w:val="center"/>
                </w:pPr>
              </w:pPrChange>
            </w:pPr>
            <w:ins w:id="3099" w:author="Lane, Stefanie" w:date="2023-09-27T17:31:00Z">
              <w:r w:rsidRPr="00EE2F60">
                <w:rPr>
                  <w:rFonts w:ascii="Calibri" w:eastAsia="Times New Roman" w:hAnsi="Calibri" w:cs="Calibri"/>
                  <w:color w:val="000000"/>
                  <w:rPrChange w:id="3100" w:author="Lane, Stefanie" w:date="2023-09-27T17:31:00Z">
                    <w:rPr/>
                  </w:rPrChange>
                </w:rPr>
                <w:t>31.6</w:t>
              </w:r>
            </w:ins>
          </w:p>
        </w:tc>
        <w:tc>
          <w:tcPr>
            <w:tcW w:w="300" w:type="dxa"/>
            <w:tcBorders>
              <w:top w:val="nil"/>
              <w:left w:val="nil"/>
              <w:bottom w:val="nil"/>
              <w:right w:val="nil"/>
            </w:tcBorders>
            <w:shd w:val="clear" w:color="auto" w:fill="auto"/>
            <w:noWrap/>
            <w:vAlign w:val="bottom"/>
            <w:hideMark/>
          </w:tcPr>
          <w:p w14:paraId="16A6AE88" w14:textId="77777777" w:rsidR="00EE2F60" w:rsidRPr="00EE2F60" w:rsidRDefault="00EE2F60" w:rsidP="00EE2F60">
            <w:pPr>
              <w:spacing w:after="0" w:line="240" w:lineRule="auto"/>
              <w:jc w:val="center"/>
              <w:rPr>
                <w:ins w:id="3101" w:author="Lane, Stefanie" w:date="2023-09-27T17:31:00Z"/>
                <w:rFonts w:ascii="Calibri" w:eastAsia="Times New Roman" w:hAnsi="Calibri" w:cs="Calibri"/>
                <w:color w:val="000000"/>
                <w:rPrChange w:id="3102" w:author="Lane, Stefanie" w:date="2023-09-27T17:31:00Z">
                  <w:rPr>
                    <w:ins w:id="3103" w:author="Lane, Stefanie" w:date="2023-09-27T17:31:00Z"/>
                  </w:rPr>
                </w:rPrChange>
              </w:rPr>
              <w:pPrChange w:id="3104"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3824351" w14:textId="77777777" w:rsidR="00EE2F60" w:rsidRPr="00EE2F60" w:rsidRDefault="00EE2F60" w:rsidP="00EE2F60">
            <w:pPr>
              <w:spacing w:after="0" w:line="240" w:lineRule="auto"/>
              <w:jc w:val="center"/>
              <w:rPr>
                <w:ins w:id="3105" w:author="Lane, Stefanie" w:date="2023-09-27T17:31:00Z"/>
                <w:rFonts w:ascii="Calibri" w:eastAsia="Times New Roman" w:hAnsi="Calibri" w:cs="Calibri"/>
                <w:color w:val="000000"/>
                <w:rPrChange w:id="3106" w:author="Lane, Stefanie" w:date="2023-09-27T17:31:00Z">
                  <w:rPr>
                    <w:ins w:id="3107" w:author="Lane, Stefanie" w:date="2023-09-27T17:31:00Z"/>
                  </w:rPr>
                </w:rPrChange>
              </w:rPr>
              <w:pPrChange w:id="3108" w:author="Lane, Stefanie" w:date="2023-09-27T17:31:00Z">
                <w:pPr>
                  <w:jc w:val="center"/>
                </w:pPr>
              </w:pPrChange>
            </w:pPr>
            <w:ins w:id="3109" w:author="Lane, Stefanie" w:date="2023-09-27T17:31:00Z">
              <w:r w:rsidRPr="00EE2F60">
                <w:rPr>
                  <w:rFonts w:ascii="Calibri" w:eastAsia="Times New Roman" w:hAnsi="Calibri" w:cs="Calibri"/>
                  <w:color w:val="000000"/>
                  <w:rPrChange w:id="3110" w:author="Lane, Stefanie" w:date="2023-09-27T17:31:00Z">
                    <w:rPr/>
                  </w:rPrChange>
                </w:rPr>
                <w:t>8.31</w:t>
              </w:r>
            </w:ins>
          </w:p>
        </w:tc>
        <w:tc>
          <w:tcPr>
            <w:tcW w:w="960" w:type="dxa"/>
            <w:tcBorders>
              <w:top w:val="nil"/>
              <w:left w:val="nil"/>
              <w:bottom w:val="single" w:sz="4" w:space="0" w:color="auto"/>
              <w:right w:val="nil"/>
            </w:tcBorders>
            <w:shd w:val="clear" w:color="auto" w:fill="auto"/>
            <w:noWrap/>
            <w:vAlign w:val="bottom"/>
            <w:hideMark/>
          </w:tcPr>
          <w:p w14:paraId="075D3ED7" w14:textId="77777777" w:rsidR="00EE2F60" w:rsidRPr="00EE2F60" w:rsidRDefault="00EE2F60" w:rsidP="00EE2F60">
            <w:pPr>
              <w:spacing w:after="0" w:line="240" w:lineRule="auto"/>
              <w:jc w:val="center"/>
              <w:rPr>
                <w:ins w:id="3111" w:author="Lane, Stefanie" w:date="2023-09-27T17:31:00Z"/>
                <w:rFonts w:ascii="Calibri" w:eastAsia="Times New Roman" w:hAnsi="Calibri" w:cs="Calibri"/>
                <w:color w:val="000000"/>
                <w:rPrChange w:id="3112" w:author="Lane, Stefanie" w:date="2023-09-27T17:31:00Z">
                  <w:rPr>
                    <w:ins w:id="3113" w:author="Lane, Stefanie" w:date="2023-09-27T17:31:00Z"/>
                  </w:rPr>
                </w:rPrChange>
              </w:rPr>
              <w:pPrChange w:id="3114" w:author="Lane, Stefanie" w:date="2023-09-27T17:31:00Z">
                <w:pPr>
                  <w:jc w:val="center"/>
                </w:pPr>
              </w:pPrChange>
            </w:pPr>
            <w:ins w:id="3115" w:author="Lane, Stefanie" w:date="2023-09-27T17:31:00Z">
              <w:r w:rsidRPr="00EE2F60">
                <w:rPr>
                  <w:rFonts w:ascii="Calibri" w:eastAsia="Times New Roman" w:hAnsi="Calibri" w:cs="Calibri"/>
                  <w:color w:val="000000"/>
                  <w:rPrChange w:id="3116" w:author="Lane, Stefanie" w:date="2023-09-27T17:31:00Z">
                    <w:rPr/>
                  </w:rPrChange>
                </w:rPr>
                <w:t>1.98</w:t>
              </w:r>
            </w:ins>
          </w:p>
        </w:tc>
        <w:tc>
          <w:tcPr>
            <w:tcW w:w="960" w:type="dxa"/>
            <w:tcBorders>
              <w:top w:val="nil"/>
              <w:left w:val="nil"/>
              <w:bottom w:val="single" w:sz="4" w:space="0" w:color="auto"/>
              <w:right w:val="nil"/>
            </w:tcBorders>
            <w:shd w:val="clear" w:color="auto" w:fill="auto"/>
            <w:noWrap/>
            <w:vAlign w:val="bottom"/>
            <w:hideMark/>
          </w:tcPr>
          <w:p w14:paraId="1F406B5D" w14:textId="77777777" w:rsidR="00EE2F60" w:rsidRPr="00EE2F60" w:rsidRDefault="00EE2F60" w:rsidP="00EE2F60">
            <w:pPr>
              <w:spacing w:after="0" w:line="240" w:lineRule="auto"/>
              <w:jc w:val="center"/>
              <w:rPr>
                <w:ins w:id="3117" w:author="Lane, Stefanie" w:date="2023-09-27T17:31:00Z"/>
                <w:rFonts w:ascii="Calibri" w:eastAsia="Times New Roman" w:hAnsi="Calibri" w:cs="Calibri"/>
                <w:color w:val="000000"/>
                <w:rPrChange w:id="3118" w:author="Lane, Stefanie" w:date="2023-09-27T17:31:00Z">
                  <w:rPr>
                    <w:ins w:id="3119" w:author="Lane, Stefanie" w:date="2023-09-27T17:31:00Z"/>
                  </w:rPr>
                </w:rPrChange>
              </w:rPr>
              <w:pPrChange w:id="3120" w:author="Lane, Stefanie" w:date="2023-09-27T17:31:00Z">
                <w:pPr>
                  <w:jc w:val="center"/>
                </w:pPr>
              </w:pPrChange>
            </w:pPr>
            <w:ins w:id="3121" w:author="Lane, Stefanie" w:date="2023-09-27T17:31:00Z">
              <w:r w:rsidRPr="00EE2F60">
                <w:rPr>
                  <w:rFonts w:ascii="Calibri" w:eastAsia="Times New Roman" w:hAnsi="Calibri" w:cs="Calibri"/>
                  <w:color w:val="000000"/>
                  <w:rPrChange w:id="3122" w:author="Lane, Stefanie" w:date="2023-09-27T17:31:00Z">
                    <w:rPr/>
                  </w:rPrChange>
                </w:rPr>
                <w:t>3.81</w:t>
              </w:r>
            </w:ins>
          </w:p>
        </w:tc>
      </w:tr>
      <w:tr w:rsidR="00EE2F60" w:rsidRPr="00EE2F60" w14:paraId="602D95F1" w14:textId="77777777" w:rsidTr="00EE2F60">
        <w:trPr>
          <w:divId w:val="987247176"/>
          <w:trHeight w:val="290"/>
          <w:jc w:val="center"/>
          <w:ins w:id="3123"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599F66F0" w14:textId="77777777" w:rsidR="00EE2F60" w:rsidRPr="00EE2F60" w:rsidRDefault="00EE2F60" w:rsidP="00EE2F60">
            <w:pPr>
              <w:spacing w:after="0" w:line="240" w:lineRule="auto"/>
              <w:jc w:val="right"/>
              <w:rPr>
                <w:ins w:id="3124" w:author="Lane, Stefanie" w:date="2023-09-27T17:31:00Z"/>
                <w:rFonts w:ascii="Calibri" w:eastAsia="Times New Roman" w:hAnsi="Calibri" w:cs="Calibri"/>
                <w:color w:val="000000"/>
                <w:rPrChange w:id="3125" w:author="Lane, Stefanie" w:date="2023-09-27T17:31:00Z">
                  <w:rPr>
                    <w:ins w:id="3126" w:author="Lane, Stefanie" w:date="2023-09-27T17:31:00Z"/>
                  </w:rPr>
                </w:rPrChange>
              </w:rPr>
              <w:pPrChange w:id="3127" w:author="Lane, Stefanie" w:date="2023-09-27T17:31:00Z">
                <w:pPr>
                  <w:jc w:val="right"/>
                </w:pPr>
              </w:pPrChange>
            </w:pPr>
            <w:ins w:id="3128" w:author="Lane, Stefanie" w:date="2023-09-27T17:31:00Z">
              <w:r w:rsidRPr="00EE2F60">
                <w:rPr>
                  <w:rFonts w:ascii="Calibri" w:eastAsia="Times New Roman" w:hAnsi="Calibri" w:cs="Calibri"/>
                  <w:color w:val="000000"/>
                  <w:rPrChange w:id="3129"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533CDAAE" w14:textId="77777777" w:rsidR="00EE2F60" w:rsidRPr="00EE2F60" w:rsidRDefault="00EE2F60" w:rsidP="00EE2F60">
            <w:pPr>
              <w:spacing w:after="0" w:line="240" w:lineRule="auto"/>
              <w:jc w:val="center"/>
              <w:rPr>
                <w:ins w:id="3130" w:author="Lane, Stefanie" w:date="2023-09-27T17:31:00Z"/>
                <w:rFonts w:ascii="Calibri" w:eastAsia="Times New Roman" w:hAnsi="Calibri" w:cs="Calibri"/>
                <w:color w:val="000000"/>
                <w:rPrChange w:id="3131" w:author="Lane, Stefanie" w:date="2023-09-27T17:31:00Z">
                  <w:rPr>
                    <w:ins w:id="3132" w:author="Lane, Stefanie" w:date="2023-09-27T17:31:00Z"/>
                  </w:rPr>
                </w:rPrChange>
              </w:rPr>
              <w:pPrChange w:id="3133" w:author="Lane, Stefanie" w:date="2023-09-27T17:31:00Z">
                <w:pPr>
                  <w:jc w:val="center"/>
                </w:pPr>
              </w:pPrChange>
            </w:pPr>
            <w:ins w:id="3134" w:author="Lane, Stefanie" w:date="2023-09-27T17:31:00Z">
              <w:r w:rsidRPr="00EE2F60">
                <w:rPr>
                  <w:rFonts w:ascii="Calibri" w:eastAsia="Times New Roman" w:hAnsi="Calibri" w:cs="Calibri"/>
                  <w:color w:val="000000"/>
                  <w:rPrChange w:id="3135"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09E28B7" w14:textId="77777777" w:rsidR="00EE2F60" w:rsidRPr="00EE2F60" w:rsidRDefault="00EE2F60" w:rsidP="00EE2F60">
            <w:pPr>
              <w:spacing w:after="0" w:line="240" w:lineRule="auto"/>
              <w:jc w:val="center"/>
              <w:rPr>
                <w:ins w:id="3136" w:author="Lane, Stefanie" w:date="2023-09-27T17:31:00Z"/>
                <w:rFonts w:ascii="Calibri" w:eastAsia="Times New Roman" w:hAnsi="Calibri" w:cs="Calibri"/>
                <w:color w:val="000000"/>
                <w:rPrChange w:id="3137" w:author="Lane, Stefanie" w:date="2023-09-27T17:31:00Z">
                  <w:rPr>
                    <w:ins w:id="3138" w:author="Lane, Stefanie" w:date="2023-09-27T17:31:00Z"/>
                  </w:rPr>
                </w:rPrChange>
              </w:rPr>
              <w:pPrChange w:id="3139" w:author="Lane, Stefanie" w:date="2023-09-27T17:31:00Z">
                <w:pPr>
                  <w:jc w:val="center"/>
                </w:pPr>
              </w:pPrChange>
            </w:pPr>
            <w:ins w:id="3140" w:author="Lane, Stefanie" w:date="2023-09-27T17:31:00Z">
              <w:r w:rsidRPr="00EE2F60">
                <w:rPr>
                  <w:rFonts w:ascii="Calibri" w:eastAsia="Times New Roman" w:hAnsi="Calibri" w:cs="Calibri"/>
                  <w:color w:val="000000"/>
                  <w:rPrChange w:id="3141" w:author="Lane, Stefanie" w:date="2023-09-27T17:31:00Z">
                    <w:rPr/>
                  </w:rPrChange>
                </w:rPr>
                <w:t>30.8</w:t>
              </w:r>
            </w:ins>
          </w:p>
        </w:tc>
        <w:tc>
          <w:tcPr>
            <w:tcW w:w="300" w:type="dxa"/>
            <w:tcBorders>
              <w:top w:val="nil"/>
              <w:left w:val="nil"/>
              <w:bottom w:val="nil"/>
              <w:right w:val="nil"/>
            </w:tcBorders>
            <w:shd w:val="clear" w:color="auto" w:fill="auto"/>
            <w:noWrap/>
            <w:vAlign w:val="bottom"/>
            <w:hideMark/>
          </w:tcPr>
          <w:p w14:paraId="2E8CD6B6" w14:textId="77777777" w:rsidR="00EE2F60" w:rsidRPr="00EE2F60" w:rsidRDefault="00EE2F60" w:rsidP="00EE2F60">
            <w:pPr>
              <w:spacing w:after="0" w:line="240" w:lineRule="auto"/>
              <w:jc w:val="center"/>
              <w:rPr>
                <w:ins w:id="3142" w:author="Lane, Stefanie" w:date="2023-09-27T17:31:00Z"/>
                <w:rFonts w:ascii="Calibri" w:eastAsia="Times New Roman" w:hAnsi="Calibri" w:cs="Calibri"/>
                <w:color w:val="000000"/>
                <w:rPrChange w:id="3143" w:author="Lane, Stefanie" w:date="2023-09-27T17:31:00Z">
                  <w:rPr>
                    <w:ins w:id="3144" w:author="Lane, Stefanie" w:date="2023-09-27T17:31:00Z"/>
                  </w:rPr>
                </w:rPrChange>
              </w:rPr>
              <w:pPrChange w:id="3145"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6C15E2F9" w14:textId="77777777" w:rsidR="00EE2F60" w:rsidRPr="00EE2F60" w:rsidRDefault="00EE2F60" w:rsidP="00EE2F60">
            <w:pPr>
              <w:spacing w:after="0" w:line="240" w:lineRule="auto"/>
              <w:jc w:val="center"/>
              <w:rPr>
                <w:ins w:id="3146" w:author="Lane, Stefanie" w:date="2023-09-27T17:31:00Z"/>
                <w:rFonts w:ascii="Calibri" w:eastAsia="Times New Roman" w:hAnsi="Calibri" w:cs="Calibri"/>
                <w:color w:val="000000"/>
                <w:rPrChange w:id="3147" w:author="Lane, Stefanie" w:date="2023-09-27T17:31:00Z">
                  <w:rPr>
                    <w:ins w:id="3148" w:author="Lane, Stefanie" w:date="2023-09-27T17:31:00Z"/>
                  </w:rPr>
                </w:rPrChange>
              </w:rPr>
              <w:pPrChange w:id="3149" w:author="Lane, Stefanie" w:date="2023-09-27T17:31:00Z">
                <w:pPr>
                  <w:jc w:val="center"/>
                </w:pPr>
              </w:pPrChange>
            </w:pPr>
            <w:ins w:id="3150" w:author="Lane, Stefanie" w:date="2023-09-27T17:31:00Z">
              <w:r w:rsidRPr="00EE2F60">
                <w:rPr>
                  <w:rFonts w:ascii="Calibri" w:eastAsia="Times New Roman" w:hAnsi="Calibri" w:cs="Calibri"/>
                  <w:color w:val="000000"/>
                  <w:rPrChange w:id="3151" w:author="Lane, Stefanie" w:date="2023-09-27T17:31:00Z">
                    <w:rPr/>
                  </w:rPrChange>
                </w:rPr>
                <w:t>8.18</w:t>
              </w:r>
            </w:ins>
          </w:p>
        </w:tc>
        <w:tc>
          <w:tcPr>
            <w:tcW w:w="960" w:type="dxa"/>
            <w:tcBorders>
              <w:top w:val="nil"/>
              <w:left w:val="nil"/>
              <w:bottom w:val="single" w:sz="4" w:space="0" w:color="auto"/>
              <w:right w:val="nil"/>
            </w:tcBorders>
            <w:shd w:val="clear" w:color="auto" w:fill="auto"/>
            <w:noWrap/>
            <w:vAlign w:val="bottom"/>
            <w:hideMark/>
          </w:tcPr>
          <w:p w14:paraId="1EB16903" w14:textId="77777777" w:rsidR="00EE2F60" w:rsidRPr="00EE2F60" w:rsidRDefault="00EE2F60" w:rsidP="00EE2F60">
            <w:pPr>
              <w:spacing w:after="0" w:line="240" w:lineRule="auto"/>
              <w:jc w:val="center"/>
              <w:rPr>
                <w:ins w:id="3152" w:author="Lane, Stefanie" w:date="2023-09-27T17:31:00Z"/>
                <w:rFonts w:ascii="Calibri" w:eastAsia="Times New Roman" w:hAnsi="Calibri" w:cs="Calibri"/>
                <w:color w:val="000000"/>
                <w:rPrChange w:id="3153" w:author="Lane, Stefanie" w:date="2023-09-27T17:31:00Z">
                  <w:rPr>
                    <w:ins w:id="3154" w:author="Lane, Stefanie" w:date="2023-09-27T17:31:00Z"/>
                  </w:rPr>
                </w:rPrChange>
              </w:rPr>
              <w:pPrChange w:id="3155" w:author="Lane, Stefanie" w:date="2023-09-27T17:31:00Z">
                <w:pPr>
                  <w:jc w:val="center"/>
                </w:pPr>
              </w:pPrChange>
            </w:pPr>
            <w:ins w:id="3156" w:author="Lane, Stefanie" w:date="2023-09-27T17:31:00Z">
              <w:r w:rsidRPr="00EE2F60">
                <w:rPr>
                  <w:rFonts w:ascii="Calibri" w:eastAsia="Times New Roman" w:hAnsi="Calibri" w:cs="Calibri"/>
                  <w:color w:val="000000"/>
                  <w:rPrChange w:id="3157" w:author="Lane, Stefanie" w:date="2023-09-27T17:31:00Z">
                    <w:rPr/>
                  </w:rPrChange>
                </w:rPr>
                <w:t>2.51</w:t>
              </w:r>
            </w:ins>
          </w:p>
        </w:tc>
        <w:tc>
          <w:tcPr>
            <w:tcW w:w="960" w:type="dxa"/>
            <w:tcBorders>
              <w:top w:val="nil"/>
              <w:left w:val="nil"/>
              <w:bottom w:val="single" w:sz="4" w:space="0" w:color="auto"/>
              <w:right w:val="nil"/>
            </w:tcBorders>
            <w:shd w:val="clear" w:color="auto" w:fill="auto"/>
            <w:noWrap/>
            <w:vAlign w:val="bottom"/>
            <w:hideMark/>
          </w:tcPr>
          <w:p w14:paraId="171669FD" w14:textId="77777777" w:rsidR="00EE2F60" w:rsidRPr="00EE2F60" w:rsidRDefault="00EE2F60" w:rsidP="00EE2F60">
            <w:pPr>
              <w:spacing w:after="0" w:line="240" w:lineRule="auto"/>
              <w:jc w:val="center"/>
              <w:rPr>
                <w:ins w:id="3158" w:author="Lane, Stefanie" w:date="2023-09-27T17:31:00Z"/>
                <w:rFonts w:ascii="Calibri" w:eastAsia="Times New Roman" w:hAnsi="Calibri" w:cs="Calibri"/>
                <w:color w:val="000000"/>
                <w:rPrChange w:id="3159" w:author="Lane, Stefanie" w:date="2023-09-27T17:31:00Z">
                  <w:rPr>
                    <w:ins w:id="3160" w:author="Lane, Stefanie" w:date="2023-09-27T17:31:00Z"/>
                  </w:rPr>
                </w:rPrChange>
              </w:rPr>
              <w:pPrChange w:id="3161" w:author="Lane, Stefanie" w:date="2023-09-27T17:31:00Z">
                <w:pPr>
                  <w:jc w:val="center"/>
                </w:pPr>
              </w:pPrChange>
            </w:pPr>
            <w:ins w:id="3162" w:author="Lane, Stefanie" w:date="2023-09-27T17:31:00Z">
              <w:r w:rsidRPr="00EE2F60">
                <w:rPr>
                  <w:rFonts w:ascii="Calibri" w:eastAsia="Times New Roman" w:hAnsi="Calibri" w:cs="Calibri"/>
                  <w:color w:val="000000"/>
                  <w:rPrChange w:id="3163" w:author="Lane, Stefanie" w:date="2023-09-27T17:31:00Z">
                    <w:rPr/>
                  </w:rPrChange>
                </w:rPr>
                <w:t>3.77</w:t>
              </w:r>
            </w:ins>
          </w:p>
        </w:tc>
      </w:tr>
      <w:tr w:rsidR="00EE2F60" w:rsidRPr="00EE2F60" w14:paraId="3739FF06" w14:textId="77777777" w:rsidTr="00EE2F60">
        <w:trPr>
          <w:divId w:val="987247176"/>
          <w:trHeight w:val="200"/>
          <w:jc w:val="center"/>
          <w:ins w:id="3164" w:author="Lane, Stefanie" w:date="2023-09-27T17:31:00Z"/>
        </w:trPr>
        <w:tc>
          <w:tcPr>
            <w:tcW w:w="1180" w:type="dxa"/>
            <w:tcBorders>
              <w:top w:val="nil"/>
              <w:left w:val="nil"/>
              <w:bottom w:val="nil"/>
              <w:right w:val="nil"/>
            </w:tcBorders>
            <w:shd w:val="clear" w:color="auto" w:fill="auto"/>
            <w:noWrap/>
            <w:vAlign w:val="bottom"/>
            <w:hideMark/>
          </w:tcPr>
          <w:p w14:paraId="05FADE56" w14:textId="77777777" w:rsidR="00EE2F60" w:rsidRPr="00EE2F60" w:rsidRDefault="00EE2F60" w:rsidP="00EE2F60">
            <w:pPr>
              <w:spacing w:after="0" w:line="240" w:lineRule="auto"/>
              <w:jc w:val="center"/>
              <w:rPr>
                <w:ins w:id="3165" w:author="Lane, Stefanie" w:date="2023-09-27T17:31:00Z"/>
                <w:rFonts w:ascii="Calibri" w:eastAsia="Times New Roman" w:hAnsi="Calibri" w:cs="Calibri"/>
                <w:color w:val="000000"/>
                <w:rPrChange w:id="3166" w:author="Lane, Stefanie" w:date="2023-09-27T17:31:00Z">
                  <w:rPr>
                    <w:ins w:id="3167" w:author="Lane, Stefanie" w:date="2023-09-27T17:31:00Z"/>
                  </w:rPr>
                </w:rPrChange>
              </w:rPr>
              <w:pPrChange w:id="3168"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4302FC2" w14:textId="77777777" w:rsidR="00EE2F60" w:rsidRPr="00EE2F60" w:rsidRDefault="00EE2F60" w:rsidP="00EE2F60">
            <w:pPr>
              <w:spacing w:after="0" w:line="240" w:lineRule="auto"/>
              <w:rPr>
                <w:ins w:id="3169" w:author="Lane, Stefanie" w:date="2023-09-27T17:31:00Z"/>
                <w:rFonts w:ascii="Times New Roman" w:eastAsia="Times New Roman" w:hAnsi="Times New Roman" w:cs="Times New Roman"/>
                <w:rPrChange w:id="3170" w:author="Lane, Stefanie" w:date="2023-09-27T17:31:00Z">
                  <w:rPr>
                    <w:ins w:id="3171" w:author="Lane, Stefanie" w:date="2023-09-27T17:31:00Z"/>
                  </w:rPr>
                </w:rPrChange>
              </w:rPr>
              <w:pPrChange w:id="3172" w:author="Lane, Stefanie" w:date="2023-09-27T17:31:00Z">
                <w:pPr/>
              </w:pPrChange>
            </w:pPr>
          </w:p>
        </w:tc>
        <w:tc>
          <w:tcPr>
            <w:tcW w:w="960" w:type="dxa"/>
            <w:tcBorders>
              <w:top w:val="nil"/>
              <w:left w:val="nil"/>
              <w:bottom w:val="nil"/>
              <w:right w:val="nil"/>
            </w:tcBorders>
            <w:shd w:val="clear" w:color="auto" w:fill="auto"/>
            <w:noWrap/>
            <w:vAlign w:val="bottom"/>
            <w:hideMark/>
          </w:tcPr>
          <w:p w14:paraId="47A4E6E4" w14:textId="77777777" w:rsidR="00EE2F60" w:rsidRPr="00EE2F60" w:rsidRDefault="00EE2F60" w:rsidP="00EE2F60">
            <w:pPr>
              <w:spacing w:after="0" w:line="240" w:lineRule="auto"/>
              <w:jc w:val="center"/>
              <w:rPr>
                <w:ins w:id="3173" w:author="Lane, Stefanie" w:date="2023-09-27T17:31:00Z"/>
                <w:rFonts w:ascii="Times New Roman" w:eastAsia="Times New Roman" w:hAnsi="Times New Roman" w:cs="Times New Roman"/>
                <w:rPrChange w:id="3174" w:author="Lane, Stefanie" w:date="2023-09-27T17:31:00Z">
                  <w:rPr>
                    <w:ins w:id="3175" w:author="Lane, Stefanie" w:date="2023-09-27T17:31:00Z"/>
                  </w:rPr>
                </w:rPrChange>
              </w:rPr>
              <w:pPrChange w:id="3176"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1C3A8243" w14:textId="77777777" w:rsidR="00EE2F60" w:rsidRPr="00EE2F60" w:rsidRDefault="00EE2F60" w:rsidP="00EE2F60">
            <w:pPr>
              <w:spacing w:after="0" w:line="240" w:lineRule="auto"/>
              <w:jc w:val="center"/>
              <w:rPr>
                <w:ins w:id="3177" w:author="Lane, Stefanie" w:date="2023-09-27T17:31:00Z"/>
                <w:rFonts w:ascii="Times New Roman" w:eastAsia="Times New Roman" w:hAnsi="Times New Roman" w:cs="Times New Roman"/>
                <w:rPrChange w:id="3178" w:author="Lane, Stefanie" w:date="2023-09-27T17:31:00Z">
                  <w:rPr>
                    <w:ins w:id="3179" w:author="Lane, Stefanie" w:date="2023-09-27T17:31:00Z"/>
                  </w:rPr>
                </w:rPrChange>
              </w:rPr>
              <w:pPrChange w:id="3180"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BA3F81E" w14:textId="77777777" w:rsidR="00EE2F60" w:rsidRPr="00EE2F60" w:rsidRDefault="00EE2F60" w:rsidP="00EE2F60">
            <w:pPr>
              <w:spacing w:after="0" w:line="240" w:lineRule="auto"/>
              <w:jc w:val="center"/>
              <w:rPr>
                <w:ins w:id="3181" w:author="Lane, Stefanie" w:date="2023-09-27T17:31:00Z"/>
                <w:rFonts w:ascii="Times New Roman" w:eastAsia="Times New Roman" w:hAnsi="Times New Roman" w:cs="Times New Roman"/>
                <w:rPrChange w:id="3182" w:author="Lane, Stefanie" w:date="2023-09-27T17:31:00Z">
                  <w:rPr>
                    <w:ins w:id="3183" w:author="Lane, Stefanie" w:date="2023-09-27T17:31:00Z"/>
                  </w:rPr>
                </w:rPrChange>
              </w:rPr>
              <w:pPrChange w:id="3184"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2C725E15" w14:textId="77777777" w:rsidR="00EE2F60" w:rsidRPr="00EE2F60" w:rsidRDefault="00EE2F60" w:rsidP="00EE2F60">
            <w:pPr>
              <w:spacing w:after="0" w:line="240" w:lineRule="auto"/>
              <w:jc w:val="center"/>
              <w:rPr>
                <w:ins w:id="3185" w:author="Lane, Stefanie" w:date="2023-09-27T17:31:00Z"/>
                <w:rFonts w:ascii="Times New Roman" w:eastAsia="Times New Roman" w:hAnsi="Times New Roman" w:cs="Times New Roman"/>
                <w:rPrChange w:id="3186" w:author="Lane, Stefanie" w:date="2023-09-27T17:31:00Z">
                  <w:rPr>
                    <w:ins w:id="3187" w:author="Lane, Stefanie" w:date="2023-09-27T17:31:00Z"/>
                  </w:rPr>
                </w:rPrChange>
              </w:rPr>
              <w:pPrChange w:id="3188"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3A901489" w14:textId="77777777" w:rsidR="00EE2F60" w:rsidRPr="00EE2F60" w:rsidRDefault="00EE2F60" w:rsidP="00EE2F60">
            <w:pPr>
              <w:spacing w:after="0" w:line="240" w:lineRule="auto"/>
              <w:jc w:val="center"/>
              <w:rPr>
                <w:ins w:id="3189" w:author="Lane, Stefanie" w:date="2023-09-27T17:31:00Z"/>
                <w:rFonts w:ascii="Times New Roman" w:eastAsia="Times New Roman" w:hAnsi="Times New Roman" w:cs="Times New Roman"/>
                <w:rPrChange w:id="3190" w:author="Lane, Stefanie" w:date="2023-09-27T17:31:00Z">
                  <w:rPr>
                    <w:ins w:id="3191" w:author="Lane, Stefanie" w:date="2023-09-27T17:31:00Z"/>
                  </w:rPr>
                </w:rPrChange>
              </w:rPr>
              <w:pPrChange w:id="3192" w:author="Lane, Stefanie" w:date="2023-09-27T17:31:00Z">
                <w:pPr>
                  <w:jc w:val="center"/>
                </w:pPr>
              </w:pPrChange>
            </w:pPr>
          </w:p>
        </w:tc>
      </w:tr>
      <w:tr w:rsidR="00EE2F60" w:rsidRPr="00EE2F60" w14:paraId="048D690B" w14:textId="77777777" w:rsidTr="00EE2F60">
        <w:trPr>
          <w:divId w:val="987247176"/>
          <w:trHeight w:val="290"/>
          <w:jc w:val="center"/>
          <w:ins w:id="3193" w:author="Lane, Stefanie" w:date="2023-09-27T17:31:00Z"/>
        </w:trPr>
        <w:tc>
          <w:tcPr>
            <w:tcW w:w="1180" w:type="dxa"/>
            <w:tcBorders>
              <w:top w:val="nil"/>
              <w:left w:val="nil"/>
              <w:bottom w:val="nil"/>
              <w:right w:val="nil"/>
            </w:tcBorders>
            <w:shd w:val="clear" w:color="auto" w:fill="auto"/>
            <w:noWrap/>
            <w:vAlign w:val="bottom"/>
            <w:hideMark/>
          </w:tcPr>
          <w:p w14:paraId="2F0A14CE" w14:textId="77777777" w:rsidR="00EE2F60" w:rsidRPr="00EE2F60" w:rsidRDefault="00EE2F60" w:rsidP="00EE2F60">
            <w:pPr>
              <w:spacing w:after="0" w:line="240" w:lineRule="auto"/>
              <w:rPr>
                <w:ins w:id="3194" w:author="Lane, Stefanie" w:date="2023-09-27T17:31:00Z"/>
                <w:rFonts w:ascii="Calibri" w:eastAsia="Times New Roman" w:hAnsi="Calibri" w:cs="Calibri"/>
                <w:b/>
                <w:bCs/>
                <w:color w:val="000000"/>
                <w:rPrChange w:id="3195" w:author="Lane, Stefanie" w:date="2023-09-27T17:31:00Z">
                  <w:rPr>
                    <w:ins w:id="3196" w:author="Lane, Stefanie" w:date="2023-09-27T17:31:00Z"/>
                  </w:rPr>
                </w:rPrChange>
              </w:rPr>
              <w:pPrChange w:id="3197" w:author="Lane, Stefanie" w:date="2023-09-27T17:31:00Z">
                <w:pPr/>
              </w:pPrChange>
            </w:pPr>
            <w:ins w:id="3198" w:author="Lane, Stefanie" w:date="2023-09-27T17:31:00Z">
              <w:r w:rsidRPr="00EE2F60">
                <w:rPr>
                  <w:rFonts w:ascii="Calibri" w:eastAsia="Times New Roman" w:hAnsi="Calibri" w:cs="Calibri"/>
                  <w:b/>
                  <w:bCs/>
                  <w:color w:val="000000"/>
                  <w:rPrChange w:id="3199" w:author="Lane, Stefanie" w:date="2023-09-27T17:31:00Z">
                    <w:rPr/>
                  </w:rPrChange>
                </w:rPr>
                <w:t>Fescue</w:t>
              </w:r>
            </w:ins>
          </w:p>
        </w:tc>
        <w:tc>
          <w:tcPr>
            <w:tcW w:w="960" w:type="dxa"/>
            <w:tcBorders>
              <w:top w:val="nil"/>
              <w:left w:val="nil"/>
              <w:bottom w:val="nil"/>
              <w:right w:val="nil"/>
            </w:tcBorders>
            <w:shd w:val="clear" w:color="auto" w:fill="auto"/>
            <w:noWrap/>
            <w:vAlign w:val="bottom"/>
            <w:hideMark/>
          </w:tcPr>
          <w:p w14:paraId="30CCE91F" w14:textId="77777777" w:rsidR="00EE2F60" w:rsidRPr="00EE2F60" w:rsidRDefault="00EE2F60" w:rsidP="00EE2F60">
            <w:pPr>
              <w:spacing w:after="0" w:line="240" w:lineRule="auto"/>
              <w:rPr>
                <w:ins w:id="3200" w:author="Lane, Stefanie" w:date="2023-09-27T17:31:00Z"/>
                <w:rFonts w:ascii="Calibri" w:eastAsia="Times New Roman" w:hAnsi="Calibri" w:cs="Calibri"/>
                <w:b/>
                <w:bCs/>
                <w:color w:val="000000"/>
                <w:rPrChange w:id="3201" w:author="Lane, Stefanie" w:date="2023-09-27T17:31:00Z">
                  <w:rPr>
                    <w:ins w:id="3202" w:author="Lane, Stefanie" w:date="2023-09-27T17:31:00Z"/>
                  </w:rPr>
                </w:rPrChange>
              </w:rPr>
              <w:pPrChange w:id="3203" w:author="Lane, Stefanie" w:date="2023-09-27T17:31:00Z">
                <w:pPr/>
              </w:pPrChange>
            </w:pPr>
          </w:p>
        </w:tc>
        <w:tc>
          <w:tcPr>
            <w:tcW w:w="960" w:type="dxa"/>
            <w:tcBorders>
              <w:top w:val="nil"/>
              <w:left w:val="nil"/>
              <w:bottom w:val="nil"/>
              <w:right w:val="nil"/>
            </w:tcBorders>
            <w:shd w:val="clear" w:color="auto" w:fill="auto"/>
            <w:noWrap/>
            <w:vAlign w:val="bottom"/>
            <w:hideMark/>
          </w:tcPr>
          <w:p w14:paraId="40180C46" w14:textId="77777777" w:rsidR="00EE2F60" w:rsidRPr="00EE2F60" w:rsidRDefault="00EE2F60" w:rsidP="00EE2F60">
            <w:pPr>
              <w:spacing w:after="0" w:line="240" w:lineRule="auto"/>
              <w:jc w:val="center"/>
              <w:rPr>
                <w:ins w:id="3204" w:author="Lane, Stefanie" w:date="2023-09-27T17:31:00Z"/>
                <w:rFonts w:ascii="Times New Roman" w:eastAsia="Times New Roman" w:hAnsi="Times New Roman" w:cs="Times New Roman"/>
                <w:rPrChange w:id="3205" w:author="Lane, Stefanie" w:date="2023-09-27T17:31:00Z">
                  <w:rPr>
                    <w:ins w:id="3206" w:author="Lane, Stefanie" w:date="2023-09-27T17:31:00Z"/>
                  </w:rPr>
                </w:rPrChange>
              </w:rPr>
              <w:pPrChange w:id="3207"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759BB43D" w14:textId="77777777" w:rsidR="00EE2F60" w:rsidRPr="00EE2F60" w:rsidRDefault="00EE2F60" w:rsidP="00EE2F60">
            <w:pPr>
              <w:spacing w:after="0" w:line="240" w:lineRule="auto"/>
              <w:jc w:val="center"/>
              <w:rPr>
                <w:ins w:id="3208" w:author="Lane, Stefanie" w:date="2023-09-27T17:31:00Z"/>
                <w:rFonts w:ascii="Times New Roman" w:eastAsia="Times New Roman" w:hAnsi="Times New Roman" w:cs="Times New Roman"/>
                <w:rPrChange w:id="3209" w:author="Lane, Stefanie" w:date="2023-09-27T17:31:00Z">
                  <w:rPr>
                    <w:ins w:id="3210" w:author="Lane, Stefanie" w:date="2023-09-27T17:31:00Z"/>
                  </w:rPr>
                </w:rPrChange>
              </w:rPr>
              <w:pPrChange w:id="3211"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15E8E0E" w14:textId="77777777" w:rsidR="00EE2F60" w:rsidRPr="00EE2F60" w:rsidRDefault="00EE2F60" w:rsidP="00EE2F60">
            <w:pPr>
              <w:spacing w:after="0" w:line="240" w:lineRule="auto"/>
              <w:jc w:val="center"/>
              <w:rPr>
                <w:ins w:id="3212" w:author="Lane, Stefanie" w:date="2023-09-27T17:31:00Z"/>
                <w:rFonts w:ascii="Times New Roman" w:eastAsia="Times New Roman" w:hAnsi="Times New Roman" w:cs="Times New Roman"/>
                <w:rPrChange w:id="3213" w:author="Lane, Stefanie" w:date="2023-09-27T17:31:00Z">
                  <w:rPr>
                    <w:ins w:id="3214" w:author="Lane, Stefanie" w:date="2023-09-27T17:31:00Z"/>
                  </w:rPr>
                </w:rPrChange>
              </w:rPr>
              <w:pPrChange w:id="3215"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537C9FB4" w14:textId="77777777" w:rsidR="00EE2F60" w:rsidRPr="00EE2F60" w:rsidRDefault="00EE2F60" w:rsidP="00EE2F60">
            <w:pPr>
              <w:spacing w:after="0" w:line="240" w:lineRule="auto"/>
              <w:jc w:val="center"/>
              <w:rPr>
                <w:ins w:id="3216" w:author="Lane, Stefanie" w:date="2023-09-27T17:31:00Z"/>
                <w:rFonts w:ascii="Times New Roman" w:eastAsia="Times New Roman" w:hAnsi="Times New Roman" w:cs="Times New Roman"/>
                <w:rPrChange w:id="3217" w:author="Lane, Stefanie" w:date="2023-09-27T17:31:00Z">
                  <w:rPr>
                    <w:ins w:id="3218" w:author="Lane, Stefanie" w:date="2023-09-27T17:31:00Z"/>
                  </w:rPr>
                </w:rPrChange>
              </w:rPr>
              <w:pPrChange w:id="3219"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6F079687" w14:textId="77777777" w:rsidR="00EE2F60" w:rsidRPr="00EE2F60" w:rsidRDefault="00EE2F60" w:rsidP="00EE2F60">
            <w:pPr>
              <w:spacing w:after="0" w:line="240" w:lineRule="auto"/>
              <w:jc w:val="center"/>
              <w:rPr>
                <w:ins w:id="3220" w:author="Lane, Stefanie" w:date="2023-09-27T17:31:00Z"/>
                <w:rFonts w:ascii="Times New Roman" w:eastAsia="Times New Roman" w:hAnsi="Times New Roman" w:cs="Times New Roman"/>
                <w:rPrChange w:id="3221" w:author="Lane, Stefanie" w:date="2023-09-27T17:31:00Z">
                  <w:rPr>
                    <w:ins w:id="3222" w:author="Lane, Stefanie" w:date="2023-09-27T17:31:00Z"/>
                  </w:rPr>
                </w:rPrChange>
              </w:rPr>
              <w:pPrChange w:id="3223" w:author="Lane, Stefanie" w:date="2023-09-27T17:31:00Z">
                <w:pPr>
                  <w:jc w:val="center"/>
                </w:pPr>
              </w:pPrChange>
            </w:pPr>
          </w:p>
        </w:tc>
      </w:tr>
      <w:tr w:rsidR="00EE2F60" w:rsidRPr="00EE2F60" w14:paraId="0AF00456" w14:textId="77777777" w:rsidTr="00EE2F60">
        <w:trPr>
          <w:divId w:val="987247176"/>
          <w:trHeight w:val="290"/>
          <w:jc w:val="center"/>
          <w:ins w:id="3224"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12D1B7EA" w14:textId="77777777" w:rsidR="00EE2F60" w:rsidRPr="00EE2F60" w:rsidRDefault="00EE2F60" w:rsidP="00EE2F60">
            <w:pPr>
              <w:spacing w:after="0" w:line="240" w:lineRule="auto"/>
              <w:jc w:val="right"/>
              <w:rPr>
                <w:ins w:id="3225" w:author="Lane, Stefanie" w:date="2023-09-27T17:31:00Z"/>
                <w:rFonts w:ascii="Calibri" w:eastAsia="Times New Roman" w:hAnsi="Calibri" w:cs="Calibri"/>
                <w:color w:val="000000"/>
                <w:rPrChange w:id="3226" w:author="Lane, Stefanie" w:date="2023-09-27T17:31:00Z">
                  <w:rPr>
                    <w:ins w:id="3227" w:author="Lane, Stefanie" w:date="2023-09-27T17:31:00Z"/>
                  </w:rPr>
                </w:rPrChange>
              </w:rPr>
              <w:pPrChange w:id="3228" w:author="Lane, Stefanie" w:date="2023-09-27T17:31:00Z">
                <w:pPr>
                  <w:jc w:val="right"/>
                </w:pPr>
              </w:pPrChange>
            </w:pPr>
            <w:ins w:id="3229" w:author="Lane, Stefanie" w:date="2023-09-27T17:31:00Z">
              <w:r w:rsidRPr="00EE2F60">
                <w:rPr>
                  <w:rFonts w:ascii="Calibri" w:eastAsia="Times New Roman" w:hAnsi="Calibri" w:cs="Calibri"/>
                  <w:color w:val="000000"/>
                  <w:rPrChange w:id="3230"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1289434F" w14:textId="77777777" w:rsidR="00EE2F60" w:rsidRPr="00EE2F60" w:rsidRDefault="00EE2F60" w:rsidP="00EE2F60">
            <w:pPr>
              <w:spacing w:after="0" w:line="240" w:lineRule="auto"/>
              <w:jc w:val="center"/>
              <w:rPr>
                <w:ins w:id="3231" w:author="Lane, Stefanie" w:date="2023-09-27T17:31:00Z"/>
                <w:rFonts w:ascii="Calibri" w:eastAsia="Times New Roman" w:hAnsi="Calibri" w:cs="Calibri"/>
                <w:color w:val="000000"/>
                <w:rPrChange w:id="3232" w:author="Lane, Stefanie" w:date="2023-09-27T17:31:00Z">
                  <w:rPr>
                    <w:ins w:id="3233" w:author="Lane, Stefanie" w:date="2023-09-27T17:31:00Z"/>
                  </w:rPr>
                </w:rPrChange>
              </w:rPr>
              <w:pPrChange w:id="3234" w:author="Lane, Stefanie" w:date="2023-09-27T17:31:00Z">
                <w:pPr>
                  <w:jc w:val="center"/>
                </w:pPr>
              </w:pPrChange>
            </w:pPr>
            <w:ins w:id="3235" w:author="Lane, Stefanie" w:date="2023-09-27T17:31:00Z">
              <w:r w:rsidRPr="00EE2F60">
                <w:rPr>
                  <w:rFonts w:ascii="Calibri" w:eastAsia="Times New Roman" w:hAnsi="Calibri" w:cs="Calibri"/>
                  <w:color w:val="000000"/>
                  <w:rPrChange w:id="3236"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36E7E320" w14:textId="77777777" w:rsidR="00EE2F60" w:rsidRPr="00EE2F60" w:rsidRDefault="00EE2F60" w:rsidP="00EE2F60">
            <w:pPr>
              <w:spacing w:after="0" w:line="240" w:lineRule="auto"/>
              <w:jc w:val="center"/>
              <w:rPr>
                <w:ins w:id="3237" w:author="Lane, Stefanie" w:date="2023-09-27T17:31:00Z"/>
                <w:rFonts w:ascii="Calibri" w:eastAsia="Times New Roman" w:hAnsi="Calibri" w:cs="Calibri"/>
                <w:color w:val="000000"/>
                <w:rPrChange w:id="3238" w:author="Lane, Stefanie" w:date="2023-09-27T17:31:00Z">
                  <w:rPr>
                    <w:ins w:id="3239" w:author="Lane, Stefanie" w:date="2023-09-27T17:31:00Z"/>
                  </w:rPr>
                </w:rPrChange>
              </w:rPr>
              <w:pPrChange w:id="3240" w:author="Lane, Stefanie" w:date="2023-09-27T17:31:00Z">
                <w:pPr>
                  <w:jc w:val="center"/>
                </w:pPr>
              </w:pPrChange>
            </w:pPr>
            <w:ins w:id="3241" w:author="Lane, Stefanie" w:date="2023-09-27T17:31:00Z">
              <w:r w:rsidRPr="00EE2F60">
                <w:rPr>
                  <w:rFonts w:ascii="Calibri" w:eastAsia="Times New Roman" w:hAnsi="Calibri" w:cs="Calibri"/>
                  <w:color w:val="000000"/>
                  <w:rPrChange w:id="3242" w:author="Lane, Stefanie" w:date="2023-09-27T17:31:00Z">
                    <w:rPr/>
                  </w:rPrChange>
                </w:rPr>
                <w:t>43</w:t>
              </w:r>
            </w:ins>
          </w:p>
        </w:tc>
        <w:tc>
          <w:tcPr>
            <w:tcW w:w="300" w:type="dxa"/>
            <w:tcBorders>
              <w:top w:val="nil"/>
              <w:left w:val="nil"/>
              <w:bottom w:val="nil"/>
              <w:right w:val="nil"/>
            </w:tcBorders>
            <w:shd w:val="clear" w:color="auto" w:fill="auto"/>
            <w:noWrap/>
            <w:vAlign w:val="bottom"/>
            <w:hideMark/>
          </w:tcPr>
          <w:p w14:paraId="790109A7" w14:textId="77777777" w:rsidR="00EE2F60" w:rsidRPr="00EE2F60" w:rsidRDefault="00EE2F60" w:rsidP="00EE2F60">
            <w:pPr>
              <w:spacing w:after="0" w:line="240" w:lineRule="auto"/>
              <w:jc w:val="center"/>
              <w:rPr>
                <w:ins w:id="3243" w:author="Lane, Stefanie" w:date="2023-09-27T17:31:00Z"/>
                <w:rFonts w:ascii="Calibri" w:eastAsia="Times New Roman" w:hAnsi="Calibri" w:cs="Calibri"/>
                <w:color w:val="000000"/>
                <w:rPrChange w:id="3244" w:author="Lane, Stefanie" w:date="2023-09-27T17:31:00Z">
                  <w:rPr>
                    <w:ins w:id="3245" w:author="Lane, Stefanie" w:date="2023-09-27T17:31:00Z"/>
                  </w:rPr>
                </w:rPrChange>
              </w:rPr>
              <w:pPrChange w:id="3246"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7DC535D" w14:textId="77777777" w:rsidR="00EE2F60" w:rsidRPr="00EE2F60" w:rsidRDefault="00EE2F60" w:rsidP="00EE2F60">
            <w:pPr>
              <w:spacing w:after="0" w:line="240" w:lineRule="auto"/>
              <w:jc w:val="center"/>
              <w:rPr>
                <w:ins w:id="3247" w:author="Lane, Stefanie" w:date="2023-09-27T17:31:00Z"/>
                <w:rFonts w:ascii="Calibri" w:eastAsia="Times New Roman" w:hAnsi="Calibri" w:cs="Calibri"/>
                <w:color w:val="000000"/>
                <w:rPrChange w:id="3248" w:author="Lane, Stefanie" w:date="2023-09-27T17:31:00Z">
                  <w:rPr>
                    <w:ins w:id="3249" w:author="Lane, Stefanie" w:date="2023-09-27T17:31:00Z"/>
                  </w:rPr>
                </w:rPrChange>
              </w:rPr>
              <w:pPrChange w:id="3250" w:author="Lane, Stefanie" w:date="2023-09-27T17:31:00Z">
                <w:pPr>
                  <w:jc w:val="center"/>
                </w:pPr>
              </w:pPrChange>
            </w:pPr>
            <w:ins w:id="3251" w:author="Lane, Stefanie" w:date="2023-09-27T17:31:00Z">
              <w:r w:rsidRPr="00EE2F60">
                <w:rPr>
                  <w:rFonts w:ascii="Calibri" w:eastAsia="Times New Roman" w:hAnsi="Calibri" w:cs="Calibri"/>
                  <w:color w:val="000000"/>
                  <w:rPrChange w:id="3252" w:author="Lane, Stefanie" w:date="2023-09-27T17:31: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1A76EED4" w14:textId="77777777" w:rsidR="00EE2F60" w:rsidRPr="00EE2F60" w:rsidRDefault="00EE2F60" w:rsidP="00EE2F60">
            <w:pPr>
              <w:spacing w:after="0" w:line="240" w:lineRule="auto"/>
              <w:jc w:val="center"/>
              <w:rPr>
                <w:ins w:id="3253" w:author="Lane, Stefanie" w:date="2023-09-27T17:31:00Z"/>
                <w:rFonts w:ascii="Calibri" w:eastAsia="Times New Roman" w:hAnsi="Calibri" w:cs="Calibri"/>
                <w:color w:val="000000"/>
                <w:rPrChange w:id="3254" w:author="Lane, Stefanie" w:date="2023-09-27T17:31:00Z">
                  <w:rPr>
                    <w:ins w:id="3255" w:author="Lane, Stefanie" w:date="2023-09-27T17:31:00Z"/>
                  </w:rPr>
                </w:rPrChange>
              </w:rPr>
              <w:pPrChange w:id="3256" w:author="Lane, Stefanie" w:date="2023-09-27T17:31:00Z">
                <w:pPr>
                  <w:jc w:val="center"/>
                </w:pPr>
              </w:pPrChange>
            </w:pPr>
            <w:ins w:id="3257" w:author="Lane, Stefanie" w:date="2023-09-27T17:31:00Z">
              <w:r w:rsidRPr="00EE2F60">
                <w:rPr>
                  <w:rFonts w:ascii="Calibri" w:eastAsia="Times New Roman" w:hAnsi="Calibri" w:cs="Calibri"/>
                  <w:color w:val="000000"/>
                  <w:rPrChange w:id="3258" w:author="Lane, Stefanie" w:date="2023-09-27T17:31: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5FB4FEE6" w14:textId="77777777" w:rsidR="00EE2F60" w:rsidRPr="00EE2F60" w:rsidRDefault="00EE2F60" w:rsidP="00EE2F60">
            <w:pPr>
              <w:spacing w:after="0" w:line="240" w:lineRule="auto"/>
              <w:jc w:val="center"/>
              <w:rPr>
                <w:ins w:id="3259" w:author="Lane, Stefanie" w:date="2023-09-27T17:31:00Z"/>
                <w:rFonts w:ascii="Calibri" w:eastAsia="Times New Roman" w:hAnsi="Calibri" w:cs="Calibri"/>
                <w:color w:val="000000"/>
                <w:rPrChange w:id="3260" w:author="Lane, Stefanie" w:date="2023-09-27T17:31:00Z">
                  <w:rPr>
                    <w:ins w:id="3261" w:author="Lane, Stefanie" w:date="2023-09-27T17:31:00Z"/>
                  </w:rPr>
                </w:rPrChange>
              </w:rPr>
              <w:pPrChange w:id="3262" w:author="Lane, Stefanie" w:date="2023-09-27T17:31:00Z">
                <w:pPr>
                  <w:jc w:val="center"/>
                </w:pPr>
              </w:pPrChange>
            </w:pPr>
            <w:ins w:id="3263" w:author="Lane, Stefanie" w:date="2023-09-27T17:31:00Z">
              <w:r w:rsidRPr="00EE2F60">
                <w:rPr>
                  <w:rFonts w:ascii="Calibri" w:eastAsia="Times New Roman" w:hAnsi="Calibri" w:cs="Calibri"/>
                  <w:color w:val="000000"/>
                  <w:rPrChange w:id="3264" w:author="Lane, Stefanie" w:date="2023-09-27T17:31:00Z">
                    <w:rPr/>
                  </w:rPrChange>
                </w:rPr>
                <w:t>3.3</w:t>
              </w:r>
            </w:ins>
          </w:p>
        </w:tc>
      </w:tr>
      <w:tr w:rsidR="00EE2F60" w:rsidRPr="00EE2F60" w14:paraId="707698F6" w14:textId="77777777" w:rsidTr="00EE2F60">
        <w:trPr>
          <w:divId w:val="987247176"/>
          <w:trHeight w:val="290"/>
          <w:jc w:val="center"/>
          <w:ins w:id="3265" w:author="Lane, Stefanie" w:date="2023-09-27T17:31:00Z"/>
        </w:trPr>
        <w:tc>
          <w:tcPr>
            <w:tcW w:w="1180" w:type="dxa"/>
            <w:tcBorders>
              <w:top w:val="nil"/>
              <w:left w:val="nil"/>
              <w:bottom w:val="nil"/>
              <w:right w:val="nil"/>
            </w:tcBorders>
            <w:shd w:val="clear" w:color="auto" w:fill="auto"/>
            <w:noWrap/>
            <w:vAlign w:val="bottom"/>
            <w:hideMark/>
          </w:tcPr>
          <w:p w14:paraId="4B3569DC" w14:textId="77777777" w:rsidR="00EE2F60" w:rsidRPr="00EE2F60" w:rsidRDefault="00EE2F60" w:rsidP="00EE2F60">
            <w:pPr>
              <w:spacing w:after="0" w:line="240" w:lineRule="auto"/>
              <w:jc w:val="right"/>
              <w:rPr>
                <w:ins w:id="3266" w:author="Lane, Stefanie" w:date="2023-09-27T17:31:00Z"/>
                <w:rFonts w:ascii="Calibri" w:eastAsia="Times New Roman" w:hAnsi="Calibri" w:cs="Calibri"/>
                <w:color w:val="000000"/>
                <w:rPrChange w:id="3267" w:author="Lane, Stefanie" w:date="2023-09-27T17:31:00Z">
                  <w:rPr>
                    <w:ins w:id="3268" w:author="Lane, Stefanie" w:date="2023-09-27T17:31:00Z"/>
                  </w:rPr>
                </w:rPrChange>
              </w:rPr>
              <w:pPrChange w:id="3269" w:author="Lane, Stefanie" w:date="2023-09-27T17:31:00Z">
                <w:pPr>
                  <w:jc w:val="right"/>
                </w:pPr>
              </w:pPrChange>
            </w:pPr>
            <w:ins w:id="3270" w:author="Lane, Stefanie" w:date="2023-09-27T17:31:00Z">
              <w:r w:rsidRPr="00EE2F60">
                <w:rPr>
                  <w:rFonts w:ascii="Calibri" w:eastAsia="Times New Roman" w:hAnsi="Calibri" w:cs="Calibri"/>
                  <w:color w:val="000000"/>
                  <w:rPrChange w:id="3271"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5B2AF077" w14:textId="77777777" w:rsidR="00EE2F60" w:rsidRPr="00EE2F60" w:rsidRDefault="00EE2F60" w:rsidP="00EE2F60">
            <w:pPr>
              <w:spacing w:after="0" w:line="240" w:lineRule="auto"/>
              <w:jc w:val="center"/>
              <w:rPr>
                <w:ins w:id="3272" w:author="Lane, Stefanie" w:date="2023-09-27T17:31:00Z"/>
                <w:rFonts w:ascii="Calibri" w:eastAsia="Times New Roman" w:hAnsi="Calibri" w:cs="Calibri"/>
                <w:color w:val="000000"/>
                <w:rPrChange w:id="3273" w:author="Lane, Stefanie" w:date="2023-09-27T17:31:00Z">
                  <w:rPr>
                    <w:ins w:id="3274" w:author="Lane, Stefanie" w:date="2023-09-27T17:31:00Z"/>
                  </w:rPr>
                </w:rPrChange>
              </w:rPr>
              <w:pPrChange w:id="3275" w:author="Lane, Stefanie" w:date="2023-09-27T17:31:00Z">
                <w:pPr>
                  <w:jc w:val="center"/>
                </w:pPr>
              </w:pPrChange>
            </w:pPr>
            <w:ins w:id="3276" w:author="Lane, Stefanie" w:date="2023-09-27T17:31:00Z">
              <w:r w:rsidRPr="00EE2F60">
                <w:rPr>
                  <w:rFonts w:ascii="Calibri" w:eastAsia="Times New Roman" w:hAnsi="Calibri" w:cs="Calibri"/>
                  <w:color w:val="000000"/>
                  <w:rPrChange w:id="3277" w:author="Lane, Stefanie" w:date="2023-09-27T17:31:00Z">
                    <w:rPr/>
                  </w:rPrChange>
                </w:rPr>
                <w:t>18</w:t>
              </w:r>
            </w:ins>
          </w:p>
        </w:tc>
        <w:tc>
          <w:tcPr>
            <w:tcW w:w="960" w:type="dxa"/>
            <w:tcBorders>
              <w:top w:val="nil"/>
              <w:left w:val="nil"/>
              <w:bottom w:val="nil"/>
              <w:right w:val="nil"/>
            </w:tcBorders>
            <w:shd w:val="clear" w:color="auto" w:fill="auto"/>
            <w:noWrap/>
            <w:vAlign w:val="bottom"/>
            <w:hideMark/>
          </w:tcPr>
          <w:p w14:paraId="1957F361" w14:textId="77777777" w:rsidR="00EE2F60" w:rsidRPr="00EE2F60" w:rsidRDefault="00EE2F60" w:rsidP="00EE2F60">
            <w:pPr>
              <w:spacing w:after="0" w:line="240" w:lineRule="auto"/>
              <w:jc w:val="center"/>
              <w:rPr>
                <w:ins w:id="3278" w:author="Lane, Stefanie" w:date="2023-09-27T17:31:00Z"/>
                <w:rFonts w:ascii="Calibri" w:eastAsia="Times New Roman" w:hAnsi="Calibri" w:cs="Calibri"/>
                <w:color w:val="000000"/>
                <w:rPrChange w:id="3279" w:author="Lane, Stefanie" w:date="2023-09-27T17:31:00Z">
                  <w:rPr>
                    <w:ins w:id="3280" w:author="Lane, Stefanie" w:date="2023-09-27T17:31:00Z"/>
                  </w:rPr>
                </w:rPrChange>
              </w:rPr>
              <w:pPrChange w:id="3281" w:author="Lane, Stefanie" w:date="2023-09-27T17:31:00Z">
                <w:pPr>
                  <w:jc w:val="center"/>
                </w:pPr>
              </w:pPrChange>
            </w:pPr>
            <w:ins w:id="3282" w:author="Lane, Stefanie" w:date="2023-09-27T17:31:00Z">
              <w:r w:rsidRPr="00EE2F60">
                <w:rPr>
                  <w:rFonts w:ascii="Calibri" w:eastAsia="Times New Roman" w:hAnsi="Calibri" w:cs="Calibri"/>
                  <w:color w:val="000000"/>
                  <w:rPrChange w:id="3283" w:author="Lane, Stefanie" w:date="2023-09-27T17:31:00Z">
                    <w:rPr/>
                  </w:rPrChange>
                </w:rPr>
                <w:t>36</w:t>
              </w:r>
            </w:ins>
          </w:p>
        </w:tc>
        <w:tc>
          <w:tcPr>
            <w:tcW w:w="300" w:type="dxa"/>
            <w:tcBorders>
              <w:top w:val="nil"/>
              <w:left w:val="nil"/>
              <w:bottom w:val="nil"/>
              <w:right w:val="nil"/>
            </w:tcBorders>
            <w:shd w:val="clear" w:color="auto" w:fill="auto"/>
            <w:noWrap/>
            <w:vAlign w:val="bottom"/>
            <w:hideMark/>
          </w:tcPr>
          <w:p w14:paraId="5E208429" w14:textId="77777777" w:rsidR="00EE2F60" w:rsidRPr="00EE2F60" w:rsidRDefault="00EE2F60" w:rsidP="00EE2F60">
            <w:pPr>
              <w:spacing w:after="0" w:line="240" w:lineRule="auto"/>
              <w:jc w:val="center"/>
              <w:rPr>
                <w:ins w:id="3284" w:author="Lane, Stefanie" w:date="2023-09-27T17:31:00Z"/>
                <w:rFonts w:ascii="Calibri" w:eastAsia="Times New Roman" w:hAnsi="Calibri" w:cs="Calibri"/>
                <w:color w:val="000000"/>
                <w:rPrChange w:id="3285" w:author="Lane, Stefanie" w:date="2023-09-27T17:31:00Z">
                  <w:rPr>
                    <w:ins w:id="3286" w:author="Lane, Stefanie" w:date="2023-09-27T17:31:00Z"/>
                  </w:rPr>
                </w:rPrChange>
              </w:rPr>
              <w:pPrChange w:id="3287"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207B1461" w14:textId="77777777" w:rsidR="00EE2F60" w:rsidRPr="00EE2F60" w:rsidRDefault="00EE2F60" w:rsidP="00EE2F60">
            <w:pPr>
              <w:spacing w:after="0" w:line="240" w:lineRule="auto"/>
              <w:jc w:val="center"/>
              <w:rPr>
                <w:ins w:id="3288" w:author="Lane, Stefanie" w:date="2023-09-27T17:31:00Z"/>
                <w:rFonts w:ascii="Calibri" w:eastAsia="Times New Roman" w:hAnsi="Calibri" w:cs="Calibri"/>
                <w:color w:val="000000"/>
                <w:rPrChange w:id="3289" w:author="Lane, Stefanie" w:date="2023-09-27T17:31:00Z">
                  <w:rPr>
                    <w:ins w:id="3290" w:author="Lane, Stefanie" w:date="2023-09-27T17:31:00Z"/>
                  </w:rPr>
                </w:rPrChange>
              </w:rPr>
              <w:pPrChange w:id="3291" w:author="Lane, Stefanie" w:date="2023-09-27T17:31:00Z">
                <w:pPr>
                  <w:jc w:val="center"/>
                </w:pPr>
              </w:pPrChange>
            </w:pPr>
            <w:ins w:id="3292" w:author="Lane, Stefanie" w:date="2023-09-27T17:31:00Z">
              <w:r w:rsidRPr="00EE2F60">
                <w:rPr>
                  <w:rFonts w:ascii="Calibri" w:eastAsia="Times New Roman" w:hAnsi="Calibri" w:cs="Calibri"/>
                  <w:color w:val="000000"/>
                  <w:rPrChange w:id="3293" w:author="Lane, Stefanie" w:date="2023-09-27T17:31:00Z">
                    <w:rPr/>
                  </w:rPrChange>
                </w:rPr>
                <w:t>9.7</w:t>
              </w:r>
            </w:ins>
          </w:p>
        </w:tc>
        <w:tc>
          <w:tcPr>
            <w:tcW w:w="960" w:type="dxa"/>
            <w:tcBorders>
              <w:top w:val="nil"/>
              <w:left w:val="nil"/>
              <w:bottom w:val="single" w:sz="4" w:space="0" w:color="auto"/>
              <w:right w:val="nil"/>
            </w:tcBorders>
            <w:shd w:val="clear" w:color="auto" w:fill="auto"/>
            <w:noWrap/>
            <w:vAlign w:val="bottom"/>
            <w:hideMark/>
          </w:tcPr>
          <w:p w14:paraId="2CC98DE7" w14:textId="77777777" w:rsidR="00EE2F60" w:rsidRPr="00EE2F60" w:rsidRDefault="00EE2F60" w:rsidP="00EE2F60">
            <w:pPr>
              <w:spacing w:after="0" w:line="240" w:lineRule="auto"/>
              <w:jc w:val="center"/>
              <w:rPr>
                <w:ins w:id="3294" w:author="Lane, Stefanie" w:date="2023-09-27T17:31:00Z"/>
                <w:rFonts w:ascii="Calibri" w:eastAsia="Times New Roman" w:hAnsi="Calibri" w:cs="Calibri"/>
                <w:color w:val="000000"/>
                <w:rPrChange w:id="3295" w:author="Lane, Stefanie" w:date="2023-09-27T17:31:00Z">
                  <w:rPr>
                    <w:ins w:id="3296" w:author="Lane, Stefanie" w:date="2023-09-27T17:31:00Z"/>
                  </w:rPr>
                </w:rPrChange>
              </w:rPr>
              <w:pPrChange w:id="3297" w:author="Lane, Stefanie" w:date="2023-09-27T17:31:00Z">
                <w:pPr>
                  <w:jc w:val="center"/>
                </w:pPr>
              </w:pPrChange>
            </w:pPr>
            <w:ins w:id="3298" w:author="Lane, Stefanie" w:date="2023-09-27T17:31:00Z">
              <w:r w:rsidRPr="00EE2F60">
                <w:rPr>
                  <w:rFonts w:ascii="Calibri" w:eastAsia="Times New Roman" w:hAnsi="Calibri" w:cs="Calibri"/>
                  <w:color w:val="000000"/>
                  <w:rPrChange w:id="3299" w:author="Lane, Stefanie" w:date="2023-09-27T17:31:00Z">
                    <w:rPr/>
                  </w:rPrChange>
                </w:rPr>
                <w:t>3.9</w:t>
              </w:r>
            </w:ins>
          </w:p>
        </w:tc>
        <w:tc>
          <w:tcPr>
            <w:tcW w:w="960" w:type="dxa"/>
            <w:tcBorders>
              <w:top w:val="nil"/>
              <w:left w:val="nil"/>
              <w:bottom w:val="single" w:sz="4" w:space="0" w:color="auto"/>
              <w:right w:val="nil"/>
            </w:tcBorders>
            <w:shd w:val="clear" w:color="auto" w:fill="auto"/>
            <w:noWrap/>
            <w:vAlign w:val="bottom"/>
            <w:hideMark/>
          </w:tcPr>
          <w:p w14:paraId="4B55A764" w14:textId="77777777" w:rsidR="00EE2F60" w:rsidRPr="00EE2F60" w:rsidRDefault="00EE2F60" w:rsidP="00EE2F60">
            <w:pPr>
              <w:spacing w:after="0" w:line="240" w:lineRule="auto"/>
              <w:jc w:val="center"/>
              <w:rPr>
                <w:ins w:id="3300" w:author="Lane, Stefanie" w:date="2023-09-27T17:31:00Z"/>
                <w:rFonts w:ascii="Calibri" w:eastAsia="Times New Roman" w:hAnsi="Calibri" w:cs="Calibri"/>
                <w:color w:val="000000"/>
                <w:rPrChange w:id="3301" w:author="Lane, Stefanie" w:date="2023-09-27T17:31:00Z">
                  <w:rPr>
                    <w:ins w:id="3302" w:author="Lane, Stefanie" w:date="2023-09-27T17:31:00Z"/>
                  </w:rPr>
                </w:rPrChange>
              </w:rPr>
              <w:pPrChange w:id="3303" w:author="Lane, Stefanie" w:date="2023-09-27T17:31:00Z">
                <w:pPr>
                  <w:jc w:val="center"/>
                </w:pPr>
              </w:pPrChange>
            </w:pPr>
            <w:ins w:id="3304" w:author="Lane, Stefanie" w:date="2023-09-27T17:31:00Z">
              <w:r w:rsidRPr="00EE2F60">
                <w:rPr>
                  <w:rFonts w:ascii="Calibri" w:eastAsia="Times New Roman" w:hAnsi="Calibri" w:cs="Calibri"/>
                  <w:color w:val="000000"/>
                  <w:rPrChange w:id="3305" w:author="Lane, Stefanie" w:date="2023-09-27T17:31:00Z">
                    <w:rPr/>
                  </w:rPrChange>
                </w:rPr>
                <w:t>3.8</w:t>
              </w:r>
            </w:ins>
          </w:p>
        </w:tc>
      </w:tr>
      <w:tr w:rsidR="00EE2F60" w:rsidRPr="00EE2F60" w14:paraId="1B37F33F" w14:textId="77777777" w:rsidTr="00EE2F60">
        <w:trPr>
          <w:divId w:val="987247176"/>
          <w:trHeight w:val="290"/>
          <w:jc w:val="center"/>
          <w:ins w:id="3306"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11F7DADD" w14:textId="77777777" w:rsidR="00EE2F60" w:rsidRPr="00EE2F60" w:rsidRDefault="00EE2F60" w:rsidP="00EE2F60">
            <w:pPr>
              <w:spacing w:after="0" w:line="240" w:lineRule="auto"/>
              <w:jc w:val="right"/>
              <w:rPr>
                <w:ins w:id="3307" w:author="Lane, Stefanie" w:date="2023-09-27T17:31:00Z"/>
                <w:rFonts w:ascii="Calibri" w:eastAsia="Times New Roman" w:hAnsi="Calibri" w:cs="Calibri"/>
                <w:color w:val="000000"/>
                <w:rPrChange w:id="3308" w:author="Lane, Stefanie" w:date="2023-09-27T17:31:00Z">
                  <w:rPr>
                    <w:ins w:id="3309" w:author="Lane, Stefanie" w:date="2023-09-27T17:31:00Z"/>
                  </w:rPr>
                </w:rPrChange>
              </w:rPr>
              <w:pPrChange w:id="3310" w:author="Lane, Stefanie" w:date="2023-09-27T17:31:00Z">
                <w:pPr>
                  <w:jc w:val="right"/>
                </w:pPr>
              </w:pPrChange>
            </w:pPr>
            <w:ins w:id="3311" w:author="Lane, Stefanie" w:date="2023-09-27T17:31:00Z">
              <w:r w:rsidRPr="00EE2F60">
                <w:rPr>
                  <w:rFonts w:ascii="Calibri" w:eastAsia="Times New Roman" w:hAnsi="Calibri" w:cs="Calibri"/>
                  <w:color w:val="000000"/>
                  <w:rPrChange w:id="3312"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6C94160A" w14:textId="77777777" w:rsidR="00EE2F60" w:rsidRPr="00EE2F60" w:rsidRDefault="00EE2F60" w:rsidP="00EE2F60">
            <w:pPr>
              <w:spacing w:after="0" w:line="240" w:lineRule="auto"/>
              <w:jc w:val="center"/>
              <w:rPr>
                <w:ins w:id="3313" w:author="Lane, Stefanie" w:date="2023-09-27T17:31:00Z"/>
                <w:rFonts w:ascii="Calibri" w:eastAsia="Times New Roman" w:hAnsi="Calibri" w:cs="Calibri"/>
                <w:color w:val="000000"/>
                <w:rPrChange w:id="3314" w:author="Lane, Stefanie" w:date="2023-09-27T17:31:00Z">
                  <w:rPr>
                    <w:ins w:id="3315" w:author="Lane, Stefanie" w:date="2023-09-27T17:31:00Z"/>
                  </w:rPr>
                </w:rPrChange>
              </w:rPr>
              <w:pPrChange w:id="3316" w:author="Lane, Stefanie" w:date="2023-09-27T17:31:00Z">
                <w:pPr>
                  <w:jc w:val="center"/>
                </w:pPr>
              </w:pPrChange>
            </w:pPr>
            <w:ins w:id="3317" w:author="Lane, Stefanie" w:date="2023-09-27T17:31:00Z">
              <w:r w:rsidRPr="00EE2F60">
                <w:rPr>
                  <w:rFonts w:ascii="Calibri" w:eastAsia="Times New Roman" w:hAnsi="Calibri" w:cs="Calibri"/>
                  <w:color w:val="000000"/>
                  <w:rPrChange w:id="3318"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81E81F6" w14:textId="77777777" w:rsidR="00EE2F60" w:rsidRPr="00EE2F60" w:rsidRDefault="00EE2F60" w:rsidP="00EE2F60">
            <w:pPr>
              <w:spacing w:after="0" w:line="240" w:lineRule="auto"/>
              <w:jc w:val="center"/>
              <w:rPr>
                <w:ins w:id="3319" w:author="Lane, Stefanie" w:date="2023-09-27T17:31:00Z"/>
                <w:rFonts w:ascii="Calibri" w:eastAsia="Times New Roman" w:hAnsi="Calibri" w:cs="Calibri"/>
                <w:color w:val="000000"/>
                <w:rPrChange w:id="3320" w:author="Lane, Stefanie" w:date="2023-09-27T17:31:00Z">
                  <w:rPr>
                    <w:ins w:id="3321" w:author="Lane, Stefanie" w:date="2023-09-27T17:31:00Z"/>
                  </w:rPr>
                </w:rPrChange>
              </w:rPr>
              <w:pPrChange w:id="3322" w:author="Lane, Stefanie" w:date="2023-09-27T17:31:00Z">
                <w:pPr>
                  <w:jc w:val="center"/>
                </w:pPr>
              </w:pPrChange>
            </w:pPr>
            <w:ins w:id="3323" w:author="Lane, Stefanie" w:date="2023-09-27T17:31:00Z">
              <w:r w:rsidRPr="00EE2F60">
                <w:rPr>
                  <w:rFonts w:ascii="Calibri" w:eastAsia="Times New Roman" w:hAnsi="Calibri" w:cs="Calibri"/>
                  <w:color w:val="000000"/>
                  <w:rPrChange w:id="3324" w:author="Lane, Stefanie" w:date="2023-09-27T17:31:00Z">
                    <w:rPr/>
                  </w:rPrChange>
                </w:rPr>
                <w:t>27</w:t>
              </w:r>
            </w:ins>
          </w:p>
        </w:tc>
        <w:tc>
          <w:tcPr>
            <w:tcW w:w="300" w:type="dxa"/>
            <w:tcBorders>
              <w:top w:val="nil"/>
              <w:left w:val="nil"/>
              <w:bottom w:val="nil"/>
              <w:right w:val="nil"/>
            </w:tcBorders>
            <w:shd w:val="clear" w:color="auto" w:fill="auto"/>
            <w:noWrap/>
            <w:vAlign w:val="bottom"/>
            <w:hideMark/>
          </w:tcPr>
          <w:p w14:paraId="156C6574" w14:textId="77777777" w:rsidR="00EE2F60" w:rsidRPr="00EE2F60" w:rsidRDefault="00EE2F60" w:rsidP="00EE2F60">
            <w:pPr>
              <w:spacing w:after="0" w:line="240" w:lineRule="auto"/>
              <w:jc w:val="center"/>
              <w:rPr>
                <w:ins w:id="3325" w:author="Lane, Stefanie" w:date="2023-09-27T17:31:00Z"/>
                <w:rFonts w:ascii="Calibri" w:eastAsia="Times New Roman" w:hAnsi="Calibri" w:cs="Calibri"/>
                <w:color w:val="000000"/>
                <w:rPrChange w:id="3326" w:author="Lane, Stefanie" w:date="2023-09-27T17:31:00Z">
                  <w:rPr>
                    <w:ins w:id="3327" w:author="Lane, Stefanie" w:date="2023-09-27T17:31:00Z"/>
                  </w:rPr>
                </w:rPrChange>
              </w:rPr>
              <w:pPrChange w:id="3328"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7A7CD79F" w14:textId="77777777" w:rsidR="00EE2F60" w:rsidRPr="00EE2F60" w:rsidRDefault="00EE2F60" w:rsidP="00EE2F60">
            <w:pPr>
              <w:spacing w:after="0" w:line="240" w:lineRule="auto"/>
              <w:jc w:val="center"/>
              <w:rPr>
                <w:ins w:id="3329" w:author="Lane, Stefanie" w:date="2023-09-27T17:31:00Z"/>
                <w:rFonts w:ascii="Calibri" w:eastAsia="Times New Roman" w:hAnsi="Calibri" w:cs="Calibri"/>
                <w:color w:val="000000"/>
                <w:rPrChange w:id="3330" w:author="Lane, Stefanie" w:date="2023-09-27T17:31:00Z">
                  <w:rPr>
                    <w:ins w:id="3331" w:author="Lane, Stefanie" w:date="2023-09-27T17:31:00Z"/>
                  </w:rPr>
                </w:rPrChange>
              </w:rPr>
              <w:pPrChange w:id="3332" w:author="Lane, Stefanie" w:date="2023-09-27T17:31:00Z">
                <w:pPr>
                  <w:jc w:val="center"/>
                </w:pPr>
              </w:pPrChange>
            </w:pPr>
            <w:ins w:id="3333" w:author="Lane, Stefanie" w:date="2023-09-27T17:31:00Z">
              <w:r w:rsidRPr="00EE2F60">
                <w:rPr>
                  <w:rFonts w:ascii="Calibri" w:eastAsia="Times New Roman" w:hAnsi="Calibri" w:cs="Calibri"/>
                  <w:color w:val="000000"/>
                  <w:rPrChange w:id="3334" w:author="Lane, Stefanie" w:date="2023-09-27T17:31:00Z">
                    <w:rPr/>
                  </w:rPrChange>
                </w:rPr>
                <w:t>5.8</w:t>
              </w:r>
            </w:ins>
          </w:p>
        </w:tc>
        <w:tc>
          <w:tcPr>
            <w:tcW w:w="960" w:type="dxa"/>
            <w:tcBorders>
              <w:top w:val="nil"/>
              <w:left w:val="nil"/>
              <w:bottom w:val="single" w:sz="4" w:space="0" w:color="auto"/>
              <w:right w:val="nil"/>
            </w:tcBorders>
            <w:shd w:val="clear" w:color="auto" w:fill="auto"/>
            <w:noWrap/>
            <w:vAlign w:val="bottom"/>
            <w:hideMark/>
          </w:tcPr>
          <w:p w14:paraId="2268EFB7" w14:textId="77777777" w:rsidR="00EE2F60" w:rsidRPr="00EE2F60" w:rsidRDefault="00EE2F60" w:rsidP="00EE2F60">
            <w:pPr>
              <w:spacing w:after="0" w:line="240" w:lineRule="auto"/>
              <w:jc w:val="center"/>
              <w:rPr>
                <w:ins w:id="3335" w:author="Lane, Stefanie" w:date="2023-09-27T17:31:00Z"/>
                <w:rFonts w:ascii="Calibri" w:eastAsia="Times New Roman" w:hAnsi="Calibri" w:cs="Calibri"/>
                <w:color w:val="000000"/>
                <w:rPrChange w:id="3336" w:author="Lane, Stefanie" w:date="2023-09-27T17:31:00Z">
                  <w:rPr>
                    <w:ins w:id="3337" w:author="Lane, Stefanie" w:date="2023-09-27T17:31:00Z"/>
                  </w:rPr>
                </w:rPrChange>
              </w:rPr>
              <w:pPrChange w:id="3338" w:author="Lane, Stefanie" w:date="2023-09-27T17:31:00Z">
                <w:pPr>
                  <w:jc w:val="center"/>
                </w:pPr>
              </w:pPrChange>
            </w:pPr>
            <w:ins w:id="3339" w:author="Lane, Stefanie" w:date="2023-09-27T17:31:00Z">
              <w:r w:rsidRPr="00EE2F60">
                <w:rPr>
                  <w:rFonts w:ascii="Calibri" w:eastAsia="Times New Roman" w:hAnsi="Calibri" w:cs="Calibri"/>
                  <w:color w:val="000000"/>
                  <w:rPrChange w:id="3340" w:author="Lane, Stefanie" w:date="2023-09-27T17:31:00Z">
                    <w:rPr/>
                  </w:rPrChange>
                </w:rPr>
                <w:t>2.8</w:t>
              </w:r>
            </w:ins>
          </w:p>
        </w:tc>
        <w:tc>
          <w:tcPr>
            <w:tcW w:w="960" w:type="dxa"/>
            <w:tcBorders>
              <w:top w:val="nil"/>
              <w:left w:val="nil"/>
              <w:bottom w:val="single" w:sz="4" w:space="0" w:color="auto"/>
              <w:right w:val="nil"/>
            </w:tcBorders>
            <w:shd w:val="clear" w:color="auto" w:fill="auto"/>
            <w:noWrap/>
            <w:vAlign w:val="bottom"/>
            <w:hideMark/>
          </w:tcPr>
          <w:p w14:paraId="2EC10A2F" w14:textId="77777777" w:rsidR="00EE2F60" w:rsidRPr="00EE2F60" w:rsidRDefault="00EE2F60" w:rsidP="00EE2F60">
            <w:pPr>
              <w:spacing w:after="0" w:line="240" w:lineRule="auto"/>
              <w:jc w:val="center"/>
              <w:rPr>
                <w:ins w:id="3341" w:author="Lane, Stefanie" w:date="2023-09-27T17:31:00Z"/>
                <w:rFonts w:ascii="Calibri" w:eastAsia="Times New Roman" w:hAnsi="Calibri" w:cs="Calibri"/>
                <w:color w:val="000000"/>
                <w:rPrChange w:id="3342" w:author="Lane, Stefanie" w:date="2023-09-27T17:31:00Z">
                  <w:rPr>
                    <w:ins w:id="3343" w:author="Lane, Stefanie" w:date="2023-09-27T17:31:00Z"/>
                  </w:rPr>
                </w:rPrChange>
              </w:rPr>
              <w:pPrChange w:id="3344" w:author="Lane, Stefanie" w:date="2023-09-27T17:31:00Z">
                <w:pPr>
                  <w:jc w:val="center"/>
                </w:pPr>
              </w:pPrChange>
            </w:pPr>
            <w:ins w:id="3345" w:author="Lane, Stefanie" w:date="2023-09-27T17:31:00Z">
              <w:r w:rsidRPr="00EE2F60">
                <w:rPr>
                  <w:rFonts w:ascii="Calibri" w:eastAsia="Times New Roman" w:hAnsi="Calibri" w:cs="Calibri"/>
                  <w:color w:val="000000"/>
                  <w:rPrChange w:id="3346" w:author="Lane, Stefanie" w:date="2023-09-27T17:31:00Z">
                    <w:rPr/>
                  </w:rPrChange>
                </w:rPr>
                <w:t>4.6</w:t>
              </w:r>
            </w:ins>
          </w:p>
        </w:tc>
      </w:tr>
      <w:tr w:rsidR="00EE2F60" w:rsidRPr="00EE2F60" w14:paraId="00E6F3B6" w14:textId="77777777" w:rsidTr="00EE2F60">
        <w:trPr>
          <w:divId w:val="987247176"/>
          <w:trHeight w:val="200"/>
          <w:jc w:val="center"/>
          <w:ins w:id="3347" w:author="Lane, Stefanie" w:date="2023-09-27T17:31:00Z"/>
        </w:trPr>
        <w:tc>
          <w:tcPr>
            <w:tcW w:w="1180" w:type="dxa"/>
            <w:tcBorders>
              <w:top w:val="nil"/>
              <w:left w:val="nil"/>
              <w:bottom w:val="nil"/>
              <w:right w:val="nil"/>
            </w:tcBorders>
            <w:shd w:val="clear" w:color="auto" w:fill="auto"/>
            <w:noWrap/>
            <w:vAlign w:val="bottom"/>
            <w:hideMark/>
          </w:tcPr>
          <w:p w14:paraId="15C16A58" w14:textId="77777777" w:rsidR="00EE2F60" w:rsidRPr="00EE2F60" w:rsidRDefault="00EE2F60" w:rsidP="00EE2F60">
            <w:pPr>
              <w:spacing w:after="0" w:line="240" w:lineRule="auto"/>
              <w:jc w:val="center"/>
              <w:rPr>
                <w:ins w:id="3348" w:author="Lane, Stefanie" w:date="2023-09-27T17:31:00Z"/>
                <w:rFonts w:ascii="Calibri" w:eastAsia="Times New Roman" w:hAnsi="Calibri" w:cs="Calibri"/>
                <w:color w:val="000000"/>
                <w:rPrChange w:id="3349" w:author="Lane, Stefanie" w:date="2023-09-27T17:31:00Z">
                  <w:rPr>
                    <w:ins w:id="3350" w:author="Lane, Stefanie" w:date="2023-09-27T17:31:00Z"/>
                  </w:rPr>
                </w:rPrChange>
              </w:rPr>
              <w:pPrChange w:id="3351"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3819813E" w14:textId="77777777" w:rsidR="00EE2F60" w:rsidRPr="00EE2F60" w:rsidRDefault="00EE2F60" w:rsidP="00EE2F60">
            <w:pPr>
              <w:spacing w:after="0" w:line="240" w:lineRule="auto"/>
              <w:rPr>
                <w:ins w:id="3352" w:author="Lane, Stefanie" w:date="2023-09-27T17:31:00Z"/>
                <w:rFonts w:ascii="Times New Roman" w:eastAsia="Times New Roman" w:hAnsi="Times New Roman" w:cs="Times New Roman"/>
                <w:rPrChange w:id="3353" w:author="Lane, Stefanie" w:date="2023-09-27T17:31:00Z">
                  <w:rPr>
                    <w:ins w:id="3354" w:author="Lane, Stefanie" w:date="2023-09-27T17:31:00Z"/>
                  </w:rPr>
                </w:rPrChange>
              </w:rPr>
              <w:pPrChange w:id="3355" w:author="Lane, Stefanie" w:date="2023-09-27T17:31:00Z">
                <w:pPr/>
              </w:pPrChange>
            </w:pPr>
          </w:p>
        </w:tc>
        <w:tc>
          <w:tcPr>
            <w:tcW w:w="960" w:type="dxa"/>
            <w:tcBorders>
              <w:top w:val="nil"/>
              <w:left w:val="nil"/>
              <w:bottom w:val="nil"/>
              <w:right w:val="nil"/>
            </w:tcBorders>
            <w:shd w:val="clear" w:color="auto" w:fill="auto"/>
            <w:noWrap/>
            <w:vAlign w:val="bottom"/>
            <w:hideMark/>
          </w:tcPr>
          <w:p w14:paraId="4580081B" w14:textId="77777777" w:rsidR="00EE2F60" w:rsidRPr="00EE2F60" w:rsidRDefault="00EE2F60" w:rsidP="00EE2F60">
            <w:pPr>
              <w:spacing w:after="0" w:line="240" w:lineRule="auto"/>
              <w:jc w:val="center"/>
              <w:rPr>
                <w:ins w:id="3356" w:author="Lane, Stefanie" w:date="2023-09-27T17:31:00Z"/>
                <w:rFonts w:ascii="Times New Roman" w:eastAsia="Times New Roman" w:hAnsi="Times New Roman" w:cs="Times New Roman"/>
                <w:rPrChange w:id="3357" w:author="Lane, Stefanie" w:date="2023-09-27T17:31:00Z">
                  <w:rPr>
                    <w:ins w:id="3358" w:author="Lane, Stefanie" w:date="2023-09-27T17:31:00Z"/>
                  </w:rPr>
                </w:rPrChange>
              </w:rPr>
              <w:pPrChange w:id="3359"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5BC3D2D1" w14:textId="77777777" w:rsidR="00EE2F60" w:rsidRPr="00EE2F60" w:rsidRDefault="00EE2F60" w:rsidP="00EE2F60">
            <w:pPr>
              <w:spacing w:after="0" w:line="240" w:lineRule="auto"/>
              <w:jc w:val="center"/>
              <w:rPr>
                <w:ins w:id="3360" w:author="Lane, Stefanie" w:date="2023-09-27T17:31:00Z"/>
                <w:rFonts w:ascii="Times New Roman" w:eastAsia="Times New Roman" w:hAnsi="Times New Roman" w:cs="Times New Roman"/>
                <w:rPrChange w:id="3361" w:author="Lane, Stefanie" w:date="2023-09-27T17:31:00Z">
                  <w:rPr>
                    <w:ins w:id="3362" w:author="Lane, Stefanie" w:date="2023-09-27T17:31:00Z"/>
                  </w:rPr>
                </w:rPrChange>
              </w:rPr>
              <w:pPrChange w:id="3363"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27B820F" w14:textId="77777777" w:rsidR="00EE2F60" w:rsidRPr="00EE2F60" w:rsidRDefault="00EE2F60" w:rsidP="00EE2F60">
            <w:pPr>
              <w:spacing w:after="0" w:line="240" w:lineRule="auto"/>
              <w:jc w:val="center"/>
              <w:rPr>
                <w:ins w:id="3364" w:author="Lane, Stefanie" w:date="2023-09-27T17:31:00Z"/>
                <w:rFonts w:ascii="Times New Roman" w:eastAsia="Times New Roman" w:hAnsi="Times New Roman" w:cs="Times New Roman"/>
                <w:rPrChange w:id="3365" w:author="Lane, Stefanie" w:date="2023-09-27T17:31:00Z">
                  <w:rPr>
                    <w:ins w:id="3366" w:author="Lane, Stefanie" w:date="2023-09-27T17:31:00Z"/>
                  </w:rPr>
                </w:rPrChange>
              </w:rPr>
              <w:pPrChange w:id="3367"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57391CAA" w14:textId="77777777" w:rsidR="00EE2F60" w:rsidRPr="00EE2F60" w:rsidRDefault="00EE2F60" w:rsidP="00EE2F60">
            <w:pPr>
              <w:spacing w:after="0" w:line="240" w:lineRule="auto"/>
              <w:jc w:val="center"/>
              <w:rPr>
                <w:ins w:id="3368" w:author="Lane, Stefanie" w:date="2023-09-27T17:31:00Z"/>
                <w:rFonts w:ascii="Times New Roman" w:eastAsia="Times New Roman" w:hAnsi="Times New Roman" w:cs="Times New Roman"/>
                <w:rPrChange w:id="3369" w:author="Lane, Stefanie" w:date="2023-09-27T17:31:00Z">
                  <w:rPr>
                    <w:ins w:id="3370" w:author="Lane, Stefanie" w:date="2023-09-27T17:31:00Z"/>
                  </w:rPr>
                </w:rPrChange>
              </w:rPr>
              <w:pPrChange w:id="3371"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450D8DD6" w14:textId="77777777" w:rsidR="00EE2F60" w:rsidRPr="00EE2F60" w:rsidRDefault="00EE2F60" w:rsidP="00EE2F60">
            <w:pPr>
              <w:spacing w:after="0" w:line="240" w:lineRule="auto"/>
              <w:jc w:val="center"/>
              <w:rPr>
                <w:ins w:id="3372" w:author="Lane, Stefanie" w:date="2023-09-27T17:31:00Z"/>
                <w:rFonts w:ascii="Times New Roman" w:eastAsia="Times New Roman" w:hAnsi="Times New Roman" w:cs="Times New Roman"/>
                <w:rPrChange w:id="3373" w:author="Lane, Stefanie" w:date="2023-09-27T17:31:00Z">
                  <w:rPr>
                    <w:ins w:id="3374" w:author="Lane, Stefanie" w:date="2023-09-27T17:31:00Z"/>
                  </w:rPr>
                </w:rPrChange>
              </w:rPr>
              <w:pPrChange w:id="3375" w:author="Lane, Stefanie" w:date="2023-09-27T17:31:00Z">
                <w:pPr>
                  <w:jc w:val="center"/>
                </w:pPr>
              </w:pPrChange>
            </w:pPr>
          </w:p>
        </w:tc>
      </w:tr>
      <w:tr w:rsidR="00EE2F60" w:rsidRPr="00EE2F60" w14:paraId="37FAD5F1" w14:textId="77777777" w:rsidTr="00EE2F60">
        <w:trPr>
          <w:divId w:val="987247176"/>
          <w:trHeight w:val="290"/>
          <w:jc w:val="center"/>
          <w:ins w:id="3376" w:author="Lane, Stefanie" w:date="2023-09-27T17:31:00Z"/>
        </w:trPr>
        <w:tc>
          <w:tcPr>
            <w:tcW w:w="1180" w:type="dxa"/>
            <w:tcBorders>
              <w:top w:val="nil"/>
              <w:left w:val="nil"/>
              <w:bottom w:val="nil"/>
              <w:right w:val="nil"/>
            </w:tcBorders>
            <w:shd w:val="clear" w:color="auto" w:fill="auto"/>
            <w:noWrap/>
            <w:vAlign w:val="bottom"/>
            <w:hideMark/>
          </w:tcPr>
          <w:p w14:paraId="107DC087" w14:textId="77777777" w:rsidR="00EE2F60" w:rsidRPr="00EE2F60" w:rsidRDefault="00EE2F60" w:rsidP="00EE2F60">
            <w:pPr>
              <w:spacing w:after="0" w:line="240" w:lineRule="auto"/>
              <w:rPr>
                <w:ins w:id="3377" w:author="Lane, Stefanie" w:date="2023-09-27T17:31:00Z"/>
                <w:rFonts w:ascii="Calibri" w:eastAsia="Times New Roman" w:hAnsi="Calibri" w:cs="Calibri"/>
                <w:b/>
                <w:bCs/>
                <w:color w:val="000000"/>
                <w:rPrChange w:id="3378" w:author="Lane, Stefanie" w:date="2023-09-27T17:31:00Z">
                  <w:rPr>
                    <w:ins w:id="3379" w:author="Lane, Stefanie" w:date="2023-09-27T17:31:00Z"/>
                  </w:rPr>
                </w:rPrChange>
              </w:rPr>
              <w:pPrChange w:id="3380" w:author="Lane, Stefanie" w:date="2023-09-27T17:31:00Z">
                <w:pPr/>
              </w:pPrChange>
            </w:pPr>
            <w:ins w:id="3381" w:author="Lane, Stefanie" w:date="2023-09-27T17:31:00Z">
              <w:r w:rsidRPr="00EE2F60">
                <w:rPr>
                  <w:rFonts w:ascii="Calibri" w:eastAsia="Times New Roman" w:hAnsi="Calibri" w:cs="Calibri"/>
                  <w:b/>
                  <w:bCs/>
                  <w:color w:val="000000"/>
                  <w:rPrChange w:id="3382" w:author="Lane, Stefanie" w:date="2023-09-27T17:31:00Z">
                    <w:rPr/>
                  </w:rPrChange>
                </w:rPr>
                <w:t>Bogbean</w:t>
              </w:r>
            </w:ins>
          </w:p>
        </w:tc>
        <w:tc>
          <w:tcPr>
            <w:tcW w:w="960" w:type="dxa"/>
            <w:tcBorders>
              <w:top w:val="nil"/>
              <w:left w:val="nil"/>
              <w:bottom w:val="nil"/>
              <w:right w:val="nil"/>
            </w:tcBorders>
            <w:shd w:val="clear" w:color="auto" w:fill="auto"/>
            <w:noWrap/>
            <w:vAlign w:val="bottom"/>
            <w:hideMark/>
          </w:tcPr>
          <w:p w14:paraId="434FC48C" w14:textId="77777777" w:rsidR="00EE2F60" w:rsidRPr="00EE2F60" w:rsidRDefault="00EE2F60" w:rsidP="00EE2F60">
            <w:pPr>
              <w:spacing w:after="0" w:line="240" w:lineRule="auto"/>
              <w:rPr>
                <w:ins w:id="3383" w:author="Lane, Stefanie" w:date="2023-09-27T17:31:00Z"/>
                <w:rFonts w:ascii="Calibri" w:eastAsia="Times New Roman" w:hAnsi="Calibri" w:cs="Calibri"/>
                <w:b/>
                <w:bCs/>
                <w:color w:val="000000"/>
                <w:rPrChange w:id="3384" w:author="Lane, Stefanie" w:date="2023-09-27T17:31:00Z">
                  <w:rPr>
                    <w:ins w:id="3385" w:author="Lane, Stefanie" w:date="2023-09-27T17:31:00Z"/>
                  </w:rPr>
                </w:rPrChange>
              </w:rPr>
              <w:pPrChange w:id="3386" w:author="Lane, Stefanie" w:date="2023-09-27T17:31:00Z">
                <w:pPr/>
              </w:pPrChange>
            </w:pPr>
          </w:p>
        </w:tc>
        <w:tc>
          <w:tcPr>
            <w:tcW w:w="960" w:type="dxa"/>
            <w:tcBorders>
              <w:top w:val="nil"/>
              <w:left w:val="nil"/>
              <w:bottom w:val="nil"/>
              <w:right w:val="nil"/>
            </w:tcBorders>
            <w:shd w:val="clear" w:color="auto" w:fill="auto"/>
            <w:noWrap/>
            <w:vAlign w:val="bottom"/>
            <w:hideMark/>
          </w:tcPr>
          <w:p w14:paraId="66340FF7" w14:textId="77777777" w:rsidR="00EE2F60" w:rsidRPr="00EE2F60" w:rsidRDefault="00EE2F60" w:rsidP="00EE2F60">
            <w:pPr>
              <w:spacing w:after="0" w:line="240" w:lineRule="auto"/>
              <w:jc w:val="center"/>
              <w:rPr>
                <w:ins w:id="3387" w:author="Lane, Stefanie" w:date="2023-09-27T17:31:00Z"/>
                <w:rFonts w:ascii="Times New Roman" w:eastAsia="Times New Roman" w:hAnsi="Times New Roman" w:cs="Times New Roman"/>
                <w:rPrChange w:id="3388" w:author="Lane, Stefanie" w:date="2023-09-27T17:31:00Z">
                  <w:rPr>
                    <w:ins w:id="3389" w:author="Lane, Stefanie" w:date="2023-09-27T17:31:00Z"/>
                  </w:rPr>
                </w:rPrChange>
              </w:rPr>
              <w:pPrChange w:id="3390"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76556027" w14:textId="77777777" w:rsidR="00EE2F60" w:rsidRPr="00EE2F60" w:rsidRDefault="00EE2F60" w:rsidP="00EE2F60">
            <w:pPr>
              <w:spacing w:after="0" w:line="240" w:lineRule="auto"/>
              <w:jc w:val="center"/>
              <w:rPr>
                <w:ins w:id="3391" w:author="Lane, Stefanie" w:date="2023-09-27T17:31:00Z"/>
                <w:rFonts w:ascii="Times New Roman" w:eastAsia="Times New Roman" w:hAnsi="Times New Roman" w:cs="Times New Roman"/>
                <w:rPrChange w:id="3392" w:author="Lane, Stefanie" w:date="2023-09-27T17:31:00Z">
                  <w:rPr>
                    <w:ins w:id="3393" w:author="Lane, Stefanie" w:date="2023-09-27T17:31:00Z"/>
                  </w:rPr>
                </w:rPrChange>
              </w:rPr>
              <w:pPrChange w:id="3394"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4456A7D0" w14:textId="77777777" w:rsidR="00EE2F60" w:rsidRPr="00EE2F60" w:rsidRDefault="00EE2F60" w:rsidP="00EE2F60">
            <w:pPr>
              <w:spacing w:after="0" w:line="240" w:lineRule="auto"/>
              <w:jc w:val="center"/>
              <w:rPr>
                <w:ins w:id="3395" w:author="Lane, Stefanie" w:date="2023-09-27T17:31:00Z"/>
                <w:rFonts w:ascii="Times New Roman" w:eastAsia="Times New Roman" w:hAnsi="Times New Roman" w:cs="Times New Roman"/>
                <w:rPrChange w:id="3396" w:author="Lane, Stefanie" w:date="2023-09-27T17:31:00Z">
                  <w:rPr>
                    <w:ins w:id="3397" w:author="Lane, Stefanie" w:date="2023-09-27T17:31:00Z"/>
                  </w:rPr>
                </w:rPrChange>
              </w:rPr>
              <w:pPrChange w:id="3398"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4B70A2EA" w14:textId="77777777" w:rsidR="00EE2F60" w:rsidRPr="00EE2F60" w:rsidRDefault="00EE2F60" w:rsidP="00EE2F60">
            <w:pPr>
              <w:spacing w:after="0" w:line="240" w:lineRule="auto"/>
              <w:jc w:val="center"/>
              <w:rPr>
                <w:ins w:id="3399" w:author="Lane, Stefanie" w:date="2023-09-27T17:31:00Z"/>
                <w:rFonts w:ascii="Times New Roman" w:eastAsia="Times New Roman" w:hAnsi="Times New Roman" w:cs="Times New Roman"/>
                <w:rPrChange w:id="3400" w:author="Lane, Stefanie" w:date="2023-09-27T17:31:00Z">
                  <w:rPr>
                    <w:ins w:id="3401" w:author="Lane, Stefanie" w:date="2023-09-27T17:31:00Z"/>
                  </w:rPr>
                </w:rPrChange>
              </w:rPr>
              <w:pPrChange w:id="3402"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3B26C85E" w14:textId="77777777" w:rsidR="00EE2F60" w:rsidRPr="00EE2F60" w:rsidRDefault="00EE2F60" w:rsidP="00EE2F60">
            <w:pPr>
              <w:spacing w:after="0" w:line="240" w:lineRule="auto"/>
              <w:jc w:val="center"/>
              <w:rPr>
                <w:ins w:id="3403" w:author="Lane, Stefanie" w:date="2023-09-27T17:31:00Z"/>
                <w:rFonts w:ascii="Times New Roman" w:eastAsia="Times New Roman" w:hAnsi="Times New Roman" w:cs="Times New Roman"/>
                <w:rPrChange w:id="3404" w:author="Lane, Stefanie" w:date="2023-09-27T17:31:00Z">
                  <w:rPr>
                    <w:ins w:id="3405" w:author="Lane, Stefanie" w:date="2023-09-27T17:31:00Z"/>
                  </w:rPr>
                </w:rPrChange>
              </w:rPr>
              <w:pPrChange w:id="3406" w:author="Lane, Stefanie" w:date="2023-09-27T17:31:00Z">
                <w:pPr>
                  <w:jc w:val="center"/>
                </w:pPr>
              </w:pPrChange>
            </w:pPr>
          </w:p>
        </w:tc>
      </w:tr>
      <w:tr w:rsidR="00EE2F60" w:rsidRPr="00EE2F60" w14:paraId="792002F5" w14:textId="77777777" w:rsidTr="00EE2F60">
        <w:trPr>
          <w:divId w:val="987247176"/>
          <w:trHeight w:val="290"/>
          <w:jc w:val="center"/>
          <w:ins w:id="3407"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406DC11D" w14:textId="77777777" w:rsidR="00EE2F60" w:rsidRPr="00EE2F60" w:rsidRDefault="00EE2F60" w:rsidP="00EE2F60">
            <w:pPr>
              <w:spacing w:after="0" w:line="240" w:lineRule="auto"/>
              <w:jc w:val="right"/>
              <w:rPr>
                <w:ins w:id="3408" w:author="Lane, Stefanie" w:date="2023-09-27T17:31:00Z"/>
                <w:rFonts w:ascii="Calibri" w:eastAsia="Times New Roman" w:hAnsi="Calibri" w:cs="Calibri"/>
                <w:color w:val="000000"/>
                <w:rPrChange w:id="3409" w:author="Lane, Stefanie" w:date="2023-09-27T17:31:00Z">
                  <w:rPr>
                    <w:ins w:id="3410" w:author="Lane, Stefanie" w:date="2023-09-27T17:31:00Z"/>
                  </w:rPr>
                </w:rPrChange>
              </w:rPr>
              <w:pPrChange w:id="3411" w:author="Lane, Stefanie" w:date="2023-09-27T17:31:00Z">
                <w:pPr>
                  <w:jc w:val="right"/>
                </w:pPr>
              </w:pPrChange>
            </w:pPr>
            <w:ins w:id="3412" w:author="Lane, Stefanie" w:date="2023-09-27T17:31:00Z">
              <w:r w:rsidRPr="00EE2F60">
                <w:rPr>
                  <w:rFonts w:ascii="Calibri" w:eastAsia="Times New Roman" w:hAnsi="Calibri" w:cs="Calibri"/>
                  <w:color w:val="000000"/>
                  <w:rPrChange w:id="3413"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4D96555E" w14:textId="77777777" w:rsidR="00EE2F60" w:rsidRPr="00EE2F60" w:rsidRDefault="00EE2F60" w:rsidP="00EE2F60">
            <w:pPr>
              <w:spacing w:after="0" w:line="240" w:lineRule="auto"/>
              <w:jc w:val="center"/>
              <w:rPr>
                <w:ins w:id="3414" w:author="Lane, Stefanie" w:date="2023-09-27T17:31:00Z"/>
                <w:rFonts w:ascii="Calibri" w:eastAsia="Times New Roman" w:hAnsi="Calibri" w:cs="Calibri"/>
                <w:color w:val="000000"/>
                <w:rPrChange w:id="3415" w:author="Lane, Stefanie" w:date="2023-09-27T17:31:00Z">
                  <w:rPr>
                    <w:ins w:id="3416" w:author="Lane, Stefanie" w:date="2023-09-27T17:31:00Z"/>
                  </w:rPr>
                </w:rPrChange>
              </w:rPr>
              <w:pPrChange w:id="3417" w:author="Lane, Stefanie" w:date="2023-09-27T17:31:00Z">
                <w:pPr>
                  <w:jc w:val="center"/>
                </w:pPr>
              </w:pPrChange>
            </w:pPr>
            <w:ins w:id="3418" w:author="Lane, Stefanie" w:date="2023-09-27T17:31:00Z">
              <w:r w:rsidRPr="00EE2F60">
                <w:rPr>
                  <w:rFonts w:ascii="Calibri" w:eastAsia="Times New Roman" w:hAnsi="Calibri" w:cs="Calibri"/>
                  <w:color w:val="000000"/>
                  <w:rPrChange w:id="3419"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1B55DD34" w14:textId="77777777" w:rsidR="00EE2F60" w:rsidRPr="00EE2F60" w:rsidRDefault="00EE2F60" w:rsidP="00EE2F60">
            <w:pPr>
              <w:spacing w:after="0" w:line="240" w:lineRule="auto"/>
              <w:jc w:val="center"/>
              <w:rPr>
                <w:ins w:id="3420" w:author="Lane, Stefanie" w:date="2023-09-27T17:31:00Z"/>
                <w:rFonts w:ascii="Calibri" w:eastAsia="Times New Roman" w:hAnsi="Calibri" w:cs="Calibri"/>
                <w:color w:val="000000"/>
                <w:rPrChange w:id="3421" w:author="Lane, Stefanie" w:date="2023-09-27T17:31:00Z">
                  <w:rPr>
                    <w:ins w:id="3422" w:author="Lane, Stefanie" w:date="2023-09-27T17:31:00Z"/>
                  </w:rPr>
                </w:rPrChange>
              </w:rPr>
              <w:pPrChange w:id="3423" w:author="Lane, Stefanie" w:date="2023-09-27T17:31:00Z">
                <w:pPr>
                  <w:jc w:val="center"/>
                </w:pPr>
              </w:pPrChange>
            </w:pPr>
            <w:ins w:id="3424" w:author="Lane, Stefanie" w:date="2023-09-27T17:31:00Z">
              <w:r w:rsidRPr="00EE2F60">
                <w:rPr>
                  <w:rFonts w:ascii="Calibri" w:eastAsia="Times New Roman" w:hAnsi="Calibri" w:cs="Calibri"/>
                  <w:color w:val="000000"/>
                  <w:rPrChange w:id="3425" w:author="Lane, Stefanie" w:date="2023-09-27T17:31:00Z">
                    <w:rPr/>
                  </w:rPrChange>
                </w:rPr>
                <w:t>32</w:t>
              </w:r>
            </w:ins>
          </w:p>
        </w:tc>
        <w:tc>
          <w:tcPr>
            <w:tcW w:w="300" w:type="dxa"/>
            <w:tcBorders>
              <w:top w:val="nil"/>
              <w:left w:val="nil"/>
              <w:bottom w:val="nil"/>
              <w:right w:val="nil"/>
            </w:tcBorders>
            <w:shd w:val="clear" w:color="auto" w:fill="auto"/>
            <w:noWrap/>
            <w:vAlign w:val="bottom"/>
            <w:hideMark/>
          </w:tcPr>
          <w:p w14:paraId="4813D680" w14:textId="77777777" w:rsidR="00EE2F60" w:rsidRPr="00EE2F60" w:rsidRDefault="00EE2F60" w:rsidP="00EE2F60">
            <w:pPr>
              <w:spacing w:after="0" w:line="240" w:lineRule="auto"/>
              <w:jc w:val="center"/>
              <w:rPr>
                <w:ins w:id="3426" w:author="Lane, Stefanie" w:date="2023-09-27T17:31:00Z"/>
                <w:rFonts w:ascii="Calibri" w:eastAsia="Times New Roman" w:hAnsi="Calibri" w:cs="Calibri"/>
                <w:color w:val="000000"/>
                <w:rPrChange w:id="3427" w:author="Lane, Stefanie" w:date="2023-09-27T17:31:00Z">
                  <w:rPr>
                    <w:ins w:id="3428" w:author="Lane, Stefanie" w:date="2023-09-27T17:31:00Z"/>
                  </w:rPr>
                </w:rPrChange>
              </w:rPr>
              <w:pPrChange w:id="3429"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C18D8B2" w14:textId="77777777" w:rsidR="00EE2F60" w:rsidRPr="00EE2F60" w:rsidRDefault="00EE2F60" w:rsidP="00EE2F60">
            <w:pPr>
              <w:spacing w:after="0" w:line="240" w:lineRule="auto"/>
              <w:jc w:val="center"/>
              <w:rPr>
                <w:ins w:id="3430" w:author="Lane, Stefanie" w:date="2023-09-27T17:31:00Z"/>
                <w:rFonts w:ascii="Calibri" w:eastAsia="Times New Roman" w:hAnsi="Calibri" w:cs="Calibri"/>
                <w:color w:val="000000"/>
                <w:rPrChange w:id="3431" w:author="Lane, Stefanie" w:date="2023-09-27T17:31:00Z">
                  <w:rPr>
                    <w:ins w:id="3432" w:author="Lane, Stefanie" w:date="2023-09-27T17:31:00Z"/>
                  </w:rPr>
                </w:rPrChange>
              </w:rPr>
              <w:pPrChange w:id="3433" w:author="Lane, Stefanie" w:date="2023-09-27T17:31:00Z">
                <w:pPr>
                  <w:jc w:val="center"/>
                </w:pPr>
              </w:pPrChange>
            </w:pPr>
            <w:ins w:id="3434" w:author="Lane, Stefanie" w:date="2023-09-27T17:31:00Z">
              <w:r w:rsidRPr="00EE2F60">
                <w:rPr>
                  <w:rFonts w:ascii="Calibri" w:eastAsia="Times New Roman" w:hAnsi="Calibri" w:cs="Calibri"/>
                  <w:color w:val="000000"/>
                  <w:rPrChange w:id="3435" w:author="Lane, Stefanie" w:date="2023-09-27T17:31: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203E0998" w14:textId="77777777" w:rsidR="00EE2F60" w:rsidRPr="00EE2F60" w:rsidRDefault="00EE2F60" w:rsidP="00EE2F60">
            <w:pPr>
              <w:spacing w:after="0" w:line="240" w:lineRule="auto"/>
              <w:jc w:val="center"/>
              <w:rPr>
                <w:ins w:id="3436" w:author="Lane, Stefanie" w:date="2023-09-27T17:31:00Z"/>
                <w:rFonts w:ascii="Calibri" w:eastAsia="Times New Roman" w:hAnsi="Calibri" w:cs="Calibri"/>
                <w:color w:val="000000"/>
                <w:rPrChange w:id="3437" w:author="Lane, Stefanie" w:date="2023-09-27T17:31:00Z">
                  <w:rPr>
                    <w:ins w:id="3438" w:author="Lane, Stefanie" w:date="2023-09-27T17:31:00Z"/>
                  </w:rPr>
                </w:rPrChange>
              </w:rPr>
              <w:pPrChange w:id="3439" w:author="Lane, Stefanie" w:date="2023-09-27T17:31:00Z">
                <w:pPr>
                  <w:jc w:val="center"/>
                </w:pPr>
              </w:pPrChange>
            </w:pPr>
            <w:ins w:id="3440" w:author="Lane, Stefanie" w:date="2023-09-27T17:31:00Z">
              <w:r w:rsidRPr="00EE2F60">
                <w:rPr>
                  <w:rFonts w:ascii="Calibri" w:eastAsia="Times New Roman" w:hAnsi="Calibri" w:cs="Calibri"/>
                  <w:color w:val="000000"/>
                  <w:rPrChange w:id="3441" w:author="Lane, Stefanie" w:date="2023-09-27T17:31: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0702D966" w14:textId="77777777" w:rsidR="00EE2F60" w:rsidRPr="00EE2F60" w:rsidRDefault="00EE2F60" w:rsidP="00EE2F60">
            <w:pPr>
              <w:spacing w:after="0" w:line="240" w:lineRule="auto"/>
              <w:jc w:val="center"/>
              <w:rPr>
                <w:ins w:id="3442" w:author="Lane, Stefanie" w:date="2023-09-27T17:31:00Z"/>
                <w:rFonts w:ascii="Calibri" w:eastAsia="Times New Roman" w:hAnsi="Calibri" w:cs="Calibri"/>
                <w:color w:val="000000"/>
                <w:rPrChange w:id="3443" w:author="Lane, Stefanie" w:date="2023-09-27T17:31:00Z">
                  <w:rPr>
                    <w:ins w:id="3444" w:author="Lane, Stefanie" w:date="2023-09-27T17:31:00Z"/>
                  </w:rPr>
                </w:rPrChange>
              </w:rPr>
              <w:pPrChange w:id="3445" w:author="Lane, Stefanie" w:date="2023-09-27T17:31:00Z">
                <w:pPr>
                  <w:jc w:val="center"/>
                </w:pPr>
              </w:pPrChange>
            </w:pPr>
            <w:ins w:id="3446" w:author="Lane, Stefanie" w:date="2023-09-27T17:31:00Z">
              <w:r w:rsidRPr="00EE2F60">
                <w:rPr>
                  <w:rFonts w:ascii="Calibri" w:eastAsia="Times New Roman" w:hAnsi="Calibri" w:cs="Calibri"/>
                  <w:color w:val="000000"/>
                  <w:rPrChange w:id="3447" w:author="Lane, Stefanie" w:date="2023-09-27T17:31:00Z">
                    <w:rPr/>
                  </w:rPrChange>
                </w:rPr>
                <w:t>2.5</w:t>
              </w:r>
            </w:ins>
          </w:p>
        </w:tc>
      </w:tr>
      <w:tr w:rsidR="00EE2F60" w:rsidRPr="00EE2F60" w14:paraId="21A7D0B7" w14:textId="77777777" w:rsidTr="00EE2F60">
        <w:trPr>
          <w:divId w:val="987247176"/>
          <w:trHeight w:val="290"/>
          <w:jc w:val="center"/>
          <w:ins w:id="3448" w:author="Lane, Stefanie" w:date="2023-09-27T17:31:00Z"/>
        </w:trPr>
        <w:tc>
          <w:tcPr>
            <w:tcW w:w="1180" w:type="dxa"/>
            <w:tcBorders>
              <w:top w:val="nil"/>
              <w:left w:val="nil"/>
              <w:bottom w:val="nil"/>
              <w:right w:val="nil"/>
            </w:tcBorders>
            <w:shd w:val="clear" w:color="auto" w:fill="auto"/>
            <w:noWrap/>
            <w:vAlign w:val="bottom"/>
            <w:hideMark/>
          </w:tcPr>
          <w:p w14:paraId="1EA95A22" w14:textId="77777777" w:rsidR="00EE2F60" w:rsidRPr="00EE2F60" w:rsidRDefault="00EE2F60" w:rsidP="00EE2F60">
            <w:pPr>
              <w:spacing w:after="0" w:line="240" w:lineRule="auto"/>
              <w:jc w:val="right"/>
              <w:rPr>
                <w:ins w:id="3449" w:author="Lane, Stefanie" w:date="2023-09-27T17:31:00Z"/>
                <w:rFonts w:ascii="Calibri" w:eastAsia="Times New Roman" w:hAnsi="Calibri" w:cs="Calibri"/>
                <w:color w:val="000000"/>
                <w:rPrChange w:id="3450" w:author="Lane, Stefanie" w:date="2023-09-27T17:31:00Z">
                  <w:rPr>
                    <w:ins w:id="3451" w:author="Lane, Stefanie" w:date="2023-09-27T17:31:00Z"/>
                  </w:rPr>
                </w:rPrChange>
              </w:rPr>
              <w:pPrChange w:id="3452" w:author="Lane, Stefanie" w:date="2023-09-27T17:31:00Z">
                <w:pPr>
                  <w:jc w:val="right"/>
                </w:pPr>
              </w:pPrChange>
            </w:pPr>
            <w:ins w:id="3453" w:author="Lane, Stefanie" w:date="2023-09-27T17:31:00Z">
              <w:r w:rsidRPr="00EE2F60">
                <w:rPr>
                  <w:rFonts w:ascii="Calibri" w:eastAsia="Times New Roman" w:hAnsi="Calibri" w:cs="Calibri"/>
                  <w:color w:val="000000"/>
                  <w:rPrChange w:id="3454"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61F37FA0" w14:textId="77777777" w:rsidR="00EE2F60" w:rsidRPr="00EE2F60" w:rsidRDefault="00EE2F60" w:rsidP="00EE2F60">
            <w:pPr>
              <w:spacing w:after="0" w:line="240" w:lineRule="auto"/>
              <w:jc w:val="center"/>
              <w:rPr>
                <w:ins w:id="3455" w:author="Lane, Stefanie" w:date="2023-09-27T17:31:00Z"/>
                <w:rFonts w:ascii="Calibri" w:eastAsia="Times New Roman" w:hAnsi="Calibri" w:cs="Calibri"/>
                <w:color w:val="000000"/>
                <w:rPrChange w:id="3456" w:author="Lane, Stefanie" w:date="2023-09-27T17:31:00Z">
                  <w:rPr>
                    <w:ins w:id="3457" w:author="Lane, Stefanie" w:date="2023-09-27T17:31:00Z"/>
                  </w:rPr>
                </w:rPrChange>
              </w:rPr>
              <w:pPrChange w:id="3458" w:author="Lane, Stefanie" w:date="2023-09-27T17:31:00Z">
                <w:pPr>
                  <w:jc w:val="center"/>
                </w:pPr>
              </w:pPrChange>
            </w:pPr>
            <w:ins w:id="3459" w:author="Lane, Stefanie" w:date="2023-09-27T17:31:00Z">
              <w:r w:rsidRPr="00EE2F60">
                <w:rPr>
                  <w:rFonts w:ascii="Calibri" w:eastAsia="Times New Roman" w:hAnsi="Calibri" w:cs="Calibri"/>
                  <w:color w:val="000000"/>
                  <w:rPrChange w:id="3460" w:author="Lane, Stefanie" w:date="2023-09-27T17:31:00Z">
                    <w:rPr/>
                  </w:rPrChange>
                </w:rPr>
                <w:t>18</w:t>
              </w:r>
            </w:ins>
          </w:p>
        </w:tc>
        <w:tc>
          <w:tcPr>
            <w:tcW w:w="960" w:type="dxa"/>
            <w:tcBorders>
              <w:top w:val="nil"/>
              <w:left w:val="nil"/>
              <w:bottom w:val="nil"/>
              <w:right w:val="nil"/>
            </w:tcBorders>
            <w:shd w:val="clear" w:color="auto" w:fill="auto"/>
            <w:noWrap/>
            <w:vAlign w:val="bottom"/>
            <w:hideMark/>
          </w:tcPr>
          <w:p w14:paraId="5573FC95" w14:textId="77777777" w:rsidR="00EE2F60" w:rsidRPr="00EE2F60" w:rsidRDefault="00EE2F60" w:rsidP="00EE2F60">
            <w:pPr>
              <w:spacing w:after="0" w:line="240" w:lineRule="auto"/>
              <w:jc w:val="center"/>
              <w:rPr>
                <w:ins w:id="3461" w:author="Lane, Stefanie" w:date="2023-09-27T17:31:00Z"/>
                <w:rFonts w:ascii="Calibri" w:eastAsia="Times New Roman" w:hAnsi="Calibri" w:cs="Calibri"/>
                <w:color w:val="000000"/>
                <w:rPrChange w:id="3462" w:author="Lane, Stefanie" w:date="2023-09-27T17:31:00Z">
                  <w:rPr>
                    <w:ins w:id="3463" w:author="Lane, Stefanie" w:date="2023-09-27T17:31:00Z"/>
                  </w:rPr>
                </w:rPrChange>
              </w:rPr>
              <w:pPrChange w:id="3464" w:author="Lane, Stefanie" w:date="2023-09-27T17:31:00Z">
                <w:pPr>
                  <w:jc w:val="center"/>
                </w:pPr>
              </w:pPrChange>
            </w:pPr>
            <w:ins w:id="3465" w:author="Lane, Stefanie" w:date="2023-09-27T17:31:00Z">
              <w:r w:rsidRPr="00EE2F60">
                <w:rPr>
                  <w:rFonts w:ascii="Calibri" w:eastAsia="Times New Roman" w:hAnsi="Calibri" w:cs="Calibri"/>
                  <w:color w:val="000000"/>
                  <w:rPrChange w:id="3466" w:author="Lane, Stefanie" w:date="2023-09-27T17:31:00Z">
                    <w:rPr/>
                  </w:rPrChange>
                </w:rPr>
                <w:t>36</w:t>
              </w:r>
            </w:ins>
          </w:p>
        </w:tc>
        <w:tc>
          <w:tcPr>
            <w:tcW w:w="300" w:type="dxa"/>
            <w:tcBorders>
              <w:top w:val="nil"/>
              <w:left w:val="nil"/>
              <w:bottom w:val="nil"/>
              <w:right w:val="nil"/>
            </w:tcBorders>
            <w:shd w:val="clear" w:color="auto" w:fill="auto"/>
            <w:noWrap/>
            <w:vAlign w:val="bottom"/>
            <w:hideMark/>
          </w:tcPr>
          <w:p w14:paraId="5DADC9B4" w14:textId="77777777" w:rsidR="00EE2F60" w:rsidRPr="00EE2F60" w:rsidRDefault="00EE2F60" w:rsidP="00EE2F60">
            <w:pPr>
              <w:spacing w:after="0" w:line="240" w:lineRule="auto"/>
              <w:jc w:val="center"/>
              <w:rPr>
                <w:ins w:id="3467" w:author="Lane, Stefanie" w:date="2023-09-27T17:31:00Z"/>
                <w:rFonts w:ascii="Calibri" w:eastAsia="Times New Roman" w:hAnsi="Calibri" w:cs="Calibri"/>
                <w:color w:val="000000"/>
                <w:rPrChange w:id="3468" w:author="Lane, Stefanie" w:date="2023-09-27T17:31:00Z">
                  <w:rPr>
                    <w:ins w:id="3469" w:author="Lane, Stefanie" w:date="2023-09-27T17:31:00Z"/>
                  </w:rPr>
                </w:rPrChange>
              </w:rPr>
              <w:pPrChange w:id="3470"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6F1FD59B" w14:textId="77777777" w:rsidR="00EE2F60" w:rsidRPr="00EE2F60" w:rsidRDefault="00EE2F60" w:rsidP="00EE2F60">
            <w:pPr>
              <w:spacing w:after="0" w:line="240" w:lineRule="auto"/>
              <w:jc w:val="center"/>
              <w:rPr>
                <w:ins w:id="3471" w:author="Lane, Stefanie" w:date="2023-09-27T17:31:00Z"/>
                <w:rFonts w:ascii="Calibri" w:eastAsia="Times New Roman" w:hAnsi="Calibri" w:cs="Calibri"/>
                <w:color w:val="000000"/>
                <w:rPrChange w:id="3472" w:author="Lane, Stefanie" w:date="2023-09-27T17:31:00Z">
                  <w:rPr>
                    <w:ins w:id="3473" w:author="Lane, Stefanie" w:date="2023-09-27T17:31:00Z"/>
                  </w:rPr>
                </w:rPrChange>
              </w:rPr>
              <w:pPrChange w:id="3474" w:author="Lane, Stefanie" w:date="2023-09-27T17:31:00Z">
                <w:pPr>
                  <w:jc w:val="center"/>
                </w:pPr>
              </w:pPrChange>
            </w:pPr>
            <w:ins w:id="3475" w:author="Lane, Stefanie" w:date="2023-09-27T17:31:00Z">
              <w:r w:rsidRPr="00EE2F60">
                <w:rPr>
                  <w:rFonts w:ascii="Calibri" w:eastAsia="Times New Roman" w:hAnsi="Calibri" w:cs="Calibri"/>
                  <w:color w:val="000000"/>
                  <w:rPrChange w:id="3476" w:author="Lane, Stefanie" w:date="2023-09-27T17:31:00Z">
                    <w:rPr/>
                  </w:rPrChange>
                </w:rPr>
                <w:t>11.5</w:t>
              </w:r>
            </w:ins>
          </w:p>
        </w:tc>
        <w:tc>
          <w:tcPr>
            <w:tcW w:w="960" w:type="dxa"/>
            <w:tcBorders>
              <w:top w:val="nil"/>
              <w:left w:val="nil"/>
              <w:bottom w:val="single" w:sz="4" w:space="0" w:color="auto"/>
              <w:right w:val="nil"/>
            </w:tcBorders>
            <w:shd w:val="clear" w:color="auto" w:fill="auto"/>
            <w:noWrap/>
            <w:vAlign w:val="bottom"/>
            <w:hideMark/>
          </w:tcPr>
          <w:p w14:paraId="335285A2" w14:textId="77777777" w:rsidR="00EE2F60" w:rsidRPr="00EE2F60" w:rsidRDefault="00EE2F60" w:rsidP="00EE2F60">
            <w:pPr>
              <w:spacing w:after="0" w:line="240" w:lineRule="auto"/>
              <w:jc w:val="center"/>
              <w:rPr>
                <w:ins w:id="3477" w:author="Lane, Stefanie" w:date="2023-09-27T17:31:00Z"/>
                <w:rFonts w:ascii="Calibri" w:eastAsia="Times New Roman" w:hAnsi="Calibri" w:cs="Calibri"/>
                <w:color w:val="000000"/>
                <w:rPrChange w:id="3478" w:author="Lane, Stefanie" w:date="2023-09-27T17:31:00Z">
                  <w:rPr>
                    <w:ins w:id="3479" w:author="Lane, Stefanie" w:date="2023-09-27T17:31:00Z"/>
                  </w:rPr>
                </w:rPrChange>
              </w:rPr>
              <w:pPrChange w:id="3480" w:author="Lane, Stefanie" w:date="2023-09-27T17:31:00Z">
                <w:pPr>
                  <w:jc w:val="center"/>
                </w:pPr>
              </w:pPrChange>
            </w:pPr>
            <w:ins w:id="3481" w:author="Lane, Stefanie" w:date="2023-09-27T17:31:00Z">
              <w:r w:rsidRPr="00EE2F60">
                <w:rPr>
                  <w:rFonts w:ascii="Calibri" w:eastAsia="Times New Roman" w:hAnsi="Calibri" w:cs="Calibri"/>
                  <w:color w:val="000000"/>
                  <w:rPrChange w:id="3482" w:author="Lane, Stefanie" w:date="2023-09-27T17:31:00Z">
                    <w:rPr/>
                  </w:rPrChange>
                </w:rPr>
                <w:t>2.9</w:t>
              </w:r>
            </w:ins>
          </w:p>
        </w:tc>
        <w:tc>
          <w:tcPr>
            <w:tcW w:w="960" w:type="dxa"/>
            <w:tcBorders>
              <w:top w:val="nil"/>
              <w:left w:val="nil"/>
              <w:bottom w:val="single" w:sz="4" w:space="0" w:color="auto"/>
              <w:right w:val="nil"/>
            </w:tcBorders>
            <w:shd w:val="clear" w:color="auto" w:fill="auto"/>
            <w:noWrap/>
            <w:vAlign w:val="bottom"/>
            <w:hideMark/>
          </w:tcPr>
          <w:p w14:paraId="7FDD6819" w14:textId="77777777" w:rsidR="00EE2F60" w:rsidRPr="00EE2F60" w:rsidRDefault="00EE2F60" w:rsidP="00EE2F60">
            <w:pPr>
              <w:spacing w:after="0" w:line="240" w:lineRule="auto"/>
              <w:jc w:val="center"/>
              <w:rPr>
                <w:ins w:id="3483" w:author="Lane, Stefanie" w:date="2023-09-27T17:31:00Z"/>
                <w:rFonts w:ascii="Calibri" w:eastAsia="Times New Roman" w:hAnsi="Calibri" w:cs="Calibri"/>
                <w:color w:val="000000"/>
                <w:rPrChange w:id="3484" w:author="Lane, Stefanie" w:date="2023-09-27T17:31:00Z">
                  <w:rPr>
                    <w:ins w:id="3485" w:author="Lane, Stefanie" w:date="2023-09-27T17:31:00Z"/>
                  </w:rPr>
                </w:rPrChange>
              </w:rPr>
              <w:pPrChange w:id="3486" w:author="Lane, Stefanie" w:date="2023-09-27T17:31:00Z">
                <w:pPr>
                  <w:jc w:val="center"/>
                </w:pPr>
              </w:pPrChange>
            </w:pPr>
            <w:ins w:id="3487" w:author="Lane, Stefanie" w:date="2023-09-27T17:31:00Z">
              <w:r w:rsidRPr="00EE2F60">
                <w:rPr>
                  <w:rFonts w:ascii="Calibri" w:eastAsia="Times New Roman" w:hAnsi="Calibri" w:cs="Calibri"/>
                  <w:color w:val="000000"/>
                  <w:rPrChange w:id="3488" w:author="Lane, Stefanie" w:date="2023-09-27T17:31:00Z">
                    <w:rPr/>
                  </w:rPrChange>
                </w:rPr>
                <w:t>3.1</w:t>
              </w:r>
            </w:ins>
          </w:p>
        </w:tc>
      </w:tr>
      <w:tr w:rsidR="00EE2F60" w:rsidRPr="00EE2F60" w14:paraId="062DF29B" w14:textId="77777777" w:rsidTr="00EE2F60">
        <w:trPr>
          <w:divId w:val="987247176"/>
          <w:trHeight w:val="290"/>
          <w:jc w:val="center"/>
          <w:ins w:id="3489"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5C7C8BFD" w14:textId="77777777" w:rsidR="00EE2F60" w:rsidRPr="00EE2F60" w:rsidRDefault="00EE2F60" w:rsidP="00EE2F60">
            <w:pPr>
              <w:spacing w:after="0" w:line="240" w:lineRule="auto"/>
              <w:jc w:val="right"/>
              <w:rPr>
                <w:ins w:id="3490" w:author="Lane, Stefanie" w:date="2023-09-27T17:31:00Z"/>
                <w:rFonts w:ascii="Calibri" w:eastAsia="Times New Roman" w:hAnsi="Calibri" w:cs="Calibri"/>
                <w:color w:val="000000"/>
                <w:rPrChange w:id="3491" w:author="Lane, Stefanie" w:date="2023-09-27T17:31:00Z">
                  <w:rPr>
                    <w:ins w:id="3492" w:author="Lane, Stefanie" w:date="2023-09-27T17:31:00Z"/>
                  </w:rPr>
                </w:rPrChange>
              </w:rPr>
              <w:pPrChange w:id="3493" w:author="Lane, Stefanie" w:date="2023-09-27T17:31:00Z">
                <w:pPr>
                  <w:jc w:val="right"/>
                </w:pPr>
              </w:pPrChange>
            </w:pPr>
            <w:ins w:id="3494" w:author="Lane, Stefanie" w:date="2023-09-27T17:31:00Z">
              <w:r w:rsidRPr="00EE2F60">
                <w:rPr>
                  <w:rFonts w:ascii="Calibri" w:eastAsia="Times New Roman" w:hAnsi="Calibri" w:cs="Calibri"/>
                  <w:color w:val="000000"/>
                  <w:rPrChange w:id="3495"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311361EC" w14:textId="77777777" w:rsidR="00EE2F60" w:rsidRPr="00EE2F60" w:rsidRDefault="00EE2F60" w:rsidP="00EE2F60">
            <w:pPr>
              <w:spacing w:after="0" w:line="240" w:lineRule="auto"/>
              <w:jc w:val="center"/>
              <w:rPr>
                <w:ins w:id="3496" w:author="Lane, Stefanie" w:date="2023-09-27T17:31:00Z"/>
                <w:rFonts w:ascii="Calibri" w:eastAsia="Times New Roman" w:hAnsi="Calibri" w:cs="Calibri"/>
                <w:color w:val="000000"/>
                <w:rPrChange w:id="3497" w:author="Lane, Stefanie" w:date="2023-09-27T17:31:00Z">
                  <w:rPr>
                    <w:ins w:id="3498" w:author="Lane, Stefanie" w:date="2023-09-27T17:31:00Z"/>
                  </w:rPr>
                </w:rPrChange>
              </w:rPr>
              <w:pPrChange w:id="3499" w:author="Lane, Stefanie" w:date="2023-09-27T17:31:00Z">
                <w:pPr>
                  <w:jc w:val="center"/>
                </w:pPr>
              </w:pPrChange>
            </w:pPr>
            <w:ins w:id="3500" w:author="Lane, Stefanie" w:date="2023-09-27T17:31:00Z">
              <w:r w:rsidRPr="00EE2F60">
                <w:rPr>
                  <w:rFonts w:ascii="Calibri" w:eastAsia="Times New Roman" w:hAnsi="Calibri" w:cs="Calibri"/>
                  <w:color w:val="000000"/>
                  <w:rPrChange w:id="3501"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4FA05B9F" w14:textId="77777777" w:rsidR="00EE2F60" w:rsidRPr="00EE2F60" w:rsidRDefault="00EE2F60" w:rsidP="00EE2F60">
            <w:pPr>
              <w:spacing w:after="0" w:line="240" w:lineRule="auto"/>
              <w:jc w:val="center"/>
              <w:rPr>
                <w:ins w:id="3502" w:author="Lane, Stefanie" w:date="2023-09-27T17:31:00Z"/>
                <w:rFonts w:ascii="Calibri" w:eastAsia="Times New Roman" w:hAnsi="Calibri" w:cs="Calibri"/>
                <w:color w:val="000000"/>
                <w:rPrChange w:id="3503" w:author="Lane, Stefanie" w:date="2023-09-27T17:31:00Z">
                  <w:rPr>
                    <w:ins w:id="3504" w:author="Lane, Stefanie" w:date="2023-09-27T17:31:00Z"/>
                  </w:rPr>
                </w:rPrChange>
              </w:rPr>
              <w:pPrChange w:id="3505" w:author="Lane, Stefanie" w:date="2023-09-27T17:31:00Z">
                <w:pPr>
                  <w:jc w:val="center"/>
                </w:pPr>
              </w:pPrChange>
            </w:pPr>
            <w:ins w:id="3506" w:author="Lane, Stefanie" w:date="2023-09-27T17:31:00Z">
              <w:r w:rsidRPr="00EE2F60">
                <w:rPr>
                  <w:rFonts w:ascii="Calibri" w:eastAsia="Times New Roman" w:hAnsi="Calibri" w:cs="Calibri"/>
                  <w:color w:val="000000"/>
                  <w:rPrChange w:id="3507" w:author="Lane, Stefanie" w:date="2023-09-27T17:31:00Z">
                    <w:rPr/>
                  </w:rPrChange>
                </w:rPr>
                <w:t>31</w:t>
              </w:r>
            </w:ins>
          </w:p>
        </w:tc>
        <w:tc>
          <w:tcPr>
            <w:tcW w:w="300" w:type="dxa"/>
            <w:tcBorders>
              <w:top w:val="nil"/>
              <w:left w:val="nil"/>
              <w:bottom w:val="nil"/>
              <w:right w:val="nil"/>
            </w:tcBorders>
            <w:shd w:val="clear" w:color="auto" w:fill="auto"/>
            <w:noWrap/>
            <w:vAlign w:val="bottom"/>
            <w:hideMark/>
          </w:tcPr>
          <w:p w14:paraId="55E7C824" w14:textId="77777777" w:rsidR="00EE2F60" w:rsidRPr="00EE2F60" w:rsidRDefault="00EE2F60" w:rsidP="00EE2F60">
            <w:pPr>
              <w:spacing w:after="0" w:line="240" w:lineRule="auto"/>
              <w:jc w:val="center"/>
              <w:rPr>
                <w:ins w:id="3508" w:author="Lane, Stefanie" w:date="2023-09-27T17:31:00Z"/>
                <w:rFonts w:ascii="Calibri" w:eastAsia="Times New Roman" w:hAnsi="Calibri" w:cs="Calibri"/>
                <w:color w:val="000000"/>
                <w:rPrChange w:id="3509" w:author="Lane, Stefanie" w:date="2023-09-27T17:31:00Z">
                  <w:rPr>
                    <w:ins w:id="3510" w:author="Lane, Stefanie" w:date="2023-09-27T17:31:00Z"/>
                  </w:rPr>
                </w:rPrChange>
              </w:rPr>
              <w:pPrChange w:id="3511"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7F5DDB4" w14:textId="77777777" w:rsidR="00EE2F60" w:rsidRPr="00EE2F60" w:rsidRDefault="00EE2F60" w:rsidP="00EE2F60">
            <w:pPr>
              <w:spacing w:after="0" w:line="240" w:lineRule="auto"/>
              <w:jc w:val="center"/>
              <w:rPr>
                <w:ins w:id="3512" w:author="Lane, Stefanie" w:date="2023-09-27T17:31:00Z"/>
                <w:rFonts w:ascii="Calibri" w:eastAsia="Times New Roman" w:hAnsi="Calibri" w:cs="Calibri"/>
                <w:color w:val="000000"/>
                <w:rPrChange w:id="3513" w:author="Lane, Stefanie" w:date="2023-09-27T17:31:00Z">
                  <w:rPr>
                    <w:ins w:id="3514" w:author="Lane, Stefanie" w:date="2023-09-27T17:31:00Z"/>
                  </w:rPr>
                </w:rPrChange>
              </w:rPr>
              <w:pPrChange w:id="3515" w:author="Lane, Stefanie" w:date="2023-09-27T17:31:00Z">
                <w:pPr>
                  <w:jc w:val="center"/>
                </w:pPr>
              </w:pPrChange>
            </w:pPr>
            <w:ins w:id="3516" w:author="Lane, Stefanie" w:date="2023-09-27T17:31:00Z">
              <w:r w:rsidRPr="00EE2F60">
                <w:rPr>
                  <w:rFonts w:ascii="Calibri" w:eastAsia="Times New Roman" w:hAnsi="Calibri" w:cs="Calibri"/>
                  <w:color w:val="000000"/>
                  <w:rPrChange w:id="3517" w:author="Lane, Stefanie" w:date="2023-09-27T17:31:00Z">
                    <w:rPr/>
                  </w:rPrChange>
                </w:rPr>
                <w:t>10.5</w:t>
              </w:r>
            </w:ins>
          </w:p>
        </w:tc>
        <w:tc>
          <w:tcPr>
            <w:tcW w:w="960" w:type="dxa"/>
            <w:tcBorders>
              <w:top w:val="nil"/>
              <w:left w:val="nil"/>
              <w:bottom w:val="single" w:sz="4" w:space="0" w:color="auto"/>
              <w:right w:val="nil"/>
            </w:tcBorders>
            <w:shd w:val="clear" w:color="auto" w:fill="auto"/>
            <w:noWrap/>
            <w:vAlign w:val="bottom"/>
            <w:hideMark/>
          </w:tcPr>
          <w:p w14:paraId="6E4706F3" w14:textId="77777777" w:rsidR="00EE2F60" w:rsidRPr="00EE2F60" w:rsidRDefault="00EE2F60" w:rsidP="00EE2F60">
            <w:pPr>
              <w:spacing w:after="0" w:line="240" w:lineRule="auto"/>
              <w:jc w:val="center"/>
              <w:rPr>
                <w:ins w:id="3518" w:author="Lane, Stefanie" w:date="2023-09-27T17:31:00Z"/>
                <w:rFonts w:ascii="Calibri" w:eastAsia="Times New Roman" w:hAnsi="Calibri" w:cs="Calibri"/>
                <w:color w:val="000000"/>
                <w:rPrChange w:id="3519" w:author="Lane, Stefanie" w:date="2023-09-27T17:31:00Z">
                  <w:rPr>
                    <w:ins w:id="3520" w:author="Lane, Stefanie" w:date="2023-09-27T17:31:00Z"/>
                  </w:rPr>
                </w:rPrChange>
              </w:rPr>
              <w:pPrChange w:id="3521" w:author="Lane, Stefanie" w:date="2023-09-27T17:31:00Z">
                <w:pPr>
                  <w:jc w:val="center"/>
                </w:pPr>
              </w:pPrChange>
            </w:pPr>
            <w:ins w:id="3522" w:author="Lane, Stefanie" w:date="2023-09-27T17:31:00Z">
              <w:r w:rsidRPr="00EE2F60">
                <w:rPr>
                  <w:rFonts w:ascii="Calibri" w:eastAsia="Times New Roman" w:hAnsi="Calibri" w:cs="Calibri"/>
                  <w:color w:val="000000"/>
                  <w:rPrChange w:id="3523" w:author="Lane, Stefanie" w:date="2023-09-27T17:31:00Z">
                    <w:rPr/>
                  </w:rPrChange>
                </w:rPr>
                <w:t>1.9</w:t>
              </w:r>
            </w:ins>
          </w:p>
        </w:tc>
        <w:tc>
          <w:tcPr>
            <w:tcW w:w="960" w:type="dxa"/>
            <w:tcBorders>
              <w:top w:val="nil"/>
              <w:left w:val="nil"/>
              <w:bottom w:val="single" w:sz="4" w:space="0" w:color="auto"/>
              <w:right w:val="nil"/>
            </w:tcBorders>
            <w:shd w:val="clear" w:color="auto" w:fill="auto"/>
            <w:noWrap/>
            <w:vAlign w:val="bottom"/>
            <w:hideMark/>
          </w:tcPr>
          <w:p w14:paraId="35E279D6" w14:textId="77777777" w:rsidR="00EE2F60" w:rsidRPr="00EE2F60" w:rsidRDefault="00EE2F60" w:rsidP="00EE2F60">
            <w:pPr>
              <w:spacing w:after="0" w:line="240" w:lineRule="auto"/>
              <w:jc w:val="center"/>
              <w:rPr>
                <w:ins w:id="3524" w:author="Lane, Stefanie" w:date="2023-09-27T17:31:00Z"/>
                <w:rFonts w:ascii="Calibri" w:eastAsia="Times New Roman" w:hAnsi="Calibri" w:cs="Calibri"/>
                <w:color w:val="000000"/>
                <w:rPrChange w:id="3525" w:author="Lane, Stefanie" w:date="2023-09-27T17:31:00Z">
                  <w:rPr>
                    <w:ins w:id="3526" w:author="Lane, Stefanie" w:date="2023-09-27T17:31:00Z"/>
                  </w:rPr>
                </w:rPrChange>
              </w:rPr>
              <w:pPrChange w:id="3527" w:author="Lane, Stefanie" w:date="2023-09-27T17:31:00Z">
                <w:pPr>
                  <w:jc w:val="center"/>
                </w:pPr>
              </w:pPrChange>
            </w:pPr>
            <w:ins w:id="3528" w:author="Lane, Stefanie" w:date="2023-09-27T17:31:00Z">
              <w:r w:rsidRPr="00EE2F60">
                <w:rPr>
                  <w:rFonts w:ascii="Calibri" w:eastAsia="Times New Roman" w:hAnsi="Calibri" w:cs="Calibri"/>
                  <w:color w:val="000000"/>
                  <w:rPrChange w:id="3529" w:author="Lane, Stefanie" w:date="2023-09-27T17:31:00Z">
                    <w:rPr/>
                  </w:rPrChange>
                </w:rPr>
                <w:t>3.0</w:t>
              </w:r>
            </w:ins>
          </w:p>
        </w:tc>
      </w:tr>
      <w:tr w:rsidR="00EE2F60" w:rsidRPr="00EE2F60" w14:paraId="38F898E7" w14:textId="77777777" w:rsidTr="00EE2F60">
        <w:trPr>
          <w:divId w:val="987247176"/>
          <w:trHeight w:val="200"/>
          <w:jc w:val="center"/>
          <w:ins w:id="3530" w:author="Lane, Stefanie" w:date="2023-09-27T17:31:00Z"/>
        </w:trPr>
        <w:tc>
          <w:tcPr>
            <w:tcW w:w="1180" w:type="dxa"/>
            <w:tcBorders>
              <w:top w:val="nil"/>
              <w:left w:val="nil"/>
              <w:bottom w:val="nil"/>
              <w:right w:val="nil"/>
            </w:tcBorders>
            <w:shd w:val="clear" w:color="auto" w:fill="auto"/>
            <w:noWrap/>
            <w:vAlign w:val="bottom"/>
            <w:hideMark/>
          </w:tcPr>
          <w:p w14:paraId="6B9CA6E8" w14:textId="77777777" w:rsidR="00EE2F60" w:rsidRPr="00EE2F60" w:rsidRDefault="00EE2F60" w:rsidP="00EE2F60">
            <w:pPr>
              <w:spacing w:after="0" w:line="240" w:lineRule="auto"/>
              <w:jc w:val="center"/>
              <w:rPr>
                <w:ins w:id="3531" w:author="Lane, Stefanie" w:date="2023-09-27T17:31:00Z"/>
                <w:rFonts w:ascii="Calibri" w:eastAsia="Times New Roman" w:hAnsi="Calibri" w:cs="Calibri"/>
                <w:color w:val="000000"/>
                <w:rPrChange w:id="3532" w:author="Lane, Stefanie" w:date="2023-09-27T17:31:00Z">
                  <w:rPr>
                    <w:ins w:id="3533" w:author="Lane, Stefanie" w:date="2023-09-27T17:31:00Z"/>
                  </w:rPr>
                </w:rPrChange>
              </w:rPr>
              <w:pPrChange w:id="3534"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3BBFED9" w14:textId="77777777" w:rsidR="00EE2F60" w:rsidRPr="00EE2F60" w:rsidRDefault="00EE2F60" w:rsidP="00EE2F60">
            <w:pPr>
              <w:spacing w:after="0" w:line="240" w:lineRule="auto"/>
              <w:rPr>
                <w:ins w:id="3535" w:author="Lane, Stefanie" w:date="2023-09-27T17:31:00Z"/>
                <w:rFonts w:ascii="Times New Roman" w:eastAsia="Times New Roman" w:hAnsi="Times New Roman" w:cs="Times New Roman"/>
                <w:rPrChange w:id="3536" w:author="Lane, Stefanie" w:date="2023-09-27T17:31:00Z">
                  <w:rPr>
                    <w:ins w:id="3537" w:author="Lane, Stefanie" w:date="2023-09-27T17:31:00Z"/>
                  </w:rPr>
                </w:rPrChange>
              </w:rPr>
              <w:pPrChange w:id="3538" w:author="Lane, Stefanie" w:date="2023-09-27T17:31:00Z">
                <w:pPr/>
              </w:pPrChange>
            </w:pPr>
          </w:p>
        </w:tc>
        <w:tc>
          <w:tcPr>
            <w:tcW w:w="960" w:type="dxa"/>
            <w:tcBorders>
              <w:top w:val="nil"/>
              <w:left w:val="nil"/>
              <w:bottom w:val="nil"/>
              <w:right w:val="nil"/>
            </w:tcBorders>
            <w:shd w:val="clear" w:color="auto" w:fill="auto"/>
            <w:noWrap/>
            <w:vAlign w:val="bottom"/>
            <w:hideMark/>
          </w:tcPr>
          <w:p w14:paraId="0E2CD2AE" w14:textId="77777777" w:rsidR="00EE2F60" w:rsidRPr="00EE2F60" w:rsidRDefault="00EE2F60" w:rsidP="00EE2F60">
            <w:pPr>
              <w:spacing w:after="0" w:line="240" w:lineRule="auto"/>
              <w:jc w:val="center"/>
              <w:rPr>
                <w:ins w:id="3539" w:author="Lane, Stefanie" w:date="2023-09-27T17:31:00Z"/>
                <w:rFonts w:ascii="Times New Roman" w:eastAsia="Times New Roman" w:hAnsi="Times New Roman" w:cs="Times New Roman"/>
                <w:rPrChange w:id="3540" w:author="Lane, Stefanie" w:date="2023-09-27T17:31:00Z">
                  <w:rPr>
                    <w:ins w:id="3541" w:author="Lane, Stefanie" w:date="2023-09-27T17:31:00Z"/>
                  </w:rPr>
                </w:rPrChange>
              </w:rPr>
              <w:pPrChange w:id="3542"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689B1CD3" w14:textId="77777777" w:rsidR="00EE2F60" w:rsidRPr="00EE2F60" w:rsidRDefault="00EE2F60" w:rsidP="00EE2F60">
            <w:pPr>
              <w:spacing w:after="0" w:line="240" w:lineRule="auto"/>
              <w:jc w:val="center"/>
              <w:rPr>
                <w:ins w:id="3543" w:author="Lane, Stefanie" w:date="2023-09-27T17:31:00Z"/>
                <w:rFonts w:ascii="Times New Roman" w:eastAsia="Times New Roman" w:hAnsi="Times New Roman" w:cs="Times New Roman"/>
                <w:rPrChange w:id="3544" w:author="Lane, Stefanie" w:date="2023-09-27T17:31:00Z">
                  <w:rPr>
                    <w:ins w:id="3545" w:author="Lane, Stefanie" w:date="2023-09-27T17:31:00Z"/>
                  </w:rPr>
                </w:rPrChange>
              </w:rPr>
              <w:pPrChange w:id="3546"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21ADACA9" w14:textId="77777777" w:rsidR="00EE2F60" w:rsidRPr="00EE2F60" w:rsidRDefault="00EE2F60" w:rsidP="00EE2F60">
            <w:pPr>
              <w:spacing w:after="0" w:line="240" w:lineRule="auto"/>
              <w:jc w:val="center"/>
              <w:rPr>
                <w:ins w:id="3547" w:author="Lane, Stefanie" w:date="2023-09-27T17:31:00Z"/>
                <w:rFonts w:ascii="Times New Roman" w:eastAsia="Times New Roman" w:hAnsi="Times New Roman" w:cs="Times New Roman"/>
                <w:rPrChange w:id="3548" w:author="Lane, Stefanie" w:date="2023-09-27T17:31:00Z">
                  <w:rPr>
                    <w:ins w:id="3549" w:author="Lane, Stefanie" w:date="2023-09-27T17:31:00Z"/>
                  </w:rPr>
                </w:rPrChange>
              </w:rPr>
              <w:pPrChange w:id="3550"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1EC5995A" w14:textId="77777777" w:rsidR="00EE2F60" w:rsidRPr="00EE2F60" w:rsidRDefault="00EE2F60" w:rsidP="00EE2F60">
            <w:pPr>
              <w:spacing w:after="0" w:line="240" w:lineRule="auto"/>
              <w:jc w:val="center"/>
              <w:rPr>
                <w:ins w:id="3551" w:author="Lane, Stefanie" w:date="2023-09-27T17:31:00Z"/>
                <w:rFonts w:ascii="Times New Roman" w:eastAsia="Times New Roman" w:hAnsi="Times New Roman" w:cs="Times New Roman"/>
                <w:rPrChange w:id="3552" w:author="Lane, Stefanie" w:date="2023-09-27T17:31:00Z">
                  <w:rPr>
                    <w:ins w:id="3553" w:author="Lane, Stefanie" w:date="2023-09-27T17:31:00Z"/>
                  </w:rPr>
                </w:rPrChange>
              </w:rPr>
              <w:pPrChange w:id="3554"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1D98CFE3" w14:textId="77777777" w:rsidR="00EE2F60" w:rsidRPr="00EE2F60" w:rsidRDefault="00EE2F60" w:rsidP="00EE2F60">
            <w:pPr>
              <w:spacing w:after="0" w:line="240" w:lineRule="auto"/>
              <w:jc w:val="center"/>
              <w:rPr>
                <w:ins w:id="3555" w:author="Lane, Stefanie" w:date="2023-09-27T17:31:00Z"/>
                <w:rFonts w:ascii="Times New Roman" w:eastAsia="Times New Roman" w:hAnsi="Times New Roman" w:cs="Times New Roman"/>
                <w:rPrChange w:id="3556" w:author="Lane, Stefanie" w:date="2023-09-27T17:31:00Z">
                  <w:rPr>
                    <w:ins w:id="3557" w:author="Lane, Stefanie" w:date="2023-09-27T17:31:00Z"/>
                  </w:rPr>
                </w:rPrChange>
              </w:rPr>
              <w:pPrChange w:id="3558" w:author="Lane, Stefanie" w:date="2023-09-27T17:31:00Z">
                <w:pPr>
                  <w:jc w:val="center"/>
                </w:pPr>
              </w:pPrChange>
            </w:pPr>
          </w:p>
        </w:tc>
      </w:tr>
      <w:tr w:rsidR="00EE2F60" w:rsidRPr="00EE2F60" w14:paraId="58675307" w14:textId="77777777" w:rsidTr="00EE2F60">
        <w:trPr>
          <w:divId w:val="987247176"/>
          <w:trHeight w:val="290"/>
          <w:jc w:val="center"/>
          <w:ins w:id="3559" w:author="Lane, Stefanie" w:date="2023-09-27T17:31:00Z"/>
        </w:trPr>
        <w:tc>
          <w:tcPr>
            <w:tcW w:w="1180" w:type="dxa"/>
            <w:tcBorders>
              <w:top w:val="nil"/>
              <w:left w:val="nil"/>
              <w:bottom w:val="nil"/>
              <w:right w:val="nil"/>
            </w:tcBorders>
            <w:shd w:val="clear" w:color="auto" w:fill="auto"/>
            <w:noWrap/>
            <w:vAlign w:val="bottom"/>
            <w:hideMark/>
          </w:tcPr>
          <w:p w14:paraId="6D81FEC8" w14:textId="77777777" w:rsidR="00EE2F60" w:rsidRPr="00EE2F60" w:rsidRDefault="00EE2F60" w:rsidP="00EE2F60">
            <w:pPr>
              <w:spacing w:after="0" w:line="240" w:lineRule="auto"/>
              <w:rPr>
                <w:ins w:id="3560" w:author="Lane, Stefanie" w:date="2023-09-27T17:31:00Z"/>
                <w:rFonts w:ascii="Calibri" w:eastAsia="Times New Roman" w:hAnsi="Calibri" w:cs="Calibri"/>
                <w:b/>
                <w:bCs/>
                <w:color w:val="000000"/>
                <w:rPrChange w:id="3561" w:author="Lane, Stefanie" w:date="2023-09-27T17:31:00Z">
                  <w:rPr>
                    <w:ins w:id="3562" w:author="Lane, Stefanie" w:date="2023-09-27T17:31:00Z"/>
                  </w:rPr>
                </w:rPrChange>
              </w:rPr>
              <w:pPrChange w:id="3563" w:author="Lane, Stefanie" w:date="2023-09-27T17:31:00Z">
                <w:pPr/>
              </w:pPrChange>
            </w:pPr>
            <w:ins w:id="3564" w:author="Lane, Stefanie" w:date="2023-09-27T17:31:00Z">
              <w:r w:rsidRPr="00EE2F60">
                <w:rPr>
                  <w:rFonts w:ascii="Calibri" w:eastAsia="Times New Roman" w:hAnsi="Calibri" w:cs="Calibri"/>
                  <w:b/>
                  <w:bCs/>
                  <w:color w:val="000000"/>
                  <w:rPrChange w:id="3565" w:author="Lane, Stefanie" w:date="2023-09-27T17:31:00Z">
                    <w:rPr/>
                  </w:rPrChange>
                </w:rPr>
                <w:t>Total</w:t>
              </w:r>
            </w:ins>
          </w:p>
        </w:tc>
        <w:tc>
          <w:tcPr>
            <w:tcW w:w="960" w:type="dxa"/>
            <w:tcBorders>
              <w:top w:val="nil"/>
              <w:left w:val="nil"/>
              <w:bottom w:val="nil"/>
              <w:right w:val="nil"/>
            </w:tcBorders>
            <w:shd w:val="clear" w:color="auto" w:fill="auto"/>
            <w:noWrap/>
            <w:vAlign w:val="bottom"/>
            <w:hideMark/>
          </w:tcPr>
          <w:p w14:paraId="2F184275" w14:textId="77777777" w:rsidR="00EE2F60" w:rsidRPr="00EE2F60" w:rsidRDefault="00EE2F60" w:rsidP="00EE2F60">
            <w:pPr>
              <w:spacing w:after="0" w:line="240" w:lineRule="auto"/>
              <w:rPr>
                <w:ins w:id="3566" w:author="Lane, Stefanie" w:date="2023-09-27T17:31:00Z"/>
                <w:rFonts w:ascii="Calibri" w:eastAsia="Times New Roman" w:hAnsi="Calibri" w:cs="Calibri"/>
                <w:b/>
                <w:bCs/>
                <w:color w:val="000000"/>
                <w:rPrChange w:id="3567" w:author="Lane, Stefanie" w:date="2023-09-27T17:31:00Z">
                  <w:rPr>
                    <w:ins w:id="3568" w:author="Lane, Stefanie" w:date="2023-09-27T17:31:00Z"/>
                  </w:rPr>
                </w:rPrChange>
              </w:rPr>
              <w:pPrChange w:id="3569" w:author="Lane, Stefanie" w:date="2023-09-27T17:31:00Z">
                <w:pPr/>
              </w:pPrChange>
            </w:pPr>
          </w:p>
        </w:tc>
        <w:tc>
          <w:tcPr>
            <w:tcW w:w="960" w:type="dxa"/>
            <w:tcBorders>
              <w:top w:val="nil"/>
              <w:left w:val="nil"/>
              <w:bottom w:val="nil"/>
              <w:right w:val="nil"/>
            </w:tcBorders>
            <w:shd w:val="clear" w:color="auto" w:fill="auto"/>
            <w:noWrap/>
            <w:vAlign w:val="bottom"/>
            <w:hideMark/>
          </w:tcPr>
          <w:p w14:paraId="50BA4976" w14:textId="77777777" w:rsidR="00EE2F60" w:rsidRPr="00EE2F60" w:rsidRDefault="00EE2F60" w:rsidP="00EE2F60">
            <w:pPr>
              <w:spacing w:after="0" w:line="240" w:lineRule="auto"/>
              <w:jc w:val="center"/>
              <w:rPr>
                <w:ins w:id="3570" w:author="Lane, Stefanie" w:date="2023-09-27T17:31:00Z"/>
                <w:rFonts w:ascii="Times New Roman" w:eastAsia="Times New Roman" w:hAnsi="Times New Roman" w:cs="Times New Roman"/>
                <w:rPrChange w:id="3571" w:author="Lane, Stefanie" w:date="2023-09-27T17:31:00Z">
                  <w:rPr>
                    <w:ins w:id="3572" w:author="Lane, Stefanie" w:date="2023-09-27T17:31:00Z"/>
                  </w:rPr>
                </w:rPrChange>
              </w:rPr>
              <w:pPrChange w:id="3573"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15A10E3C" w14:textId="77777777" w:rsidR="00EE2F60" w:rsidRPr="00EE2F60" w:rsidRDefault="00EE2F60" w:rsidP="00EE2F60">
            <w:pPr>
              <w:spacing w:after="0" w:line="240" w:lineRule="auto"/>
              <w:jc w:val="center"/>
              <w:rPr>
                <w:ins w:id="3574" w:author="Lane, Stefanie" w:date="2023-09-27T17:31:00Z"/>
                <w:rFonts w:ascii="Times New Roman" w:eastAsia="Times New Roman" w:hAnsi="Times New Roman" w:cs="Times New Roman"/>
                <w:rPrChange w:id="3575" w:author="Lane, Stefanie" w:date="2023-09-27T17:31:00Z">
                  <w:rPr>
                    <w:ins w:id="3576" w:author="Lane, Stefanie" w:date="2023-09-27T17:31:00Z"/>
                  </w:rPr>
                </w:rPrChange>
              </w:rPr>
              <w:pPrChange w:id="3577"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5EABC985" w14:textId="77777777" w:rsidR="00EE2F60" w:rsidRPr="00EE2F60" w:rsidRDefault="00EE2F60" w:rsidP="00EE2F60">
            <w:pPr>
              <w:spacing w:after="0" w:line="240" w:lineRule="auto"/>
              <w:jc w:val="center"/>
              <w:rPr>
                <w:ins w:id="3578" w:author="Lane, Stefanie" w:date="2023-09-27T17:31:00Z"/>
                <w:rFonts w:ascii="Times New Roman" w:eastAsia="Times New Roman" w:hAnsi="Times New Roman" w:cs="Times New Roman"/>
                <w:rPrChange w:id="3579" w:author="Lane, Stefanie" w:date="2023-09-27T17:31:00Z">
                  <w:rPr>
                    <w:ins w:id="3580" w:author="Lane, Stefanie" w:date="2023-09-27T17:31:00Z"/>
                  </w:rPr>
                </w:rPrChange>
              </w:rPr>
              <w:pPrChange w:id="3581"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F5ED638" w14:textId="77777777" w:rsidR="00EE2F60" w:rsidRPr="00EE2F60" w:rsidRDefault="00EE2F60" w:rsidP="00EE2F60">
            <w:pPr>
              <w:spacing w:after="0" w:line="240" w:lineRule="auto"/>
              <w:jc w:val="center"/>
              <w:rPr>
                <w:ins w:id="3582" w:author="Lane, Stefanie" w:date="2023-09-27T17:31:00Z"/>
                <w:rFonts w:ascii="Times New Roman" w:eastAsia="Times New Roman" w:hAnsi="Times New Roman" w:cs="Times New Roman"/>
                <w:rPrChange w:id="3583" w:author="Lane, Stefanie" w:date="2023-09-27T17:31:00Z">
                  <w:rPr>
                    <w:ins w:id="3584" w:author="Lane, Stefanie" w:date="2023-09-27T17:31:00Z"/>
                  </w:rPr>
                </w:rPrChange>
              </w:rPr>
              <w:pPrChange w:id="3585"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44D198D" w14:textId="77777777" w:rsidR="00EE2F60" w:rsidRPr="00EE2F60" w:rsidRDefault="00EE2F60" w:rsidP="00EE2F60">
            <w:pPr>
              <w:spacing w:after="0" w:line="240" w:lineRule="auto"/>
              <w:jc w:val="center"/>
              <w:rPr>
                <w:ins w:id="3586" w:author="Lane, Stefanie" w:date="2023-09-27T17:31:00Z"/>
                <w:rFonts w:ascii="Times New Roman" w:eastAsia="Times New Roman" w:hAnsi="Times New Roman" w:cs="Times New Roman"/>
                <w:rPrChange w:id="3587" w:author="Lane, Stefanie" w:date="2023-09-27T17:31:00Z">
                  <w:rPr>
                    <w:ins w:id="3588" w:author="Lane, Stefanie" w:date="2023-09-27T17:31:00Z"/>
                  </w:rPr>
                </w:rPrChange>
              </w:rPr>
              <w:pPrChange w:id="3589" w:author="Lane, Stefanie" w:date="2023-09-27T17:31:00Z">
                <w:pPr>
                  <w:jc w:val="center"/>
                </w:pPr>
              </w:pPrChange>
            </w:pPr>
          </w:p>
        </w:tc>
      </w:tr>
      <w:tr w:rsidR="00EE2F60" w:rsidRPr="00EE2F60" w14:paraId="5F4BFF90" w14:textId="77777777" w:rsidTr="00EE2F60">
        <w:trPr>
          <w:divId w:val="987247176"/>
          <w:trHeight w:val="290"/>
          <w:jc w:val="center"/>
          <w:ins w:id="3590"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6A5B45DC" w14:textId="77777777" w:rsidR="00EE2F60" w:rsidRPr="00EE2F60" w:rsidRDefault="00EE2F60" w:rsidP="00EE2F60">
            <w:pPr>
              <w:spacing w:after="0" w:line="240" w:lineRule="auto"/>
              <w:jc w:val="right"/>
              <w:rPr>
                <w:ins w:id="3591" w:author="Lane, Stefanie" w:date="2023-09-27T17:31:00Z"/>
                <w:rFonts w:ascii="Calibri" w:eastAsia="Times New Roman" w:hAnsi="Calibri" w:cs="Calibri"/>
                <w:color w:val="000000"/>
                <w:rPrChange w:id="3592" w:author="Lane, Stefanie" w:date="2023-09-27T17:31:00Z">
                  <w:rPr>
                    <w:ins w:id="3593" w:author="Lane, Stefanie" w:date="2023-09-27T17:31:00Z"/>
                  </w:rPr>
                </w:rPrChange>
              </w:rPr>
              <w:pPrChange w:id="3594" w:author="Lane, Stefanie" w:date="2023-09-27T17:31:00Z">
                <w:pPr>
                  <w:jc w:val="right"/>
                </w:pPr>
              </w:pPrChange>
            </w:pPr>
            <w:ins w:id="3595" w:author="Lane, Stefanie" w:date="2023-09-27T17:31:00Z">
              <w:r w:rsidRPr="00EE2F60">
                <w:rPr>
                  <w:rFonts w:ascii="Calibri" w:eastAsia="Times New Roman" w:hAnsi="Calibri" w:cs="Calibri"/>
                  <w:color w:val="000000"/>
                  <w:rPrChange w:id="3596"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4A93F9C3" w14:textId="77777777" w:rsidR="00EE2F60" w:rsidRPr="00EE2F60" w:rsidRDefault="00EE2F60" w:rsidP="00EE2F60">
            <w:pPr>
              <w:spacing w:after="0" w:line="240" w:lineRule="auto"/>
              <w:jc w:val="center"/>
              <w:rPr>
                <w:ins w:id="3597" w:author="Lane, Stefanie" w:date="2023-09-27T17:31:00Z"/>
                <w:rFonts w:ascii="Calibri" w:eastAsia="Times New Roman" w:hAnsi="Calibri" w:cs="Calibri"/>
                <w:color w:val="000000"/>
                <w:rPrChange w:id="3598" w:author="Lane, Stefanie" w:date="2023-09-27T17:31:00Z">
                  <w:rPr>
                    <w:ins w:id="3599" w:author="Lane, Stefanie" w:date="2023-09-27T17:31:00Z"/>
                  </w:rPr>
                </w:rPrChange>
              </w:rPr>
              <w:pPrChange w:id="3600" w:author="Lane, Stefanie" w:date="2023-09-27T17:31:00Z">
                <w:pPr>
                  <w:jc w:val="center"/>
                </w:pPr>
              </w:pPrChange>
            </w:pPr>
            <w:ins w:id="3601" w:author="Lane, Stefanie" w:date="2023-09-27T17:31:00Z">
              <w:r w:rsidRPr="00EE2F60">
                <w:rPr>
                  <w:rFonts w:ascii="Calibri" w:eastAsia="Times New Roman" w:hAnsi="Calibri" w:cs="Calibri"/>
                  <w:color w:val="000000"/>
                  <w:rPrChange w:id="3602" w:author="Lane, Stefanie" w:date="2023-09-27T17:31: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29E19CCF" w14:textId="77777777" w:rsidR="00EE2F60" w:rsidRPr="00EE2F60" w:rsidRDefault="00EE2F60" w:rsidP="00EE2F60">
            <w:pPr>
              <w:spacing w:after="0" w:line="240" w:lineRule="auto"/>
              <w:jc w:val="center"/>
              <w:rPr>
                <w:ins w:id="3603" w:author="Lane, Stefanie" w:date="2023-09-27T17:31:00Z"/>
                <w:rFonts w:ascii="Calibri" w:eastAsia="Times New Roman" w:hAnsi="Calibri" w:cs="Calibri"/>
                <w:color w:val="000000"/>
                <w:rPrChange w:id="3604" w:author="Lane, Stefanie" w:date="2023-09-27T17:31:00Z">
                  <w:rPr>
                    <w:ins w:id="3605" w:author="Lane, Stefanie" w:date="2023-09-27T17:31:00Z"/>
                  </w:rPr>
                </w:rPrChange>
              </w:rPr>
              <w:pPrChange w:id="3606" w:author="Lane, Stefanie" w:date="2023-09-27T17:31:00Z">
                <w:pPr>
                  <w:jc w:val="center"/>
                </w:pPr>
              </w:pPrChange>
            </w:pPr>
            <w:ins w:id="3607" w:author="Lane, Stefanie" w:date="2023-09-27T17:31:00Z">
              <w:r w:rsidRPr="00EE2F60">
                <w:rPr>
                  <w:rFonts w:ascii="Calibri" w:eastAsia="Times New Roman" w:hAnsi="Calibri" w:cs="Calibri"/>
                  <w:color w:val="000000"/>
                  <w:rPrChange w:id="3608" w:author="Lane, Stefanie" w:date="2023-09-27T17:31:00Z">
                    <w:rPr/>
                  </w:rPrChange>
                </w:rPr>
                <w:t>48</w:t>
              </w:r>
            </w:ins>
          </w:p>
        </w:tc>
        <w:tc>
          <w:tcPr>
            <w:tcW w:w="300" w:type="dxa"/>
            <w:tcBorders>
              <w:top w:val="nil"/>
              <w:left w:val="nil"/>
              <w:bottom w:val="nil"/>
              <w:right w:val="nil"/>
            </w:tcBorders>
            <w:shd w:val="clear" w:color="auto" w:fill="auto"/>
            <w:noWrap/>
            <w:vAlign w:val="bottom"/>
            <w:hideMark/>
          </w:tcPr>
          <w:p w14:paraId="4F498B6A" w14:textId="77777777" w:rsidR="00EE2F60" w:rsidRPr="00EE2F60" w:rsidRDefault="00EE2F60" w:rsidP="00EE2F60">
            <w:pPr>
              <w:spacing w:after="0" w:line="240" w:lineRule="auto"/>
              <w:jc w:val="center"/>
              <w:rPr>
                <w:ins w:id="3609" w:author="Lane, Stefanie" w:date="2023-09-27T17:31:00Z"/>
                <w:rFonts w:ascii="Calibri" w:eastAsia="Times New Roman" w:hAnsi="Calibri" w:cs="Calibri"/>
                <w:color w:val="000000"/>
                <w:rPrChange w:id="3610" w:author="Lane, Stefanie" w:date="2023-09-27T17:31:00Z">
                  <w:rPr>
                    <w:ins w:id="3611" w:author="Lane, Stefanie" w:date="2023-09-27T17:31:00Z"/>
                  </w:rPr>
                </w:rPrChange>
              </w:rPr>
              <w:pPrChange w:id="3612"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3762FA8" w14:textId="77777777" w:rsidR="00EE2F60" w:rsidRPr="00EE2F60" w:rsidRDefault="00EE2F60" w:rsidP="00EE2F60">
            <w:pPr>
              <w:spacing w:after="0" w:line="240" w:lineRule="auto"/>
              <w:jc w:val="center"/>
              <w:rPr>
                <w:ins w:id="3613" w:author="Lane, Stefanie" w:date="2023-09-27T17:31:00Z"/>
                <w:rFonts w:ascii="Calibri" w:eastAsia="Times New Roman" w:hAnsi="Calibri" w:cs="Calibri"/>
                <w:color w:val="000000"/>
                <w:rPrChange w:id="3614" w:author="Lane, Stefanie" w:date="2023-09-27T17:31:00Z">
                  <w:rPr>
                    <w:ins w:id="3615" w:author="Lane, Stefanie" w:date="2023-09-27T17:31:00Z"/>
                  </w:rPr>
                </w:rPrChange>
              </w:rPr>
              <w:pPrChange w:id="3616" w:author="Lane, Stefanie" w:date="2023-09-27T17:31:00Z">
                <w:pPr>
                  <w:jc w:val="center"/>
                </w:pPr>
              </w:pPrChange>
            </w:pPr>
            <w:ins w:id="3617" w:author="Lane, Stefanie" w:date="2023-09-27T17:31:00Z">
              <w:r w:rsidRPr="00EE2F60">
                <w:rPr>
                  <w:rFonts w:ascii="Calibri" w:eastAsia="Times New Roman" w:hAnsi="Calibri" w:cs="Calibri"/>
                  <w:color w:val="000000"/>
                  <w:rPrChange w:id="3618" w:author="Lane, Stefanie" w:date="2023-09-27T17:31: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780F2B2D" w14:textId="77777777" w:rsidR="00EE2F60" w:rsidRPr="00EE2F60" w:rsidRDefault="00EE2F60" w:rsidP="00EE2F60">
            <w:pPr>
              <w:spacing w:after="0" w:line="240" w:lineRule="auto"/>
              <w:jc w:val="center"/>
              <w:rPr>
                <w:ins w:id="3619" w:author="Lane, Stefanie" w:date="2023-09-27T17:31:00Z"/>
                <w:rFonts w:ascii="Calibri" w:eastAsia="Times New Roman" w:hAnsi="Calibri" w:cs="Calibri"/>
                <w:color w:val="000000"/>
                <w:rPrChange w:id="3620" w:author="Lane, Stefanie" w:date="2023-09-27T17:31:00Z">
                  <w:rPr>
                    <w:ins w:id="3621" w:author="Lane, Stefanie" w:date="2023-09-27T17:31:00Z"/>
                  </w:rPr>
                </w:rPrChange>
              </w:rPr>
              <w:pPrChange w:id="3622" w:author="Lane, Stefanie" w:date="2023-09-27T17:31:00Z">
                <w:pPr>
                  <w:jc w:val="center"/>
                </w:pPr>
              </w:pPrChange>
            </w:pPr>
            <w:ins w:id="3623" w:author="Lane, Stefanie" w:date="2023-09-27T17:31:00Z">
              <w:r w:rsidRPr="00EE2F60">
                <w:rPr>
                  <w:rFonts w:ascii="Calibri" w:eastAsia="Times New Roman" w:hAnsi="Calibri" w:cs="Calibri"/>
                  <w:color w:val="000000"/>
                  <w:rPrChange w:id="3624" w:author="Lane, Stefanie" w:date="2023-09-27T17:31: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78F853CE" w14:textId="77777777" w:rsidR="00EE2F60" w:rsidRPr="00EE2F60" w:rsidRDefault="00EE2F60" w:rsidP="00EE2F60">
            <w:pPr>
              <w:spacing w:after="0" w:line="240" w:lineRule="auto"/>
              <w:jc w:val="center"/>
              <w:rPr>
                <w:ins w:id="3625" w:author="Lane, Stefanie" w:date="2023-09-27T17:31:00Z"/>
                <w:rFonts w:ascii="Calibri" w:eastAsia="Times New Roman" w:hAnsi="Calibri" w:cs="Calibri"/>
                <w:color w:val="000000"/>
                <w:rPrChange w:id="3626" w:author="Lane, Stefanie" w:date="2023-09-27T17:31:00Z">
                  <w:rPr>
                    <w:ins w:id="3627" w:author="Lane, Stefanie" w:date="2023-09-27T17:31:00Z"/>
                  </w:rPr>
                </w:rPrChange>
              </w:rPr>
              <w:pPrChange w:id="3628" w:author="Lane, Stefanie" w:date="2023-09-27T17:31:00Z">
                <w:pPr>
                  <w:jc w:val="center"/>
                </w:pPr>
              </w:pPrChange>
            </w:pPr>
            <w:ins w:id="3629" w:author="Lane, Stefanie" w:date="2023-09-27T17:31:00Z">
              <w:r w:rsidRPr="00EE2F60">
                <w:rPr>
                  <w:rFonts w:ascii="Calibri" w:eastAsia="Times New Roman" w:hAnsi="Calibri" w:cs="Calibri"/>
                  <w:color w:val="000000"/>
                  <w:rPrChange w:id="3630" w:author="Lane, Stefanie" w:date="2023-09-27T17:31:00Z">
                    <w:rPr/>
                  </w:rPrChange>
                </w:rPr>
                <w:t>3.9</w:t>
              </w:r>
            </w:ins>
          </w:p>
        </w:tc>
      </w:tr>
      <w:tr w:rsidR="00EE2F60" w:rsidRPr="00EE2F60" w14:paraId="648F56C2" w14:textId="77777777" w:rsidTr="00EE2F60">
        <w:trPr>
          <w:divId w:val="987247176"/>
          <w:trHeight w:val="290"/>
          <w:jc w:val="center"/>
          <w:ins w:id="3631" w:author="Lane, Stefanie" w:date="2023-09-27T17:31:00Z"/>
        </w:trPr>
        <w:tc>
          <w:tcPr>
            <w:tcW w:w="1180" w:type="dxa"/>
            <w:tcBorders>
              <w:top w:val="nil"/>
              <w:left w:val="nil"/>
              <w:bottom w:val="nil"/>
              <w:right w:val="nil"/>
            </w:tcBorders>
            <w:shd w:val="clear" w:color="auto" w:fill="auto"/>
            <w:noWrap/>
            <w:vAlign w:val="bottom"/>
            <w:hideMark/>
          </w:tcPr>
          <w:p w14:paraId="3B5B33BE" w14:textId="77777777" w:rsidR="00EE2F60" w:rsidRPr="00EE2F60" w:rsidRDefault="00EE2F60" w:rsidP="00EE2F60">
            <w:pPr>
              <w:spacing w:after="0" w:line="240" w:lineRule="auto"/>
              <w:jc w:val="right"/>
              <w:rPr>
                <w:ins w:id="3632" w:author="Lane, Stefanie" w:date="2023-09-27T17:31:00Z"/>
                <w:rFonts w:ascii="Calibri" w:eastAsia="Times New Roman" w:hAnsi="Calibri" w:cs="Calibri"/>
                <w:color w:val="000000"/>
                <w:rPrChange w:id="3633" w:author="Lane, Stefanie" w:date="2023-09-27T17:31:00Z">
                  <w:rPr>
                    <w:ins w:id="3634" w:author="Lane, Stefanie" w:date="2023-09-27T17:31:00Z"/>
                  </w:rPr>
                </w:rPrChange>
              </w:rPr>
              <w:pPrChange w:id="3635" w:author="Lane, Stefanie" w:date="2023-09-27T17:31:00Z">
                <w:pPr>
                  <w:jc w:val="right"/>
                </w:pPr>
              </w:pPrChange>
            </w:pPr>
            <w:ins w:id="3636" w:author="Lane, Stefanie" w:date="2023-09-27T17:31:00Z">
              <w:r w:rsidRPr="00EE2F60">
                <w:rPr>
                  <w:rFonts w:ascii="Calibri" w:eastAsia="Times New Roman" w:hAnsi="Calibri" w:cs="Calibri"/>
                  <w:color w:val="000000"/>
                  <w:rPrChange w:id="3637"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34DCC6C2" w14:textId="77777777" w:rsidR="00EE2F60" w:rsidRPr="00EE2F60" w:rsidRDefault="00EE2F60" w:rsidP="00EE2F60">
            <w:pPr>
              <w:spacing w:after="0" w:line="240" w:lineRule="auto"/>
              <w:jc w:val="center"/>
              <w:rPr>
                <w:ins w:id="3638" w:author="Lane, Stefanie" w:date="2023-09-27T17:31:00Z"/>
                <w:rFonts w:ascii="Calibri" w:eastAsia="Times New Roman" w:hAnsi="Calibri" w:cs="Calibri"/>
                <w:color w:val="000000"/>
                <w:rPrChange w:id="3639" w:author="Lane, Stefanie" w:date="2023-09-27T17:31:00Z">
                  <w:rPr>
                    <w:ins w:id="3640" w:author="Lane, Stefanie" w:date="2023-09-27T17:31:00Z"/>
                  </w:rPr>
                </w:rPrChange>
              </w:rPr>
              <w:pPrChange w:id="3641" w:author="Lane, Stefanie" w:date="2023-09-27T17:31:00Z">
                <w:pPr>
                  <w:jc w:val="center"/>
                </w:pPr>
              </w:pPrChange>
            </w:pPr>
            <w:ins w:id="3642" w:author="Lane, Stefanie" w:date="2023-09-27T17:31:00Z">
              <w:r w:rsidRPr="00EE2F60">
                <w:rPr>
                  <w:rFonts w:ascii="Calibri" w:eastAsia="Times New Roman" w:hAnsi="Calibri" w:cs="Calibri"/>
                  <w:color w:val="000000"/>
                  <w:rPrChange w:id="3643" w:author="Lane, Stefanie" w:date="2023-09-27T17:31:00Z">
                    <w:rPr/>
                  </w:rPrChange>
                </w:rPr>
                <w:t>54</w:t>
              </w:r>
            </w:ins>
          </w:p>
        </w:tc>
        <w:tc>
          <w:tcPr>
            <w:tcW w:w="960" w:type="dxa"/>
            <w:tcBorders>
              <w:top w:val="nil"/>
              <w:left w:val="nil"/>
              <w:bottom w:val="nil"/>
              <w:right w:val="nil"/>
            </w:tcBorders>
            <w:shd w:val="clear" w:color="auto" w:fill="auto"/>
            <w:noWrap/>
            <w:vAlign w:val="bottom"/>
            <w:hideMark/>
          </w:tcPr>
          <w:p w14:paraId="14C1C5F0" w14:textId="77777777" w:rsidR="00EE2F60" w:rsidRPr="00EE2F60" w:rsidRDefault="00EE2F60" w:rsidP="00EE2F60">
            <w:pPr>
              <w:spacing w:after="0" w:line="240" w:lineRule="auto"/>
              <w:jc w:val="center"/>
              <w:rPr>
                <w:ins w:id="3644" w:author="Lane, Stefanie" w:date="2023-09-27T17:31:00Z"/>
                <w:rFonts w:ascii="Calibri" w:eastAsia="Times New Roman" w:hAnsi="Calibri" w:cs="Calibri"/>
                <w:color w:val="000000"/>
                <w:rPrChange w:id="3645" w:author="Lane, Stefanie" w:date="2023-09-27T17:31:00Z">
                  <w:rPr>
                    <w:ins w:id="3646" w:author="Lane, Stefanie" w:date="2023-09-27T17:31:00Z"/>
                  </w:rPr>
                </w:rPrChange>
              </w:rPr>
              <w:pPrChange w:id="3647" w:author="Lane, Stefanie" w:date="2023-09-27T17:31:00Z">
                <w:pPr>
                  <w:jc w:val="center"/>
                </w:pPr>
              </w:pPrChange>
            </w:pPr>
            <w:ins w:id="3648" w:author="Lane, Stefanie" w:date="2023-09-27T17:31:00Z">
              <w:r w:rsidRPr="00EE2F60">
                <w:rPr>
                  <w:rFonts w:ascii="Calibri" w:eastAsia="Times New Roman" w:hAnsi="Calibri" w:cs="Calibri"/>
                  <w:color w:val="000000"/>
                  <w:rPrChange w:id="3649" w:author="Lane, Stefanie" w:date="2023-09-27T17:31:00Z">
                    <w:rPr/>
                  </w:rPrChange>
                </w:rPr>
                <w:t>42</w:t>
              </w:r>
            </w:ins>
          </w:p>
        </w:tc>
        <w:tc>
          <w:tcPr>
            <w:tcW w:w="300" w:type="dxa"/>
            <w:tcBorders>
              <w:top w:val="nil"/>
              <w:left w:val="nil"/>
              <w:bottom w:val="nil"/>
              <w:right w:val="nil"/>
            </w:tcBorders>
            <w:shd w:val="clear" w:color="auto" w:fill="auto"/>
            <w:noWrap/>
            <w:vAlign w:val="bottom"/>
            <w:hideMark/>
          </w:tcPr>
          <w:p w14:paraId="68D34A46" w14:textId="77777777" w:rsidR="00EE2F60" w:rsidRPr="00EE2F60" w:rsidRDefault="00EE2F60" w:rsidP="00EE2F60">
            <w:pPr>
              <w:spacing w:after="0" w:line="240" w:lineRule="auto"/>
              <w:jc w:val="center"/>
              <w:rPr>
                <w:ins w:id="3650" w:author="Lane, Stefanie" w:date="2023-09-27T17:31:00Z"/>
                <w:rFonts w:ascii="Calibri" w:eastAsia="Times New Roman" w:hAnsi="Calibri" w:cs="Calibri"/>
                <w:color w:val="000000"/>
                <w:rPrChange w:id="3651" w:author="Lane, Stefanie" w:date="2023-09-27T17:31:00Z">
                  <w:rPr>
                    <w:ins w:id="3652" w:author="Lane, Stefanie" w:date="2023-09-27T17:31:00Z"/>
                  </w:rPr>
                </w:rPrChange>
              </w:rPr>
              <w:pPrChange w:id="3653"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CD54137" w14:textId="77777777" w:rsidR="00EE2F60" w:rsidRPr="00EE2F60" w:rsidRDefault="00EE2F60" w:rsidP="00EE2F60">
            <w:pPr>
              <w:spacing w:after="0" w:line="240" w:lineRule="auto"/>
              <w:jc w:val="center"/>
              <w:rPr>
                <w:ins w:id="3654" w:author="Lane, Stefanie" w:date="2023-09-27T17:31:00Z"/>
                <w:rFonts w:ascii="Calibri" w:eastAsia="Times New Roman" w:hAnsi="Calibri" w:cs="Calibri"/>
                <w:color w:val="000000"/>
                <w:rPrChange w:id="3655" w:author="Lane, Stefanie" w:date="2023-09-27T17:31:00Z">
                  <w:rPr>
                    <w:ins w:id="3656" w:author="Lane, Stefanie" w:date="2023-09-27T17:31:00Z"/>
                  </w:rPr>
                </w:rPrChange>
              </w:rPr>
              <w:pPrChange w:id="3657" w:author="Lane, Stefanie" w:date="2023-09-27T17:31:00Z">
                <w:pPr>
                  <w:jc w:val="center"/>
                </w:pPr>
              </w:pPrChange>
            </w:pPr>
            <w:ins w:id="3658" w:author="Lane, Stefanie" w:date="2023-09-27T17:31:00Z">
              <w:r w:rsidRPr="00EE2F60">
                <w:rPr>
                  <w:rFonts w:ascii="Calibri" w:eastAsia="Times New Roman" w:hAnsi="Calibri" w:cs="Calibri"/>
                  <w:color w:val="000000"/>
                  <w:rPrChange w:id="3659" w:author="Lane, Stefanie" w:date="2023-09-27T17:31:00Z">
                    <w:rPr/>
                  </w:rPrChange>
                </w:rPr>
                <w:t>10.0</w:t>
              </w:r>
            </w:ins>
          </w:p>
        </w:tc>
        <w:tc>
          <w:tcPr>
            <w:tcW w:w="960" w:type="dxa"/>
            <w:tcBorders>
              <w:top w:val="nil"/>
              <w:left w:val="nil"/>
              <w:bottom w:val="nil"/>
              <w:right w:val="nil"/>
            </w:tcBorders>
            <w:shd w:val="clear" w:color="auto" w:fill="auto"/>
            <w:noWrap/>
            <w:vAlign w:val="bottom"/>
            <w:hideMark/>
          </w:tcPr>
          <w:p w14:paraId="6C339007" w14:textId="77777777" w:rsidR="00EE2F60" w:rsidRPr="00EE2F60" w:rsidRDefault="00EE2F60" w:rsidP="00EE2F60">
            <w:pPr>
              <w:spacing w:after="0" w:line="240" w:lineRule="auto"/>
              <w:jc w:val="center"/>
              <w:rPr>
                <w:ins w:id="3660" w:author="Lane, Stefanie" w:date="2023-09-27T17:31:00Z"/>
                <w:rFonts w:ascii="Calibri" w:eastAsia="Times New Roman" w:hAnsi="Calibri" w:cs="Calibri"/>
                <w:color w:val="000000"/>
                <w:rPrChange w:id="3661" w:author="Lane, Stefanie" w:date="2023-09-27T17:31:00Z">
                  <w:rPr>
                    <w:ins w:id="3662" w:author="Lane, Stefanie" w:date="2023-09-27T17:31:00Z"/>
                  </w:rPr>
                </w:rPrChange>
              </w:rPr>
              <w:pPrChange w:id="3663" w:author="Lane, Stefanie" w:date="2023-09-27T17:31:00Z">
                <w:pPr>
                  <w:jc w:val="center"/>
                </w:pPr>
              </w:pPrChange>
            </w:pPr>
            <w:ins w:id="3664" w:author="Lane, Stefanie" w:date="2023-09-27T17:31:00Z">
              <w:r w:rsidRPr="00EE2F60">
                <w:rPr>
                  <w:rFonts w:ascii="Calibri" w:eastAsia="Times New Roman" w:hAnsi="Calibri" w:cs="Calibri"/>
                  <w:color w:val="000000"/>
                  <w:rPrChange w:id="3665" w:author="Lane, Stefanie" w:date="2023-09-27T17:31:00Z">
                    <w:rPr/>
                  </w:rPrChange>
                </w:rPr>
                <w:t>3.4</w:t>
              </w:r>
            </w:ins>
          </w:p>
        </w:tc>
        <w:tc>
          <w:tcPr>
            <w:tcW w:w="960" w:type="dxa"/>
            <w:tcBorders>
              <w:top w:val="nil"/>
              <w:left w:val="nil"/>
              <w:bottom w:val="nil"/>
              <w:right w:val="nil"/>
            </w:tcBorders>
            <w:shd w:val="clear" w:color="auto" w:fill="auto"/>
            <w:noWrap/>
            <w:vAlign w:val="bottom"/>
            <w:hideMark/>
          </w:tcPr>
          <w:p w14:paraId="11294D77" w14:textId="77777777" w:rsidR="00EE2F60" w:rsidRPr="00EE2F60" w:rsidRDefault="00EE2F60" w:rsidP="00EE2F60">
            <w:pPr>
              <w:spacing w:after="0" w:line="240" w:lineRule="auto"/>
              <w:jc w:val="center"/>
              <w:rPr>
                <w:ins w:id="3666" w:author="Lane, Stefanie" w:date="2023-09-27T17:31:00Z"/>
                <w:rFonts w:ascii="Calibri" w:eastAsia="Times New Roman" w:hAnsi="Calibri" w:cs="Calibri"/>
                <w:color w:val="000000"/>
                <w:rPrChange w:id="3667" w:author="Lane, Stefanie" w:date="2023-09-27T17:31:00Z">
                  <w:rPr>
                    <w:ins w:id="3668" w:author="Lane, Stefanie" w:date="2023-09-27T17:31:00Z"/>
                  </w:rPr>
                </w:rPrChange>
              </w:rPr>
              <w:pPrChange w:id="3669" w:author="Lane, Stefanie" w:date="2023-09-27T17:31:00Z">
                <w:pPr>
                  <w:jc w:val="center"/>
                </w:pPr>
              </w:pPrChange>
            </w:pPr>
            <w:ins w:id="3670" w:author="Lane, Stefanie" w:date="2023-09-27T17:31:00Z">
              <w:r w:rsidRPr="00EE2F60">
                <w:rPr>
                  <w:rFonts w:ascii="Calibri" w:eastAsia="Times New Roman" w:hAnsi="Calibri" w:cs="Calibri"/>
                  <w:color w:val="000000"/>
                  <w:rPrChange w:id="3671" w:author="Lane, Stefanie" w:date="2023-09-27T17:31:00Z">
                    <w:rPr/>
                  </w:rPrChange>
                </w:rPr>
                <w:t>4.2</w:t>
              </w:r>
            </w:ins>
          </w:p>
        </w:tc>
      </w:tr>
      <w:tr w:rsidR="00EE2F60" w:rsidRPr="00EE2F60" w14:paraId="2C367B10" w14:textId="77777777" w:rsidTr="00EE2F60">
        <w:trPr>
          <w:divId w:val="987247176"/>
          <w:trHeight w:val="290"/>
          <w:jc w:val="center"/>
          <w:ins w:id="3672"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662EE003" w14:textId="77777777" w:rsidR="00EE2F60" w:rsidRPr="00EE2F60" w:rsidRDefault="00EE2F60" w:rsidP="00EE2F60">
            <w:pPr>
              <w:spacing w:after="0" w:line="240" w:lineRule="auto"/>
              <w:jc w:val="right"/>
              <w:rPr>
                <w:ins w:id="3673" w:author="Lane, Stefanie" w:date="2023-09-27T17:31:00Z"/>
                <w:rFonts w:ascii="Calibri" w:eastAsia="Times New Roman" w:hAnsi="Calibri" w:cs="Calibri"/>
                <w:color w:val="000000"/>
                <w:rPrChange w:id="3674" w:author="Lane, Stefanie" w:date="2023-09-27T17:31:00Z">
                  <w:rPr>
                    <w:ins w:id="3675" w:author="Lane, Stefanie" w:date="2023-09-27T17:31:00Z"/>
                  </w:rPr>
                </w:rPrChange>
              </w:rPr>
              <w:pPrChange w:id="3676" w:author="Lane, Stefanie" w:date="2023-09-27T17:31:00Z">
                <w:pPr>
                  <w:jc w:val="right"/>
                </w:pPr>
              </w:pPrChange>
            </w:pPr>
            <w:ins w:id="3677" w:author="Lane, Stefanie" w:date="2023-09-27T17:31:00Z">
              <w:r w:rsidRPr="00EE2F60">
                <w:rPr>
                  <w:rFonts w:ascii="Calibri" w:eastAsia="Times New Roman" w:hAnsi="Calibri" w:cs="Calibri"/>
                  <w:color w:val="000000"/>
                  <w:rPrChange w:id="3678"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2F54C402" w14:textId="77777777" w:rsidR="00EE2F60" w:rsidRPr="00EE2F60" w:rsidRDefault="00EE2F60" w:rsidP="00EE2F60">
            <w:pPr>
              <w:spacing w:after="0" w:line="240" w:lineRule="auto"/>
              <w:jc w:val="center"/>
              <w:rPr>
                <w:ins w:id="3679" w:author="Lane, Stefanie" w:date="2023-09-27T17:31:00Z"/>
                <w:rFonts w:ascii="Calibri" w:eastAsia="Times New Roman" w:hAnsi="Calibri" w:cs="Calibri"/>
                <w:color w:val="000000"/>
                <w:rPrChange w:id="3680" w:author="Lane, Stefanie" w:date="2023-09-27T17:31:00Z">
                  <w:rPr>
                    <w:ins w:id="3681" w:author="Lane, Stefanie" w:date="2023-09-27T17:31:00Z"/>
                  </w:rPr>
                </w:rPrChange>
              </w:rPr>
              <w:pPrChange w:id="3682" w:author="Lane, Stefanie" w:date="2023-09-27T17:31:00Z">
                <w:pPr>
                  <w:jc w:val="center"/>
                </w:pPr>
              </w:pPrChange>
            </w:pPr>
            <w:ins w:id="3683" w:author="Lane, Stefanie" w:date="2023-09-27T17:31:00Z">
              <w:r w:rsidRPr="00EE2F60">
                <w:rPr>
                  <w:rFonts w:ascii="Calibri" w:eastAsia="Times New Roman" w:hAnsi="Calibri" w:cs="Calibri"/>
                  <w:color w:val="000000"/>
                  <w:rPrChange w:id="3684" w:author="Lane, Stefanie" w:date="2023-09-27T17:31: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61F0504C" w14:textId="77777777" w:rsidR="00EE2F60" w:rsidRPr="00EE2F60" w:rsidRDefault="00EE2F60" w:rsidP="00EE2F60">
            <w:pPr>
              <w:spacing w:after="0" w:line="240" w:lineRule="auto"/>
              <w:jc w:val="center"/>
              <w:rPr>
                <w:ins w:id="3685" w:author="Lane, Stefanie" w:date="2023-09-27T17:31:00Z"/>
                <w:rFonts w:ascii="Calibri" w:eastAsia="Times New Roman" w:hAnsi="Calibri" w:cs="Calibri"/>
                <w:color w:val="000000"/>
                <w:rPrChange w:id="3686" w:author="Lane, Stefanie" w:date="2023-09-27T17:31:00Z">
                  <w:rPr>
                    <w:ins w:id="3687" w:author="Lane, Stefanie" w:date="2023-09-27T17:31:00Z"/>
                  </w:rPr>
                </w:rPrChange>
              </w:rPr>
              <w:pPrChange w:id="3688" w:author="Lane, Stefanie" w:date="2023-09-27T17:31:00Z">
                <w:pPr>
                  <w:jc w:val="center"/>
                </w:pPr>
              </w:pPrChange>
            </w:pPr>
            <w:ins w:id="3689" w:author="Lane, Stefanie" w:date="2023-09-27T17:31:00Z">
              <w:r w:rsidRPr="00EE2F60">
                <w:rPr>
                  <w:rFonts w:ascii="Calibri" w:eastAsia="Times New Roman" w:hAnsi="Calibri" w:cs="Calibri"/>
                  <w:color w:val="000000"/>
                  <w:rPrChange w:id="3690" w:author="Lane, Stefanie" w:date="2023-09-27T17:31:00Z">
                    <w:rPr/>
                  </w:rPrChange>
                </w:rPr>
                <w:t>42</w:t>
              </w:r>
            </w:ins>
          </w:p>
        </w:tc>
        <w:tc>
          <w:tcPr>
            <w:tcW w:w="300" w:type="dxa"/>
            <w:tcBorders>
              <w:top w:val="nil"/>
              <w:left w:val="nil"/>
              <w:bottom w:val="nil"/>
              <w:right w:val="nil"/>
            </w:tcBorders>
            <w:shd w:val="clear" w:color="auto" w:fill="auto"/>
            <w:noWrap/>
            <w:vAlign w:val="bottom"/>
            <w:hideMark/>
          </w:tcPr>
          <w:p w14:paraId="5B457010" w14:textId="77777777" w:rsidR="00EE2F60" w:rsidRPr="00EE2F60" w:rsidRDefault="00EE2F60" w:rsidP="00EE2F60">
            <w:pPr>
              <w:spacing w:after="0" w:line="240" w:lineRule="auto"/>
              <w:jc w:val="center"/>
              <w:rPr>
                <w:ins w:id="3691" w:author="Lane, Stefanie" w:date="2023-09-27T17:31:00Z"/>
                <w:rFonts w:ascii="Calibri" w:eastAsia="Times New Roman" w:hAnsi="Calibri" w:cs="Calibri"/>
                <w:color w:val="000000"/>
                <w:rPrChange w:id="3692" w:author="Lane, Stefanie" w:date="2023-09-27T17:31:00Z">
                  <w:rPr>
                    <w:ins w:id="3693" w:author="Lane, Stefanie" w:date="2023-09-27T17:31:00Z"/>
                  </w:rPr>
                </w:rPrChange>
              </w:rPr>
              <w:pPrChange w:id="3694"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11E90AB4" w14:textId="77777777" w:rsidR="00EE2F60" w:rsidRPr="00EE2F60" w:rsidRDefault="00EE2F60" w:rsidP="00EE2F60">
            <w:pPr>
              <w:spacing w:after="0" w:line="240" w:lineRule="auto"/>
              <w:jc w:val="center"/>
              <w:rPr>
                <w:ins w:id="3695" w:author="Lane, Stefanie" w:date="2023-09-27T17:31:00Z"/>
                <w:rFonts w:ascii="Calibri" w:eastAsia="Times New Roman" w:hAnsi="Calibri" w:cs="Calibri"/>
                <w:color w:val="000000"/>
                <w:rPrChange w:id="3696" w:author="Lane, Stefanie" w:date="2023-09-27T17:31:00Z">
                  <w:rPr>
                    <w:ins w:id="3697" w:author="Lane, Stefanie" w:date="2023-09-27T17:31:00Z"/>
                  </w:rPr>
                </w:rPrChange>
              </w:rPr>
              <w:pPrChange w:id="3698" w:author="Lane, Stefanie" w:date="2023-09-27T17:31:00Z">
                <w:pPr>
                  <w:jc w:val="center"/>
                </w:pPr>
              </w:pPrChange>
            </w:pPr>
            <w:ins w:id="3699" w:author="Lane, Stefanie" w:date="2023-09-27T17:31:00Z">
              <w:r w:rsidRPr="00EE2F60">
                <w:rPr>
                  <w:rFonts w:ascii="Calibri" w:eastAsia="Times New Roman" w:hAnsi="Calibri" w:cs="Calibri"/>
                  <w:color w:val="000000"/>
                  <w:rPrChange w:id="3700" w:author="Lane, Stefanie" w:date="2023-09-27T17:31: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344C5CA7" w14:textId="77777777" w:rsidR="00EE2F60" w:rsidRPr="00EE2F60" w:rsidRDefault="00EE2F60" w:rsidP="00EE2F60">
            <w:pPr>
              <w:spacing w:after="0" w:line="240" w:lineRule="auto"/>
              <w:jc w:val="center"/>
              <w:rPr>
                <w:ins w:id="3701" w:author="Lane, Stefanie" w:date="2023-09-27T17:31:00Z"/>
                <w:rFonts w:ascii="Calibri" w:eastAsia="Times New Roman" w:hAnsi="Calibri" w:cs="Calibri"/>
                <w:color w:val="000000"/>
                <w:rPrChange w:id="3702" w:author="Lane, Stefanie" w:date="2023-09-27T17:31:00Z">
                  <w:rPr>
                    <w:ins w:id="3703" w:author="Lane, Stefanie" w:date="2023-09-27T17:31:00Z"/>
                  </w:rPr>
                </w:rPrChange>
              </w:rPr>
              <w:pPrChange w:id="3704" w:author="Lane, Stefanie" w:date="2023-09-27T17:31:00Z">
                <w:pPr>
                  <w:jc w:val="center"/>
                </w:pPr>
              </w:pPrChange>
            </w:pPr>
            <w:ins w:id="3705" w:author="Lane, Stefanie" w:date="2023-09-27T17:31:00Z">
              <w:r w:rsidRPr="00EE2F60">
                <w:rPr>
                  <w:rFonts w:ascii="Calibri" w:eastAsia="Times New Roman" w:hAnsi="Calibri" w:cs="Calibri"/>
                  <w:color w:val="000000"/>
                  <w:rPrChange w:id="3706" w:author="Lane, Stefanie" w:date="2023-09-27T17:31: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708B5486" w14:textId="77777777" w:rsidR="00EE2F60" w:rsidRPr="00EE2F60" w:rsidRDefault="00EE2F60" w:rsidP="00EE2F60">
            <w:pPr>
              <w:spacing w:after="0" w:line="240" w:lineRule="auto"/>
              <w:jc w:val="center"/>
              <w:rPr>
                <w:ins w:id="3707" w:author="Lane, Stefanie" w:date="2023-09-27T17:31:00Z"/>
                <w:rFonts w:ascii="Calibri" w:eastAsia="Times New Roman" w:hAnsi="Calibri" w:cs="Calibri"/>
                <w:color w:val="000000"/>
                <w:rPrChange w:id="3708" w:author="Lane, Stefanie" w:date="2023-09-27T17:31:00Z">
                  <w:rPr>
                    <w:ins w:id="3709" w:author="Lane, Stefanie" w:date="2023-09-27T17:31:00Z"/>
                  </w:rPr>
                </w:rPrChange>
              </w:rPr>
              <w:pPrChange w:id="3710" w:author="Lane, Stefanie" w:date="2023-09-27T17:31:00Z">
                <w:pPr>
                  <w:jc w:val="center"/>
                </w:pPr>
              </w:pPrChange>
            </w:pPr>
            <w:ins w:id="3711" w:author="Lane, Stefanie" w:date="2023-09-27T17:31:00Z">
              <w:r w:rsidRPr="00EE2F60">
                <w:rPr>
                  <w:rFonts w:ascii="Calibri" w:eastAsia="Times New Roman" w:hAnsi="Calibri" w:cs="Calibri"/>
                  <w:color w:val="000000"/>
                  <w:rPrChange w:id="3712" w:author="Lane, Stefanie" w:date="2023-09-27T17:31:00Z">
                    <w:rPr/>
                  </w:rPrChange>
                </w:rPr>
                <w:t>5.1</w:t>
              </w:r>
            </w:ins>
          </w:p>
        </w:tc>
      </w:tr>
    </w:tbl>
    <w:p w14:paraId="06CE1513" w14:textId="411BDB52" w:rsidR="004D4027" w:rsidDel="00EE2F60" w:rsidRDefault="004D4027" w:rsidP="00472BD5">
      <w:pPr>
        <w:pStyle w:val="Caption"/>
        <w:rPr>
          <w:del w:id="3713" w:author="Lane, Stefanie" w:date="2023-09-27T17:31:00Z"/>
          <w:i w:val="0"/>
          <w:iCs w:val="0"/>
          <w:color w:val="auto"/>
          <w:sz w:val="22"/>
          <w:szCs w:val="22"/>
        </w:rPr>
      </w:pPr>
    </w:p>
    <w:p w14:paraId="654F12BE" w14:textId="6468ADBA" w:rsidR="0008222B" w:rsidDel="004D4027" w:rsidRDefault="0008222B" w:rsidP="004D4027">
      <w:pPr>
        <w:pStyle w:val="Caption"/>
        <w:rPr>
          <w:del w:id="3714" w:author="Lane, Stefanie" w:date="2023-09-26T18:04:00Z"/>
          <w:i w:val="0"/>
          <w:iCs w:val="0"/>
          <w:color w:val="auto"/>
          <w:sz w:val="22"/>
          <w:szCs w:val="22"/>
        </w:rPr>
      </w:pPr>
    </w:p>
    <w:p w14:paraId="620BD076" w14:textId="4B5AD2B4" w:rsidR="00E73F06" w:rsidDel="0008222B" w:rsidRDefault="00E73F06" w:rsidP="00156AE4">
      <w:pPr>
        <w:pStyle w:val="Caption"/>
        <w:rPr>
          <w:del w:id="3715" w:author="Lane, Stefanie" w:date="2023-09-25T14:32:00Z"/>
          <w:i w:val="0"/>
          <w:iCs w:val="0"/>
          <w:color w:val="auto"/>
          <w:sz w:val="22"/>
          <w:szCs w:val="22"/>
        </w:rPr>
      </w:pPr>
    </w:p>
    <w:p w14:paraId="4C866740" w14:textId="3FE1577D" w:rsidR="00000489" w:rsidDel="00E73F06" w:rsidRDefault="00000489" w:rsidP="00E73F06">
      <w:pPr>
        <w:pStyle w:val="Caption"/>
        <w:rPr>
          <w:del w:id="3716" w:author="Lane, Stefanie" w:date="2023-09-18T11:10:00Z"/>
          <w:i w:val="0"/>
          <w:iCs w:val="0"/>
          <w:color w:val="auto"/>
          <w:sz w:val="22"/>
          <w:szCs w:val="22"/>
        </w:rPr>
      </w:pPr>
    </w:p>
    <w:p w14:paraId="22629CD7" w14:textId="66361622" w:rsidR="00936667" w:rsidDel="00000489" w:rsidRDefault="00936667">
      <w:pPr>
        <w:pStyle w:val="Caption"/>
        <w:rPr>
          <w:del w:id="3717" w:author="Lane, Stefanie" w:date="2023-09-14T10:04:00Z"/>
          <w:i w:val="0"/>
          <w:iCs w:val="0"/>
          <w:color w:val="auto"/>
          <w:sz w:val="22"/>
          <w:szCs w:val="22"/>
        </w:rPr>
      </w:pPr>
    </w:p>
    <w:p w14:paraId="0D5A6DC0" w14:textId="781C2109" w:rsidR="006C521A" w:rsidDel="00936667" w:rsidRDefault="006C521A">
      <w:pPr>
        <w:pStyle w:val="Caption"/>
        <w:rPr>
          <w:del w:id="3718" w:author="Lane, Stefanie" w:date="2023-09-13T11:07:00Z"/>
          <w:i w:val="0"/>
          <w:iCs w:val="0"/>
          <w:color w:val="auto"/>
          <w:sz w:val="22"/>
          <w:szCs w:val="22"/>
        </w:rPr>
      </w:pPr>
    </w:p>
    <w:p w14:paraId="36167A79" w14:textId="2408740F" w:rsidR="0015409D" w:rsidDel="006C521A" w:rsidRDefault="0015409D" w:rsidP="00497DBB">
      <w:pPr>
        <w:pStyle w:val="Caption"/>
        <w:rPr>
          <w:del w:id="3719" w:author="Lane, Stefanie" w:date="2023-09-11T17:14:00Z"/>
          <w:i w:val="0"/>
          <w:iCs w:val="0"/>
          <w:color w:val="auto"/>
          <w:sz w:val="22"/>
          <w:szCs w:val="22"/>
        </w:rPr>
      </w:pPr>
    </w:p>
    <w:p w14:paraId="40097458" w14:textId="478CCC36" w:rsidR="00B0159B" w:rsidDel="0015409D" w:rsidRDefault="00B0159B" w:rsidP="007E37F8">
      <w:pPr>
        <w:pStyle w:val="Caption"/>
        <w:rPr>
          <w:del w:id="3720" w:author="Lane, Stefanie" w:date="2023-09-07T11:18:00Z"/>
          <w:i w:val="0"/>
          <w:iCs w:val="0"/>
          <w:color w:val="auto"/>
          <w:sz w:val="22"/>
          <w:szCs w:val="22"/>
        </w:rPr>
      </w:pPr>
    </w:p>
    <w:p w14:paraId="392E4C13" w14:textId="1DE10627" w:rsidR="0074456C" w:rsidDel="00B0159B" w:rsidRDefault="0074456C">
      <w:pPr>
        <w:pStyle w:val="Caption"/>
        <w:rPr>
          <w:del w:id="3721" w:author="Lane, Stefanie" w:date="2023-09-04T11:49:00Z"/>
          <w:i w:val="0"/>
          <w:iCs w:val="0"/>
          <w:color w:val="auto"/>
          <w:sz w:val="22"/>
          <w:szCs w:val="22"/>
        </w:rPr>
      </w:pPr>
    </w:p>
    <w:p w14:paraId="05A6C659" w14:textId="3370EAFA" w:rsidR="00BB5BE2" w:rsidDel="0074456C" w:rsidRDefault="00BB5BE2" w:rsidP="0074456C">
      <w:pPr>
        <w:pStyle w:val="Caption"/>
        <w:rPr>
          <w:del w:id="3722" w:author="Lane, Stefanie" w:date="2023-08-17T17:29:00Z"/>
          <w:i w:val="0"/>
          <w:iCs w:val="0"/>
          <w:color w:val="auto"/>
          <w:sz w:val="22"/>
          <w:szCs w:val="22"/>
        </w:rPr>
      </w:pPr>
    </w:p>
    <w:p w14:paraId="301131E0" w14:textId="2930C6C9" w:rsidR="003516CD" w:rsidDel="00BB5BE2" w:rsidRDefault="003516CD">
      <w:pPr>
        <w:pStyle w:val="Caption"/>
        <w:rPr>
          <w:del w:id="3723" w:author="Lane, Stefanie" w:date="2023-08-10T16:47:00Z"/>
          <w:i w:val="0"/>
          <w:iCs w:val="0"/>
          <w:color w:val="auto"/>
          <w:sz w:val="22"/>
          <w:szCs w:val="22"/>
        </w:rPr>
      </w:pPr>
    </w:p>
    <w:p w14:paraId="46BBE337" w14:textId="5CEC13E5" w:rsidR="00C51C7D" w:rsidDel="003516CD" w:rsidRDefault="00C51C7D" w:rsidP="003516CD">
      <w:pPr>
        <w:pStyle w:val="Caption"/>
        <w:rPr>
          <w:del w:id="3724" w:author="Lane, Stefanie" w:date="2023-08-02T17:30:00Z"/>
          <w:i w:val="0"/>
          <w:iCs w:val="0"/>
          <w:color w:val="auto"/>
          <w:sz w:val="22"/>
          <w:szCs w:val="22"/>
        </w:rPr>
      </w:pPr>
    </w:p>
    <w:p w14:paraId="40520FE2" w14:textId="7CE8006C" w:rsidR="002605CE" w:rsidDel="00C51C7D" w:rsidRDefault="002605CE" w:rsidP="00C51C7D">
      <w:pPr>
        <w:pStyle w:val="Caption"/>
        <w:rPr>
          <w:del w:id="3725"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3726"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3727"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3728" w:author="Lane, Stefanie" w:date="2023-07-26T11:06:00Z"/>
                <w:rFonts w:ascii="Calibri" w:eastAsia="Times New Roman" w:hAnsi="Calibri" w:cs="Calibri"/>
                <w:b/>
                <w:bCs/>
                <w:color w:val="000000"/>
              </w:rPr>
            </w:pPr>
            <w:del w:id="3729"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3730"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3731" w:author="Lane, Stefanie" w:date="2023-07-26T11:06:00Z"/>
                <w:rFonts w:ascii="Calibri" w:eastAsia="Times New Roman" w:hAnsi="Calibri" w:cs="Calibri"/>
                <w:b/>
                <w:bCs/>
                <w:color w:val="000000"/>
              </w:rPr>
            </w:pPr>
            <w:del w:id="3732"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3733"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3734" w:author="Lane, Stefanie" w:date="2023-07-26T11:06:00Z"/>
                <w:rFonts w:ascii="Calibri" w:eastAsia="Times New Roman" w:hAnsi="Calibri" w:cs="Calibri"/>
                <w:b/>
                <w:bCs/>
                <w:color w:val="000000"/>
              </w:rPr>
            </w:pPr>
            <w:del w:id="3735"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3736" w:author="Lane, Stefanie" w:date="2023-07-26T11:06:00Z"/>
                <w:rFonts w:ascii="Calibri" w:eastAsia="Times New Roman" w:hAnsi="Calibri" w:cs="Calibri"/>
                <w:b/>
                <w:bCs/>
                <w:color w:val="000000"/>
              </w:rPr>
            </w:pPr>
            <w:del w:id="3737"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3738" w:author="Lane, Stefanie" w:date="2023-07-26T11:06:00Z"/>
                <w:rFonts w:ascii="Calibri" w:eastAsia="Times New Roman" w:hAnsi="Calibri" w:cs="Calibri"/>
                <w:b/>
                <w:bCs/>
                <w:color w:val="000000"/>
              </w:rPr>
            </w:pPr>
            <w:del w:id="3739"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374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3741" w:author="Lane, Stefanie" w:date="2023-07-26T11:06:00Z"/>
                <w:rFonts w:ascii="Calibri" w:eastAsia="Times New Roman" w:hAnsi="Calibri" w:cs="Calibri"/>
                <w:b/>
                <w:bCs/>
                <w:color w:val="000000"/>
              </w:rPr>
            </w:pPr>
            <w:del w:id="3742"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3743" w:author="Lane, Stefanie" w:date="2023-07-26T11:06:00Z"/>
                <w:rFonts w:ascii="Calibri" w:eastAsia="Times New Roman" w:hAnsi="Calibri" w:cs="Calibri"/>
                <w:b/>
                <w:bCs/>
                <w:color w:val="000000"/>
              </w:rPr>
            </w:pPr>
            <w:del w:id="3744"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3745" w:author="Lane, Stefanie" w:date="2023-07-26T11:06:00Z"/>
                <w:rFonts w:ascii="Calibri" w:eastAsia="Times New Roman" w:hAnsi="Calibri" w:cs="Calibri"/>
                <w:b/>
                <w:bCs/>
                <w:color w:val="000000"/>
              </w:rPr>
            </w:pPr>
            <w:del w:id="3746"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3747"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3748" w:author="Lane, Stefanie" w:date="2023-07-26T11:06:00Z"/>
                <w:rFonts w:ascii="Calibri" w:eastAsia="Times New Roman" w:hAnsi="Calibri" w:cs="Calibri"/>
                <w:b/>
                <w:bCs/>
                <w:color w:val="000000"/>
              </w:rPr>
            </w:pPr>
            <w:del w:id="3749"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375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375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375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375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375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3755"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375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3757" w:author="Lane, Stefanie" w:date="2023-07-26T11:06:00Z"/>
                <w:rFonts w:ascii="Calibri" w:eastAsia="Times New Roman" w:hAnsi="Calibri" w:cs="Calibri"/>
                <w:color w:val="000000"/>
              </w:rPr>
            </w:pPr>
            <w:del w:id="3758"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3759" w:author="Lane, Stefanie" w:date="2023-07-26T11:06:00Z"/>
                <w:rFonts w:ascii="Calibri" w:eastAsia="Times New Roman" w:hAnsi="Calibri" w:cs="Calibri"/>
                <w:color w:val="000000"/>
              </w:rPr>
            </w:pPr>
            <w:del w:id="376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3761" w:author="Lane, Stefanie" w:date="2023-07-26T11:06:00Z"/>
                <w:rFonts w:ascii="Calibri" w:eastAsia="Times New Roman" w:hAnsi="Calibri" w:cs="Calibri"/>
                <w:color w:val="000000"/>
              </w:rPr>
            </w:pPr>
            <w:del w:id="3762"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3763"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3764" w:author="Lane, Stefanie" w:date="2023-07-26T11:06:00Z"/>
                <w:rFonts w:ascii="Calibri" w:eastAsia="Times New Roman" w:hAnsi="Calibri" w:cs="Calibri"/>
                <w:color w:val="000000"/>
              </w:rPr>
            </w:pPr>
            <w:del w:id="3765"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3766" w:author="Lane, Stefanie" w:date="2023-07-26T11:06:00Z"/>
                <w:rFonts w:ascii="Calibri" w:eastAsia="Times New Roman" w:hAnsi="Calibri" w:cs="Calibri"/>
                <w:color w:val="000000"/>
              </w:rPr>
            </w:pPr>
            <w:del w:id="3767"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3768" w:author="Lane, Stefanie" w:date="2023-07-26T11:06:00Z"/>
                <w:rFonts w:ascii="Calibri" w:eastAsia="Times New Roman" w:hAnsi="Calibri" w:cs="Calibri"/>
                <w:color w:val="000000"/>
              </w:rPr>
            </w:pPr>
            <w:del w:id="3769"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3770"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3771" w:author="Lane, Stefanie" w:date="2023-07-26T11:06:00Z"/>
                <w:rFonts w:ascii="Calibri" w:eastAsia="Times New Roman" w:hAnsi="Calibri" w:cs="Calibri"/>
                <w:color w:val="000000"/>
              </w:rPr>
            </w:pPr>
            <w:del w:id="3772"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3773" w:author="Lane, Stefanie" w:date="2023-07-26T11:06:00Z"/>
                <w:rFonts w:ascii="Calibri" w:eastAsia="Times New Roman" w:hAnsi="Calibri" w:cs="Calibri"/>
                <w:color w:val="000000"/>
              </w:rPr>
            </w:pPr>
            <w:del w:id="3774"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3775" w:author="Lane, Stefanie" w:date="2023-07-26T11:06:00Z"/>
                <w:rFonts w:ascii="Calibri" w:eastAsia="Times New Roman" w:hAnsi="Calibri" w:cs="Calibri"/>
                <w:color w:val="000000"/>
              </w:rPr>
            </w:pPr>
            <w:del w:id="3776"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3777"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3778" w:author="Lane, Stefanie" w:date="2023-07-26T11:06:00Z"/>
                <w:rFonts w:ascii="Calibri" w:eastAsia="Times New Roman" w:hAnsi="Calibri" w:cs="Calibri"/>
                <w:color w:val="000000"/>
              </w:rPr>
            </w:pPr>
            <w:del w:id="3779"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3780" w:author="Lane, Stefanie" w:date="2023-07-26T11:06:00Z"/>
                <w:rFonts w:ascii="Calibri" w:eastAsia="Times New Roman" w:hAnsi="Calibri" w:cs="Calibri"/>
                <w:color w:val="000000"/>
              </w:rPr>
            </w:pPr>
            <w:del w:id="3781"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3782" w:author="Lane, Stefanie" w:date="2023-07-26T11:06:00Z"/>
                <w:rFonts w:ascii="Calibri" w:eastAsia="Times New Roman" w:hAnsi="Calibri" w:cs="Calibri"/>
                <w:color w:val="000000"/>
              </w:rPr>
            </w:pPr>
            <w:del w:id="3783"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378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3785" w:author="Lane, Stefanie" w:date="2023-07-26T11:06:00Z"/>
                <w:rFonts w:ascii="Calibri" w:eastAsia="Times New Roman" w:hAnsi="Calibri" w:cs="Calibri"/>
                <w:color w:val="000000"/>
              </w:rPr>
            </w:pPr>
            <w:del w:id="3786"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3787" w:author="Lane, Stefanie" w:date="2023-07-26T11:06:00Z"/>
                <w:rFonts w:ascii="Calibri" w:eastAsia="Times New Roman" w:hAnsi="Calibri" w:cs="Calibri"/>
                <w:color w:val="000000"/>
              </w:rPr>
            </w:pPr>
            <w:del w:id="3788"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3789" w:author="Lane, Stefanie" w:date="2023-07-26T11:06:00Z"/>
                <w:rFonts w:ascii="Calibri" w:eastAsia="Times New Roman" w:hAnsi="Calibri" w:cs="Calibri"/>
                <w:color w:val="000000"/>
              </w:rPr>
            </w:pPr>
            <w:del w:id="3790"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3791"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3792" w:author="Lane, Stefanie" w:date="2023-07-26T11:06:00Z"/>
                <w:rFonts w:ascii="Calibri" w:eastAsia="Times New Roman" w:hAnsi="Calibri" w:cs="Calibri"/>
                <w:color w:val="000000"/>
              </w:rPr>
            </w:pPr>
            <w:del w:id="3793"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3794" w:author="Lane, Stefanie" w:date="2023-07-26T11:06:00Z"/>
                <w:rFonts w:ascii="Calibri" w:eastAsia="Times New Roman" w:hAnsi="Calibri" w:cs="Calibri"/>
                <w:color w:val="000000"/>
              </w:rPr>
            </w:pPr>
            <w:del w:id="3795"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3796" w:author="Lane, Stefanie" w:date="2023-07-26T11:06:00Z"/>
                <w:rFonts w:ascii="Calibri" w:eastAsia="Times New Roman" w:hAnsi="Calibri" w:cs="Calibri"/>
                <w:color w:val="000000"/>
              </w:rPr>
            </w:pPr>
            <w:del w:id="3797"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3798"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3799"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380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380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380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380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380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3805"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3806"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3807" w:author="Lane, Stefanie" w:date="2023-07-26T11:06:00Z"/>
                <w:rFonts w:ascii="Calibri" w:eastAsia="Times New Roman" w:hAnsi="Calibri" w:cs="Calibri"/>
                <w:b/>
                <w:bCs/>
                <w:color w:val="000000"/>
              </w:rPr>
            </w:pPr>
            <w:del w:id="3808"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3809"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381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381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381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381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3814"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381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3816" w:author="Lane, Stefanie" w:date="2023-07-26T11:06:00Z"/>
                <w:rFonts w:ascii="Calibri" w:eastAsia="Times New Roman" w:hAnsi="Calibri" w:cs="Calibri"/>
                <w:color w:val="000000"/>
              </w:rPr>
            </w:pPr>
            <w:del w:id="3817"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3818" w:author="Lane, Stefanie" w:date="2023-07-26T11:06:00Z"/>
                <w:rFonts w:ascii="Calibri" w:eastAsia="Times New Roman" w:hAnsi="Calibri" w:cs="Calibri"/>
                <w:color w:val="000000"/>
              </w:rPr>
            </w:pPr>
            <w:del w:id="381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3820" w:author="Lane, Stefanie" w:date="2023-07-26T11:06:00Z"/>
                <w:rFonts w:ascii="Calibri" w:eastAsia="Times New Roman" w:hAnsi="Calibri" w:cs="Calibri"/>
                <w:color w:val="000000"/>
              </w:rPr>
            </w:pPr>
            <w:del w:id="3821"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3822"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3823" w:author="Lane, Stefanie" w:date="2023-07-26T11:06:00Z"/>
                <w:rFonts w:ascii="Calibri" w:eastAsia="Times New Roman" w:hAnsi="Calibri" w:cs="Calibri"/>
                <w:color w:val="000000"/>
              </w:rPr>
            </w:pPr>
            <w:del w:id="3824"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3825" w:author="Lane, Stefanie" w:date="2023-07-26T11:06:00Z"/>
                <w:rFonts w:ascii="Calibri" w:eastAsia="Times New Roman" w:hAnsi="Calibri" w:cs="Calibri"/>
                <w:color w:val="000000"/>
              </w:rPr>
            </w:pPr>
            <w:del w:id="3826"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3827" w:author="Lane, Stefanie" w:date="2023-07-26T11:06:00Z"/>
                <w:rFonts w:ascii="Calibri" w:eastAsia="Times New Roman" w:hAnsi="Calibri" w:cs="Calibri"/>
                <w:color w:val="000000"/>
              </w:rPr>
            </w:pPr>
            <w:del w:id="3828"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3829"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3830" w:author="Lane, Stefanie" w:date="2023-07-26T11:06:00Z"/>
                <w:rFonts w:ascii="Calibri" w:eastAsia="Times New Roman" w:hAnsi="Calibri" w:cs="Calibri"/>
                <w:color w:val="000000"/>
              </w:rPr>
            </w:pPr>
            <w:del w:id="3831"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3832" w:author="Lane, Stefanie" w:date="2023-07-26T11:06:00Z"/>
                <w:rFonts w:ascii="Calibri" w:eastAsia="Times New Roman" w:hAnsi="Calibri" w:cs="Calibri"/>
                <w:color w:val="000000"/>
              </w:rPr>
            </w:pPr>
            <w:del w:id="3833"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3834" w:author="Lane, Stefanie" w:date="2023-07-26T11:06:00Z"/>
                <w:rFonts w:ascii="Calibri" w:eastAsia="Times New Roman" w:hAnsi="Calibri" w:cs="Calibri"/>
                <w:color w:val="000000"/>
              </w:rPr>
            </w:pPr>
            <w:del w:id="3835"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3836"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3837" w:author="Lane, Stefanie" w:date="2023-07-26T11:06:00Z"/>
                <w:rFonts w:ascii="Calibri" w:eastAsia="Times New Roman" w:hAnsi="Calibri" w:cs="Calibri"/>
                <w:color w:val="000000"/>
              </w:rPr>
            </w:pPr>
            <w:del w:id="3838"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3839" w:author="Lane, Stefanie" w:date="2023-07-26T11:06:00Z"/>
                <w:rFonts w:ascii="Calibri" w:eastAsia="Times New Roman" w:hAnsi="Calibri" w:cs="Calibri"/>
                <w:color w:val="000000"/>
              </w:rPr>
            </w:pPr>
            <w:del w:id="3840"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3841" w:author="Lane, Stefanie" w:date="2023-07-26T11:06:00Z"/>
                <w:rFonts w:ascii="Calibri" w:eastAsia="Times New Roman" w:hAnsi="Calibri" w:cs="Calibri"/>
                <w:color w:val="000000"/>
              </w:rPr>
            </w:pPr>
            <w:del w:id="3842"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384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3844" w:author="Lane, Stefanie" w:date="2023-07-26T11:06:00Z"/>
                <w:rFonts w:ascii="Calibri" w:eastAsia="Times New Roman" w:hAnsi="Calibri" w:cs="Calibri"/>
                <w:color w:val="000000"/>
              </w:rPr>
            </w:pPr>
            <w:del w:id="3845"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3846" w:author="Lane, Stefanie" w:date="2023-07-26T11:06:00Z"/>
                <w:rFonts w:ascii="Calibri" w:eastAsia="Times New Roman" w:hAnsi="Calibri" w:cs="Calibri"/>
                <w:color w:val="000000"/>
              </w:rPr>
            </w:pPr>
            <w:del w:id="3847"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3848" w:author="Lane, Stefanie" w:date="2023-07-26T11:06:00Z"/>
                <w:rFonts w:ascii="Calibri" w:eastAsia="Times New Roman" w:hAnsi="Calibri" w:cs="Calibri"/>
                <w:color w:val="000000"/>
              </w:rPr>
            </w:pPr>
            <w:del w:id="3849"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3850"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3851" w:author="Lane, Stefanie" w:date="2023-07-26T11:06:00Z"/>
                <w:rFonts w:ascii="Calibri" w:eastAsia="Times New Roman" w:hAnsi="Calibri" w:cs="Calibri"/>
                <w:color w:val="000000"/>
              </w:rPr>
            </w:pPr>
            <w:del w:id="3852"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3853" w:author="Lane, Stefanie" w:date="2023-07-26T11:06:00Z"/>
                <w:rFonts w:ascii="Calibri" w:eastAsia="Times New Roman" w:hAnsi="Calibri" w:cs="Calibri"/>
                <w:color w:val="000000"/>
              </w:rPr>
            </w:pPr>
            <w:del w:id="3854"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3855" w:author="Lane, Stefanie" w:date="2023-07-26T11:06:00Z"/>
                <w:rFonts w:ascii="Calibri" w:eastAsia="Times New Roman" w:hAnsi="Calibri" w:cs="Calibri"/>
                <w:color w:val="000000"/>
              </w:rPr>
            </w:pPr>
            <w:del w:id="3856"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3857"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3858"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385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386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386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386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386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3864"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3865"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3866" w:author="Lane, Stefanie" w:date="2023-07-26T11:06:00Z"/>
                <w:rFonts w:ascii="Calibri" w:eastAsia="Times New Roman" w:hAnsi="Calibri" w:cs="Calibri"/>
                <w:b/>
                <w:bCs/>
                <w:color w:val="000000"/>
              </w:rPr>
            </w:pPr>
            <w:del w:id="3867"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3868"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3869"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387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387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387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3873"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387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3875" w:author="Lane, Stefanie" w:date="2023-07-26T11:06:00Z"/>
                <w:rFonts w:ascii="Calibri" w:eastAsia="Times New Roman" w:hAnsi="Calibri" w:cs="Calibri"/>
                <w:color w:val="000000"/>
              </w:rPr>
            </w:pPr>
            <w:del w:id="3876"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3877" w:author="Lane, Stefanie" w:date="2023-07-26T11:06:00Z"/>
                <w:rFonts w:ascii="Calibri" w:eastAsia="Times New Roman" w:hAnsi="Calibri" w:cs="Calibri"/>
                <w:color w:val="000000"/>
              </w:rPr>
            </w:pPr>
            <w:del w:id="3878"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3879" w:author="Lane, Stefanie" w:date="2023-07-26T11:06:00Z"/>
                <w:rFonts w:ascii="Calibri" w:eastAsia="Times New Roman" w:hAnsi="Calibri" w:cs="Calibri"/>
                <w:color w:val="000000"/>
              </w:rPr>
            </w:pPr>
            <w:del w:id="3880"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3881"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3882" w:author="Lane, Stefanie" w:date="2023-07-26T11:06:00Z"/>
                <w:rFonts w:ascii="Calibri" w:eastAsia="Times New Roman" w:hAnsi="Calibri" w:cs="Calibri"/>
                <w:color w:val="000000"/>
              </w:rPr>
            </w:pPr>
            <w:del w:id="3883"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3884" w:author="Lane, Stefanie" w:date="2023-07-26T11:06:00Z"/>
                <w:rFonts w:ascii="Calibri" w:eastAsia="Times New Roman" w:hAnsi="Calibri" w:cs="Calibri"/>
                <w:color w:val="000000"/>
              </w:rPr>
            </w:pPr>
            <w:del w:id="3885"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3886" w:author="Lane, Stefanie" w:date="2023-07-26T11:06:00Z"/>
                <w:rFonts w:ascii="Calibri" w:eastAsia="Times New Roman" w:hAnsi="Calibri" w:cs="Calibri"/>
                <w:color w:val="000000"/>
              </w:rPr>
            </w:pPr>
            <w:del w:id="3887"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3888"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3889" w:author="Lane, Stefanie" w:date="2023-07-26T11:06:00Z"/>
                <w:rFonts w:ascii="Calibri" w:eastAsia="Times New Roman" w:hAnsi="Calibri" w:cs="Calibri"/>
                <w:color w:val="000000"/>
              </w:rPr>
            </w:pPr>
            <w:del w:id="3890"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3891" w:author="Lane, Stefanie" w:date="2023-07-26T11:06:00Z"/>
                <w:rFonts w:ascii="Calibri" w:eastAsia="Times New Roman" w:hAnsi="Calibri" w:cs="Calibri"/>
                <w:color w:val="000000"/>
              </w:rPr>
            </w:pPr>
            <w:del w:id="3892"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3893" w:author="Lane, Stefanie" w:date="2023-07-26T11:06:00Z"/>
                <w:rFonts w:ascii="Calibri" w:eastAsia="Times New Roman" w:hAnsi="Calibri" w:cs="Calibri"/>
                <w:color w:val="000000"/>
              </w:rPr>
            </w:pPr>
            <w:del w:id="3894"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3895"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3896" w:author="Lane, Stefanie" w:date="2023-07-26T11:06:00Z"/>
                <w:rFonts w:ascii="Calibri" w:eastAsia="Times New Roman" w:hAnsi="Calibri" w:cs="Calibri"/>
                <w:color w:val="000000"/>
              </w:rPr>
            </w:pPr>
            <w:del w:id="3897"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3898" w:author="Lane, Stefanie" w:date="2023-07-26T11:06:00Z"/>
                <w:rFonts w:ascii="Calibri" w:eastAsia="Times New Roman" w:hAnsi="Calibri" w:cs="Calibri"/>
                <w:color w:val="000000"/>
              </w:rPr>
            </w:pPr>
            <w:del w:id="3899"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3900" w:author="Lane, Stefanie" w:date="2023-07-26T11:06:00Z"/>
                <w:rFonts w:ascii="Calibri" w:eastAsia="Times New Roman" w:hAnsi="Calibri" w:cs="Calibri"/>
                <w:color w:val="000000"/>
              </w:rPr>
            </w:pPr>
            <w:del w:id="3901"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3902"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3903" w:author="Lane, Stefanie" w:date="2023-07-26T11:06:00Z"/>
                <w:rFonts w:ascii="Calibri" w:eastAsia="Times New Roman" w:hAnsi="Calibri" w:cs="Calibri"/>
                <w:color w:val="000000"/>
              </w:rPr>
            </w:pPr>
            <w:del w:id="3904"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3905" w:author="Lane, Stefanie" w:date="2023-07-26T11:06:00Z"/>
                <w:rFonts w:ascii="Calibri" w:eastAsia="Times New Roman" w:hAnsi="Calibri" w:cs="Calibri"/>
                <w:color w:val="000000"/>
              </w:rPr>
            </w:pPr>
            <w:del w:id="3906"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3907" w:author="Lane, Stefanie" w:date="2023-07-26T11:06:00Z"/>
                <w:rFonts w:ascii="Calibri" w:eastAsia="Times New Roman" w:hAnsi="Calibri" w:cs="Calibri"/>
                <w:color w:val="000000"/>
              </w:rPr>
            </w:pPr>
            <w:del w:id="3908"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3909"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3910" w:author="Lane, Stefanie" w:date="2023-07-26T11:06:00Z"/>
                <w:rFonts w:ascii="Calibri" w:eastAsia="Times New Roman" w:hAnsi="Calibri" w:cs="Calibri"/>
                <w:color w:val="000000"/>
              </w:rPr>
            </w:pPr>
            <w:del w:id="3911"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3912" w:author="Lane, Stefanie" w:date="2023-07-26T11:06:00Z"/>
                <w:rFonts w:ascii="Calibri" w:eastAsia="Times New Roman" w:hAnsi="Calibri" w:cs="Calibri"/>
                <w:color w:val="000000"/>
              </w:rPr>
            </w:pPr>
            <w:del w:id="3913"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3914" w:author="Lane, Stefanie" w:date="2023-07-26T11:06:00Z"/>
                <w:rFonts w:ascii="Calibri" w:eastAsia="Times New Roman" w:hAnsi="Calibri" w:cs="Calibri"/>
                <w:color w:val="000000"/>
              </w:rPr>
            </w:pPr>
            <w:del w:id="3915"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3916"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3917"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391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3919"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392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392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392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3923"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3924"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3925" w:author="Lane, Stefanie" w:date="2023-07-26T11:06:00Z"/>
                <w:rFonts w:ascii="Calibri" w:eastAsia="Times New Roman" w:hAnsi="Calibri" w:cs="Calibri"/>
                <w:b/>
                <w:bCs/>
                <w:color w:val="000000"/>
              </w:rPr>
            </w:pPr>
            <w:del w:id="3926"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3927"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3928"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392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393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393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3932"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393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3934" w:author="Lane, Stefanie" w:date="2023-07-26T11:06:00Z"/>
                <w:rFonts w:ascii="Calibri" w:eastAsia="Times New Roman" w:hAnsi="Calibri" w:cs="Calibri"/>
                <w:color w:val="000000"/>
              </w:rPr>
            </w:pPr>
            <w:del w:id="3935"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3936" w:author="Lane, Stefanie" w:date="2023-07-26T11:06:00Z"/>
                <w:rFonts w:ascii="Calibri" w:eastAsia="Times New Roman" w:hAnsi="Calibri" w:cs="Calibri"/>
                <w:color w:val="000000"/>
              </w:rPr>
            </w:pPr>
            <w:del w:id="3937"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3938" w:author="Lane, Stefanie" w:date="2023-07-26T11:06:00Z"/>
                <w:rFonts w:ascii="Calibri" w:eastAsia="Times New Roman" w:hAnsi="Calibri" w:cs="Calibri"/>
                <w:color w:val="000000"/>
              </w:rPr>
            </w:pPr>
            <w:del w:id="3939"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3940"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3941" w:author="Lane, Stefanie" w:date="2023-07-26T11:06:00Z"/>
                <w:rFonts w:ascii="Calibri" w:eastAsia="Times New Roman" w:hAnsi="Calibri" w:cs="Calibri"/>
                <w:color w:val="000000"/>
              </w:rPr>
            </w:pPr>
            <w:del w:id="3942"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3943" w:author="Lane, Stefanie" w:date="2023-07-26T11:06:00Z"/>
                <w:rFonts w:ascii="Calibri" w:eastAsia="Times New Roman" w:hAnsi="Calibri" w:cs="Calibri"/>
                <w:color w:val="000000"/>
              </w:rPr>
            </w:pPr>
            <w:del w:id="3944"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3945" w:author="Lane, Stefanie" w:date="2023-07-26T11:06:00Z"/>
                <w:rFonts w:ascii="Calibri" w:eastAsia="Times New Roman" w:hAnsi="Calibri" w:cs="Calibri"/>
                <w:color w:val="000000"/>
              </w:rPr>
            </w:pPr>
            <w:del w:id="3946"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3947"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3948" w:author="Lane, Stefanie" w:date="2023-07-26T11:06:00Z"/>
                <w:rFonts w:ascii="Calibri" w:eastAsia="Times New Roman" w:hAnsi="Calibri" w:cs="Calibri"/>
                <w:color w:val="000000"/>
              </w:rPr>
            </w:pPr>
            <w:del w:id="3949"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3950" w:author="Lane, Stefanie" w:date="2023-07-26T11:06:00Z"/>
                <w:rFonts w:ascii="Calibri" w:eastAsia="Times New Roman" w:hAnsi="Calibri" w:cs="Calibri"/>
                <w:color w:val="000000"/>
              </w:rPr>
            </w:pPr>
            <w:del w:id="3951"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3952" w:author="Lane, Stefanie" w:date="2023-07-26T11:06:00Z"/>
                <w:rFonts w:ascii="Calibri" w:eastAsia="Times New Roman" w:hAnsi="Calibri" w:cs="Calibri"/>
                <w:color w:val="000000"/>
              </w:rPr>
            </w:pPr>
            <w:del w:id="3953"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3954"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3955" w:author="Lane, Stefanie" w:date="2023-07-26T11:06:00Z"/>
                <w:rFonts w:ascii="Calibri" w:eastAsia="Times New Roman" w:hAnsi="Calibri" w:cs="Calibri"/>
                <w:color w:val="000000"/>
              </w:rPr>
            </w:pPr>
            <w:del w:id="3956"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3957" w:author="Lane, Stefanie" w:date="2023-07-26T11:06:00Z"/>
                <w:rFonts w:ascii="Calibri" w:eastAsia="Times New Roman" w:hAnsi="Calibri" w:cs="Calibri"/>
                <w:color w:val="000000"/>
              </w:rPr>
            </w:pPr>
            <w:del w:id="3958"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3959" w:author="Lane, Stefanie" w:date="2023-07-26T11:06:00Z"/>
                <w:rFonts w:ascii="Calibri" w:eastAsia="Times New Roman" w:hAnsi="Calibri" w:cs="Calibri"/>
                <w:color w:val="000000"/>
              </w:rPr>
            </w:pPr>
            <w:del w:id="3960"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3961"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3962" w:author="Lane, Stefanie" w:date="2023-07-26T11:06:00Z"/>
                <w:rFonts w:ascii="Calibri" w:eastAsia="Times New Roman" w:hAnsi="Calibri" w:cs="Calibri"/>
                <w:color w:val="000000"/>
              </w:rPr>
            </w:pPr>
            <w:del w:id="3963"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3964" w:author="Lane, Stefanie" w:date="2023-07-26T11:06:00Z"/>
                <w:rFonts w:ascii="Calibri" w:eastAsia="Times New Roman" w:hAnsi="Calibri" w:cs="Calibri"/>
                <w:color w:val="000000"/>
              </w:rPr>
            </w:pPr>
            <w:del w:id="3965"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3966" w:author="Lane, Stefanie" w:date="2023-07-26T11:06:00Z"/>
                <w:rFonts w:ascii="Calibri" w:eastAsia="Times New Roman" w:hAnsi="Calibri" w:cs="Calibri"/>
                <w:color w:val="000000"/>
              </w:rPr>
            </w:pPr>
            <w:del w:id="3967"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3968"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3969" w:author="Lane, Stefanie" w:date="2023-07-26T11:06:00Z"/>
                <w:rFonts w:ascii="Calibri" w:eastAsia="Times New Roman" w:hAnsi="Calibri" w:cs="Calibri"/>
                <w:color w:val="000000"/>
              </w:rPr>
            </w:pPr>
            <w:del w:id="3970"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3971" w:author="Lane, Stefanie" w:date="2023-07-26T11:06:00Z"/>
                <w:rFonts w:ascii="Calibri" w:eastAsia="Times New Roman" w:hAnsi="Calibri" w:cs="Calibri"/>
                <w:color w:val="000000"/>
              </w:rPr>
            </w:pPr>
            <w:del w:id="3972"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3973" w:author="Lane, Stefanie" w:date="2023-07-26T11:06:00Z"/>
                <w:rFonts w:ascii="Calibri" w:eastAsia="Times New Roman" w:hAnsi="Calibri" w:cs="Calibri"/>
                <w:color w:val="000000"/>
              </w:rPr>
            </w:pPr>
            <w:del w:id="3974"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2748794E" w:rsidR="00C44004" w:rsidDel="00CB6B19" w:rsidRDefault="00C44004" w:rsidP="00490B85">
      <w:pPr>
        <w:rPr>
          <w:del w:id="3975" w:author="Lane, Stefanie" w:date="2023-09-27T17:47:00Z"/>
        </w:rPr>
      </w:pPr>
      <w:r>
        <w:rPr>
          <w:b/>
        </w:rPr>
        <w:lastRenderedPageBreak/>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pecies found only in 1999</w:t>
      </w:r>
      <w:ins w:id="3976" w:author="Lane, Stefanie" w:date="2023-09-27T17:47:00Z">
        <w:r w:rsidR="00CB6B19">
          <w:t>.</w:t>
        </w:r>
      </w:ins>
      <w:r w:rsidRPr="0026196C">
        <w:t xml:space="preserve">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rsidDel="00CB6B19" w14:paraId="2CFA52D3" w14:textId="558C9283" w:rsidTr="00137F24">
        <w:trPr>
          <w:trHeight w:val="590"/>
          <w:del w:id="3977" w:author="Lane, Stefanie" w:date="2023-09-27T17:47:00Z"/>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3779613D" w:rsidR="00C44004" w:rsidRPr="00C44004" w:rsidDel="00CB6B19" w:rsidRDefault="00C44004" w:rsidP="00CB6B19">
            <w:pPr>
              <w:rPr>
                <w:del w:id="3978" w:author="Lane, Stefanie" w:date="2023-09-27T17:47:00Z"/>
                <w:rFonts w:ascii="Calibri" w:eastAsia="Times New Roman" w:hAnsi="Calibri" w:cs="Calibri"/>
                <w:b/>
                <w:bCs/>
                <w:color w:val="000000"/>
              </w:rPr>
              <w:pPrChange w:id="3979" w:author="Lane, Stefanie" w:date="2023-09-27T17:47:00Z">
                <w:pPr>
                  <w:spacing w:after="0" w:line="240" w:lineRule="auto"/>
                  <w:jc w:val="center"/>
                </w:pPr>
              </w:pPrChange>
            </w:pPr>
            <w:del w:id="3980" w:author="Lane, Stefanie" w:date="2023-09-27T17:47:00Z">
              <w:r w:rsidRPr="00C44004" w:rsidDel="00CB6B19">
                <w:rPr>
                  <w:rFonts w:ascii="Calibri" w:eastAsia="Times New Roman" w:hAnsi="Calibri" w:cs="Calibri"/>
                  <w:b/>
                  <w:bCs/>
                  <w:color w:val="000000"/>
                </w:rPr>
                <w:delText>Assemblage</w:delText>
              </w:r>
            </w:del>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3D81C967" w:rsidR="00C44004" w:rsidRPr="00C44004" w:rsidDel="00CB6B19" w:rsidRDefault="00C44004" w:rsidP="00CB6B19">
            <w:pPr>
              <w:rPr>
                <w:del w:id="3981" w:author="Lane, Stefanie" w:date="2023-09-27T17:47:00Z"/>
                <w:rFonts w:ascii="Calibri" w:eastAsia="Times New Roman" w:hAnsi="Calibri" w:cs="Calibri"/>
                <w:b/>
                <w:bCs/>
                <w:color w:val="000000"/>
              </w:rPr>
              <w:pPrChange w:id="3982" w:author="Lane, Stefanie" w:date="2023-09-27T17:47:00Z">
                <w:pPr>
                  <w:spacing w:after="0" w:line="240" w:lineRule="auto"/>
                  <w:jc w:val="center"/>
                </w:pPr>
              </w:pPrChange>
            </w:pPr>
            <w:del w:id="3983" w:author="Lane, Stefanie" w:date="2023-09-27T17:47:00Z">
              <w:r w:rsidRPr="00C44004" w:rsidDel="00CB6B19">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37712ED3" w:rsidR="00C44004" w:rsidRPr="00C44004" w:rsidDel="00CB6B19" w:rsidRDefault="00C44004" w:rsidP="00CB6B19">
            <w:pPr>
              <w:rPr>
                <w:del w:id="3984" w:author="Lane, Stefanie" w:date="2023-09-27T17:47:00Z"/>
                <w:rFonts w:ascii="Calibri" w:eastAsia="Times New Roman" w:hAnsi="Calibri" w:cs="Calibri"/>
                <w:b/>
                <w:bCs/>
                <w:color w:val="000000"/>
              </w:rPr>
              <w:pPrChange w:id="3985" w:author="Lane, Stefanie" w:date="2023-09-27T17:47:00Z">
                <w:pPr>
                  <w:spacing w:after="0" w:line="240" w:lineRule="auto"/>
                  <w:jc w:val="center"/>
                </w:pPr>
              </w:pPrChange>
            </w:pPr>
            <w:del w:id="3986" w:author="Lane, Stefanie" w:date="2023-09-27T17:47:00Z">
              <w:r w:rsidRPr="00C44004" w:rsidDel="00CB6B19">
                <w:rPr>
                  <w:rFonts w:ascii="Calibri" w:eastAsia="Times New Roman" w:hAnsi="Calibri" w:cs="Calibri"/>
                  <w:b/>
                  <w:bCs/>
                  <w:color w:val="000000"/>
                </w:rPr>
                <w:delText>Species</w:delText>
              </w:r>
            </w:del>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E1B1BBC" w:rsidR="00C44004" w:rsidRPr="00C44004" w:rsidDel="00CB6B19" w:rsidRDefault="00C44004" w:rsidP="00CB6B19">
            <w:pPr>
              <w:rPr>
                <w:del w:id="3987" w:author="Lane, Stefanie" w:date="2023-09-27T17:47:00Z"/>
                <w:rFonts w:ascii="Calibri" w:eastAsia="Times New Roman" w:hAnsi="Calibri" w:cs="Calibri"/>
                <w:b/>
                <w:bCs/>
                <w:color w:val="000000"/>
              </w:rPr>
              <w:pPrChange w:id="3988" w:author="Lane, Stefanie" w:date="2023-09-27T17:47:00Z">
                <w:pPr>
                  <w:spacing w:after="0" w:line="240" w:lineRule="auto"/>
                  <w:jc w:val="center"/>
                </w:pPr>
              </w:pPrChange>
            </w:pPr>
            <w:del w:id="3989" w:author="Lane, Stefanie" w:date="2023-09-27T17:47:00Z">
              <w:r w:rsidRPr="00C44004" w:rsidDel="00CB6B19">
                <w:rPr>
                  <w:rFonts w:ascii="Calibri" w:eastAsia="Times New Roman" w:hAnsi="Calibri" w:cs="Calibri"/>
                  <w:b/>
                  <w:bCs/>
                  <w:color w:val="000000"/>
                </w:rPr>
                <w:delText>197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3E89C9A1" w:rsidR="00C44004" w:rsidRPr="00C44004" w:rsidDel="00CB6B19" w:rsidRDefault="00C44004" w:rsidP="00CB6B19">
            <w:pPr>
              <w:rPr>
                <w:del w:id="3990" w:author="Lane, Stefanie" w:date="2023-09-27T17:47:00Z"/>
                <w:rFonts w:ascii="Calibri" w:eastAsia="Times New Roman" w:hAnsi="Calibri" w:cs="Calibri"/>
                <w:b/>
                <w:bCs/>
                <w:color w:val="000000"/>
              </w:rPr>
              <w:pPrChange w:id="3991" w:author="Lane, Stefanie" w:date="2023-09-27T17:47:00Z">
                <w:pPr>
                  <w:spacing w:after="0" w:line="240" w:lineRule="auto"/>
                  <w:jc w:val="center"/>
                </w:pPr>
              </w:pPrChange>
            </w:pPr>
            <w:del w:id="3992" w:author="Lane, Stefanie" w:date="2023-09-27T17:47:00Z">
              <w:r w:rsidRPr="00C44004" w:rsidDel="00CB6B19">
                <w:rPr>
                  <w:rFonts w:ascii="Calibri" w:eastAsia="Times New Roman" w:hAnsi="Calibri" w:cs="Calibri"/>
                  <w:b/>
                  <w:bCs/>
                  <w:color w:val="000000"/>
                </w:rPr>
                <w:delText>199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3FB6857F" w:rsidR="00C44004" w:rsidRPr="00C44004" w:rsidDel="00CB6B19" w:rsidRDefault="00C44004" w:rsidP="00CB6B19">
            <w:pPr>
              <w:rPr>
                <w:del w:id="3993" w:author="Lane, Stefanie" w:date="2023-09-27T17:47:00Z"/>
                <w:rFonts w:ascii="Calibri" w:eastAsia="Times New Roman" w:hAnsi="Calibri" w:cs="Calibri"/>
                <w:b/>
                <w:bCs/>
                <w:color w:val="000000"/>
              </w:rPr>
              <w:pPrChange w:id="3994" w:author="Lane, Stefanie" w:date="2023-09-27T17:47:00Z">
                <w:pPr>
                  <w:spacing w:after="0" w:line="240" w:lineRule="auto"/>
                  <w:jc w:val="center"/>
                </w:pPr>
              </w:pPrChange>
            </w:pPr>
            <w:del w:id="3995" w:author="Lane, Stefanie" w:date="2023-09-27T17:47:00Z">
              <w:r w:rsidRPr="00C44004" w:rsidDel="00CB6B19">
                <w:rPr>
                  <w:rFonts w:ascii="Calibri" w:eastAsia="Times New Roman" w:hAnsi="Calibri" w:cs="Calibri"/>
                  <w:b/>
                  <w:bCs/>
                  <w:color w:val="000000"/>
                </w:rPr>
                <w:delText>2019</w:delText>
              </w:r>
            </w:del>
          </w:p>
        </w:tc>
        <w:tc>
          <w:tcPr>
            <w:tcW w:w="1560" w:type="dxa"/>
            <w:tcBorders>
              <w:top w:val="single" w:sz="4" w:space="0" w:color="auto"/>
              <w:left w:val="nil"/>
              <w:bottom w:val="single" w:sz="8" w:space="0" w:color="auto"/>
              <w:right w:val="nil"/>
            </w:tcBorders>
            <w:shd w:val="clear" w:color="auto" w:fill="auto"/>
            <w:vAlign w:val="center"/>
            <w:hideMark/>
          </w:tcPr>
          <w:p w14:paraId="57CEA0C4" w14:textId="342DA12A" w:rsidR="00C44004" w:rsidRPr="00C44004" w:rsidDel="00CB6B19" w:rsidRDefault="00C44004" w:rsidP="00CB6B19">
            <w:pPr>
              <w:rPr>
                <w:del w:id="3996" w:author="Lane, Stefanie" w:date="2023-09-27T17:47:00Z"/>
                <w:rFonts w:ascii="Calibri" w:eastAsia="Times New Roman" w:hAnsi="Calibri" w:cs="Calibri"/>
                <w:b/>
                <w:bCs/>
                <w:color w:val="000000"/>
              </w:rPr>
              <w:pPrChange w:id="3997" w:author="Lane, Stefanie" w:date="2023-09-27T17:47:00Z">
                <w:pPr>
                  <w:spacing w:after="0" w:line="240" w:lineRule="auto"/>
                  <w:jc w:val="center"/>
                </w:pPr>
              </w:pPrChange>
            </w:pPr>
            <w:del w:id="3998" w:author="Lane, Stefanie" w:date="2023-09-27T17:47:00Z">
              <w:r w:rsidRPr="00C44004" w:rsidDel="00CB6B19">
                <w:rPr>
                  <w:rFonts w:ascii="Calibri" w:eastAsia="Times New Roman" w:hAnsi="Calibri" w:cs="Calibri"/>
                  <w:b/>
                  <w:bCs/>
                  <w:color w:val="000000"/>
                </w:rPr>
                <w:delText>Overall Change (1979-2019)</w:delText>
              </w:r>
            </w:del>
          </w:p>
        </w:tc>
      </w:tr>
      <w:tr w:rsidR="00C44004" w:rsidRPr="00C44004" w:rsidDel="00CB6B19" w14:paraId="56528B1F" w14:textId="3FE9D78A" w:rsidTr="00137F24">
        <w:trPr>
          <w:trHeight w:val="290"/>
          <w:del w:id="3999" w:author="Lane, Stefanie" w:date="2023-09-27T17:4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295D3E3F" w:rsidR="00C44004" w:rsidRPr="00C44004" w:rsidDel="00CB6B19" w:rsidRDefault="00C44004" w:rsidP="00CB6B19">
            <w:pPr>
              <w:rPr>
                <w:del w:id="4000" w:author="Lane, Stefanie" w:date="2023-09-27T17:47:00Z"/>
                <w:rFonts w:ascii="Calibri" w:eastAsia="Times New Roman" w:hAnsi="Calibri" w:cs="Calibri"/>
                <w:color w:val="000000"/>
              </w:rPr>
              <w:pPrChange w:id="4001" w:author="Lane, Stefanie" w:date="2023-09-27T17:47:00Z">
                <w:pPr>
                  <w:spacing w:after="0" w:line="240" w:lineRule="auto"/>
                  <w:jc w:val="center"/>
                </w:pPr>
              </w:pPrChange>
            </w:pPr>
            <w:del w:id="4002" w:author="Lane, Stefanie" w:date="2023-09-27T17:47:00Z">
              <w:r w:rsidRPr="00C44004" w:rsidDel="00CB6B19">
                <w:rPr>
                  <w:rFonts w:ascii="Calibri" w:eastAsia="Times New Roman" w:hAnsi="Calibri" w:cs="Calibri"/>
                  <w:color w:val="000000"/>
                </w:rPr>
                <w:delText>Bogbean</w:delText>
              </w:r>
            </w:del>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524DB75B" w:rsidR="00C44004" w:rsidRPr="00C44004" w:rsidDel="00CB6B19" w:rsidRDefault="00C44004" w:rsidP="00CB6B19">
            <w:pPr>
              <w:rPr>
                <w:del w:id="4003" w:author="Lane, Stefanie" w:date="2023-09-27T17:47:00Z"/>
                <w:rFonts w:ascii="Calibri" w:eastAsia="Times New Roman" w:hAnsi="Calibri" w:cs="Calibri"/>
                <w:color w:val="000000"/>
              </w:rPr>
              <w:pPrChange w:id="4004" w:author="Lane, Stefanie" w:date="2023-09-27T17:47:00Z">
                <w:pPr>
                  <w:spacing w:after="0" w:line="240" w:lineRule="auto"/>
                  <w:jc w:val="center"/>
                </w:pPr>
              </w:pPrChange>
            </w:pPr>
            <w:del w:id="4005" w:author="Lane, Stefanie" w:date="2023-09-27T17:47:00Z">
              <w:r w:rsidRPr="00C44004" w:rsidDel="00CB6B19">
                <w:rPr>
                  <w:rFonts w:ascii="Calibri" w:eastAsia="Times New Roman" w:hAnsi="Calibri" w:cs="Calibri"/>
                  <w:color w:val="000000"/>
                </w:rPr>
                <w:delText>Non-native</w:delText>
              </w:r>
            </w:del>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6C66EC6E" w:rsidR="00C44004" w:rsidRPr="00C44004" w:rsidDel="00CB6B19" w:rsidRDefault="00C44004" w:rsidP="00CB6B19">
            <w:pPr>
              <w:rPr>
                <w:del w:id="4006" w:author="Lane, Stefanie" w:date="2023-09-27T17:47:00Z"/>
                <w:rFonts w:ascii="Calibri" w:eastAsia="Times New Roman" w:hAnsi="Calibri" w:cs="Calibri"/>
                <w:i/>
                <w:iCs/>
                <w:color w:val="000000"/>
              </w:rPr>
              <w:pPrChange w:id="4007" w:author="Lane, Stefanie" w:date="2023-09-27T17:47:00Z">
                <w:pPr>
                  <w:spacing w:after="0" w:line="240" w:lineRule="auto"/>
                </w:pPr>
              </w:pPrChange>
            </w:pPr>
            <w:del w:id="4008" w:author="Lane, Stefanie" w:date="2023-09-27T17:47:00Z">
              <w:r w:rsidRPr="00C44004" w:rsidDel="00CB6B19">
                <w:rPr>
                  <w:rFonts w:ascii="Calibri" w:eastAsia="Times New Roman" w:hAnsi="Calibri" w:cs="Calibri"/>
                  <w:i/>
                  <w:iCs/>
                  <w:color w:val="000000"/>
                </w:rPr>
                <w:delText>Alisma plantago aquatica</w:delText>
              </w:r>
            </w:del>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DC46879" w:rsidR="00C44004" w:rsidRPr="00C44004" w:rsidDel="00CB6B19" w:rsidRDefault="00C44004" w:rsidP="00CB6B19">
            <w:pPr>
              <w:rPr>
                <w:del w:id="4009" w:author="Lane, Stefanie" w:date="2023-09-27T17:47:00Z"/>
                <w:rFonts w:ascii="Calibri" w:eastAsia="Times New Roman" w:hAnsi="Calibri" w:cs="Calibri"/>
                <w:color w:val="000000"/>
              </w:rPr>
              <w:pPrChange w:id="4010" w:author="Lane, Stefanie" w:date="2023-09-27T17:47:00Z">
                <w:pPr>
                  <w:spacing w:after="0" w:line="240" w:lineRule="auto"/>
                  <w:jc w:val="center"/>
                </w:pPr>
              </w:pPrChange>
            </w:pPr>
            <w:del w:id="4011" w:author="Lane, Stefanie" w:date="2023-09-27T17:47:00Z">
              <w:r w:rsidRPr="00C44004" w:rsidDel="00CB6B19">
                <w:rPr>
                  <w:rFonts w:ascii="Calibri" w:eastAsia="Times New Roman" w:hAnsi="Calibri" w:cs="Calibri"/>
                  <w:color w:val="000000"/>
                </w:rPr>
                <w:delText>0.2</w:delText>
              </w:r>
            </w:del>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6BFBDD9C" w:rsidR="00C44004" w:rsidRPr="00C44004" w:rsidDel="00CB6B19" w:rsidRDefault="00C44004" w:rsidP="00CB6B19">
            <w:pPr>
              <w:rPr>
                <w:del w:id="4012" w:author="Lane, Stefanie" w:date="2023-09-27T17:47:00Z"/>
                <w:rFonts w:ascii="Calibri" w:eastAsia="Times New Roman" w:hAnsi="Calibri" w:cs="Calibri"/>
                <w:color w:val="000000"/>
              </w:rPr>
              <w:pPrChange w:id="4013" w:author="Lane, Stefanie" w:date="2023-09-27T17:47:00Z">
                <w:pPr>
                  <w:spacing w:after="0" w:line="240" w:lineRule="auto"/>
                  <w:jc w:val="center"/>
                </w:pPr>
              </w:pPrChange>
            </w:pPr>
            <w:del w:id="4014" w:author="Lane, Stefanie" w:date="2023-09-27T17:47:00Z">
              <w:r w:rsidRPr="00C44004" w:rsidDel="00CB6B19">
                <w:rPr>
                  <w:rFonts w:ascii="Calibri" w:eastAsia="Times New Roman" w:hAnsi="Calibri" w:cs="Calibri"/>
                  <w:color w:val="000000"/>
                </w:rPr>
                <w:delText>0.1</w:delText>
              </w:r>
            </w:del>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6D77E70" w:rsidR="00C44004" w:rsidRPr="00C44004" w:rsidDel="00CB6B19" w:rsidRDefault="00C44004" w:rsidP="00CB6B19">
            <w:pPr>
              <w:rPr>
                <w:del w:id="4015" w:author="Lane, Stefanie" w:date="2023-09-27T17:47:00Z"/>
                <w:rFonts w:ascii="Calibri" w:eastAsia="Times New Roman" w:hAnsi="Calibri" w:cs="Calibri"/>
                <w:color w:val="000000"/>
              </w:rPr>
              <w:pPrChange w:id="4016" w:author="Lane, Stefanie" w:date="2023-09-27T17:47:00Z">
                <w:pPr>
                  <w:spacing w:after="0" w:line="240" w:lineRule="auto"/>
                  <w:jc w:val="center"/>
                </w:pPr>
              </w:pPrChange>
            </w:pPr>
            <w:del w:id="4017" w:author="Lane, Stefanie" w:date="2023-09-27T17:47:00Z">
              <w:r w:rsidRPr="00C44004" w:rsidDel="00CB6B19">
                <w:rPr>
                  <w:rFonts w:ascii="Calibri" w:eastAsia="Times New Roman" w:hAnsi="Calibri" w:cs="Calibri"/>
                  <w:color w:val="000000"/>
                </w:rPr>
                <w:delText> </w:delText>
              </w:r>
            </w:del>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45CF61DB" w:rsidR="00C44004" w:rsidRPr="00C44004" w:rsidDel="00CB6B19" w:rsidRDefault="00C44004" w:rsidP="00CB6B19">
            <w:pPr>
              <w:rPr>
                <w:del w:id="4018" w:author="Lane, Stefanie" w:date="2023-09-27T17:47:00Z"/>
                <w:rFonts w:ascii="Calibri" w:eastAsia="Times New Roman" w:hAnsi="Calibri" w:cs="Calibri"/>
                <w:color w:val="000000"/>
              </w:rPr>
              <w:pPrChange w:id="4019" w:author="Lane, Stefanie" w:date="2023-09-27T17:47:00Z">
                <w:pPr>
                  <w:spacing w:after="0" w:line="240" w:lineRule="auto"/>
                  <w:jc w:val="center"/>
                </w:pPr>
              </w:pPrChange>
            </w:pPr>
            <w:del w:id="4020"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171A5781" w14:textId="070AE144" w:rsidTr="00137F24">
        <w:trPr>
          <w:trHeight w:val="290"/>
          <w:del w:id="4021" w:author="Lane, Stefanie" w:date="2023-09-27T17:47:00Z"/>
        </w:trPr>
        <w:tc>
          <w:tcPr>
            <w:tcW w:w="1311" w:type="dxa"/>
            <w:vMerge/>
            <w:tcBorders>
              <w:top w:val="nil"/>
              <w:left w:val="single" w:sz="8" w:space="0" w:color="auto"/>
              <w:bottom w:val="single" w:sz="8" w:space="0" w:color="000000"/>
              <w:right w:val="nil"/>
            </w:tcBorders>
            <w:vAlign w:val="center"/>
            <w:hideMark/>
          </w:tcPr>
          <w:p w14:paraId="58E1594A" w14:textId="08FE9FD4" w:rsidR="00C44004" w:rsidRPr="00C44004" w:rsidDel="00CB6B19" w:rsidRDefault="00C44004" w:rsidP="00CB6B19">
            <w:pPr>
              <w:rPr>
                <w:del w:id="4022" w:author="Lane, Stefanie" w:date="2023-09-27T17:47:00Z"/>
                <w:rFonts w:ascii="Calibri" w:eastAsia="Times New Roman" w:hAnsi="Calibri" w:cs="Calibri"/>
                <w:color w:val="000000"/>
              </w:rPr>
              <w:pPrChange w:id="402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2B5D19" w14:textId="2B464190" w:rsidR="00C44004" w:rsidRPr="00C44004" w:rsidDel="00CB6B19" w:rsidRDefault="00C44004" w:rsidP="00CB6B19">
            <w:pPr>
              <w:rPr>
                <w:del w:id="4024" w:author="Lane, Stefanie" w:date="2023-09-27T17:47:00Z"/>
                <w:rFonts w:ascii="Calibri" w:eastAsia="Times New Roman" w:hAnsi="Calibri" w:cs="Calibri"/>
                <w:color w:val="000000"/>
              </w:rPr>
              <w:pPrChange w:id="4025"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129F7388" w14:textId="672EC9F2" w:rsidR="00C44004" w:rsidRPr="00C44004" w:rsidDel="00CB6B19" w:rsidRDefault="00C44004" w:rsidP="00CB6B19">
            <w:pPr>
              <w:rPr>
                <w:del w:id="4026" w:author="Lane, Stefanie" w:date="2023-09-27T17:47:00Z"/>
                <w:rFonts w:ascii="Calibri" w:eastAsia="Times New Roman" w:hAnsi="Calibri" w:cs="Calibri"/>
                <w:i/>
                <w:iCs/>
                <w:color w:val="000000"/>
              </w:rPr>
              <w:pPrChange w:id="4027" w:author="Lane, Stefanie" w:date="2023-09-27T17:47:00Z">
                <w:pPr>
                  <w:spacing w:after="0" w:line="240" w:lineRule="auto"/>
                </w:pPr>
              </w:pPrChange>
            </w:pPr>
            <w:del w:id="4028" w:author="Lane, Stefanie" w:date="2023-09-27T17:47:00Z">
              <w:r w:rsidRPr="00C44004" w:rsidDel="00CB6B19">
                <w:rPr>
                  <w:rFonts w:ascii="Calibri" w:eastAsia="Times New Roman" w:hAnsi="Calibri" w:cs="Calibri"/>
                  <w:i/>
                  <w:iCs/>
                  <w:color w:val="000000"/>
                </w:rPr>
                <w:delText>Myosotis scorpioides</w:delText>
              </w:r>
            </w:del>
          </w:p>
        </w:tc>
        <w:tc>
          <w:tcPr>
            <w:tcW w:w="960" w:type="dxa"/>
            <w:tcBorders>
              <w:top w:val="single" w:sz="4" w:space="0" w:color="auto"/>
              <w:left w:val="nil"/>
              <w:bottom w:val="nil"/>
              <w:right w:val="nil"/>
            </w:tcBorders>
            <w:shd w:val="clear" w:color="auto" w:fill="auto"/>
            <w:noWrap/>
            <w:vAlign w:val="bottom"/>
            <w:hideMark/>
          </w:tcPr>
          <w:p w14:paraId="0A1FEE05" w14:textId="4E3EB774" w:rsidR="00C44004" w:rsidRPr="00C44004" w:rsidDel="00CB6B19" w:rsidRDefault="00C44004" w:rsidP="00CB6B19">
            <w:pPr>
              <w:rPr>
                <w:del w:id="4029" w:author="Lane, Stefanie" w:date="2023-09-27T17:47:00Z"/>
                <w:rFonts w:ascii="Calibri" w:eastAsia="Times New Roman" w:hAnsi="Calibri" w:cs="Calibri"/>
                <w:color w:val="000000"/>
              </w:rPr>
              <w:pPrChange w:id="4030" w:author="Lane, Stefanie" w:date="2023-09-27T17:47:00Z">
                <w:pPr>
                  <w:spacing w:after="0" w:line="240" w:lineRule="auto"/>
                  <w:jc w:val="center"/>
                </w:pPr>
              </w:pPrChange>
            </w:pPr>
            <w:del w:id="4031"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nil"/>
              <w:right w:val="nil"/>
            </w:tcBorders>
            <w:shd w:val="clear" w:color="auto" w:fill="auto"/>
            <w:noWrap/>
            <w:vAlign w:val="bottom"/>
            <w:hideMark/>
          </w:tcPr>
          <w:p w14:paraId="05FADF7B" w14:textId="380C0410" w:rsidR="00C44004" w:rsidRPr="00C44004" w:rsidDel="00CB6B19" w:rsidRDefault="00C44004" w:rsidP="00CB6B19">
            <w:pPr>
              <w:rPr>
                <w:del w:id="4032" w:author="Lane, Stefanie" w:date="2023-09-27T17:47:00Z"/>
                <w:rFonts w:ascii="Calibri" w:eastAsia="Times New Roman" w:hAnsi="Calibri" w:cs="Calibri"/>
                <w:color w:val="000000"/>
              </w:rPr>
              <w:pPrChange w:id="4033" w:author="Lane, Stefanie" w:date="2023-09-27T17:47:00Z">
                <w:pPr>
                  <w:spacing w:after="0" w:line="240" w:lineRule="auto"/>
                  <w:jc w:val="center"/>
                </w:pPr>
              </w:pPrChange>
            </w:pPr>
            <w:del w:id="4034"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nil"/>
              <w:right w:val="nil"/>
            </w:tcBorders>
            <w:shd w:val="clear" w:color="auto" w:fill="auto"/>
            <w:noWrap/>
            <w:vAlign w:val="bottom"/>
            <w:hideMark/>
          </w:tcPr>
          <w:p w14:paraId="045C24DD" w14:textId="0D9B344B" w:rsidR="00C44004" w:rsidRPr="00C44004" w:rsidDel="00CB6B19" w:rsidRDefault="00C44004" w:rsidP="00CB6B19">
            <w:pPr>
              <w:rPr>
                <w:del w:id="4035" w:author="Lane, Stefanie" w:date="2023-09-27T17:47:00Z"/>
                <w:rFonts w:ascii="Calibri" w:eastAsia="Times New Roman" w:hAnsi="Calibri" w:cs="Calibri"/>
                <w:color w:val="000000"/>
              </w:rPr>
              <w:pPrChange w:id="4036" w:author="Lane, Stefanie" w:date="2023-09-27T17:47:00Z">
                <w:pPr>
                  <w:spacing w:after="0" w:line="240" w:lineRule="auto"/>
                  <w:jc w:val="center"/>
                </w:pPr>
              </w:pPrChange>
            </w:pPr>
            <w:del w:id="4037"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12F97504" w:rsidR="00C44004" w:rsidRPr="00C44004" w:rsidDel="00CB6B19" w:rsidRDefault="00C44004" w:rsidP="00CB6B19">
            <w:pPr>
              <w:rPr>
                <w:del w:id="4038" w:author="Lane, Stefanie" w:date="2023-09-27T17:47:00Z"/>
                <w:rFonts w:ascii="Calibri" w:eastAsia="Times New Roman" w:hAnsi="Calibri" w:cs="Calibri"/>
                <w:color w:val="000000"/>
              </w:rPr>
              <w:pPrChange w:id="4039" w:author="Lane, Stefanie" w:date="2023-09-27T17:47:00Z">
                <w:pPr>
                  <w:spacing w:after="0" w:line="240" w:lineRule="auto"/>
                  <w:jc w:val="center"/>
                </w:pPr>
              </w:pPrChange>
            </w:pPr>
            <w:del w:id="4040" w:author="Lane, Stefanie" w:date="2023-09-27T17:47:00Z">
              <w:r w:rsidRPr="00C44004" w:rsidDel="00CB6B19">
                <w:rPr>
                  <w:rFonts w:ascii="Calibri" w:eastAsia="Times New Roman" w:hAnsi="Calibri" w:cs="Calibri"/>
                  <w:color w:val="000000"/>
                </w:rPr>
                <w:delText>-</w:delText>
              </w:r>
            </w:del>
          </w:p>
        </w:tc>
      </w:tr>
      <w:tr w:rsidR="00C44004" w:rsidRPr="00C44004" w:rsidDel="00CB6B19" w14:paraId="603F0FC7" w14:textId="03FC1FD3" w:rsidTr="00D143A8">
        <w:trPr>
          <w:trHeight w:val="290"/>
          <w:del w:id="4041" w:author="Lane, Stefanie" w:date="2023-09-27T17:47:00Z"/>
        </w:trPr>
        <w:tc>
          <w:tcPr>
            <w:tcW w:w="1311" w:type="dxa"/>
            <w:vMerge/>
            <w:tcBorders>
              <w:top w:val="nil"/>
              <w:left w:val="single" w:sz="8" w:space="0" w:color="auto"/>
              <w:bottom w:val="single" w:sz="8" w:space="0" w:color="000000"/>
              <w:right w:val="nil"/>
            </w:tcBorders>
            <w:vAlign w:val="center"/>
            <w:hideMark/>
          </w:tcPr>
          <w:p w14:paraId="689BBC96" w14:textId="477093C4" w:rsidR="00C44004" w:rsidRPr="00C44004" w:rsidDel="00CB6B19" w:rsidRDefault="00C44004" w:rsidP="00CB6B19">
            <w:pPr>
              <w:rPr>
                <w:del w:id="4042" w:author="Lane, Stefanie" w:date="2023-09-27T17:47:00Z"/>
                <w:rFonts w:ascii="Calibri" w:eastAsia="Times New Roman" w:hAnsi="Calibri" w:cs="Calibri"/>
                <w:color w:val="000000"/>
              </w:rPr>
              <w:pPrChange w:id="404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99EC6B2" w14:textId="44E1AA88" w:rsidR="00C44004" w:rsidRPr="00C44004" w:rsidDel="00CB6B19" w:rsidRDefault="00C44004" w:rsidP="00CB6B19">
            <w:pPr>
              <w:rPr>
                <w:del w:id="4044" w:author="Lane, Stefanie" w:date="2023-09-27T17:47:00Z"/>
                <w:rFonts w:ascii="Calibri" w:eastAsia="Times New Roman" w:hAnsi="Calibri" w:cs="Calibri"/>
                <w:color w:val="000000"/>
              </w:rPr>
              <w:pPrChange w:id="404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6BDA3D33" w:rsidR="00C44004" w:rsidRPr="00C44004" w:rsidDel="00CB6B19" w:rsidRDefault="00C44004" w:rsidP="00CB6B19">
            <w:pPr>
              <w:rPr>
                <w:del w:id="4046" w:author="Lane, Stefanie" w:date="2023-09-27T17:47:00Z"/>
                <w:rFonts w:ascii="Calibri" w:eastAsia="Times New Roman" w:hAnsi="Calibri" w:cs="Calibri"/>
                <w:i/>
                <w:iCs/>
                <w:color w:val="000000"/>
              </w:rPr>
              <w:pPrChange w:id="4047" w:author="Lane, Stefanie" w:date="2023-09-27T17:47:00Z">
                <w:pPr>
                  <w:spacing w:after="0" w:line="240" w:lineRule="auto"/>
                </w:pPr>
              </w:pPrChange>
            </w:pPr>
            <w:del w:id="4048" w:author="Lane, Stefanie" w:date="2023-09-27T17:47:00Z">
              <w:r w:rsidRPr="00C44004" w:rsidDel="00CB6B19">
                <w:rPr>
                  <w:rFonts w:ascii="Calibri" w:eastAsia="Times New Roman" w:hAnsi="Calibri" w:cs="Calibri"/>
                  <w:i/>
                  <w:iCs/>
                  <w:color w:val="00000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52C22C56" w:rsidR="00C44004" w:rsidRPr="00C44004" w:rsidDel="00CB6B19" w:rsidRDefault="00C44004" w:rsidP="00CB6B19">
            <w:pPr>
              <w:rPr>
                <w:del w:id="4049" w:author="Lane, Stefanie" w:date="2023-09-27T17:47:00Z"/>
                <w:rFonts w:ascii="Calibri" w:eastAsia="Times New Roman" w:hAnsi="Calibri" w:cs="Calibri"/>
                <w:color w:val="000000"/>
              </w:rPr>
              <w:pPrChange w:id="4050" w:author="Lane, Stefanie" w:date="2023-09-27T17:47:00Z">
                <w:pPr>
                  <w:spacing w:after="0" w:line="240" w:lineRule="auto"/>
                  <w:jc w:val="center"/>
                </w:pPr>
              </w:pPrChange>
            </w:pPr>
            <w:del w:id="4051" w:author="Lane, Stefanie" w:date="2023-09-27T17:47:00Z">
              <w:r w:rsidRPr="00C44004" w:rsidDel="00CB6B19">
                <w:rPr>
                  <w:rFonts w:ascii="Calibri" w:eastAsia="Times New Roman" w:hAnsi="Calibri" w:cs="Calibri"/>
                  <w:color w:val="000000"/>
                </w:rPr>
                <w:delText>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0F4AEF1" w:rsidR="00C44004" w:rsidRPr="00C44004" w:rsidDel="00CB6B19" w:rsidRDefault="00C44004" w:rsidP="00CB6B19">
            <w:pPr>
              <w:rPr>
                <w:del w:id="4052" w:author="Lane, Stefanie" w:date="2023-09-27T17:47:00Z"/>
                <w:rFonts w:ascii="Calibri" w:eastAsia="Times New Roman" w:hAnsi="Calibri" w:cs="Calibri"/>
                <w:color w:val="000000"/>
              </w:rPr>
              <w:pPrChange w:id="4053" w:author="Lane, Stefanie" w:date="2023-09-27T17:47:00Z">
                <w:pPr>
                  <w:spacing w:after="0" w:line="240" w:lineRule="auto"/>
                  <w:jc w:val="center"/>
                </w:pPr>
              </w:pPrChange>
            </w:pPr>
            <w:del w:id="4054" w:author="Lane, Stefanie" w:date="2023-09-27T17:47:00Z">
              <w:r w:rsidRPr="00C44004" w:rsidDel="00CB6B19">
                <w:rPr>
                  <w:rFonts w:ascii="Calibri" w:eastAsia="Times New Roman" w:hAnsi="Calibri" w:cs="Calibri"/>
                  <w:color w:val="000000"/>
                </w:rPr>
                <w:delText>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6A9D3EFB" w:rsidR="00C44004" w:rsidRPr="00C44004" w:rsidDel="00CB6B19" w:rsidRDefault="00C44004" w:rsidP="00CB6B19">
            <w:pPr>
              <w:rPr>
                <w:del w:id="4055" w:author="Lane, Stefanie" w:date="2023-09-27T17:47:00Z"/>
                <w:rFonts w:ascii="Calibri" w:eastAsia="Times New Roman" w:hAnsi="Calibri" w:cs="Calibri"/>
                <w:color w:val="000000"/>
              </w:rPr>
              <w:pPrChange w:id="4056" w:author="Lane, Stefanie" w:date="2023-09-27T17:47:00Z">
                <w:pPr>
                  <w:spacing w:after="0" w:line="240" w:lineRule="auto"/>
                  <w:jc w:val="center"/>
                </w:pPr>
              </w:pPrChange>
            </w:pPr>
            <w:del w:id="4057" w:author="Lane, Stefanie" w:date="2023-09-27T17:47:00Z">
              <w:r w:rsidRPr="00C44004" w:rsidDel="00CB6B19">
                <w:rPr>
                  <w:rFonts w:ascii="Calibri" w:eastAsia="Times New Roman" w:hAnsi="Calibri" w:cs="Calibri"/>
                  <w:color w:val="000000"/>
                </w:rPr>
                <w:delText>1.3</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0D4AA72D" w:rsidR="00C44004" w:rsidRPr="00C44004" w:rsidDel="00CB6B19" w:rsidRDefault="00C44004" w:rsidP="00CB6B19">
            <w:pPr>
              <w:rPr>
                <w:del w:id="4058" w:author="Lane, Stefanie" w:date="2023-09-27T17:47:00Z"/>
                <w:rFonts w:ascii="Calibri" w:eastAsia="Times New Roman" w:hAnsi="Calibri" w:cs="Calibri"/>
                <w:color w:val="000000"/>
              </w:rPr>
              <w:pPrChange w:id="4059" w:author="Lane, Stefanie" w:date="2023-09-27T17:47:00Z">
                <w:pPr>
                  <w:spacing w:after="0" w:line="240" w:lineRule="auto"/>
                  <w:jc w:val="center"/>
                </w:pPr>
              </w:pPrChange>
            </w:pPr>
            <w:del w:id="4060" w:author="Lane, Stefanie" w:date="2023-09-27T17:47:00Z">
              <w:r w:rsidRPr="00C44004" w:rsidDel="00CB6B19">
                <w:rPr>
                  <w:rFonts w:ascii="Calibri" w:eastAsia="Times New Roman" w:hAnsi="Calibri" w:cs="Calibri"/>
                  <w:color w:val="000000"/>
                </w:rPr>
                <w:delText>-</w:delText>
              </w:r>
            </w:del>
          </w:p>
        </w:tc>
      </w:tr>
      <w:tr w:rsidR="00C44004" w:rsidRPr="00C44004" w:rsidDel="00CB6B19" w14:paraId="2496944D" w14:textId="7E768782" w:rsidTr="00D143A8">
        <w:trPr>
          <w:trHeight w:val="290"/>
          <w:del w:id="4061" w:author="Lane, Stefanie" w:date="2023-09-27T17:47:00Z"/>
        </w:trPr>
        <w:tc>
          <w:tcPr>
            <w:tcW w:w="1311" w:type="dxa"/>
            <w:vMerge/>
            <w:tcBorders>
              <w:top w:val="nil"/>
              <w:left w:val="single" w:sz="8" w:space="0" w:color="auto"/>
              <w:bottom w:val="single" w:sz="8" w:space="0" w:color="000000"/>
              <w:right w:val="nil"/>
            </w:tcBorders>
            <w:vAlign w:val="center"/>
            <w:hideMark/>
          </w:tcPr>
          <w:p w14:paraId="6E4D27BF" w14:textId="7A5D9726" w:rsidR="00C44004" w:rsidRPr="00C44004" w:rsidDel="00CB6B19" w:rsidRDefault="00C44004" w:rsidP="00CB6B19">
            <w:pPr>
              <w:rPr>
                <w:del w:id="4062" w:author="Lane, Stefanie" w:date="2023-09-27T17:47:00Z"/>
                <w:rFonts w:ascii="Calibri" w:eastAsia="Times New Roman" w:hAnsi="Calibri" w:cs="Calibri"/>
                <w:color w:val="000000"/>
              </w:rPr>
              <w:pPrChange w:id="406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0FABE27" w14:textId="737C812A" w:rsidR="00C44004" w:rsidRPr="00C44004" w:rsidDel="00CB6B19" w:rsidRDefault="00C44004" w:rsidP="00CB6B19">
            <w:pPr>
              <w:rPr>
                <w:del w:id="4064" w:author="Lane, Stefanie" w:date="2023-09-27T17:47:00Z"/>
                <w:rFonts w:ascii="Calibri" w:eastAsia="Times New Roman" w:hAnsi="Calibri" w:cs="Calibri"/>
                <w:color w:val="000000"/>
              </w:rPr>
              <w:pPrChange w:id="406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5DAA12" w14:textId="25C542AB" w:rsidR="00C44004" w:rsidRPr="00C44004" w:rsidDel="00CB6B19" w:rsidRDefault="00C44004" w:rsidP="00CB6B19">
            <w:pPr>
              <w:rPr>
                <w:del w:id="4066" w:author="Lane, Stefanie" w:date="2023-09-27T17:47:00Z"/>
                <w:rFonts w:ascii="Calibri" w:eastAsia="Times New Roman" w:hAnsi="Calibri" w:cs="Calibri"/>
                <w:i/>
                <w:iCs/>
                <w:color w:val="000000"/>
              </w:rPr>
              <w:pPrChange w:id="4067" w:author="Lane, Stefanie" w:date="2023-09-27T17:47:00Z">
                <w:pPr>
                  <w:spacing w:after="0" w:line="240" w:lineRule="auto"/>
                </w:pPr>
              </w:pPrChange>
            </w:pPr>
            <w:del w:id="4068" w:author="Lane, Stefanie" w:date="2023-09-27T17:47:00Z">
              <w:r w:rsidRPr="00C44004" w:rsidDel="00CB6B19">
                <w:rPr>
                  <w:rFonts w:ascii="Calibri" w:eastAsia="Times New Roman" w:hAnsi="Calibri" w:cs="Calibri"/>
                  <w:i/>
                  <w:iCs/>
                  <w:color w:val="000000"/>
                </w:rPr>
                <w:delText>Lythrum salicaria</w:delText>
              </w:r>
            </w:del>
          </w:p>
        </w:tc>
        <w:tc>
          <w:tcPr>
            <w:tcW w:w="960" w:type="dxa"/>
            <w:tcBorders>
              <w:top w:val="nil"/>
              <w:left w:val="nil"/>
              <w:bottom w:val="nil"/>
              <w:right w:val="nil"/>
            </w:tcBorders>
            <w:shd w:val="clear" w:color="auto" w:fill="auto"/>
            <w:noWrap/>
            <w:vAlign w:val="bottom"/>
            <w:hideMark/>
          </w:tcPr>
          <w:p w14:paraId="7A524E73" w14:textId="314D0920" w:rsidR="00C44004" w:rsidRPr="00C44004" w:rsidDel="00CB6B19" w:rsidRDefault="00C44004" w:rsidP="00CB6B19">
            <w:pPr>
              <w:rPr>
                <w:del w:id="4069" w:author="Lane, Stefanie" w:date="2023-09-27T17:47:00Z"/>
                <w:rFonts w:ascii="Calibri" w:eastAsia="Times New Roman" w:hAnsi="Calibri" w:cs="Calibri"/>
                <w:color w:val="000000"/>
              </w:rPr>
              <w:pPrChange w:id="4070" w:author="Lane, Stefanie" w:date="2023-09-27T17:47:00Z">
                <w:pPr>
                  <w:spacing w:after="0" w:line="240" w:lineRule="auto"/>
                  <w:jc w:val="center"/>
                </w:pPr>
              </w:pPrChange>
            </w:pPr>
            <w:del w:id="4071" w:author="Lane, Stefanie" w:date="2023-09-27T17:47:00Z">
              <w:r w:rsidRPr="00C44004" w:rsidDel="00CB6B19">
                <w:rPr>
                  <w:rFonts w:ascii="Calibri" w:eastAsia="Times New Roman" w:hAnsi="Calibri" w:cs="Calibri"/>
                  <w:color w:val="000000"/>
                </w:rPr>
                <w:delText>1.1</w:delText>
              </w:r>
            </w:del>
          </w:p>
        </w:tc>
        <w:tc>
          <w:tcPr>
            <w:tcW w:w="960" w:type="dxa"/>
            <w:tcBorders>
              <w:top w:val="nil"/>
              <w:left w:val="nil"/>
              <w:bottom w:val="nil"/>
              <w:right w:val="nil"/>
            </w:tcBorders>
            <w:shd w:val="clear" w:color="auto" w:fill="auto"/>
            <w:noWrap/>
            <w:vAlign w:val="bottom"/>
            <w:hideMark/>
          </w:tcPr>
          <w:p w14:paraId="429890C8" w14:textId="57D0EF50" w:rsidR="00C44004" w:rsidRPr="00C44004" w:rsidDel="00CB6B19" w:rsidRDefault="00C44004" w:rsidP="00CB6B19">
            <w:pPr>
              <w:rPr>
                <w:del w:id="4072" w:author="Lane, Stefanie" w:date="2023-09-27T17:47:00Z"/>
                <w:rFonts w:ascii="Calibri" w:eastAsia="Times New Roman" w:hAnsi="Calibri" w:cs="Calibri"/>
                <w:color w:val="000000"/>
              </w:rPr>
              <w:pPrChange w:id="4073" w:author="Lane, Stefanie" w:date="2023-09-27T17:47:00Z">
                <w:pPr>
                  <w:spacing w:after="0" w:line="240" w:lineRule="auto"/>
                  <w:jc w:val="center"/>
                </w:pPr>
              </w:pPrChange>
            </w:pPr>
            <w:del w:id="4074" w:author="Lane, Stefanie" w:date="2023-09-27T17:47:00Z">
              <w:r w:rsidRPr="00C44004" w:rsidDel="00CB6B19">
                <w:rPr>
                  <w:rFonts w:ascii="Calibri" w:eastAsia="Times New Roman" w:hAnsi="Calibri" w:cs="Calibri"/>
                  <w:color w:val="000000"/>
                </w:rPr>
                <w:delText>1.2</w:delText>
              </w:r>
            </w:del>
          </w:p>
        </w:tc>
        <w:tc>
          <w:tcPr>
            <w:tcW w:w="960" w:type="dxa"/>
            <w:tcBorders>
              <w:top w:val="nil"/>
              <w:left w:val="nil"/>
              <w:bottom w:val="nil"/>
              <w:right w:val="nil"/>
            </w:tcBorders>
            <w:shd w:val="clear" w:color="auto" w:fill="auto"/>
            <w:noWrap/>
            <w:vAlign w:val="bottom"/>
            <w:hideMark/>
          </w:tcPr>
          <w:p w14:paraId="71F71DFF" w14:textId="26DC9B93" w:rsidR="00C44004" w:rsidRPr="00C44004" w:rsidDel="00CB6B19" w:rsidRDefault="00C44004" w:rsidP="00CB6B19">
            <w:pPr>
              <w:rPr>
                <w:del w:id="4075" w:author="Lane, Stefanie" w:date="2023-09-27T17:47:00Z"/>
                <w:rFonts w:ascii="Calibri" w:eastAsia="Times New Roman" w:hAnsi="Calibri" w:cs="Calibri"/>
                <w:color w:val="000000"/>
              </w:rPr>
              <w:pPrChange w:id="4076" w:author="Lane, Stefanie" w:date="2023-09-27T17:47:00Z">
                <w:pPr>
                  <w:spacing w:after="0" w:line="240" w:lineRule="auto"/>
                  <w:jc w:val="center"/>
                </w:pPr>
              </w:pPrChange>
            </w:pPr>
            <w:del w:id="4077"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3046BB92" w14:textId="29961A2A" w:rsidR="00C44004" w:rsidRPr="00C44004" w:rsidDel="00CB6B19" w:rsidRDefault="00C44004" w:rsidP="00CB6B19">
            <w:pPr>
              <w:rPr>
                <w:del w:id="4078" w:author="Lane, Stefanie" w:date="2023-09-27T17:47:00Z"/>
                <w:rFonts w:ascii="Calibri" w:eastAsia="Times New Roman" w:hAnsi="Calibri" w:cs="Calibri"/>
                <w:color w:val="000000"/>
              </w:rPr>
              <w:pPrChange w:id="4079" w:author="Lane, Stefanie" w:date="2023-09-27T17:47:00Z">
                <w:pPr>
                  <w:spacing w:after="0" w:line="240" w:lineRule="auto"/>
                  <w:jc w:val="center"/>
                </w:pPr>
              </w:pPrChange>
            </w:pPr>
            <w:del w:id="4080" w:author="Lane, Stefanie" w:date="2023-09-27T17:47:00Z">
              <w:r w:rsidRPr="00C44004" w:rsidDel="00CB6B19">
                <w:rPr>
                  <w:rFonts w:ascii="Calibri" w:eastAsia="Times New Roman" w:hAnsi="Calibri" w:cs="Calibri"/>
                  <w:color w:val="000000"/>
                </w:rPr>
                <w:delText>-</w:delText>
              </w:r>
            </w:del>
          </w:p>
        </w:tc>
      </w:tr>
      <w:tr w:rsidR="00C44004" w:rsidRPr="00C44004" w:rsidDel="00CB6B19" w14:paraId="5264C0EF" w14:textId="71649195" w:rsidTr="00D143A8">
        <w:trPr>
          <w:trHeight w:val="290"/>
          <w:del w:id="4081" w:author="Lane, Stefanie" w:date="2023-09-27T17:47:00Z"/>
        </w:trPr>
        <w:tc>
          <w:tcPr>
            <w:tcW w:w="1311" w:type="dxa"/>
            <w:vMerge/>
            <w:tcBorders>
              <w:top w:val="nil"/>
              <w:left w:val="single" w:sz="8" w:space="0" w:color="auto"/>
              <w:bottom w:val="single" w:sz="8" w:space="0" w:color="000000"/>
              <w:right w:val="nil"/>
            </w:tcBorders>
            <w:vAlign w:val="center"/>
            <w:hideMark/>
          </w:tcPr>
          <w:p w14:paraId="3FC413A8" w14:textId="243986A8" w:rsidR="00C44004" w:rsidRPr="00C44004" w:rsidDel="00CB6B19" w:rsidRDefault="00C44004" w:rsidP="00CB6B19">
            <w:pPr>
              <w:rPr>
                <w:del w:id="4082" w:author="Lane, Stefanie" w:date="2023-09-27T17:47:00Z"/>
                <w:rFonts w:ascii="Calibri" w:eastAsia="Times New Roman" w:hAnsi="Calibri" w:cs="Calibri"/>
                <w:color w:val="000000"/>
              </w:rPr>
              <w:pPrChange w:id="408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032EB05" w14:textId="4DEF9B65" w:rsidR="00C44004" w:rsidRPr="00C44004" w:rsidDel="00CB6B19" w:rsidRDefault="00C44004" w:rsidP="00CB6B19">
            <w:pPr>
              <w:rPr>
                <w:del w:id="4084" w:author="Lane, Stefanie" w:date="2023-09-27T17:47:00Z"/>
                <w:rFonts w:ascii="Calibri" w:eastAsia="Times New Roman" w:hAnsi="Calibri" w:cs="Calibri"/>
                <w:color w:val="000000"/>
              </w:rPr>
              <w:pPrChange w:id="408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576E9023" w:rsidR="00C44004" w:rsidRPr="00C44004" w:rsidDel="00CB6B19" w:rsidRDefault="00C44004" w:rsidP="00CB6B19">
            <w:pPr>
              <w:rPr>
                <w:del w:id="4086" w:author="Lane, Stefanie" w:date="2023-09-27T17:47:00Z"/>
                <w:rFonts w:ascii="Calibri" w:eastAsia="Times New Roman" w:hAnsi="Calibri" w:cs="Calibri"/>
                <w:i/>
                <w:iCs/>
                <w:color w:val="000000"/>
              </w:rPr>
              <w:pPrChange w:id="4087" w:author="Lane, Stefanie" w:date="2023-09-27T17:47:00Z">
                <w:pPr>
                  <w:spacing w:after="0" w:line="240" w:lineRule="auto"/>
                </w:pPr>
              </w:pPrChange>
            </w:pPr>
            <w:del w:id="4088" w:author="Lane, Stefanie" w:date="2023-09-27T17:47:00Z">
              <w:r w:rsidRPr="00C44004" w:rsidDel="00CB6B19">
                <w:rPr>
                  <w:rFonts w:ascii="Calibri" w:eastAsia="Times New Roman" w:hAnsi="Calibri" w:cs="Calibri"/>
                  <w:i/>
                  <w:iCs/>
                  <w:color w:val="00000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5891882B" w:rsidR="00C44004" w:rsidRPr="00C44004" w:rsidDel="00CB6B19" w:rsidRDefault="00C44004" w:rsidP="00CB6B19">
            <w:pPr>
              <w:rPr>
                <w:del w:id="4089" w:author="Lane, Stefanie" w:date="2023-09-27T17:47:00Z"/>
                <w:rFonts w:ascii="Calibri" w:eastAsia="Times New Roman" w:hAnsi="Calibri" w:cs="Calibri"/>
                <w:color w:val="000000"/>
              </w:rPr>
              <w:pPrChange w:id="4090" w:author="Lane, Stefanie" w:date="2023-09-27T17:47:00Z">
                <w:pPr>
                  <w:spacing w:after="0" w:line="240" w:lineRule="auto"/>
                  <w:jc w:val="center"/>
                </w:pPr>
              </w:pPrChange>
            </w:pPr>
            <w:del w:id="409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42C8FDB6" w:rsidR="00C44004" w:rsidRPr="00C44004" w:rsidDel="00CB6B19" w:rsidRDefault="00C44004" w:rsidP="00CB6B19">
            <w:pPr>
              <w:rPr>
                <w:del w:id="4092" w:author="Lane, Stefanie" w:date="2023-09-27T17:47:00Z"/>
                <w:rFonts w:ascii="Calibri" w:eastAsia="Times New Roman" w:hAnsi="Calibri" w:cs="Calibri"/>
                <w:color w:val="000000"/>
              </w:rPr>
              <w:pPrChange w:id="4093" w:author="Lane, Stefanie" w:date="2023-09-27T17:47:00Z">
                <w:pPr>
                  <w:spacing w:after="0" w:line="240" w:lineRule="auto"/>
                  <w:jc w:val="center"/>
                </w:pPr>
              </w:pPrChange>
            </w:pPr>
            <w:del w:id="409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01F3BC52" w:rsidR="00C44004" w:rsidRPr="00C44004" w:rsidDel="00CB6B19" w:rsidRDefault="00C44004" w:rsidP="00CB6B19">
            <w:pPr>
              <w:rPr>
                <w:del w:id="4095" w:author="Lane, Stefanie" w:date="2023-09-27T17:47:00Z"/>
                <w:rFonts w:ascii="Calibri" w:eastAsia="Times New Roman" w:hAnsi="Calibri" w:cs="Calibri"/>
                <w:color w:val="000000"/>
              </w:rPr>
              <w:pPrChange w:id="4096" w:author="Lane, Stefanie" w:date="2023-09-27T17:47:00Z">
                <w:pPr>
                  <w:spacing w:after="0" w:line="240" w:lineRule="auto"/>
                  <w:jc w:val="center"/>
                </w:pPr>
              </w:pPrChange>
            </w:pPr>
            <w:del w:id="4097"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64E99E23" w:rsidR="00C44004" w:rsidRPr="00C44004" w:rsidDel="00CB6B19" w:rsidRDefault="00C44004" w:rsidP="00CB6B19">
            <w:pPr>
              <w:rPr>
                <w:del w:id="4098" w:author="Lane, Stefanie" w:date="2023-09-27T17:47:00Z"/>
                <w:rFonts w:ascii="Calibri" w:eastAsia="Times New Roman" w:hAnsi="Calibri" w:cs="Calibri"/>
                <w:color w:val="000000"/>
              </w:rPr>
              <w:pPrChange w:id="4099" w:author="Lane, Stefanie" w:date="2023-09-27T17:47:00Z">
                <w:pPr>
                  <w:spacing w:after="0" w:line="240" w:lineRule="auto"/>
                  <w:jc w:val="center"/>
                </w:pPr>
              </w:pPrChange>
            </w:pPr>
            <w:del w:id="4100" w:author="Lane, Stefanie" w:date="2023-09-27T17:47:00Z">
              <w:r w:rsidRPr="00C44004" w:rsidDel="00CB6B19">
                <w:rPr>
                  <w:rFonts w:ascii="Calibri" w:eastAsia="Times New Roman" w:hAnsi="Calibri" w:cs="Calibri"/>
                  <w:color w:val="000000"/>
                </w:rPr>
                <w:delText>-</w:delText>
              </w:r>
            </w:del>
          </w:p>
        </w:tc>
      </w:tr>
      <w:tr w:rsidR="00C44004" w:rsidRPr="00C44004" w:rsidDel="00CB6B19" w14:paraId="53BF6455" w14:textId="6DA1D05C" w:rsidTr="00D143A8">
        <w:trPr>
          <w:trHeight w:val="290"/>
          <w:del w:id="4101" w:author="Lane, Stefanie" w:date="2023-09-27T17:47:00Z"/>
        </w:trPr>
        <w:tc>
          <w:tcPr>
            <w:tcW w:w="1311" w:type="dxa"/>
            <w:vMerge/>
            <w:tcBorders>
              <w:top w:val="nil"/>
              <w:left w:val="single" w:sz="8" w:space="0" w:color="auto"/>
              <w:bottom w:val="single" w:sz="8" w:space="0" w:color="000000"/>
              <w:right w:val="nil"/>
            </w:tcBorders>
            <w:vAlign w:val="center"/>
            <w:hideMark/>
          </w:tcPr>
          <w:p w14:paraId="7E4A7706" w14:textId="3A31FE69" w:rsidR="00C44004" w:rsidRPr="00C44004" w:rsidDel="00CB6B19" w:rsidRDefault="00C44004" w:rsidP="00CB6B19">
            <w:pPr>
              <w:rPr>
                <w:del w:id="4102" w:author="Lane, Stefanie" w:date="2023-09-27T17:47:00Z"/>
                <w:rFonts w:ascii="Calibri" w:eastAsia="Times New Roman" w:hAnsi="Calibri" w:cs="Calibri"/>
                <w:color w:val="000000"/>
              </w:rPr>
              <w:pPrChange w:id="410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9C51818" w14:textId="2AF9D099" w:rsidR="00C44004" w:rsidRPr="00C44004" w:rsidDel="00CB6B19" w:rsidRDefault="00C44004" w:rsidP="00CB6B19">
            <w:pPr>
              <w:rPr>
                <w:del w:id="4104" w:author="Lane, Stefanie" w:date="2023-09-27T17:47:00Z"/>
                <w:rFonts w:ascii="Calibri" w:eastAsia="Times New Roman" w:hAnsi="Calibri" w:cs="Calibri"/>
                <w:color w:val="000000"/>
              </w:rPr>
              <w:pPrChange w:id="410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3A0E62" w14:textId="1EA0725B" w:rsidR="00C44004" w:rsidRPr="00C44004" w:rsidDel="00CB6B19" w:rsidRDefault="00C44004" w:rsidP="00CB6B19">
            <w:pPr>
              <w:rPr>
                <w:del w:id="4106" w:author="Lane, Stefanie" w:date="2023-09-27T17:47:00Z"/>
                <w:rFonts w:ascii="Calibri" w:eastAsia="Times New Roman" w:hAnsi="Calibri" w:cs="Calibri"/>
                <w:i/>
                <w:iCs/>
                <w:color w:val="000000"/>
              </w:rPr>
              <w:pPrChange w:id="4107" w:author="Lane, Stefanie" w:date="2023-09-27T17:47:00Z">
                <w:pPr>
                  <w:spacing w:after="0" w:line="240" w:lineRule="auto"/>
                </w:pPr>
              </w:pPrChange>
            </w:pPr>
            <w:del w:id="4108" w:author="Lane, Stefanie" w:date="2023-09-27T17:47:00Z">
              <w:r w:rsidRPr="00C44004" w:rsidDel="00CB6B19">
                <w:rPr>
                  <w:rFonts w:ascii="Calibri" w:eastAsia="Times New Roman" w:hAnsi="Calibri" w:cs="Calibri"/>
                  <w:i/>
                  <w:iCs/>
                  <w:color w:val="000000"/>
                </w:rPr>
                <w:delText>Mentha aquatica</w:delText>
              </w:r>
            </w:del>
          </w:p>
        </w:tc>
        <w:tc>
          <w:tcPr>
            <w:tcW w:w="960" w:type="dxa"/>
            <w:tcBorders>
              <w:top w:val="nil"/>
              <w:left w:val="nil"/>
              <w:bottom w:val="nil"/>
              <w:right w:val="nil"/>
            </w:tcBorders>
            <w:shd w:val="clear" w:color="auto" w:fill="auto"/>
            <w:noWrap/>
            <w:vAlign w:val="bottom"/>
            <w:hideMark/>
          </w:tcPr>
          <w:p w14:paraId="7346B23F" w14:textId="6BD36B58" w:rsidR="00C44004" w:rsidRPr="00C44004" w:rsidDel="00CB6B19" w:rsidRDefault="00C44004" w:rsidP="00CB6B19">
            <w:pPr>
              <w:rPr>
                <w:del w:id="4109" w:author="Lane, Stefanie" w:date="2023-09-27T17:47:00Z"/>
                <w:rFonts w:ascii="Calibri" w:eastAsia="Times New Roman" w:hAnsi="Calibri" w:cs="Calibri"/>
                <w:color w:val="000000"/>
              </w:rPr>
              <w:pPrChange w:id="4110" w:author="Lane, Stefanie" w:date="2023-09-27T17:47:00Z">
                <w:pPr>
                  <w:spacing w:after="0" w:line="240" w:lineRule="auto"/>
                  <w:jc w:val="center"/>
                </w:pPr>
              </w:pPrChange>
            </w:pPr>
            <w:del w:id="4111"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A310342" w14:textId="66902C86" w:rsidR="00C44004" w:rsidRPr="00C44004" w:rsidDel="00CB6B19" w:rsidRDefault="00C44004" w:rsidP="00CB6B19">
            <w:pPr>
              <w:rPr>
                <w:del w:id="4112" w:author="Lane, Stefanie" w:date="2023-09-27T17:47:00Z"/>
                <w:rFonts w:ascii="Calibri" w:eastAsia="Times New Roman" w:hAnsi="Calibri" w:cs="Calibri"/>
                <w:color w:val="000000"/>
              </w:rPr>
              <w:pPrChange w:id="4113" w:author="Lane, Stefanie" w:date="2023-09-27T17:47:00Z">
                <w:pPr>
                  <w:spacing w:after="0" w:line="240" w:lineRule="auto"/>
                  <w:jc w:val="center"/>
                </w:pPr>
              </w:pPrChange>
            </w:pPr>
            <w:del w:id="4114" w:author="Lane, Stefanie" w:date="2023-09-27T17:47:00Z">
              <w:r w:rsidRPr="00C44004" w:rsidDel="00CB6B19">
                <w:rPr>
                  <w:rFonts w:ascii="Calibri" w:eastAsia="Times New Roman" w:hAnsi="Calibri" w:cs="Calibri"/>
                  <w:color w:val="000000"/>
                </w:rPr>
                <w:delText>2.3</w:delText>
              </w:r>
            </w:del>
          </w:p>
        </w:tc>
        <w:tc>
          <w:tcPr>
            <w:tcW w:w="960" w:type="dxa"/>
            <w:tcBorders>
              <w:top w:val="nil"/>
              <w:left w:val="nil"/>
              <w:bottom w:val="nil"/>
              <w:right w:val="nil"/>
            </w:tcBorders>
            <w:shd w:val="clear" w:color="auto" w:fill="auto"/>
            <w:noWrap/>
            <w:vAlign w:val="bottom"/>
            <w:hideMark/>
          </w:tcPr>
          <w:p w14:paraId="4556FC3A" w14:textId="2ACB206C" w:rsidR="00C44004" w:rsidRPr="00C44004" w:rsidDel="00CB6B19" w:rsidRDefault="00C44004" w:rsidP="00CB6B19">
            <w:pPr>
              <w:rPr>
                <w:del w:id="4115" w:author="Lane, Stefanie" w:date="2023-09-27T17:47:00Z"/>
                <w:rFonts w:ascii="Calibri" w:eastAsia="Times New Roman" w:hAnsi="Calibri" w:cs="Calibri"/>
                <w:color w:val="000000"/>
              </w:rPr>
              <w:pPrChange w:id="4116" w:author="Lane, Stefanie" w:date="2023-09-27T17:47:00Z">
                <w:pPr>
                  <w:spacing w:after="0" w:line="240" w:lineRule="auto"/>
                  <w:jc w:val="center"/>
                </w:pPr>
              </w:pPrChange>
            </w:pPr>
            <w:del w:id="4117" w:author="Lane, Stefanie" w:date="2023-09-27T17:47:00Z">
              <w:r w:rsidRPr="00C44004" w:rsidDel="00CB6B19">
                <w:rPr>
                  <w:rFonts w:ascii="Calibri" w:eastAsia="Times New Roman" w:hAnsi="Calibri" w:cs="Calibri"/>
                  <w:color w:val="000000"/>
                </w:rPr>
                <w:delText>1.8</w:delText>
              </w:r>
            </w:del>
          </w:p>
        </w:tc>
        <w:tc>
          <w:tcPr>
            <w:tcW w:w="1560" w:type="dxa"/>
            <w:tcBorders>
              <w:top w:val="nil"/>
              <w:left w:val="nil"/>
              <w:bottom w:val="nil"/>
              <w:right w:val="single" w:sz="8" w:space="0" w:color="auto"/>
            </w:tcBorders>
            <w:shd w:val="clear" w:color="auto" w:fill="auto"/>
            <w:noWrap/>
            <w:vAlign w:val="bottom"/>
            <w:hideMark/>
          </w:tcPr>
          <w:p w14:paraId="351723A6" w14:textId="31538F00" w:rsidR="00C44004" w:rsidRPr="00C44004" w:rsidDel="00CB6B19" w:rsidRDefault="00C44004" w:rsidP="00CB6B19">
            <w:pPr>
              <w:rPr>
                <w:del w:id="4118" w:author="Lane, Stefanie" w:date="2023-09-27T17:47:00Z"/>
                <w:rFonts w:ascii="Calibri" w:eastAsia="Times New Roman" w:hAnsi="Calibri" w:cs="Calibri"/>
                <w:color w:val="000000"/>
              </w:rPr>
              <w:pPrChange w:id="4119" w:author="Lane, Stefanie" w:date="2023-09-27T17:47:00Z">
                <w:pPr>
                  <w:spacing w:after="0" w:line="240" w:lineRule="auto"/>
                  <w:jc w:val="center"/>
                </w:pPr>
              </w:pPrChange>
            </w:pPr>
            <w:del w:id="4120" w:author="Lane, Stefanie" w:date="2023-09-27T17:47:00Z">
              <w:r w:rsidRPr="00C44004" w:rsidDel="00CB6B19">
                <w:rPr>
                  <w:rFonts w:ascii="Calibri" w:eastAsia="Times New Roman" w:hAnsi="Calibri" w:cs="Calibri"/>
                  <w:color w:val="000000"/>
                </w:rPr>
                <w:delText>+</w:delText>
              </w:r>
            </w:del>
          </w:p>
        </w:tc>
      </w:tr>
      <w:tr w:rsidR="00C44004" w:rsidRPr="00C44004" w:rsidDel="00CB6B19" w14:paraId="3C842B27" w14:textId="306F5DB5" w:rsidTr="00D143A8">
        <w:trPr>
          <w:trHeight w:val="290"/>
          <w:del w:id="4121" w:author="Lane, Stefanie" w:date="2023-09-27T17:47:00Z"/>
        </w:trPr>
        <w:tc>
          <w:tcPr>
            <w:tcW w:w="1311" w:type="dxa"/>
            <w:vMerge/>
            <w:tcBorders>
              <w:top w:val="nil"/>
              <w:left w:val="single" w:sz="8" w:space="0" w:color="auto"/>
              <w:bottom w:val="single" w:sz="8" w:space="0" w:color="000000"/>
              <w:right w:val="nil"/>
            </w:tcBorders>
            <w:vAlign w:val="center"/>
            <w:hideMark/>
          </w:tcPr>
          <w:p w14:paraId="7078E03A" w14:textId="73C33FB2" w:rsidR="00C44004" w:rsidRPr="00C44004" w:rsidDel="00CB6B19" w:rsidRDefault="00C44004" w:rsidP="00CB6B19">
            <w:pPr>
              <w:rPr>
                <w:del w:id="4122" w:author="Lane, Stefanie" w:date="2023-09-27T17:47:00Z"/>
                <w:rFonts w:ascii="Calibri" w:eastAsia="Times New Roman" w:hAnsi="Calibri" w:cs="Calibri"/>
                <w:color w:val="000000"/>
              </w:rPr>
              <w:pPrChange w:id="412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83EF89E" w14:textId="246F8D9F" w:rsidR="00C44004" w:rsidRPr="00C44004" w:rsidDel="00CB6B19" w:rsidRDefault="00C44004" w:rsidP="00CB6B19">
            <w:pPr>
              <w:rPr>
                <w:del w:id="4124" w:author="Lane, Stefanie" w:date="2023-09-27T17:47:00Z"/>
                <w:rFonts w:ascii="Calibri" w:eastAsia="Times New Roman" w:hAnsi="Calibri" w:cs="Calibri"/>
                <w:color w:val="000000"/>
              </w:rPr>
              <w:pPrChange w:id="412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0F07DF55" w:rsidR="00C44004" w:rsidRPr="00C44004" w:rsidDel="00CB6B19" w:rsidRDefault="00C44004" w:rsidP="00CB6B19">
            <w:pPr>
              <w:rPr>
                <w:del w:id="4126" w:author="Lane, Stefanie" w:date="2023-09-27T17:47:00Z"/>
                <w:rFonts w:ascii="Calibri" w:eastAsia="Times New Roman" w:hAnsi="Calibri" w:cs="Calibri"/>
                <w:i/>
                <w:iCs/>
                <w:color w:val="000000"/>
              </w:rPr>
              <w:pPrChange w:id="4127" w:author="Lane, Stefanie" w:date="2023-09-27T17:47:00Z">
                <w:pPr>
                  <w:spacing w:after="0" w:line="240" w:lineRule="auto"/>
                </w:pPr>
              </w:pPrChange>
            </w:pPr>
            <w:del w:id="4128" w:author="Lane, Stefanie" w:date="2023-09-27T17:47:00Z">
              <w:r w:rsidRPr="00C44004" w:rsidDel="00CB6B19">
                <w:rPr>
                  <w:rFonts w:ascii="Calibri" w:eastAsia="Times New Roman" w:hAnsi="Calibri" w:cs="Calibri"/>
                  <w:i/>
                  <w:iCs/>
                  <w:color w:val="000000"/>
                </w:rPr>
                <w:delText>Iris pseuda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397E2813" w:rsidR="00C44004" w:rsidRPr="00C44004" w:rsidDel="00CB6B19" w:rsidRDefault="00C44004" w:rsidP="00CB6B19">
            <w:pPr>
              <w:rPr>
                <w:del w:id="4129" w:author="Lane, Stefanie" w:date="2023-09-27T17:47:00Z"/>
                <w:rFonts w:ascii="Calibri" w:eastAsia="Times New Roman" w:hAnsi="Calibri" w:cs="Calibri"/>
                <w:color w:val="000000"/>
              </w:rPr>
              <w:pPrChange w:id="4130" w:author="Lane, Stefanie" w:date="2023-09-27T17:47:00Z">
                <w:pPr>
                  <w:spacing w:after="0" w:line="240" w:lineRule="auto"/>
                  <w:jc w:val="center"/>
                </w:pPr>
              </w:pPrChange>
            </w:pPr>
            <w:del w:id="413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61EA3332" w:rsidR="00C44004" w:rsidRPr="00C44004" w:rsidDel="00CB6B19" w:rsidRDefault="00C44004" w:rsidP="00CB6B19">
            <w:pPr>
              <w:rPr>
                <w:del w:id="4132" w:author="Lane, Stefanie" w:date="2023-09-27T17:47:00Z"/>
                <w:rFonts w:ascii="Calibri" w:eastAsia="Times New Roman" w:hAnsi="Calibri" w:cs="Calibri"/>
                <w:color w:val="000000"/>
              </w:rPr>
              <w:pPrChange w:id="4133" w:author="Lane, Stefanie" w:date="2023-09-27T17:47:00Z">
                <w:pPr>
                  <w:spacing w:after="0" w:line="240" w:lineRule="auto"/>
                  <w:jc w:val="center"/>
                </w:pPr>
              </w:pPrChange>
            </w:pPr>
            <w:del w:id="4134"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4FF24E07" w:rsidR="00C44004" w:rsidRPr="00C44004" w:rsidDel="00CB6B19" w:rsidRDefault="00C44004" w:rsidP="00CB6B19">
            <w:pPr>
              <w:rPr>
                <w:del w:id="4135" w:author="Lane, Stefanie" w:date="2023-09-27T17:47:00Z"/>
                <w:rFonts w:ascii="Calibri" w:eastAsia="Times New Roman" w:hAnsi="Calibri" w:cs="Calibri"/>
                <w:color w:val="000000"/>
              </w:rPr>
              <w:pPrChange w:id="4136" w:author="Lane, Stefanie" w:date="2023-09-27T17:47:00Z">
                <w:pPr>
                  <w:spacing w:after="0" w:line="240" w:lineRule="auto"/>
                  <w:jc w:val="center"/>
                </w:pPr>
              </w:pPrChange>
            </w:pPr>
            <w:del w:id="4137"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5DA224EC" w:rsidR="00C44004" w:rsidRPr="00C44004" w:rsidDel="00CB6B19" w:rsidRDefault="00C44004" w:rsidP="00CB6B19">
            <w:pPr>
              <w:rPr>
                <w:del w:id="4138" w:author="Lane, Stefanie" w:date="2023-09-27T17:47:00Z"/>
                <w:rFonts w:ascii="Calibri" w:eastAsia="Times New Roman" w:hAnsi="Calibri" w:cs="Calibri"/>
                <w:color w:val="000000"/>
              </w:rPr>
              <w:pPrChange w:id="4139" w:author="Lane, Stefanie" w:date="2023-09-27T17:47:00Z">
                <w:pPr>
                  <w:spacing w:after="0" w:line="240" w:lineRule="auto"/>
                  <w:jc w:val="center"/>
                </w:pPr>
              </w:pPrChange>
            </w:pPr>
            <w:del w:id="4140" w:author="Lane, Stefanie" w:date="2023-09-27T17:47:00Z">
              <w:r w:rsidRPr="00C44004" w:rsidDel="00CB6B19">
                <w:rPr>
                  <w:rFonts w:ascii="Calibri" w:eastAsia="Times New Roman" w:hAnsi="Calibri" w:cs="Calibri"/>
                  <w:color w:val="000000"/>
                </w:rPr>
                <w:delText>gained</w:delText>
              </w:r>
            </w:del>
          </w:p>
        </w:tc>
      </w:tr>
      <w:tr w:rsidR="00C44004" w:rsidRPr="00C44004" w:rsidDel="00CB6B19" w14:paraId="31B829C0" w14:textId="6E03E45D" w:rsidTr="00D143A8">
        <w:trPr>
          <w:trHeight w:val="290"/>
          <w:del w:id="4141" w:author="Lane, Stefanie" w:date="2023-09-27T17:47:00Z"/>
        </w:trPr>
        <w:tc>
          <w:tcPr>
            <w:tcW w:w="1311" w:type="dxa"/>
            <w:vMerge/>
            <w:tcBorders>
              <w:top w:val="nil"/>
              <w:left w:val="single" w:sz="8" w:space="0" w:color="auto"/>
              <w:bottom w:val="single" w:sz="8" w:space="0" w:color="000000"/>
              <w:right w:val="nil"/>
            </w:tcBorders>
            <w:vAlign w:val="center"/>
            <w:hideMark/>
          </w:tcPr>
          <w:p w14:paraId="357856A1" w14:textId="3B6AB8C7" w:rsidR="00C44004" w:rsidRPr="00C44004" w:rsidDel="00CB6B19" w:rsidRDefault="00C44004" w:rsidP="00CB6B19">
            <w:pPr>
              <w:rPr>
                <w:del w:id="4142" w:author="Lane, Stefanie" w:date="2023-09-27T17:47:00Z"/>
                <w:rFonts w:ascii="Calibri" w:eastAsia="Times New Roman" w:hAnsi="Calibri" w:cs="Calibri"/>
                <w:color w:val="000000"/>
              </w:rPr>
              <w:pPrChange w:id="414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4A021B2" w14:textId="083F83D6" w:rsidR="00C44004" w:rsidRPr="00C44004" w:rsidDel="00CB6B19" w:rsidRDefault="00C44004" w:rsidP="00CB6B19">
            <w:pPr>
              <w:rPr>
                <w:del w:id="4144" w:author="Lane, Stefanie" w:date="2023-09-27T17:47:00Z"/>
                <w:rFonts w:ascii="Calibri" w:eastAsia="Times New Roman" w:hAnsi="Calibri" w:cs="Calibri"/>
                <w:color w:val="000000"/>
              </w:rPr>
              <w:pPrChange w:id="414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E39A73E" w14:textId="3A84BE02" w:rsidR="00C44004" w:rsidRPr="00C44004" w:rsidDel="00CB6B19" w:rsidRDefault="00C44004" w:rsidP="00CB6B19">
            <w:pPr>
              <w:rPr>
                <w:del w:id="4146" w:author="Lane, Stefanie" w:date="2023-09-27T17:47:00Z"/>
                <w:rFonts w:ascii="Calibri" w:eastAsia="Times New Roman" w:hAnsi="Calibri" w:cs="Calibri"/>
                <w:i/>
                <w:iCs/>
                <w:color w:val="000000"/>
              </w:rPr>
              <w:pPrChange w:id="4147" w:author="Lane, Stefanie" w:date="2023-09-27T17:47:00Z">
                <w:pPr>
                  <w:spacing w:after="0" w:line="240" w:lineRule="auto"/>
                </w:pPr>
              </w:pPrChange>
            </w:pPr>
            <w:del w:id="4148" w:author="Lane, Stefanie" w:date="2023-09-27T17:47:00Z">
              <w:r w:rsidRPr="00C44004" w:rsidDel="00CB6B19">
                <w:rPr>
                  <w:rFonts w:ascii="Calibri" w:eastAsia="Times New Roman" w:hAnsi="Calibri" w:cs="Calibri"/>
                  <w:i/>
                  <w:iCs/>
                  <w:color w:val="000000"/>
                </w:rPr>
                <w:delText>Lycopus europaeus</w:delText>
              </w:r>
            </w:del>
          </w:p>
        </w:tc>
        <w:tc>
          <w:tcPr>
            <w:tcW w:w="960" w:type="dxa"/>
            <w:tcBorders>
              <w:top w:val="nil"/>
              <w:left w:val="nil"/>
              <w:bottom w:val="nil"/>
              <w:right w:val="nil"/>
            </w:tcBorders>
            <w:shd w:val="clear" w:color="auto" w:fill="auto"/>
            <w:noWrap/>
            <w:vAlign w:val="bottom"/>
            <w:hideMark/>
          </w:tcPr>
          <w:p w14:paraId="34D1DFD9" w14:textId="15157EFC" w:rsidR="00C44004" w:rsidRPr="00C44004" w:rsidDel="00CB6B19" w:rsidRDefault="00C44004" w:rsidP="00CB6B19">
            <w:pPr>
              <w:rPr>
                <w:del w:id="4149" w:author="Lane, Stefanie" w:date="2023-09-27T17:47:00Z"/>
                <w:rFonts w:ascii="Calibri" w:eastAsia="Times New Roman" w:hAnsi="Calibri" w:cs="Calibri"/>
                <w:color w:val="000000"/>
              </w:rPr>
              <w:pPrChange w:id="4150" w:author="Lane, Stefanie" w:date="2023-09-27T17:47:00Z">
                <w:pPr>
                  <w:spacing w:after="0" w:line="240" w:lineRule="auto"/>
                  <w:jc w:val="center"/>
                </w:pPr>
              </w:pPrChange>
            </w:pPr>
            <w:del w:id="4151"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nil"/>
              <w:right w:val="nil"/>
            </w:tcBorders>
            <w:shd w:val="clear" w:color="auto" w:fill="auto"/>
            <w:noWrap/>
            <w:vAlign w:val="bottom"/>
            <w:hideMark/>
          </w:tcPr>
          <w:p w14:paraId="72855814" w14:textId="66B98EF2" w:rsidR="00C44004" w:rsidRPr="00C44004" w:rsidDel="00CB6B19" w:rsidRDefault="00C44004" w:rsidP="00CB6B19">
            <w:pPr>
              <w:rPr>
                <w:del w:id="4152" w:author="Lane, Stefanie" w:date="2023-09-27T17:47:00Z"/>
                <w:rFonts w:ascii="Calibri" w:eastAsia="Times New Roman" w:hAnsi="Calibri" w:cs="Calibri"/>
                <w:color w:val="000000"/>
              </w:rPr>
              <w:pPrChange w:id="4153" w:author="Lane, Stefanie" w:date="2023-09-27T17:47:00Z">
                <w:pPr>
                  <w:spacing w:after="0" w:line="240" w:lineRule="auto"/>
                  <w:jc w:val="center"/>
                </w:pPr>
              </w:pPrChange>
            </w:pPr>
            <w:del w:id="4154"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nil"/>
              <w:right w:val="nil"/>
            </w:tcBorders>
            <w:shd w:val="clear" w:color="auto" w:fill="auto"/>
            <w:noWrap/>
            <w:vAlign w:val="bottom"/>
            <w:hideMark/>
          </w:tcPr>
          <w:p w14:paraId="0090E5B7" w14:textId="61DAD67C" w:rsidR="00C44004" w:rsidRPr="00C44004" w:rsidDel="00CB6B19" w:rsidRDefault="00C44004" w:rsidP="00CB6B19">
            <w:pPr>
              <w:rPr>
                <w:del w:id="4155" w:author="Lane, Stefanie" w:date="2023-09-27T17:47:00Z"/>
                <w:rFonts w:ascii="Calibri" w:eastAsia="Times New Roman" w:hAnsi="Calibri" w:cs="Calibri"/>
                <w:color w:val="000000"/>
              </w:rPr>
              <w:pPrChange w:id="4156" w:author="Lane, Stefanie" w:date="2023-09-27T17:47:00Z">
                <w:pPr>
                  <w:spacing w:after="0" w:line="240" w:lineRule="auto"/>
                  <w:jc w:val="center"/>
                </w:pPr>
              </w:pPrChange>
            </w:pPr>
            <w:del w:id="4157"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nil"/>
              <w:right w:val="single" w:sz="8" w:space="0" w:color="auto"/>
            </w:tcBorders>
            <w:shd w:val="clear" w:color="auto" w:fill="auto"/>
            <w:noWrap/>
            <w:vAlign w:val="bottom"/>
            <w:hideMark/>
          </w:tcPr>
          <w:p w14:paraId="51C94711" w14:textId="31CBAEF6" w:rsidR="00C44004" w:rsidRPr="00C44004" w:rsidDel="00CB6B19" w:rsidRDefault="00C44004" w:rsidP="00CB6B19">
            <w:pPr>
              <w:rPr>
                <w:del w:id="4158" w:author="Lane, Stefanie" w:date="2023-09-27T17:47:00Z"/>
                <w:rFonts w:ascii="Calibri" w:eastAsia="Times New Roman" w:hAnsi="Calibri" w:cs="Calibri"/>
                <w:color w:val="000000"/>
              </w:rPr>
              <w:pPrChange w:id="4159" w:author="Lane, Stefanie" w:date="2023-09-27T17:47:00Z">
                <w:pPr>
                  <w:spacing w:after="0" w:line="240" w:lineRule="auto"/>
                  <w:jc w:val="center"/>
                </w:pPr>
              </w:pPrChange>
            </w:pPr>
            <w:del w:id="4160" w:author="Lane, Stefanie" w:date="2023-09-27T17:47:00Z">
              <w:r w:rsidRPr="00C44004" w:rsidDel="00CB6B19">
                <w:rPr>
                  <w:rFonts w:ascii="Calibri" w:eastAsia="Times New Roman" w:hAnsi="Calibri" w:cs="Calibri"/>
                  <w:color w:val="000000"/>
                </w:rPr>
                <w:delText>gained</w:delText>
              </w:r>
            </w:del>
          </w:p>
        </w:tc>
      </w:tr>
      <w:tr w:rsidR="00C44004" w:rsidRPr="00C44004" w:rsidDel="00CB6B19" w14:paraId="39ECF63E" w14:textId="2B20220B" w:rsidTr="00D143A8">
        <w:trPr>
          <w:trHeight w:val="290"/>
          <w:del w:id="4161" w:author="Lane, Stefanie" w:date="2023-09-27T17:47:00Z"/>
        </w:trPr>
        <w:tc>
          <w:tcPr>
            <w:tcW w:w="1311" w:type="dxa"/>
            <w:vMerge/>
            <w:tcBorders>
              <w:top w:val="nil"/>
              <w:left w:val="single" w:sz="8" w:space="0" w:color="auto"/>
              <w:bottom w:val="single" w:sz="8" w:space="0" w:color="000000"/>
              <w:right w:val="nil"/>
            </w:tcBorders>
            <w:vAlign w:val="center"/>
            <w:hideMark/>
          </w:tcPr>
          <w:p w14:paraId="01267023" w14:textId="265CAB30" w:rsidR="00C44004" w:rsidRPr="00C44004" w:rsidDel="00CB6B19" w:rsidRDefault="00C44004" w:rsidP="00CB6B19">
            <w:pPr>
              <w:rPr>
                <w:del w:id="4162" w:author="Lane, Stefanie" w:date="2023-09-27T17:47:00Z"/>
                <w:rFonts w:ascii="Calibri" w:eastAsia="Times New Roman" w:hAnsi="Calibri" w:cs="Calibri"/>
                <w:color w:val="000000"/>
              </w:rPr>
              <w:pPrChange w:id="416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AA8A9D5" w14:textId="4C201D63" w:rsidR="00C44004" w:rsidRPr="00C44004" w:rsidDel="00CB6B19" w:rsidRDefault="00C44004" w:rsidP="00CB6B19">
            <w:pPr>
              <w:rPr>
                <w:del w:id="4164" w:author="Lane, Stefanie" w:date="2023-09-27T17:47:00Z"/>
                <w:rFonts w:ascii="Calibri" w:eastAsia="Times New Roman" w:hAnsi="Calibri" w:cs="Calibri"/>
                <w:color w:val="000000"/>
              </w:rPr>
              <w:pPrChange w:id="416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30F6046D" w:rsidR="00C44004" w:rsidRPr="00C44004" w:rsidDel="00CB6B19" w:rsidRDefault="00C44004" w:rsidP="00CB6B19">
            <w:pPr>
              <w:rPr>
                <w:del w:id="4166" w:author="Lane, Stefanie" w:date="2023-09-27T17:47:00Z"/>
                <w:rFonts w:ascii="Calibri" w:eastAsia="Times New Roman" w:hAnsi="Calibri" w:cs="Calibri"/>
                <w:i/>
                <w:iCs/>
                <w:color w:val="000000"/>
              </w:rPr>
              <w:pPrChange w:id="4167" w:author="Lane, Stefanie" w:date="2023-09-27T17:47:00Z">
                <w:pPr>
                  <w:spacing w:after="0" w:line="240" w:lineRule="auto"/>
                </w:pPr>
              </w:pPrChange>
            </w:pPr>
            <w:del w:id="4168" w:author="Lane, Stefanie" w:date="2023-09-27T17:47:00Z">
              <w:r w:rsidRPr="00C44004" w:rsidDel="00CB6B19">
                <w:rPr>
                  <w:rFonts w:ascii="Calibri" w:eastAsia="Times New Roman" w:hAnsi="Calibri" w:cs="Calibri"/>
                  <w:i/>
                  <w:iCs/>
                  <w:color w:val="000000"/>
                </w:rPr>
                <w:delText>Phalaris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57E8B032" w:rsidR="00C44004" w:rsidRPr="00C44004" w:rsidDel="00CB6B19" w:rsidRDefault="00C44004" w:rsidP="00CB6B19">
            <w:pPr>
              <w:rPr>
                <w:del w:id="4169" w:author="Lane, Stefanie" w:date="2023-09-27T17:47:00Z"/>
                <w:rFonts w:ascii="Calibri" w:eastAsia="Times New Roman" w:hAnsi="Calibri" w:cs="Calibri"/>
                <w:color w:val="000000"/>
              </w:rPr>
              <w:pPrChange w:id="4170" w:author="Lane, Stefanie" w:date="2023-09-27T17:47:00Z">
                <w:pPr>
                  <w:spacing w:after="0" w:line="240" w:lineRule="auto"/>
                  <w:jc w:val="center"/>
                </w:pPr>
              </w:pPrChange>
            </w:pPr>
            <w:del w:id="417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1642BE9E" w:rsidR="00C44004" w:rsidRPr="00C44004" w:rsidDel="00CB6B19" w:rsidRDefault="00C44004" w:rsidP="00CB6B19">
            <w:pPr>
              <w:rPr>
                <w:del w:id="4172" w:author="Lane, Stefanie" w:date="2023-09-27T17:47:00Z"/>
                <w:rFonts w:ascii="Calibri" w:eastAsia="Times New Roman" w:hAnsi="Calibri" w:cs="Calibri"/>
                <w:color w:val="000000"/>
              </w:rPr>
              <w:pPrChange w:id="4173" w:author="Lane, Stefanie" w:date="2023-09-27T17:47:00Z">
                <w:pPr>
                  <w:spacing w:after="0" w:line="240" w:lineRule="auto"/>
                  <w:jc w:val="center"/>
                </w:pPr>
              </w:pPrChange>
            </w:pPr>
            <w:del w:id="4174"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5F35DDD9" w:rsidR="00C44004" w:rsidRPr="00C44004" w:rsidDel="00CB6B19" w:rsidRDefault="00C44004" w:rsidP="00CB6B19">
            <w:pPr>
              <w:rPr>
                <w:del w:id="4175" w:author="Lane, Stefanie" w:date="2023-09-27T17:47:00Z"/>
                <w:rFonts w:ascii="Calibri" w:eastAsia="Times New Roman" w:hAnsi="Calibri" w:cs="Calibri"/>
                <w:color w:val="000000"/>
              </w:rPr>
              <w:pPrChange w:id="4176" w:author="Lane, Stefanie" w:date="2023-09-27T17:47:00Z">
                <w:pPr>
                  <w:spacing w:after="0" w:line="240" w:lineRule="auto"/>
                  <w:jc w:val="center"/>
                </w:pPr>
              </w:pPrChange>
            </w:pPr>
            <w:del w:id="4177"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229E39E7" w:rsidR="00C44004" w:rsidRPr="00C44004" w:rsidDel="00CB6B19" w:rsidRDefault="00C44004" w:rsidP="00CB6B19">
            <w:pPr>
              <w:rPr>
                <w:del w:id="4178" w:author="Lane, Stefanie" w:date="2023-09-27T17:47:00Z"/>
                <w:rFonts w:ascii="Calibri" w:eastAsia="Times New Roman" w:hAnsi="Calibri" w:cs="Calibri"/>
                <w:color w:val="000000"/>
              </w:rPr>
              <w:pPrChange w:id="4179" w:author="Lane, Stefanie" w:date="2023-09-27T17:47:00Z">
                <w:pPr>
                  <w:spacing w:after="0" w:line="240" w:lineRule="auto"/>
                  <w:jc w:val="center"/>
                </w:pPr>
              </w:pPrChange>
            </w:pPr>
            <w:del w:id="4180" w:author="Lane, Stefanie" w:date="2023-09-27T17:47:00Z">
              <w:r w:rsidRPr="00C44004" w:rsidDel="00CB6B19">
                <w:rPr>
                  <w:rFonts w:ascii="Calibri" w:eastAsia="Times New Roman" w:hAnsi="Calibri" w:cs="Calibri"/>
                  <w:color w:val="000000"/>
                </w:rPr>
                <w:delText>gained</w:delText>
              </w:r>
            </w:del>
          </w:p>
        </w:tc>
      </w:tr>
      <w:tr w:rsidR="00C44004" w:rsidRPr="00C44004" w:rsidDel="00CB6B19" w14:paraId="08C912B0" w14:textId="54B4E642" w:rsidTr="00D143A8">
        <w:trPr>
          <w:trHeight w:val="300"/>
          <w:del w:id="4181" w:author="Lane, Stefanie" w:date="2023-09-27T17:47:00Z"/>
        </w:trPr>
        <w:tc>
          <w:tcPr>
            <w:tcW w:w="1311" w:type="dxa"/>
            <w:vMerge/>
            <w:tcBorders>
              <w:top w:val="nil"/>
              <w:left w:val="single" w:sz="8" w:space="0" w:color="auto"/>
              <w:bottom w:val="single" w:sz="8" w:space="0" w:color="000000"/>
              <w:right w:val="nil"/>
            </w:tcBorders>
            <w:vAlign w:val="center"/>
            <w:hideMark/>
          </w:tcPr>
          <w:p w14:paraId="52AF7D45" w14:textId="0AC6D2A5" w:rsidR="00C44004" w:rsidRPr="00C44004" w:rsidDel="00CB6B19" w:rsidRDefault="00C44004" w:rsidP="00CB6B19">
            <w:pPr>
              <w:rPr>
                <w:del w:id="4182" w:author="Lane, Stefanie" w:date="2023-09-27T17:47:00Z"/>
                <w:rFonts w:ascii="Calibri" w:eastAsia="Times New Roman" w:hAnsi="Calibri" w:cs="Calibri"/>
                <w:color w:val="000000"/>
              </w:rPr>
              <w:pPrChange w:id="418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1659B41" w14:textId="088BC4D5" w:rsidR="00C44004" w:rsidRPr="00C44004" w:rsidDel="00CB6B19" w:rsidRDefault="00C44004" w:rsidP="00CB6B19">
            <w:pPr>
              <w:rPr>
                <w:del w:id="4184" w:author="Lane, Stefanie" w:date="2023-09-27T17:47:00Z"/>
                <w:rFonts w:ascii="Calibri" w:eastAsia="Times New Roman" w:hAnsi="Calibri" w:cs="Calibri"/>
                <w:color w:val="000000"/>
              </w:rPr>
              <w:pPrChange w:id="4185"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2201E8A1" w14:textId="3D029951" w:rsidR="00C44004" w:rsidRPr="00C44004" w:rsidDel="00CB6B19" w:rsidRDefault="00B678A8" w:rsidP="00CB6B19">
            <w:pPr>
              <w:rPr>
                <w:del w:id="4186" w:author="Lane, Stefanie" w:date="2023-09-27T17:47:00Z"/>
                <w:rFonts w:ascii="Calibri" w:eastAsia="Times New Roman" w:hAnsi="Calibri" w:cs="Calibri"/>
                <w:i/>
                <w:iCs/>
                <w:color w:val="000000"/>
              </w:rPr>
              <w:pPrChange w:id="4187" w:author="Lane, Stefanie" w:date="2023-09-27T17:47:00Z">
                <w:pPr>
                  <w:spacing w:after="0" w:line="240" w:lineRule="auto"/>
                </w:pPr>
              </w:pPrChange>
            </w:pPr>
            <w:del w:id="4188" w:author="Lane, Stefanie" w:date="2023-09-27T17:47:00Z">
              <w:r w:rsidDel="00CB6B19">
                <w:rPr>
                  <w:rFonts w:ascii="Calibri" w:eastAsia="Times New Roman" w:hAnsi="Calibri" w:cs="Calibri"/>
                  <w:i/>
                  <w:iCs/>
                  <w:color w:val="000000"/>
                </w:rPr>
                <w:delText>Schedonorus arundinaceus</w:delText>
              </w:r>
            </w:del>
          </w:p>
        </w:tc>
        <w:tc>
          <w:tcPr>
            <w:tcW w:w="960" w:type="dxa"/>
            <w:tcBorders>
              <w:top w:val="nil"/>
              <w:left w:val="nil"/>
              <w:bottom w:val="single" w:sz="8" w:space="0" w:color="auto"/>
              <w:right w:val="nil"/>
            </w:tcBorders>
            <w:shd w:val="clear" w:color="auto" w:fill="auto"/>
            <w:noWrap/>
            <w:vAlign w:val="bottom"/>
            <w:hideMark/>
          </w:tcPr>
          <w:p w14:paraId="3E461E10" w14:textId="1E87B11B" w:rsidR="00C44004" w:rsidRPr="00C44004" w:rsidDel="00CB6B19" w:rsidRDefault="00C44004" w:rsidP="00CB6B19">
            <w:pPr>
              <w:rPr>
                <w:del w:id="4189" w:author="Lane, Stefanie" w:date="2023-09-27T17:47:00Z"/>
                <w:rFonts w:ascii="Calibri" w:eastAsia="Times New Roman" w:hAnsi="Calibri" w:cs="Calibri"/>
                <w:color w:val="000000"/>
              </w:rPr>
              <w:pPrChange w:id="4190" w:author="Lane, Stefanie" w:date="2023-09-27T17:47:00Z">
                <w:pPr>
                  <w:spacing w:after="0" w:line="240" w:lineRule="auto"/>
                  <w:jc w:val="center"/>
                </w:pPr>
              </w:pPrChange>
            </w:pPr>
            <w:del w:id="4191"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22FC20C9" w14:textId="24983D58" w:rsidR="00C44004" w:rsidRPr="00C44004" w:rsidDel="00CB6B19" w:rsidRDefault="00C44004" w:rsidP="00CB6B19">
            <w:pPr>
              <w:rPr>
                <w:del w:id="4192" w:author="Lane, Stefanie" w:date="2023-09-27T17:47:00Z"/>
                <w:rFonts w:ascii="Calibri" w:eastAsia="Times New Roman" w:hAnsi="Calibri" w:cs="Calibri"/>
                <w:color w:val="000000"/>
              </w:rPr>
              <w:pPrChange w:id="4193" w:author="Lane, Stefanie" w:date="2023-09-27T17:47:00Z">
                <w:pPr>
                  <w:spacing w:after="0" w:line="240" w:lineRule="auto"/>
                  <w:jc w:val="center"/>
                </w:pPr>
              </w:pPrChange>
            </w:pPr>
            <w:del w:id="4194"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8" w:space="0" w:color="auto"/>
              <w:right w:val="nil"/>
            </w:tcBorders>
            <w:shd w:val="clear" w:color="auto" w:fill="auto"/>
            <w:noWrap/>
            <w:vAlign w:val="bottom"/>
            <w:hideMark/>
          </w:tcPr>
          <w:p w14:paraId="3D8271BF" w14:textId="72D31487" w:rsidR="00C44004" w:rsidRPr="00C44004" w:rsidDel="00CB6B19" w:rsidRDefault="00C44004" w:rsidP="00CB6B19">
            <w:pPr>
              <w:rPr>
                <w:del w:id="4195" w:author="Lane, Stefanie" w:date="2023-09-27T17:47:00Z"/>
                <w:rFonts w:ascii="Calibri" w:eastAsia="Times New Roman" w:hAnsi="Calibri" w:cs="Calibri"/>
                <w:color w:val="000000"/>
              </w:rPr>
              <w:pPrChange w:id="4196" w:author="Lane, Stefanie" w:date="2023-09-27T17:47:00Z">
                <w:pPr>
                  <w:spacing w:after="0" w:line="240" w:lineRule="auto"/>
                  <w:jc w:val="center"/>
                </w:pPr>
              </w:pPrChange>
            </w:pPr>
            <w:del w:id="4197"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4A8112A3" w:rsidR="00C44004" w:rsidRPr="00C44004" w:rsidDel="00CB6B19" w:rsidRDefault="00C44004" w:rsidP="00CB6B19">
            <w:pPr>
              <w:rPr>
                <w:del w:id="4198" w:author="Lane, Stefanie" w:date="2023-09-27T17:47:00Z"/>
                <w:rFonts w:ascii="Calibri" w:eastAsia="Times New Roman" w:hAnsi="Calibri" w:cs="Calibri"/>
                <w:color w:val="000000"/>
              </w:rPr>
              <w:pPrChange w:id="4199" w:author="Lane, Stefanie" w:date="2023-09-27T17:47:00Z">
                <w:pPr>
                  <w:spacing w:after="0" w:line="240" w:lineRule="auto"/>
                  <w:jc w:val="center"/>
                </w:pPr>
              </w:pPrChange>
            </w:pPr>
            <w:del w:id="4200" w:author="Lane, Stefanie" w:date="2023-09-27T17:47:00Z">
              <w:r w:rsidRPr="00C44004" w:rsidDel="00CB6B19">
                <w:rPr>
                  <w:rFonts w:ascii="Calibri" w:eastAsia="Times New Roman" w:hAnsi="Calibri" w:cs="Calibri"/>
                  <w:color w:val="000000"/>
                </w:rPr>
                <w:delText> </w:delText>
              </w:r>
            </w:del>
          </w:p>
        </w:tc>
      </w:tr>
      <w:tr w:rsidR="00C44004" w:rsidRPr="00C44004" w:rsidDel="00CB6B19" w14:paraId="263953DE" w14:textId="608AD775" w:rsidTr="00D143A8">
        <w:trPr>
          <w:trHeight w:val="290"/>
          <w:del w:id="4201" w:author="Lane, Stefanie" w:date="2023-09-27T17:47:00Z"/>
        </w:trPr>
        <w:tc>
          <w:tcPr>
            <w:tcW w:w="1311" w:type="dxa"/>
            <w:vMerge/>
            <w:tcBorders>
              <w:top w:val="nil"/>
              <w:left w:val="single" w:sz="8" w:space="0" w:color="auto"/>
              <w:bottom w:val="single" w:sz="8" w:space="0" w:color="000000"/>
              <w:right w:val="nil"/>
            </w:tcBorders>
            <w:vAlign w:val="center"/>
            <w:hideMark/>
          </w:tcPr>
          <w:p w14:paraId="24DE8E0E" w14:textId="3AF25329" w:rsidR="00C44004" w:rsidRPr="00C44004" w:rsidDel="00CB6B19" w:rsidRDefault="00C44004" w:rsidP="00CB6B19">
            <w:pPr>
              <w:rPr>
                <w:del w:id="4202" w:author="Lane, Stefanie" w:date="2023-09-27T17:47:00Z"/>
                <w:rFonts w:ascii="Calibri" w:eastAsia="Times New Roman" w:hAnsi="Calibri" w:cs="Calibri"/>
                <w:color w:val="000000"/>
              </w:rPr>
              <w:pPrChange w:id="4203"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49DB2A1" w:rsidR="00C44004" w:rsidRPr="00C44004" w:rsidDel="00CB6B19" w:rsidRDefault="004079C7" w:rsidP="00CB6B19">
            <w:pPr>
              <w:rPr>
                <w:del w:id="4204" w:author="Lane, Stefanie" w:date="2023-09-27T17:47:00Z"/>
                <w:rFonts w:ascii="Calibri" w:eastAsia="Times New Roman" w:hAnsi="Calibri" w:cs="Calibri"/>
                <w:color w:val="000000"/>
              </w:rPr>
              <w:pPrChange w:id="4205" w:author="Lane, Stefanie" w:date="2023-09-27T17:47:00Z">
                <w:pPr>
                  <w:spacing w:after="0" w:line="240" w:lineRule="auto"/>
                  <w:jc w:val="center"/>
                </w:pPr>
              </w:pPrChange>
            </w:pPr>
            <w:del w:id="4206" w:author="Lane, Stefanie" w:date="2023-09-27T17:47:00Z">
              <w:r w:rsidDel="00CB6B19">
                <w:rPr>
                  <w:rFonts w:ascii="Calibri" w:eastAsia="Times New Roman" w:hAnsi="Calibri" w:cs="Calibri"/>
                  <w:color w:val="000000"/>
                </w:rPr>
                <w:delText>Native</w:delText>
              </w:r>
              <w:r w:rsidR="00C44004" w:rsidRPr="00C44004" w:rsidDel="00CB6B19">
                <w:rPr>
                  <w:rFonts w:ascii="Calibri" w:eastAsia="Times New Roman" w:hAnsi="Calibri" w:cs="Calibri"/>
                  <w:color w:val="000000"/>
                </w:rPr>
                <w:delText> </w:delText>
              </w:r>
            </w:del>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1DD3A838" w:rsidR="00C44004" w:rsidRPr="00C44004" w:rsidDel="00CB6B19" w:rsidRDefault="00C44004" w:rsidP="00CB6B19">
            <w:pPr>
              <w:rPr>
                <w:del w:id="4207" w:author="Lane, Stefanie" w:date="2023-09-27T17:47:00Z"/>
                <w:rFonts w:ascii="Calibri" w:eastAsia="Times New Roman" w:hAnsi="Calibri" w:cs="Calibri"/>
                <w:i/>
                <w:iCs/>
                <w:color w:val="000000"/>
              </w:rPr>
              <w:pPrChange w:id="4208" w:author="Lane, Stefanie" w:date="2023-09-27T17:47:00Z">
                <w:pPr>
                  <w:spacing w:after="0" w:line="240" w:lineRule="auto"/>
                </w:pPr>
              </w:pPrChange>
            </w:pPr>
            <w:del w:id="4209" w:author="Lane, Stefanie" w:date="2023-09-27T17:47:00Z">
              <w:r w:rsidRPr="00C44004" w:rsidDel="00CB6B19">
                <w:rPr>
                  <w:rFonts w:ascii="Calibri" w:eastAsia="Times New Roman" w:hAnsi="Calibri" w:cs="Calibri"/>
                  <w:i/>
                  <w:iCs/>
                  <w:color w:val="00000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1956EE63" w:rsidR="00C44004" w:rsidRPr="00C44004" w:rsidDel="00CB6B19" w:rsidRDefault="00C44004" w:rsidP="00CB6B19">
            <w:pPr>
              <w:rPr>
                <w:del w:id="4210" w:author="Lane, Stefanie" w:date="2023-09-27T17:47:00Z"/>
                <w:rFonts w:ascii="Calibri" w:eastAsia="Times New Roman" w:hAnsi="Calibri" w:cs="Calibri"/>
                <w:color w:val="000000"/>
              </w:rPr>
              <w:pPrChange w:id="4211" w:author="Lane, Stefanie" w:date="2023-09-27T17:47:00Z">
                <w:pPr>
                  <w:spacing w:after="0" w:line="240" w:lineRule="auto"/>
                  <w:jc w:val="center"/>
                </w:pPr>
              </w:pPrChange>
            </w:pPr>
            <w:del w:id="421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30657879" w:rsidR="00C44004" w:rsidRPr="00C44004" w:rsidDel="00CB6B19" w:rsidRDefault="00C44004" w:rsidP="00CB6B19">
            <w:pPr>
              <w:rPr>
                <w:del w:id="4213" w:author="Lane, Stefanie" w:date="2023-09-27T17:47:00Z"/>
                <w:rFonts w:ascii="Calibri" w:eastAsia="Times New Roman" w:hAnsi="Calibri" w:cs="Calibri"/>
                <w:color w:val="000000"/>
              </w:rPr>
              <w:pPrChange w:id="4214" w:author="Lane, Stefanie" w:date="2023-09-27T17:47:00Z">
                <w:pPr>
                  <w:spacing w:after="0" w:line="240" w:lineRule="auto"/>
                  <w:jc w:val="center"/>
                </w:pPr>
              </w:pPrChange>
            </w:pPr>
            <w:del w:id="421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DE3C272" w:rsidR="00C44004" w:rsidRPr="00C44004" w:rsidDel="00CB6B19" w:rsidRDefault="00C44004" w:rsidP="00CB6B19">
            <w:pPr>
              <w:rPr>
                <w:del w:id="4216" w:author="Lane, Stefanie" w:date="2023-09-27T17:47:00Z"/>
                <w:rFonts w:ascii="Calibri" w:eastAsia="Times New Roman" w:hAnsi="Calibri" w:cs="Calibri"/>
                <w:color w:val="000000"/>
              </w:rPr>
              <w:pPrChange w:id="4217" w:author="Lane, Stefanie" w:date="2023-09-27T17:47:00Z">
                <w:pPr>
                  <w:spacing w:after="0" w:line="240" w:lineRule="auto"/>
                  <w:jc w:val="center"/>
                </w:pPr>
              </w:pPrChange>
            </w:pPr>
            <w:del w:id="4218"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263529A1" w:rsidR="00C44004" w:rsidRPr="00C44004" w:rsidDel="00CB6B19" w:rsidRDefault="00C44004" w:rsidP="00CB6B19">
            <w:pPr>
              <w:rPr>
                <w:del w:id="4219" w:author="Lane, Stefanie" w:date="2023-09-27T17:47:00Z"/>
                <w:rFonts w:ascii="Calibri" w:eastAsia="Times New Roman" w:hAnsi="Calibri" w:cs="Calibri"/>
                <w:color w:val="000000"/>
              </w:rPr>
              <w:pPrChange w:id="4220" w:author="Lane, Stefanie" w:date="2023-09-27T17:47:00Z">
                <w:pPr>
                  <w:spacing w:after="0" w:line="240" w:lineRule="auto"/>
                  <w:jc w:val="center"/>
                </w:pPr>
              </w:pPrChange>
            </w:pPr>
            <w:del w:id="4221"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4597ADFD" w14:textId="09EB5B99" w:rsidTr="00D143A8">
        <w:trPr>
          <w:trHeight w:val="290"/>
          <w:del w:id="4222" w:author="Lane, Stefanie" w:date="2023-09-27T17:47:00Z"/>
        </w:trPr>
        <w:tc>
          <w:tcPr>
            <w:tcW w:w="1311" w:type="dxa"/>
            <w:vMerge/>
            <w:tcBorders>
              <w:top w:val="nil"/>
              <w:left w:val="single" w:sz="8" w:space="0" w:color="auto"/>
              <w:bottom w:val="single" w:sz="8" w:space="0" w:color="000000"/>
              <w:right w:val="nil"/>
            </w:tcBorders>
            <w:vAlign w:val="center"/>
            <w:hideMark/>
          </w:tcPr>
          <w:p w14:paraId="00532F8A" w14:textId="497898C4" w:rsidR="00C44004" w:rsidRPr="00C44004" w:rsidDel="00CB6B19" w:rsidRDefault="00C44004" w:rsidP="00CB6B19">
            <w:pPr>
              <w:rPr>
                <w:del w:id="4223" w:author="Lane, Stefanie" w:date="2023-09-27T17:47:00Z"/>
                <w:rFonts w:ascii="Calibri" w:eastAsia="Times New Roman" w:hAnsi="Calibri" w:cs="Calibri"/>
                <w:color w:val="000000"/>
              </w:rPr>
              <w:pPrChange w:id="422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25363FA" w14:textId="32897B4F" w:rsidR="00C44004" w:rsidRPr="00C44004" w:rsidDel="00CB6B19" w:rsidRDefault="00C44004" w:rsidP="00CB6B19">
            <w:pPr>
              <w:rPr>
                <w:del w:id="4225" w:author="Lane, Stefanie" w:date="2023-09-27T17:47:00Z"/>
                <w:rFonts w:ascii="Calibri" w:eastAsia="Times New Roman" w:hAnsi="Calibri" w:cs="Calibri"/>
                <w:color w:val="000000"/>
              </w:rPr>
              <w:pPrChange w:id="422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42F330F" w14:textId="0E171889" w:rsidR="00C44004" w:rsidRPr="00C44004" w:rsidDel="00CB6B19" w:rsidRDefault="00C44004" w:rsidP="00CB6B19">
            <w:pPr>
              <w:rPr>
                <w:del w:id="4227" w:author="Lane, Stefanie" w:date="2023-09-27T17:47:00Z"/>
                <w:rFonts w:ascii="Calibri" w:eastAsia="Times New Roman" w:hAnsi="Calibri" w:cs="Calibri"/>
                <w:i/>
                <w:iCs/>
                <w:color w:val="000000"/>
              </w:rPr>
              <w:pPrChange w:id="4228" w:author="Lane, Stefanie" w:date="2023-09-27T17:47:00Z">
                <w:pPr>
                  <w:spacing w:after="0" w:line="240" w:lineRule="auto"/>
                </w:pPr>
              </w:pPrChange>
            </w:pPr>
            <w:del w:id="4229" w:author="Lane, Stefanie" w:date="2023-09-27T17:47:00Z">
              <w:r w:rsidRPr="00C44004" w:rsidDel="00CB6B19">
                <w:rPr>
                  <w:rFonts w:ascii="Calibri" w:eastAsia="Times New Roman" w:hAnsi="Calibri" w:cs="Calibri"/>
                  <w:i/>
                  <w:iCs/>
                  <w:color w:val="000000"/>
                </w:rPr>
                <w:delText>Deschampsia caespitosa</w:delText>
              </w:r>
            </w:del>
          </w:p>
        </w:tc>
        <w:tc>
          <w:tcPr>
            <w:tcW w:w="960" w:type="dxa"/>
            <w:tcBorders>
              <w:top w:val="nil"/>
              <w:left w:val="nil"/>
              <w:bottom w:val="nil"/>
              <w:right w:val="nil"/>
            </w:tcBorders>
            <w:shd w:val="clear" w:color="auto" w:fill="auto"/>
            <w:noWrap/>
            <w:vAlign w:val="bottom"/>
            <w:hideMark/>
          </w:tcPr>
          <w:p w14:paraId="41C68200" w14:textId="69F8473A" w:rsidR="00C44004" w:rsidRPr="00C44004" w:rsidDel="00CB6B19" w:rsidRDefault="00C44004" w:rsidP="00CB6B19">
            <w:pPr>
              <w:rPr>
                <w:del w:id="4230" w:author="Lane, Stefanie" w:date="2023-09-27T17:47:00Z"/>
                <w:rFonts w:ascii="Calibri" w:eastAsia="Times New Roman" w:hAnsi="Calibri" w:cs="Calibri"/>
                <w:color w:val="000000"/>
              </w:rPr>
              <w:pPrChange w:id="4231" w:author="Lane, Stefanie" w:date="2023-09-27T17:47:00Z">
                <w:pPr>
                  <w:spacing w:after="0" w:line="240" w:lineRule="auto"/>
                  <w:jc w:val="center"/>
                </w:pPr>
              </w:pPrChange>
            </w:pPr>
            <w:del w:id="4232"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777604DA" w14:textId="23E9D77C" w:rsidR="00C44004" w:rsidRPr="00C44004" w:rsidDel="00CB6B19" w:rsidRDefault="00C44004" w:rsidP="00CB6B19">
            <w:pPr>
              <w:rPr>
                <w:del w:id="4233" w:author="Lane, Stefanie" w:date="2023-09-27T17:47:00Z"/>
                <w:rFonts w:ascii="Calibri" w:eastAsia="Times New Roman" w:hAnsi="Calibri" w:cs="Calibri"/>
                <w:color w:val="000000"/>
              </w:rPr>
              <w:pPrChange w:id="4234" w:author="Lane, Stefanie" w:date="2023-09-27T17:47:00Z">
                <w:pPr>
                  <w:spacing w:after="0" w:line="240" w:lineRule="auto"/>
                  <w:jc w:val="center"/>
                </w:pPr>
              </w:pPrChange>
            </w:pPr>
            <w:del w:id="423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05A50AA5" w14:textId="5CFC62EC" w:rsidR="00C44004" w:rsidRPr="00C44004" w:rsidDel="00CB6B19" w:rsidRDefault="00C44004" w:rsidP="00CB6B19">
            <w:pPr>
              <w:rPr>
                <w:del w:id="4236" w:author="Lane, Stefanie" w:date="2023-09-27T17:47:00Z"/>
                <w:rFonts w:ascii="Calibri" w:eastAsia="Times New Roman" w:hAnsi="Calibri" w:cs="Calibri"/>
                <w:color w:val="000000"/>
              </w:rPr>
              <w:pPrChange w:id="4237"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1A3F4FF6" w:rsidR="00C44004" w:rsidRPr="00C44004" w:rsidDel="00CB6B19" w:rsidRDefault="00C44004" w:rsidP="00CB6B19">
            <w:pPr>
              <w:rPr>
                <w:del w:id="4238" w:author="Lane, Stefanie" w:date="2023-09-27T17:47:00Z"/>
                <w:rFonts w:ascii="Calibri" w:eastAsia="Times New Roman" w:hAnsi="Calibri" w:cs="Calibri"/>
                <w:color w:val="000000"/>
              </w:rPr>
              <w:pPrChange w:id="4239" w:author="Lane, Stefanie" w:date="2023-09-27T17:47:00Z">
                <w:pPr>
                  <w:spacing w:after="0" w:line="240" w:lineRule="auto"/>
                  <w:jc w:val="center"/>
                </w:pPr>
              </w:pPrChange>
            </w:pPr>
            <w:del w:id="4240"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55E347EC" w14:textId="3DE1FD23" w:rsidTr="00D143A8">
        <w:trPr>
          <w:trHeight w:val="290"/>
          <w:del w:id="4241" w:author="Lane, Stefanie" w:date="2023-09-27T17:47:00Z"/>
        </w:trPr>
        <w:tc>
          <w:tcPr>
            <w:tcW w:w="1311" w:type="dxa"/>
            <w:vMerge/>
            <w:tcBorders>
              <w:top w:val="nil"/>
              <w:left w:val="single" w:sz="8" w:space="0" w:color="auto"/>
              <w:bottom w:val="single" w:sz="8" w:space="0" w:color="000000"/>
              <w:right w:val="nil"/>
            </w:tcBorders>
            <w:vAlign w:val="center"/>
            <w:hideMark/>
          </w:tcPr>
          <w:p w14:paraId="66FA9435" w14:textId="2525BE25" w:rsidR="00C44004" w:rsidRPr="00C44004" w:rsidDel="00CB6B19" w:rsidRDefault="00C44004" w:rsidP="00CB6B19">
            <w:pPr>
              <w:rPr>
                <w:del w:id="4242" w:author="Lane, Stefanie" w:date="2023-09-27T17:47:00Z"/>
                <w:rFonts w:ascii="Calibri" w:eastAsia="Times New Roman" w:hAnsi="Calibri" w:cs="Calibri"/>
                <w:color w:val="000000"/>
              </w:rPr>
              <w:pPrChange w:id="424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614922A" w14:textId="33FC68CF" w:rsidR="00C44004" w:rsidRPr="00C44004" w:rsidDel="00CB6B19" w:rsidRDefault="00C44004" w:rsidP="00CB6B19">
            <w:pPr>
              <w:rPr>
                <w:del w:id="4244" w:author="Lane, Stefanie" w:date="2023-09-27T17:47:00Z"/>
                <w:rFonts w:ascii="Calibri" w:eastAsia="Times New Roman" w:hAnsi="Calibri" w:cs="Calibri"/>
                <w:color w:val="000000"/>
              </w:rPr>
              <w:pPrChange w:id="424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3DDD4A03" w:rsidR="00C44004" w:rsidRPr="00C44004" w:rsidDel="00CB6B19" w:rsidRDefault="00C44004" w:rsidP="00CB6B19">
            <w:pPr>
              <w:rPr>
                <w:del w:id="4246" w:author="Lane, Stefanie" w:date="2023-09-27T17:47:00Z"/>
                <w:rFonts w:ascii="Calibri" w:eastAsia="Times New Roman" w:hAnsi="Calibri" w:cs="Calibri"/>
                <w:i/>
                <w:iCs/>
                <w:color w:val="000000"/>
              </w:rPr>
              <w:pPrChange w:id="4247" w:author="Lane, Stefanie" w:date="2023-09-27T17:47:00Z">
                <w:pPr>
                  <w:spacing w:after="0" w:line="240" w:lineRule="auto"/>
                </w:pPr>
              </w:pPrChange>
            </w:pPr>
            <w:del w:id="4248" w:author="Lane, Stefanie" w:date="2023-09-27T17:47:00Z">
              <w:r w:rsidRPr="00C44004" w:rsidDel="00CB6B19">
                <w:rPr>
                  <w:rFonts w:ascii="Calibri" w:eastAsia="Times New Roman" w:hAnsi="Calibri" w:cs="Calibri"/>
                  <w:i/>
                  <w:iCs/>
                  <w:color w:val="00000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12D6194E" w:rsidR="00C44004" w:rsidRPr="00C44004" w:rsidDel="00CB6B19" w:rsidRDefault="00C44004" w:rsidP="00CB6B19">
            <w:pPr>
              <w:rPr>
                <w:del w:id="4249" w:author="Lane, Stefanie" w:date="2023-09-27T17:47:00Z"/>
                <w:rFonts w:ascii="Calibri" w:eastAsia="Times New Roman" w:hAnsi="Calibri" w:cs="Calibri"/>
                <w:color w:val="000000"/>
              </w:rPr>
              <w:pPrChange w:id="4250" w:author="Lane, Stefanie" w:date="2023-09-27T17:47:00Z">
                <w:pPr>
                  <w:spacing w:after="0" w:line="240" w:lineRule="auto"/>
                  <w:jc w:val="center"/>
                </w:pPr>
              </w:pPrChange>
            </w:pPr>
            <w:del w:id="4251" w:author="Lane, Stefanie" w:date="2023-09-27T17:47:00Z">
              <w:r w:rsidRPr="00C44004" w:rsidDel="00CB6B19">
                <w:rPr>
                  <w:rFonts w:ascii="Calibri" w:eastAsia="Times New Roman" w:hAnsi="Calibri" w:cs="Calibri"/>
                  <w:color w:val="000000"/>
                </w:rPr>
                <w:delText>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1564FCED" w:rsidR="00C44004" w:rsidRPr="00C44004" w:rsidDel="00CB6B19" w:rsidRDefault="00C44004" w:rsidP="00CB6B19">
            <w:pPr>
              <w:rPr>
                <w:del w:id="4252" w:author="Lane, Stefanie" w:date="2023-09-27T17:47:00Z"/>
                <w:rFonts w:ascii="Calibri" w:eastAsia="Times New Roman" w:hAnsi="Calibri" w:cs="Calibri"/>
                <w:color w:val="000000"/>
              </w:rPr>
              <w:pPrChange w:id="4253" w:author="Lane, Stefanie" w:date="2023-09-27T17:47:00Z">
                <w:pPr>
                  <w:spacing w:after="0" w:line="240" w:lineRule="auto"/>
                  <w:jc w:val="center"/>
                </w:pPr>
              </w:pPrChange>
            </w:pPr>
            <w:del w:id="4254" w:author="Lane, Stefanie" w:date="2023-09-27T17:47:00Z">
              <w:r w:rsidRPr="00C44004" w:rsidDel="00CB6B19">
                <w:rPr>
                  <w:rFonts w:ascii="Calibri" w:eastAsia="Times New Roman" w:hAnsi="Calibri" w:cs="Calibri"/>
                  <w:color w:val="000000"/>
                </w:rPr>
                <w:delText>1.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00F5FDC9" w:rsidR="00C44004" w:rsidRPr="00C44004" w:rsidDel="00CB6B19" w:rsidRDefault="00C44004" w:rsidP="00CB6B19">
            <w:pPr>
              <w:rPr>
                <w:del w:id="4255" w:author="Lane, Stefanie" w:date="2023-09-27T17:47:00Z"/>
                <w:rFonts w:ascii="Calibri" w:eastAsia="Times New Roman" w:hAnsi="Calibri" w:cs="Calibri"/>
                <w:color w:val="000000"/>
              </w:rPr>
              <w:pPrChange w:id="4256" w:author="Lane, Stefanie" w:date="2023-09-27T17:47:00Z">
                <w:pPr>
                  <w:spacing w:after="0" w:line="240" w:lineRule="auto"/>
                  <w:jc w:val="center"/>
                </w:pPr>
              </w:pPrChange>
            </w:pPr>
            <w:del w:id="4257"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6EEAFFA" w:rsidR="00C44004" w:rsidRPr="00C44004" w:rsidDel="00CB6B19" w:rsidRDefault="00C44004" w:rsidP="00CB6B19">
            <w:pPr>
              <w:rPr>
                <w:del w:id="4258" w:author="Lane, Stefanie" w:date="2023-09-27T17:47:00Z"/>
                <w:rFonts w:ascii="Calibri" w:eastAsia="Times New Roman" w:hAnsi="Calibri" w:cs="Calibri"/>
                <w:color w:val="000000"/>
              </w:rPr>
              <w:pPrChange w:id="4259" w:author="Lane, Stefanie" w:date="2023-09-27T17:47:00Z">
                <w:pPr>
                  <w:spacing w:after="0" w:line="240" w:lineRule="auto"/>
                  <w:jc w:val="center"/>
                </w:pPr>
              </w:pPrChange>
            </w:pPr>
            <w:del w:id="4260"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39216083" w14:textId="1283742A" w:rsidTr="00D143A8">
        <w:trPr>
          <w:trHeight w:val="290"/>
          <w:del w:id="4261" w:author="Lane, Stefanie" w:date="2023-09-27T17:47:00Z"/>
        </w:trPr>
        <w:tc>
          <w:tcPr>
            <w:tcW w:w="1311" w:type="dxa"/>
            <w:vMerge/>
            <w:tcBorders>
              <w:top w:val="nil"/>
              <w:left w:val="single" w:sz="8" w:space="0" w:color="auto"/>
              <w:bottom w:val="single" w:sz="8" w:space="0" w:color="000000"/>
              <w:right w:val="nil"/>
            </w:tcBorders>
            <w:vAlign w:val="center"/>
            <w:hideMark/>
          </w:tcPr>
          <w:p w14:paraId="0B4B0460" w14:textId="21B8F02C" w:rsidR="00C44004" w:rsidRPr="00C44004" w:rsidDel="00CB6B19" w:rsidRDefault="00C44004" w:rsidP="00CB6B19">
            <w:pPr>
              <w:rPr>
                <w:del w:id="4262" w:author="Lane, Stefanie" w:date="2023-09-27T17:47:00Z"/>
                <w:rFonts w:ascii="Calibri" w:eastAsia="Times New Roman" w:hAnsi="Calibri" w:cs="Calibri"/>
                <w:color w:val="000000"/>
              </w:rPr>
              <w:pPrChange w:id="426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7F38FF8" w14:textId="4EE29443" w:rsidR="00C44004" w:rsidRPr="00C44004" w:rsidDel="00CB6B19" w:rsidRDefault="00C44004" w:rsidP="00CB6B19">
            <w:pPr>
              <w:rPr>
                <w:del w:id="4264" w:author="Lane, Stefanie" w:date="2023-09-27T17:47:00Z"/>
                <w:rFonts w:ascii="Calibri" w:eastAsia="Times New Roman" w:hAnsi="Calibri" w:cs="Calibri"/>
                <w:color w:val="000000"/>
              </w:rPr>
              <w:pPrChange w:id="426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5E706AB" w14:textId="7AE28454" w:rsidR="00C44004" w:rsidRPr="00C44004" w:rsidDel="00CB6B19" w:rsidRDefault="00C44004" w:rsidP="00CB6B19">
            <w:pPr>
              <w:rPr>
                <w:del w:id="4266" w:author="Lane, Stefanie" w:date="2023-09-27T17:47:00Z"/>
                <w:rFonts w:ascii="Calibri" w:eastAsia="Times New Roman" w:hAnsi="Calibri" w:cs="Calibri"/>
                <w:i/>
                <w:iCs/>
                <w:color w:val="000000"/>
              </w:rPr>
              <w:pPrChange w:id="4267" w:author="Lane, Stefanie" w:date="2023-09-27T17:47:00Z">
                <w:pPr>
                  <w:spacing w:after="0" w:line="240" w:lineRule="auto"/>
                </w:pPr>
              </w:pPrChange>
            </w:pPr>
            <w:del w:id="4268" w:author="Lane, Stefanie" w:date="2023-09-27T17:47:00Z">
              <w:r w:rsidRPr="00C44004" w:rsidDel="00CB6B19">
                <w:rPr>
                  <w:rFonts w:ascii="Calibri" w:eastAsia="Times New Roman" w:hAnsi="Calibri" w:cs="Calibri"/>
                  <w:i/>
                  <w:iCs/>
                  <w:color w:val="000000"/>
                </w:rPr>
                <w:delText>Leersia oryzoides</w:delText>
              </w:r>
            </w:del>
          </w:p>
        </w:tc>
        <w:tc>
          <w:tcPr>
            <w:tcW w:w="960" w:type="dxa"/>
            <w:tcBorders>
              <w:top w:val="nil"/>
              <w:left w:val="nil"/>
              <w:bottom w:val="nil"/>
              <w:right w:val="nil"/>
            </w:tcBorders>
            <w:shd w:val="clear" w:color="auto" w:fill="auto"/>
            <w:noWrap/>
            <w:vAlign w:val="bottom"/>
            <w:hideMark/>
          </w:tcPr>
          <w:p w14:paraId="7AF7A556" w14:textId="729E0B3E" w:rsidR="00C44004" w:rsidRPr="00C44004" w:rsidDel="00CB6B19" w:rsidRDefault="00C44004" w:rsidP="00CB6B19">
            <w:pPr>
              <w:rPr>
                <w:del w:id="4269" w:author="Lane, Stefanie" w:date="2023-09-27T17:47:00Z"/>
                <w:rFonts w:ascii="Calibri" w:eastAsia="Times New Roman" w:hAnsi="Calibri" w:cs="Calibri"/>
                <w:color w:val="000000"/>
              </w:rPr>
              <w:pPrChange w:id="4270" w:author="Lane, Stefanie" w:date="2023-09-27T17:47:00Z">
                <w:pPr>
                  <w:spacing w:after="0" w:line="240" w:lineRule="auto"/>
                  <w:jc w:val="center"/>
                </w:pPr>
              </w:pPrChange>
            </w:pPr>
            <w:del w:id="4271"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098EBE92" w14:textId="22A9D3F0" w:rsidR="00C44004" w:rsidRPr="00C44004" w:rsidDel="00CB6B19" w:rsidRDefault="00C44004" w:rsidP="00CB6B19">
            <w:pPr>
              <w:rPr>
                <w:del w:id="4272" w:author="Lane, Stefanie" w:date="2023-09-27T17:47:00Z"/>
                <w:rFonts w:ascii="Calibri" w:eastAsia="Times New Roman" w:hAnsi="Calibri" w:cs="Calibri"/>
                <w:color w:val="000000"/>
              </w:rPr>
              <w:pPrChange w:id="4273" w:author="Lane, Stefanie" w:date="2023-09-27T17:47:00Z">
                <w:pPr>
                  <w:spacing w:after="0" w:line="240" w:lineRule="auto"/>
                  <w:jc w:val="center"/>
                </w:pPr>
              </w:pPrChange>
            </w:pPr>
            <w:del w:id="4274"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443190ED" w14:textId="68345D93" w:rsidR="00C44004" w:rsidRPr="00C44004" w:rsidDel="00CB6B19" w:rsidRDefault="00C44004" w:rsidP="00CB6B19">
            <w:pPr>
              <w:rPr>
                <w:del w:id="4275" w:author="Lane, Stefanie" w:date="2023-09-27T17:47:00Z"/>
                <w:rFonts w:ascii="Calibri" w:eastAsia="Times New Roman" w:hAnsi="Calibri" w:cs="Calibri"/>
                <w:color w:val="000000"/>
              </w:rPr>
              <w:pPrChange w:id="4276"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04C4F1F8" w:rsidR="00C44004" w:rsidRPr="00C44004" w:rsidDel="00CB6B19" w:rsidRDefault="00C44004" w:rsidP="00CB6B19">
            <w:pPr>
              <w:rPr>
                <w:del w:id="4277" w:author="Lane, Stefanie" w:date="2023-09-27T17:47:00Z"/>
                <w:rFonts w:ascii="Calibri" w:eastAsia="Times New Roman" w:hAnsi="Calibri" w:cs="Calibri"/>
                <w:color w:val="000000"/>
              </w:rPr>
              <w:pPrChange w:id="4278" w:author="Lane, Stefanie" w:date="2023-09-27T17:47:00Z">
                <w:pPr>
                  <w:spacing w:after="0" w:line="240" w:lineRule="auto"/>
                  <w:jc w:val="center"/>
                </w:pPr>
              </w:pPrChange>
            </w:pPr>
            <w:del w:id="4279"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6B5A7630" w14:textId="3B5435B3" w:rsidTr="00D143A8">
        <w:trPr>
          <w:trHeight w:val="290"/>
          <w:del w:id="4280" w:author="Lane, Stefanie" w:date="2023-09-27T17:47:00Z"/>
        </w:trPr>
        <w:tc>
          <w:tcPr>
            <w:tcW w:w="1311" w:type="dxa"/>
            <w:vMerge/>
            <w:tcBorders>
              <w:top w:val="nil"/>
              <w:left w:val="single" w:sz="8" w:space="0" w:color="auto"/>
              <w:bottom w:val="single" w:sz="8" w:space="0" w:color="000000"/>
              <w:right w:val="nil"/>
            </w:tcBorders>
            <w:vAlign w:val="center"/>
            <w:hideMark/>
          </w:tcPr>
          <w:p w14:paraId="50804639" w14:textId="580C2428" w:rsidR="00C44004" w:rsidRPr="00C44004" w:rsidDel="00CB6B19" w:rsidRDefault="00C44004" w:rsidP="00CB6B19">
            <w:pPr>
              <w:rPr>
                <w:del w:id="4281" w:author="Lane, Stefanie" w:date="2023-09-27T17:47:00Z"/>
                <w:rFonts w:ascii="Calibri" w:eastAsia="Times New Roman" w:hAnsi="Calibri" w:cs="Calibri"/>
                <w:color w:val="000000"/>
              </w:rPr>
              <w:pPrChange w:id="428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412E13B" w14:textId="64D3F582" w:rsidR="00C44004" w:rsidRPr="00C44004" w:rsidDel="00CB6B19" w:rsidRDefault="00C44004" w:rsidP="00CB6B19">
            <w:pPr>
              <w:rPr>
                <w:del w:id="4283" w:author="Lane, Stefanie" w:date="2023-09-27T17:47:00Z"/>
                <w:rFonts w:ascii="Calibri" w:eastAsia="Times New Roman" w:hAnsi="Calibri" w:cs="Calibri"/>
                <w:color w:val="000000"/>
              </w:rPr>
              <w:pPrChange w:id="428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392ABD20" w:rsidR="00C44004" w:rsidRPr="00C44004" w:rsidDel="00CB6B19" w:rsidRDefault="00C44004" w:rsidP="00CB6B19">
            <w:pPr>
              <w:rPr>
                <w:del w:id="4285" w:author="Lane, Stefanie" w:date="2023-09-27T17:47:00Z"/>
                <w:rFonts w:ascii="Calibri" w:eastAsia="Times New Roman" w:hAnsi="Calibri" w:cs="Calibri"/>
                <w:i/>
                <w:iCs/>
                <w:color w:val="000000"/>
              </w:rPr>
              <w:pPrChange w:id="4286" w:author="Lane, Stefanie" w:date="2023-09-27T17:47:00Z">
                <w:pPr>
                  <w:spacing w:after="0" w:line="240" w:lineRule="auto"/>
                </w:pPr>
              </w:pPrChange>
            </w:pPr>
            <w:del w:id="4287" w:author="Lane, Stefanie" w:date="2023-09-27T17:47:00Z">
              <w:r w:rsidRPr="00C44004" w:rsidDel="00CB6B19">
                <w:rPr>
                  <w:rFonts w:ascii="Calibri" w:eastAsia="Times New Roman" w:hAnsi="Calibri" w:cs="Calibri"/>
                  <w:i/>
                  <w:iCs/>
                  <w:color w:val="00000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01792447" w:rsidR="00C44004" w:rsidRPr="00C44004" w:rsidDel="00CB6B19" w:rsidRDefault="00C44004" w:rsidP="00CB6B19">
            <w:pPr>
              <w:rPr>
                <w:del w:id="4288" w:author="Lane, Stefanie" w:date="2023-09-27T17:47:00Z"/>
                <w:rFonts w:ascii="Calibri" w:eastAsia="Times New Roman" w:hAnsi="Calibri" w:cs="Calibri"/>
                <w:color w:val="000000"/>
              </w:rPr>
              <w:pPrChange w:id="4289" w:author="Lane, Stefanie" w:date="2023-09-27T17:47:00Z">
                <w:pPr>
                  <w:spacing w:after="0" w:line="240" w:lineRule="auto"/>
                  <w:jc w:val="center"/>
                </w:pPr>
              </w:pPrChange>
            </w:pPr>
            <w:del w:id="4290"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5DD0E05E" w:rsidR="00C44004" w:rsidRPr="00C44004" w:rsidDel="00CB6B19" w:rsidRDefault="00C44004" w:rsidP="00CB6B19">
            <w:pPr>
              <w:rPr>
                <w:del w:id="4291" w:author="Lane, Stefanie" w:date="2023-09-27T17:47:00Z"/>
                <w:rFonts w:ascii="Calibri" w:eastAsia="Times New Roman" w:hAnsi="Calibri" w:cs="Calibri"/>
                <w:color w:val="000000"/>
              </w:rPr>
              <w:pPrChange w:id="4292" w:author="Lane, Stefanie" w:date="2023-09-27T17:47:00Z">
                <w:pPr>
                  <w:spacing w:after="0" w:line="240" w:lineRule="auto"/>
                  <w:jc w:val="center"/>
                </w:pPr>
              </w:pPrChange>
            </w:pPr>
            <w:del w:id="429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2C8539D" w:rsidR="00C44004" w:rsidRPr="00C44004" w:rsidDel="00CB6B19" w:rsidRDefault="00C44004" w:rsidP="00CB6B19">
            <w:pPr>
              <w:rPr>
                <w:del w:id="4294" w:author="Lane, Stefanie" w:date="2023-09-27T17:47:00Z"/>
                <w:rFonts w:ascii="Calibri" w:eastAsia="Times New Roman" w:hAnsi="Calibri" w:cs="Calibri"/>
                <w:color w:val="000000"/>
              </w:rPr>
              <w:pPrChange w:id="4295" w:author="Lane, Stefanie" w:date="2023-09-27T17:47:00Z">
                <w:pPr>
                  <w:spacing w:after="0" w:line="240" w:lineRule="auto"/>
                  <w:jc w:val="center"/>
                </w:pPr>
              </w:pPrChange>
            </w:pPr>
            <w:del w:id="4296"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53ECB7CE" w:rsidR="00C44004" w:rsidRPr="00C44004" w:rsidDel="00CB6B19" w:rsidRDefault="00C44004" w:rsidP="00CB6B19">
            <w:pPr>
              <w:rPr>
                <w:del w:id="4297" w:author="Lane, Stefanie" w:date="2023-09-27T17:47:00Z"/>
                <w:rFonts w:ascii="Calibri" w:eastAsia="Times New Roman" w:hAnsi="Calibri" w:cs="Calibri"/>
                <w:color w:val="000000"/>
              </w:rPr>
              <w:pPrChange w:id="4298" w:author="Lane, Stefanie" w:date="2023-09-27T17:47:00Z">
                <w:pPr>
                  <w:spacing w:after="0" w:line="240" w:lineRule="auto"/>
                  <w:jc w:val="center"/>
                </w:pPr>
              </w:pPrChange>
            </w:pPr>
            <w:del w:id="4299"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1365EBBB" w14:textId="3C8F1E4F" w:rsidTr="00D143A8">
        <w:trPr>
          <w:trHeight w:val="290"/>
          <w:del w:id="4300" w:author="Lane, Stefanie" w:date="2023-09-27T17:47:00Z"/>
        </w:trPr>
        <w:tc>
          <w:tcPr>
            <w:tcW w:w="1311" w:type="dxa"/>
            <w:vMerge/>
            <w:tcBorders>
              <w:top w:val="nil"/>
              <w:left w:val="single" w:sz="8" w:space="0" w:color="auto"/>
              <w:bottom w:val="single" w:sz="8" w:space="0" w:color="000000"/>
              <w:right w:val="nil"/>
            </w:tcBorders>
            <w:vAlign w:val="center"/>
            <w:hideMark/>
          </w:tcPr>
          <w:p w14:paraId="08750BE6" w14:textId="289CE208" w:rsidR="00C44004" w:rsidRPr="00C44004" w:rsidDel="00CB6B19" w:rsidRDefault="00C44004" w:rsidP="00CB6B19">
            <w:pPr>
              <w:rPr>
                <w:del w:id="4301" w:author="Lane, Stefanie" w:date="2023-09-27T17:47:00Z"/>
                <w:rFonts w:ascii="Calibri" w:eastAsia="Times New Roman" w:hAnsi="Calibri" w:cs="Calibri"/>
                <w:color w:val="000000"/>
              </w:rPr>
              <w:pPrChange w:id="430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D561ECB" w14:textId="259803C1" w:rsidR="00C44004" w:rsidRPr="00C44004" w:rsidDel="00CB6B19" w:rsidRDefault="00C44004" w:rsidP="00CB6B19">
            <w:pPr>
              <w:rPr>
                <w:del w:id="4303" w:author="Lane, Stefanie" w:date="2023-09-27T17:47:00Z"/>
                <w:rFonts w:ascii="Calibri" w:eastAsia="Times New Roman" w:hAnsi="Calibri" w:cs="Calibri"/>
                <w:color w:val="000000"/>
              </w:rPr>
              <w:pPrChange w:id="430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BE819FA" w14:textId="27F3D0E7" w:rsidR="00C44004" w:rsidRPr="00C44004" w:rsidDel="00CB6B19" w:rsidRDefault="00C44004" w:rsidP="00CB6B19">
            <w:pPr>
              <w:rPr>
                <w:del w:id="4305" w:author="Lane, Stefanie" w:date="2023-09-27T17:47:00Z"/>
                <w:rFonts w:ascii="Calibri" w:eastAsia="Times New Roman" w:hAnsi="Calibri" w:cs="Calibri"/>
                <w:i/>
                <w:iCs/>
                <w:color w:val="000000"/>
              </w:rPr>
              <w:pPrChange w:id="4306" w:author="Lane, Stefanie" w:date="2023-09-27T17:47:00Z">
                <w:pPr>
                  <w:spacing w:after="0" w:line="240" w:lineRule="auto"/>
                </w:pPr>
              </w:pPrChange>
            </w:pPr>
            <w:del w:id="4307" w:author="Lane, Stefanie" w:date="2023-09-27T17:47:00Z">
              <w:r w:rsidRPr="00C44004" w:rsidDel="00CB6B19">
                <w:rPr>
                  <w:rFonts w:ascii="Calibri" w:eastAsia="Times New Roman" w:hAnsi="Calibri" w:cs="Calibri"/>
                  <w:i/>
                  <w:iCs/>
                  <w:color w:val="000000"/>
                </w:rPr>
                <w:delText>Oenanthe sarmentosa</w:delText>
              </w:r>
            </w:del>
          </w:p>
        </w:tc>
        <w:tc>
          <w:tcPr>
            <w:tcW w:w="960" w:type="dxa"/>
            <w:tcBorders>
              <w:top w:val="nil"/>
              <w:left w:val="nil"/>
              <w:bottom w:val="nil"/>
              <w:right w:val="nil"/>
            </w:tcBorders>
            <w:shd w:val="clear" w:color="auto" w:fill="auto"/>
            <w:noWrap/>
            <w:vAlign w:val="bottom"/>
            <w:hideMark/>
          </w:tcPr>
          <w:p w14:paraId="5239698E" w14:textId="1119E850" w:rsidR="00C44004" w:rsidRPr="00C44004" w:rsidDel="00CB6B19" w:rsidRDefault="00C44004" w:rsidP="00CB6B19">
            <w:pPr>
              <w:rPr>
                <w:del w:id="4308" w:author="Lane, Stefanie" w:date="2023-09-27T17:47:00Z"/>
                <w:rFonts w:ascii="Calibri" w:eastAsia="Times New Roman" w:hAnsi="Calibri" w:cs="Calibri"/>
                <w:color w:val="000000"/>
              </w:rPr>
              <w:pPrChange w:id="4309" w:author="Lane, Stefanie" w:date="2023-09-27T17:47:00Z">
                <w:pPr>
                  <w:spacing w:after="0" w:line="240" w:lineRule="auto"/>
                  <w:jc w:val="center"/>
                </w:pPr>
              </w:pPrChange>
            </w:pPr>
            <w:del w:id="4310"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7F934F56" w14:textId="458A78C4" w:rsidR="00C44004" w:rsidRPr="00C44004" w:rsidDel="00CB6B19" w:rsidRDefault="00C44004" w:rsidP="00CB6B19">
            <w:pPr>
              <w:rPr>
                <w:del w:id="4311" w:author="Lane, Stefanie" w:date="2023-09-27T17:47:00Z"/>
                <w:rFonts w:ascii="Calibri" w:eastAsia="Times New Roman" w:hAnsi="Calibri" w:cs="Calibri"/>
                <w:color w:val="000000"/>
              </w:rPr>
              <w:pPrChange w:id="4312" w:author="Lane, Stefanie" w:date="2023-09-27T17:47:00Z">
                <w:pPr>
                  <w:spacing w:after="0" w:line="240" w:lineRule="auto"/>
                  <w:jc w:val="center"/>
                </w:pPr>
              </w:pPrChange>
            </w:pPr>
            <w:del w:id="4313"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5157A5E1" w14:textId="6C47D8FB" w:rsidR="00C44004" w:rsidRPr="00C44004" w:rsidDel="00CB6B19" w:rsidRDefault="00C44004" w:rsidP="00CB6B19">
            <w:pPr>
              <w:rPr>
                <w:del w:id="4314" w:author="Lane, Stefanie" w:date="2023-09-27T17:47:00Z"/>
                <w:rFonts w:ascii="Calibri" w:eastAsia="Times New Roman" w:hAnsi="Calibri" w:cs="Calibri"/>
                <w:color w:val="000000"/>
              </w:rPr>
              <w:pPrChange w:id="4315"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36E9A5EC" w:rsidR="00C44004" w:rsidRPr="00C44004" w:rsidDel="00CB6B19" w:rsidRDefault="00C44004" w:rsidP="00CB6B19">
            <w:pPr>
              <w:rPr>
                <w:del w:id="4316" w:author="Lane, Stefanie" w:date="2023-09-27T17:47:00Z"/>
                <w:rFonts w:ascii="Calibri" w:eastAsia="Times New Roman" w:hAnsi="Calibri" w:cs="Calibri"/>
                <w:color w:val="000000"/>
              </w:rPr>
              <w:pPrChange w:id="4317" w:author="Lane, Stefanie" w:date="2023-09-27T17:47:00Z">
                <w:pPr>
                  <w:spacing w:after="0" w:line="240" w:lineRule="auto"/>
                  <w:jc w:val="center"/>
                </w:pPr>
              </w:pPrChange>
            </w:pPr>
            <w:del w:id="4318"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5E3BA169" w14:textId="19702AB9" w:rsidTr="00D143A8">
        <w:trPr>
          <w:trHeight w:val="290"/>
          <w:del w:id="4319" w:author="Lane, Stefanie" w:date="2023-09-27T17:47:00Z"/>
        </w:trPr>
        <w:tc>
          <w:tcPr>
            <w:tcW w:w="1311" w:type="dxa"/>
            <w:vMerge/>
            <w:tcBorders>
              <w:top w:val="nil"/>
              <w:left w:val="single" w:sz="8" w:space="0" w:color="auto"/>
              <w:bottom w:val="single" w:sz="8" w:space="0" w:color="000000"/>
              <w:right w:val="nil"/>
            </w:tcBorders>
            <w:vAlign w:val="center"/>
            <w:hideMark/>
          </w:tcPr>
          <w:p w14:paraId="48112F7D" w14:textId="598A92CA" w:rsidR="00C44004" w:rsidRPr="00C44004" w:rsidDel="00CB6B19" w:rsidRDefault="00C44004" w:rsidP="00CB6B19">
            <w:pPr>
              <w:rPr>
                <w:del w:id="4320" w:author="Lane, Stefanie" w:date="2023-09-27T17:47:00Z"/>
                <w:rFonts w:ascii="Calibri" w:eastAsia="Times New Roman" w:hAnsi="Calibri" w:cs="Calibri"/>
                <w:color w:val="000000"/>
              </w:rPr>
              <w:pPrChange w:id="432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6579DFC" w14:textId="342E4446" w:rsidR="00C44004" w:rsidRPr="00C44004" w:rsidDel="00CB6B19" w:rsidRDefault="00C44004" w:rsidP="00CB6B19">
            <w:pPr>
              <w:rPr>
                <w:del w:id="4322" w:author="Lane, Stefanie" w:date="2023-09-27T17:47:00Z"/>
                <w:rFonts w:ascii="Calibri" w:eastAsia="Times New Roman" w:hAnsi="Calibri" w:cs="Calibri"/>
                <w:color w:val="000000"/>
              </w:rPr>
              <w:pPrChange w:id="432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42545228" w:rsidR="00C44004" w:rsidRPr="00C44004" w:rsidDel="00CB6B19" w:rsidRDefault="00C44004" w:rsidP="00CB6B19">
            <w:pPr>
              <w:rPr>
                <w:del w:id="4324" w:author="Lane, Stefanie" w:date="2023-09-27T17:47:00Z"/>
                <w:rFonts w:ascii="Calibri" w:eastAsia="Times New Roman" w:hAnsi="Calibri" w:cs="Calibri"/>
                <w:i/>
                <w:iCs/>
                <w:color w:val="000000"/>
              </w:rPr>
              <w:pPrChange w:id="4325" w:author="Lane, Stefanie" w:date="2023-09-27T17:47:00Z">
                <w:pPr>
                  <w:spacing w:after="0" w:line="240" w:lineRule="auto"/>
                </w:pPr>
              </w:pPrChange>
            </w:pPr>
            <w:del w:id="4326" w:author="Lane, Stefanie" w:date="2023-09-27T17:47:00Z">
              <w:r w:rsidRPr="00C44004" w:rsidDel="00CB6B19">
                <w:rPr>
                  <w:rFonts w:ascii="Calibri" w:eastAsia="Times New Roman" w:hAnsi="Calibri" w:cs="Calibri"/>
                  <w:i/>
                  <w:iCs/>
                  <w:color w:val="00000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410F592F" w:rsidR="00C44004" w:rsidRPr="00C44004" w:rsidDel="00CB6B19" w:rsidRDefault="00C44004" w:rsidP="00CB6B19">
            <w:pPr>
              <w:rPr>
                <w:del w:id="4327" w:author="Lane, Stefanie" w:date="2023-09-27T17:47:00Z"/>
                <w:rFonts w:ascii="Calibri" w:eastAsia="Times New Roman" w:hAnsi="Calibri" w:cs="Calibri"/>
                <w:color w:val="000000"/>
              </w:rPr>
              <w:pPrChange w:id="4328" w:author="Lane, Stefanie" w:date="2023-09-27T17:47:00Z">
                <w:pPr>
                  <w:spacing w:after="0" w:line="240" w:lineRule="auto"/>
                  <w:jc w:val="center"/>
                </w:pPr>
              </w:pPrChange>
            </w:pPr>
            <w:del w:id="4329"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334BF6FA" w:rsidR="00C44004" w:rsidRPr="00C44004" w:rsidDel="00CB6B19" w:rsidRDefault="00C44004" w:rsidP="00CB6B19">
            <w:pPr>
              <w:rPr>
                <w:del w:id="4330" w:author="Lane, Stefanie" w:date="2023-09-27T17:47:00Z"/>
                <w:rFonts w:ascii="Calibri" w:eastAsia="Times New Roman" w:hAnsi="Calibri" w:cs="Calibri"/>
                <w:color w:val="000000"/>
              </w:rPr>
              <w:pPrChange w:id="4331" w:author="Lane, Stefanie" w:date="2023-09-27T17:47:00Z">
                <w:pPr>
                  <w:spacing w:after="0" w:line="240" w:lineRule="auto"/>
                  <w:jc w:val="center"/>
                </w:pPr>
              </w:pPrChange>
            </w:pPr>
            <w:del w:id="433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59785C1A" w:rsidR="00C44004" w:rsidRPr="00C44004" w:rsidDel="00CB6B19" w:rsidRDefault="00C44004" w:rsidP="00CB6B19">
            <w:pPr>
              <w:rPr>
                <w:del w:id="4333" w:author="Lane, Stefanie" w:date="2023-09-27T17:47:00Z"/>
                <w:rFonts w:ascii="Calibri" w:eastAsia="Times New Roman" w:hAnsi="Calibri" w:cs="Calibri"/>
                <w:color w:val="000000"/>
              </w:rPr>
              <w:pPrChange w:id="4334" w:author="Lane, Stefanie" w:date="2023-09-27T17:47:00Z">
                <w:pPr>
                  <w:spacing w:after="0" w:line="240" w:lineRule="auto"/>
                  <w:jc w:val="center"/>
                </w:pPr>
              </w:pPrChange>
            </w:pPr>
            <w:del w:id="4335"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2B132B48" w:rsidR="00C44004" w:rsidRPr="00C44004" w:rsidDel="00CB6B19" w:rsidRDefault="00C44004" w:rsidP="00CB6B19">
            <w:pPr>
              <w:rPr>
                <w:del w:id="4336" w:author="Lane, Stefanie" w:date="2023-09-27T17:47:00Z"/>
                <w:rFonts w:ascii="Calibri" w:eastAsia="Times New Roman" w:hAnsi="Calibri" w:cs="Calibri"/>
                <w:color w:val="000000"/>
              </w:rPr>
              <w:pPrChange w:id="4337" w:author="Lane, Stefanie" w:date="2023-09-27T17:47:00Z">
                <w:pPr>
                  <w:spacing w:after="0" w:line="240" w:lineRule="auto"/>
                  <w:jc w:val="center"/>
                </w:pPr>
              </w:pPrChange>
            </w:pPr>
            <w:del w:id="4338"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5C862813" w14:textId="6FBCD41D" w:rsidTr="00D143A8">
        <w:trPr>
          <w:trHeight w:val="290"/>
          <w:del w:id="4339" w:author="Lane, Stefanie" w:date="2023-09-27T17:47:00Z"/>
        </w:trPr>
        <w:tc>
          <w:tcPr>
            <w:tcW w:w="1311" w:type="dxa"/>
            <w:vMerge/>
            <w:tcBorders>
              <w:top w:val="nil"/>
              <w:left w:val="single" w:sz="8" w:space="0" w:color="auto"/>
              <w:bottom w:val="single" w:sz="8" w:space="0" w:color="000000"/>
              <w:right w:val="nil"/>
            </w:tcBorders>
            <w:vAlign w:val="center"/>
            <w:hideMark/>
          </w:tcPr>
          <w:p w14:paraId="30AC1010" w14:textId="7F23AC35" w:rsidR="00C44004" w:rsidRPr="00C44004" w:rsidDel="00CB6B19" w:rsidRDefault="00C44004" w:rsidP="00CB6B19">
            <w:pPr>
              <w:rPr>
                <w:del w:id="4340" w:author="Lane, Stefanie" w:date="2023-09-27T17:47:00Z"/>
                <w:rFonts w:ascii="Calibri" w:eastAsia="Times New Roman" w:hAnsi="Calibri" w:cs="Calibri"/>
                <w:color w:val="000000"/>
              </w:rPr>
              <w:pPrChange w:id="434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F10443" w14:textId="16926584" w:rsidR="00C44004" w:rsidRPr="00C44004" w:rsidDel="00CB6B19" w:rsidRDefault="00C44004" w:rsidP="00CB6B19">
            <w:pPr>
              <w:rPr>
                <w:del w:id="4342" w:author="Lane, Stefanie" w:date="2023-09-27T17:47:00Z"/>
                <w:rFonts w:ascii="Calibri" w:eastAsia="Times New Roman" w:hAnsi="Calibri" w:cs="Calibri"/>
                <w:color w:val="000000"/>
              </w:rPr>
              <w:pPrChange w:id="434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3D5EFF" w14:textId="73C1E632" w:rsidR="00C44004" w:rsidRPr="00C44004" w:rsidDel="00CB6B19" w:rsidRDefault="00C44004" w:rsidP="00CB6B19">
            <w:pPr>
              <w:rPr>
                <w:del w:id="4344" w:author="Lane, Stefanie" w:date="2023-09-27T17:47:00Z"/>
                <w:rFonts w:ascii="Calibri" w:eastAsia="Times New Roman" w:hAnsi="Calibri" w:cs="Calibri"/>
                <w:i/>
                <w:iCs/>
                <w:color w:val="000000"/>
              </w:rPr>
              <w:pPrChange w:id="4345" w:author="Lane, Stefanie" w:date="2023-09-27T17:47:00Z">
                <w:pPr>
                  <w:spacing w:after="0" w:line="240" w:lineRule="auto"/>
                </w:pPr>
              </w:pPrChange>
            </w:pPr>
            <w:del w:id="4346" w:author="Lane, Stefanie" w:date="2023-09-27T17:47:00Z">
              <w:r w:rsidRPr="00C44004" w:rsidDel="00CB6B19">
                <w:rPr>
                  <w:rFonts w:ascii="Calibri" w:eastAsia="Times New Roman" w:hAnsi="Calibri" w:cs="Calibri"/>
                  <w:i/>
                  <w:iCs/>
                  <w:color w:val="000000"/>
                </w:rPr>
                <w:delText>Sium suave</w:delText>
              </w:r>
            </w:del>
          </w:p>
        </w:tc>
        <w:tc>
          <w:tcPr>
            <w:tcW w:w="960" w:type="dxa"/>
            <w:tcBorders>
              <w:top w:val="nil"/>
              <w:left w:val="nil"/>
              <w:bottom w:val="nil"/>
              <w:right w:val="nil"/>
            </w:tcBorders>
            <w:shd w:val="clear" w:color="auto" w:fill="auto"/>
            <w:noWrap/>
            <w:vAlign w:val="bottom"/>
            <w:hideMark/>
          </w:tcPr>
          <w:p w14:paraId="2D72429E" w14:textId="1DBCE162" w:rsidR="00C44004" w:rsidRPr="00C44004" w:rsidDel="00CB6B19" w:rsidRDefault="00C44004" w:rsidP="00CB6B19">
            <w:pPr>
              <w:rPr>
                <w:del w:id="4347" w:author="Lane, Stefanie" w:date="2023-09-27T17:47:00Z"/>
                <w:rFonts w:ascii="Calibri" w:eastAsia="Times New Roman" w:hAnsi="Calibri" w:cs="Calibri"/>
                <w:color w:val="000000"/>
              </w:rPr>
              <w:pPrChange w:id="4348" w:author="Lane, Stefanie" w:date="2023-09-27T17:47:00Z">
                <w:pPr>
                  <w:spacing w:after="0" w:line="240" w:lineRule="auto"/>
                  <w:jc w:val="center"/>
                </w:pPr>
              </w:pPrChange>
            </w:pPr>
            <w:del w:id="4349"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1372630B" w14:textId="32EFC4F8" w:rsidR="00C44004" w:rsidRPr="00C44004" w:rsidDel="00CB6B19" w:rsidRDefault="00C44004" w:rsidP="00CB6B19">
            <w:pPr>
              <w:rPr>
                <w:del w:id="4350" w:author="Lane, Stefanie" w:date="2023-09-27T17:47:00Z"/>
                <w:rFonts w:ascii="Calibri" w:eastAsia="Times New Roman" w:hAnsi="Calibri" w:cs="Calibri"/>
                <w:color w:val="000000"/>
              </w:rPr>
              <w:pPrChange w:id="4351" w:author="Lane, Stefanie" w:date="2023-09-27T17:47:00Z">
                <w:pPr>
                  <w:spacing w:after="0" w:line="240" w:lineRule="auto"/>
                  <w:jc w:val="center"/>
                </w:pPr>
              </w:pPrChange>
            </w:pPr>
            <w:del w:id="4352"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64E66F4" w14:textId="3364238E" w:rsidR="00C44004" w:rsidRPr="00C44004" w:rsidDel="00CB6B19" w:rsidRDefault="00C44004" w:rsidP="00CB6B19">
            <w:pPr>
              <w:rPr>
                <w:del w:id="4353" w:author="Lane, Stefanie" w:date="2023-09-27T17:47:00Z"/>
                <w:rFonts w:ascii="Calibri" w:eastAsia="Times New Roman" w:hAnsi="Calibri" w:cs="Calibri"/>
                <w:color w:val="000000"/>
              </w:rPr>
              <w:pPrChange w:id="4354"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68506843" w:rsidR="00C44004" w:rsidRPr="00C44004" w:rsidDel="00CB6B19" w:rsidRDefault="00C44004" w:rsidP="00CB6B19">
            <w:pPr>
              <w:rPr>
                <w:del w:id="4355" w:author="Lane, Stefanie" w:date="2023-09-27T17:47:00Z"/>
                <w:rFonts w:ascii="Calibri" w:eastAsia="Times New Roman" w:hAnsi="Calibri" w:cs="Calibri"/>
                <w:color w:val="000000"/>
              </w:rPr>
              <w:pPrChange w:id="4356" w:author="Lane, Stefanie" w:date="2023-09-27T17:47:00Z">
                <w:pPr>
                  <w:spacing w:after="0" w:line="240" w:lineRule="auto"/>
                  <w:jc w:val="center"/>
                </w:pPr>
              </w:pPrChange>
            </w:pPr>
            <w:del w:id="4357"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239BED9B" w14:textId="2C82A35F" w:rsidTr="00D143A8">
        <w:trPr>
          <w:trHeight w:val="290"/>
          <w:del w:id="4358" w:author="Lane, Stefanie" w:date="2023-09-27T17:47:00Z"/>
        </w:trPr>
        <w:tc>
          <w:tcPr>
            <w:tcW w:w="1311" w:type="dxa"/>
            <w:vMerge/>
            <w:tcBorders>
              <w:top w:val="nil"/>
              <w:left w:val="single" w:sz="8" w:space="0" w:color="auto"/>
              <w:bottom w:val="single" w:sz="8" w:space="0" w:color="000000"/>
              <w:right w:val="nil"/>
            </w:tcBorders>
            <w:vAlign w:val="center"/>
            <w:hideMark/>
          </w:tcPr>
          <w:p w14:paraId="21BC52CC" w14:textId="3A224D74" w:rsidR="00C44004" w:rsidRPr="00C44004" w:rsidDel="00CB6B19" w:rsidRDefault="00C44004" w:rsidP="00CB6B19">
            <w:pPr>
              <w:rPr>
                <w:del w:id="4359" w:author="Lane, Stefanie" w:date="2023-09-27T17:47:00Z"/>
                <w:rFonts w:ascii="Calibri" w:eastAsia="Times New Roman" w:hAnsi="Calibri" w:cs="Calibri"/>
                <w:color w:val="000000"/>
              </w:rPr>
              <w:pPrChange w:id="436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0C1132E" w14:textId="51022ACA" w:rsidR="00C44004" w:rsidRPr="00C44004" w:rsidDel="00CB6B19" w:rsidRDefault="00C44004" w:rsidP="00CB6B19">
            <w:pPr>
              <w:rPr>
                <w:del w:id="4361" w:author="Lane, Stefanie" w:date="2023-09-27T17:47:00Z"/>
                <w:rFonts w:ascii="Calibri" w:eastAsia="Times New Roman" w:hAnsi="Calibri" w:cs="Calibri"/>
                <w:color w:val="000000"/>
              </w:rPr>
              <w:pPrChange w:id="436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6A8A33D1" w:rsidR="00C44004" w:rsidRPr="00C44004" w:rsidDel="00CB6B19" w:rsidRDefault="00C44004" w:rsidP="00CB6B19">
            <w:pPr>
              <w:rPr>
                <w:del w:id="4363" w:author="Lane, Stefanie" w:date="2023-09-27T17:47:00Z"/>
                <w:rFonts w:ascii="Calibri" w:eastAsia="Times New Roman" w:hAnsi="Calibri" w:cs="Calibri"/>
                <w:i/>
                <w:iCs/>
                <w:color w:val="000000"/>
              </w:rPr>
              <w:pPrChange w:id="4364" w:author="Lane, Stefanie" w:date="2023-09-27T17:47:00Z">
                <w:pPr>
                  <w:spacing w:after="0" w:line="240" w:lineRule="auto"/>
                </w:pPr>
              </w:pPrChange>
            </w:pPr>
            <w:del w:id="4365" w:author="Lane, Stefanie" w:date="2023-09-27T17:47:00Z">
              <w:r w:rsidRPr="00C44004" w:rsidDel="00CB6B19">
                <w:rPr>
                  <w:rFonts w:ascii="Calibri" w:eastAsia="Times New Roman" w:hAnsi="Calibri" w:cs="Calibri"/>
                  <w:i/>
                  <w:iCs/>
                  <w:color w:val="00000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45E0226F" w:rsidR="00C44004" w:rsidRPr="00C44004" w:rsidDel="00CB6B19" w:rsidRDefault="00C44004" w:rsidP="00CB6B19">
            <w:pPr>
              <w:rPr>
                <w:del w:id="4366" w:author="Lane, Stefanie" w:date="2023-09-27T17:47:00Z"/>
                <w:rFonts w:ascii="Calibri" w:eastAsia="Times New Roman" w:hAnsi="Calibri" w:cs="Calibri"/>
                <w:color w:val="000000"/>
              </w:rPr>
              <w:pPrChange w:id="4367" w:author="Lane, Stefanie" w:date="2023-09-27T17:47:00Z">
                <w:pPr>
                  <w:spacing w:after="0" w:line="240" w:lineRule="auto"/>
                  <w:jc w:val="center"/>
                </w:pPr>
              </w:pPrChange>
            </w:pPr>
            <w:del w:id="4368"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07770FC1" w:rsidR="00C44004" w:rsidRPr="00C44004" w:rsidDel="00CB6B19" w:rsidRDefault="00C44004" w:rsidP="00CB6B19">
            <w:pPr>
              <w:rPr>
                <w:del w:id="4369" w:author="Lane, Stefanie" w:date="2023-09-27T17:47:00Z"/>
                <w:rFonts w:ascii="Calibri" w:eastAsia="Times New Roman" w:hAnsi="Calibri" w:cs="Calibri"/>
                <w:color w:val="000000"/>
              </w:rPr>
              <w:pPrChange w:id="4370" w:author="Lane, Stefanie" w:date="2023-09-27T17:47:00Z">
                <w:pPr>
                  <w:spacing w:after="0" w:line="240" w:lineRule="auto"/>
                  <w:jc w:val="center"/>
                </w:pPr>
              </w:pPrChange>
            </w:pPr>
            <w:del w:id="4371"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1C0AC9C7" w:rsidR="00C44004" w:rsidRPr="00C44004" w:rsidDel="00CB6B19" w:rsidRDefault="00C44004" w:rsidP="00CB6B19">
            <w:pPr>
              <w:rPr>
                <w:del w:id="4372" w:author="Lane, Stefanie" w:date="2023-09-27T17:47:00Z"/>
                <w:rFonts w:ascii="Calibri" w:eastAsia="Times New Roman" w:hAnsi="Calibri" w:cs="Calibri"/>
                <w:color w:val="000000"/>
              </w:rPr>
              <w:pPrChange w:id="4373" w:author="Lane, Stefanie" w:date="2023-09-27T17:47:00Z">
                <w:pPr>
                  <w:spacing w:after="0" w:line="240" w:lineRule="auto"/>
                  <w:jc w:val="center"/>
                </w:pPr>
              </w:pPrChange>
            </w:pPr>
            <w:del w:id="437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3D98DDD2" w:rsidR="00C44004" w:rsidRPr="00C44004" w:rsidDel="00CB6B19" w:rsidRDefault="00C44004" w:rsidP="00CB6B19">
            <w:pPr>
              <w:rPr>
                <w:del w:id="4375" w:author="Lane, Stefanie" w:date="2023-09-27T17:47:00Z"/>
                <w:rFonts w:ascii="Calibri" w:eastAsia="Times New Roman" w:hAnsi="Calibri" w:cs="Calibri"/>
                <w:color w:val="000000"/>
              </w:rPr>
              <w:pPrChange w:id="4376" w:author="Lane, Stefanie" w:date="2023-09-27T17:47:00Z">
                <w:pPr>
                  <w:spacing w:after="0" w:line="240" w:lineRule="auto"/>
                  <w:jc w:val="center"/>
                </w:pPr>
              </w:pPrChange>
            </w:pPr>
            <w:del w:id="4377" w:author="Lane, Stefanie" w:date="2023-09-27T17:47:00Z">
              <w:r w:rsidRPr="00C44004" w:rsidDel="00CB6B19">
                <w:rPr>
                  <w:rFonts w:ascii="Calibri" w:eastAsia="Times New Roman" w:hAnsi="Calibri" w:cs="Calibri"/>
                  <w:color w:val="000000"/>
                </w:rPr>
                <w:delText>-</w:delText>
              </w:r>
            </w:del>
          </w:p>
        </w:tc>
      </w:tr>
      <w:tr w:rsidR="00C44004" w:rsidRPr="00C44004" w:rsidDel="00CB6B19" w14:paraId="707E455D" w14:textId="65B0ABA9" w:rsidTr="00D143A8">
        <w:trPr>
          <w:trHeight w:val="290"/>
          <w:del w:id="4378" w:author="Lane, Stefanie" w:date="2023-09-27T17:47:00Z"/>
        </w:trPr>
        <w:tc>
          <w:tcPr>
            <w:tcW w:w="1311" w:type="dxa"/>
            <w:vMerge/>
            <w:tcBorders>
              <w:top w:val="nil"/>
              <w:left w:val="single" w:sz="8" w:space="0" w:color="auto"/>
              <w:bottom w:val="single" w:sz="8" w:space="0" w:color="000000"/>
              <w:right w:val="nil"/>
            </w:tcBorders>
            <w:vAlign w:val="center"/>
            <w:hideMark/>
          </w:tcPr>
          <w:p w14:paraId="2FF72774" w14:textId="2AC24470" w:rsidR="00C44004" w:rsidRPr="00C44004" w:rsidDel="00CB6B19" w:rsidRDefault="00C44004" w:rsidP="00CB6B19">
            <w:pPr>
              <w:rPr>
                <w:del w:id="4379" w:author="Lane, Stefanie" w:date="2023-09-27T17:47:00Z"/>
                <w:rFonts w:ascii="Calibri" w:eastAsia="Times New Roman" w:hAnsi="Calibri" w:cs="Calibri"/>
                <w:color w:val="000000"/>
              </w:rPr>
              <w:pPrChange w:id="438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7B1664E" w14:textId="79C836C1" w:rsidR="00C44004" w:rsidRPr="00C44004" w:rsidDel="00CB6B19" w:rsidRDefault="00C44004" w:rsidP="00CB6B19">
            <w:pPr>
              <w:rPr>
                <w:del w:id="4381" w:author="Lane, Stefanie" w:date="2023-09-27T17:47:00Z"/>
                <w:rFonts w:ascii="Calibri" w:eastAsia="Times New Roman" w:hAnsi="Calibri" w:cs="Calibri"/>
                <w:color w:val="000000"/>
              </w:rPr>
              <w:pPrChange w:id="438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BAE9E05" w14:textId="691BC660" w:rsidR="00C44004" w:rsidRPr="00C44004" w:rsidDel="00CB6B19" w:rsidRDefault="00C44004" w:rsidP="00CB6B19">
            <w:pPr>
              <w:rPr>
                <w:del w:id="4383" w:author="Lane, Stefanie" w:date="2023-09-27T17:47:00Z"/>
                <w:rFonts w:ascii="Calibri" w:eastAsia="Times New Roman" w:hAnsi="Calibri" w:cs="Calibri"/>
                <w:i/>
                <w:iCs/>
                <w:color w:val="000000"/>
              </w:rPr>
              <w:pPrChange w:id="4384" w:author="Lane, Stefanie" w:date="2023-09-27T17:47:00Z">
                <w:pPr>
                  <w:spacing w:after="0" w:line="240" w:lineRule="auto"/>
                </w:pPr>
              </w:pPrChange>
            </w:pPr>
            <w:del w:id="4385" w:author="Lane, Stefanie" w:date="2023-09-27T17:47:00Z">
              <w:r w:rsidRPr="00C44004" w:rsidDel="00CB6B19">
                <w:rPr>
                  <w:rFonts w:ascii="Calibri" w:eastAsia="Times New Roman" w:hAnsi="Calibri" w:cs="Calibri"/>
                  <w:i/>
                  <w:iCs/>
                  <w:color w:val="000000"/>
                </w:rPr>
                <w:delText>Bidens cernua</w:delText>
              </w:r>
            </w:del>
          </w:p>
        </w:tc>
        <w:tc>
          <w:tcPr>
            <w:tcW w:w="960" w:type="dxa"/>
            <w:tcBorders>
              <w:top w:val="nil"/>
              <w:left w:val="nil"/>
              <w:bottom w:val="nil"/>
              <w:right w:val="nil"/>
            </w:tcBorders>
            <w:shd w:val="clear" w:color="auto" w:fill="auto"/>
            <w:noWrap/>
            <w:vAlign w:val="bottom"/>
            <w:hideMark/>
          </w:tcPr>
          <w:p w14:paraId="64F0FDEE" w14:textId="463B633D" w:rsidR="00C44004" w:rsidRPr="00C44004" w:rsidDel="00CB6B19" w:rsidRDefault="00C44004" w:rsidP="00CB6B19">
            <w:pPr>
              <w:rPr>
                <w:del w:id="4386" w:author="Lane, Stefanie" w:date="2023-09-27T17:47:00Z"/>
                <w:rFonts w:ascii="Calibri" w:eastAsia="Times New Roman" w:hAnsi="Calibri" w:cs="Calibri"/>
                <w:color w:val="000000"/>
              </w:rPr>
              <w:pPrChange w:id="4387" w:author="Lane, Stefanie" w:date="2023-09-27T17:47:00Z">
                <w:pPr>
                  <w:spacing w:after="0" w:line="240" w:lineRule="auto"/>
                  <w:jc w:val="center"/>
                </w:pPr>
              </w:pPrChange>
            </w:pPr>
            <w:del w:id="4388"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0C4A84AE" w14:textId="11B798AE" w:rsidR="00C44004" w:rsidRPr="00C44004" w:rsidDel="00CB6B19" w:rsidRDefault="00C44004" w:rsidP="00CB6B19">
            <w:pPr>
              <w:rPr>
                <w:del w:id="4389" w:author="Lane, Stefanie" w:date="2023-09-27T17:47:00Z"/>
                <w:rFonts w:ascii="Calibri" w:eastAsia="Times New Roman" w:hAnsi="Calibri" w:cs="Calibri"/>
                <w:color w:val="000000"/>
              </w:rPr>
              <w:pPrChange w:id="4390" w:author="Lane, Stefanie" w:date="2023-09-27T17:47:00Z">
                <w:pPr>
                  <w:spacing w:after="0" w:line="240" w:lineRule="auto"/>
                  <w:jc w:val="center"/>
                </w:pPr>
              </w:pPrChange>
            </w:pPr>
            <w:del w:id="4391"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1D0CC4C" w14:textId="1849DD3B" w:rsidR="00C44004" w:rsidRPr="00C44004" w:rsidDel="00CB6B19" w:rsidRDefault="00C44004" w:rsidP="00CB6B19">
            <w:pPr>
              <w:rPr>
                <w:del w:id="4392" w:author="Lane, Stefanie" w:date="2023-09-27T17:47:00Z"/>
                <w:rFonts w:ascii="Calibri" w:eastAsia="Times New Roman" w:hAnsi="Calibri" w:cs="Calibri"/>
                <w:color w:val="000000"/>
              </w:rPr>
              <w:pPrChange w:id="4393" w:author="Lane, Stefanie" w:date="2023-09-27T17:47:00Z">
                <w:pPr>
                  <w:spacing w:after="0" w:line="240" w:lineRule="auto"/>
                  <w:jc w:val="center"/>
                </w:pPr>
              </w:pPrChange>
            </w:pPr>
            <w:del w:id="439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623A4537" w14:textId="22139E67" w:rsidR="00C44004" w:rsidRPr="00C44004" w:rsidDel="00CB6B19" w:rsidRDefault="00C44004" w:rsidP="00CB6B19">
            <w:pPr>
              <w:rPr>
                <w:del w:id="4395" w:author="Lane, Stefanie" w:date="2023-09-27T17:47:00Z"/>
                <w:rFonts w:ascii="Calibri" w:eastAsia="Times New Roman" w:hAnsi="Calibri" w:cs="Calibri"/>
                <w:color w:val="000000"/>
              </w:rPr>
              <w:pPrChange w:id="4396" w:author="Lane, Stefanie" w:date="2023-09-27T17:47:00Z">
                <w:pPr>
                  <w:spacing w:after="0" w:line="240" w:lineRule="auto"/>
                  <w:jc w:val="center"/>
                </w:pPr>
              </w:pPrChange>
            </w:pPr>
            <w:del w:id="4397" w:author="Lane, Stefanie" w:date="2023-09-27T17:47:00Z">
              <w:r w:rsidRPr="00C44004" w:rsidDel="00CB6B19">
                <w:rPr>
                  <w:rFonts w:ascii="Calibri" w:eastAsia="Times New Roman" w:hAnsi="Calibri" w:cs="Calibri"/>
                  <w:color w:val="000000"/>
                </w:rPr>
                <w:delText>-</w:delText>
              </w:r>
            </w:del>
          </w:p>
        </w:tc>
      </w:tr>
      <w:tr w:rsidR="00C44004" w:rsidRPr="00C44004" w:rsidDel="00CB6B19" w14:paraId="0CC0204F" w14:textId="1DE33A93" w:rsidTr="00D143A8">
        <w:trPr>
          <w:trHeight w:val="290"/>
          <w:del w:id="4398" w:author="Lane, Stefanie" w:date="2023-09-27T17:47:00Z"/>
        </w:trPr>
        <w:tc>
          <w:tcPr>
            <w:tcW w:w="1311" w:type="dxa"/>
            <w:vMerge/>
            <w:tcBorders>
              <w:top w:val="nil"/>
              <w:left w:val="single" w:sz="8" w:space="0" w:color="auto"/>
              <w:bottom w:val="single" w:sz="8" w:space="0" w:color="000000"/>
              <w:right w:val="nil"/>
            </w:tcBorders>
            <w:vAlign w:val="center"/>
            <w:hideMark/>
          </w:tcPr>
          <w:p w14:paraId="373800B0" w14:textId="45B64EDB" w:rsidR="00C44004" w:rsidRPr="00C44004" w:rsidDel="00CB6B19" w:rsidRDefault="00C44004" w:rsidP="00CB6B19">
            <w:pPr>
              <w:rPr>
                <w:del w:id="4399" w:author="Lane, Stefanie" w:date="2023-09-27T17:47:00Z"/>
                <w:rFonts w:ascii="Calibri" w:eastAsia="Times New Roman" w:hAnsi="Calibri" w:cs="Calibri"/>
                <w:color w:val="000000"/>
              </w:rPr>
              <w:pPrChange w:id="440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A7F3C2C" w14:textId="7DFC06F0" w:rsidR="00C44004" w:rsidRPr="00C44004" w:rsidDel="00CB6B19" w:rsidRDefault="00C44004" w:rsidP="00CB6B19">
            <w:pPr>
              <w:rPr>
                <w:del w:id="4401" w:author="Lane, Stefanie" w:date="2023-09-27T17:47:00Z"/>
                <w:rFonts w:ascii="Calibri" w:eastAsia="Times New Roman" w:hAnsi="Calibri" w:cs="Calibri"/>
                <w:color w:val="000000"/>
              </w:rPr>
              <w:pPrChange w:id="440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372E8FDF" w:rsidR="00C44004" w:rsidRPr="00C44004" w:rsidDel="00CB6B19" w:rsidRDefault="00C44004" w:rsidP="00CB6B19">
            <w:pPr>
              <w:rPr>
                <w:del w:id="4403" w:author="Lane, Stefanie" w:date="2023-09-27T17:47:00Z"/>
                <w:rFonts w:ascii="Calibri" w:eastAsia="Times New Roman" w:hAnsi="Calibri" w:cs="Calibri"/>
                <w:i/>
                <w:iCs/>
                <w:color w:val="000000"/>
              </w:rPr>
              <w:pPrChange w:id="4404" w:author="Lane, Stefanie" w:date="2023-09-27T17:47:00Z">
                <w:pPr>
                  <w:spacing w:after="0" w:line="240" w:lineRule="auto"/>
                </w:pPr>
              </w:pPrChange>
            </w:pPr>
            <w:del w:id="4405" w:author="Lane, Stefanie" w:date="2023-09-27T17:47:00Z">
              <w:r w:rsidRPr="00C44004" w:rsidDel="00CB6B19">
                <w:rPr>
                  <w:rFonts w:ascii="Calibri" w:eastAsia="Times New Roman" w:hAnsi="Calibri" w:cs="Calibri"/>
                  <w:i/>
                  <w:iCs/>
                  <w:color w:val="000000"/>
                </w:rPr>
                <w:delText>Trifolium wormskiold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39DFBE47" w:rsidR="00C44004" w:rsidRPr="00C44004" w:rsidDel="00CB6B19" w:rsidRDefault="00C44004" w:rsidP="00CB6B19">
            <w:pPr>
              <w:rPr>
                <w:del w:id="4406" w:author="Lane, Stefanie" w:date="2023-09-27T17:47:00Z"/>
                <w:rFonts w:ascii="Calibri" w:eastAsia="Times New Roman" w:hAnsi="Calibri" w:cs="Calibri"/>
                <w:color w:val="000000"/>
              </w:rPr>
              <w:pPrChange w:id="4407" w:author="Lane, Stefanie" w:date="2023-09-27T17:47:00Z">
                <w:pPr>
                  <w:spacing w:after="0" w:line="240" w:lineRule="auto"/>
                  <w:jc w:val="center"/>
                </w:pPr>
              </w:pPrChange>
            </w:pPr>
            <w:del w:id="4408"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508F96A3" w:rsidR="00C44004" w:rsidRPr="00C44004" w:rsidDel="00CB6B19" w:rsidRDefault="00C44004" w:rsidP="00CB6B19">
            <w:pPr>
              <w:rPr>
                <w:del w:id="4409" w:author="Lane, Stefanie" w:date="2023-09-27T17:47:00Z"/>
                <w:rFonts w:ascii="Calibri" w:eastAsia="Times New Roman" w:hAnsi="Calibri" w:cs="Calibri"/>
                <w:color w:val="000000"/>
              </w:rPr>
              <w:pPrChange w:id="4410" w:author="Lane, Stefanie" w:date="2023-09-27T17:47:00Z">
                <w:pPr>
                  <w:spacing w:after="0" w:line="240" w:lineRule="auto"/>
                  <w:jc w:val="center"/>
                </w:pPr>
              </w:pPrChange>
            </w:pPr>
            <w:del w:id="441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2C06229D" w:rsidR="00C44004" w:rsidRPr="00C44004" w:rsidDel="00CB6B19" w:rsidRDefault="00C44004" w:rsidP="00CB6B19">
            <w:pPr>
              <w:rPr>
                <w:del w:id="4412" w:author="Lane, Stefanie" w:date="2023-09-27T17:47:00Z"/>
                <w:rFonts w:ascii="Calibri" w:eastAsia="Times New Roman" w:hAnsi="Calibri" w:cs="Calibri"/>
                <w:color w:val="000000"/>
              </w:rPr>
              <w:pPrChange w:id="4413" w:author="Lane, Stefanie" w:date="2023-09-27T17:47:00Z">
                <w:pPr>
                  <w:spacing w:after="0" w:line="240" w:lineRule="auto"/>
                  <w:jc w:val="center"/>
                </w:pPr>
              </w:pPrChange>
            </w:pPr>
            <w:del w:id="4414"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51BB6A20" w:rsidR="00C44004" w:rsidRPr="00C44004" w:rsidDel="00CB6B19" w:rsidRDefault="00C44004" w:rsidP="00CB6B19">
            <w:pPr>
              <w:rPr>
                <w:del w:id="4415" w:author="Lane, Stefanie" w:date="2023-09-27T17:47:00Z"/>
                <w:rFonts w:ascii="Calibri" w:eastAsia="Times New Roman" w:hAnsi="Calibri" w:cs="Calibri"/>
                <w:color w:val="000000"/>
              </w:rPr>
              <w:pPrChange w:id="4416" w:author="Lane, Stefanie" w:date="2023-09-27T17:47:00Z">
                <w:pPr>
                  <w:spacing w:after="0" w:line="240" w:lineRule="auto"/>
                  <w:jc w:val="center"/>
                </w:pPr>
              </w:pPrChange>
            </w:pPr>
            <w:del w:id="4417" w:author="Lane, Stefanie" w:date="2023-09-27T17:47:00Z">
              <w:r w:rsidRPr="00C44004" w:rsidDel="00CB6B19">
                <w:rPr>
                  <w:rFonts w:ascii="Calibri" w:eastAsia="Times New Roman" w:hAnsi="Calibri" w:cs="Calibri"/>
                  <w:color w:val="000000"/>
                </w:rPr>
                <w:delText>-</w:delText>
              </w:r>
            </w:del>
          </w:p>
        </w:tc>
      </w:tr>
      <w:tr w:rsidR="00C44004" w:rsidRPr="00C44004" w:rsidDel="00CB6B19" w14:paraId="47372AF8" w14:textId="56FB414F" w:rsidTr="00D143A8">
        <w:trPr>
          <w:trHeight w:val="290"/>
          <w:del w:id="4418" w:author="Lane, Stefanie" w:date="2023-09-27T17:47:00Z"/>
        </w:trPr>
        <w:tc>
          <w:tcPr>
            <w:tcW w:w="1311" w:type="dxa"/>
            <w:vMerge/>
            <w:tcBorders>
              <w:top w:val="nil"/>
              <w:left w:val="single" w:sz="8" w:space="0" w:color="auto"/>
              <w:bottom w:val="single" w:sz="8" w:space="0" w:color="000000"/>
              <w:right w:val="nil"/>
            </w:tcBorders>
            <w:vAlign w:val="center"/>
            <w:hideMark/>
          </w:tcPr>
          <w:p w14:paraId="41A4223C" w14:textId="314AE7EE" w:rsidR="00C44004" w:rsidRPr="00C44004" w:rsidDel="00CB6B19" w:rsidRDefault="00C44004" w:rsidP="00CB6B19">
            <w:pPr>
              <w:rPr>
                <w:del w:id="4419" w:author="Lane, Stefanie" w:date="2023-09-27T17:47:00Z"/>
                <w:rFonts w:ascii="Calibri" w:eastAsia="Times New Roman" w:hAnsi="Calibri" w:cs="Calibri"/>
                <w:color w:val="000000"/>
              </w:rPr>
              <w:pPrChange w:id="442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0C22B3B" w14:textId="21B056BA" w:rsidR="00C44004" w:rsidRPr="00C44004" w:rsidDel="00CB6B19" w:rsidRDefault="00C44004" w:rsidP="00CB6B19">
            <w:pPr>
              <w:rPr>
                <w:del w:id="4421" w:author="Lane, Stefanie" w:date="2023-09-27T17:47:00Z"/>
                <w:rFonts w:ascii="Calibri" w:eastAsia="Times New Roman" w:hAnsi="Calibri" w:cs="Calibri"/>
                <w:color w:val="000000"/>
              </w:rPr>
              <w:pPrChange w:id="442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40146E8" w14:textId="4CC31D31" w:rsidR="00C44004" w:rsidRPr="00C44004" w:rsidDel="00CB6B19" w:rsidRDefault="00C44004" w:rsidP="00CB6B19">
            <w:pPr>
              <w:rPr>
                <w:del w:id="4423" w:author="Lane, Stefanie" w:date="2023-09-27T17:47:00Z"/>
                <w:rFonts w:ascii="Calibri" w:eastAsia="Times New Roman" w:hAnsi="Calibri" w:cs="Calibri"/>
                <w:i/>
                <w:iCs/>
                <w:color w:val="000000"/>
              </w:rPr>
              <w:pPrChange w:id="4424" w:author="Lane, Stefanie" w:date="2023-09-27T17:47:00Z">
                <w:pPr>
                  <w:spacing w:after="0" w:line="240" w:lineRule="auto"/>
                </w:pPr>
              </w:pPrChange>
            </w:pPr>
            <w:del w:id="4425" w:author="Lane, Stefanie" w:date="2023-09-27T17:47:00Z">
              <w:r w:rsidRPr="00C44004" w:rsidDel="00CB6B19">
                <w:rPr>
                  <w:rFonts w:ascii="Calibri" w:eastAsia="Times New Roman" w:hAnsi="Calibri" w:cs="Calibri"/>
                  <w:i/>
                  <w:iCs/>
                  <w:color w:val="000000"/>
                </w:rPr>
                <w:delText>Schoenoplectus tabernaemontani</w:delText>
              </w:r>
            </w:del>
          </w:p>
        </w:tc>
        <w:tc>
          <w:tcPr>
            <w:tcW w:w="960" w:type="dxa"/>
            <w:tcBorders>
              <w:top w:val="nil"/>
              <w:left w:val="nil"/>
              <w:bottom w:val="nil"/>
              <w:right w:val="nil"/>
            </w:tcBorders>
            <w:shd w:val="clear" w:color="auto" w:fill="auto"/>
            <w:noWrap/>
            <w:vAlign w:val="bottom"/>
            <w:hideMark/>
          </w:tcPr>
          <w:p w14:paraId="000A0F46" w14:textId="68333687" w:rsidR="00C44004" w:rsidRPr="00C44004" w:rsidDel="00CB6B19" w:rsidRDefault="00C44004" w:rsidP="00CB6B19">
            <w:pPr>
              <w:rPr>
                <w:del w:id="4426" w:author="Lane, Stefanie" w:date="2023-09-27T17:47:00Z"/>
                <w:rFonts w:ascii="Calibri" w:eastAsia="Times New Roman" w:hAnsi="Calibri" w:cs="Calibri"/>
                <w:color w:val="000000"/>
              </w:rPr>
              <w:pPrChange w:id="4427" w:author="Lane, Stefanie" w:date="2023-09-27T17:47:00Z">
                <w:pPr>
                  <w:spacing w:after="0" w:line="240" w:lineRule="auto"/>
                  <w:jc w:val="center"/>
                </w:pPr>
              </w:pPrChange>
            </w:pPr>
            <w:del w:id="4428"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1CF88D81" w14:textId="0FBFD20E" w:rsidR="00C44004" w:rsidRPr="00C44004" w:rsidDel="00CB6B19" w:rsidRDefault="00C44004" w:rsidP="00CB6B19">
            <w:pPr>
              <w:rPr>
                <w:del w:id="4429" w:author="Lane, Stefanie" w:date="2023-09-27T17:47:00Z"/>
                <w:rFonts w:ascii="Calibri" w:eastAsia="Times New Roman" w:hAnsi="Calibri" w:cs="Calibri"/>
                <w:color w:val="000000"/>
              </w:rPr>
              <w:pPrChange w:id="4430"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65953A0" w14:textId="4D72ECD6" w:rsidR="00C44004" w:rsidRPr="00C44004" w:rsidDel="00CB6B19" w:rsidRDefault="00C44004" w:rsidP="00CB6B19">
            <w:pPr>
              <w:rPr>
                <w:del w:id="4431" w:author="Lane, Stefanie" w:date="2023-09-27T17:47:00Z"/>
                <w:rFonts w:ascii="Calibri" w:eastAsia="Times New Roman" w:hAnsi="Calibri" w:cs="Calibri"/>
                <w:color w:val="000000"/>
              </w:rPr>
              <w:pPrChange w:id="4432" w:author="Lane, Stefanie" w:date="2023-09-27T17:47:00Z">
                <w:pPr>
                  <w:spacing w:after="0" w:line="240" w:lineRule="auto"/>
                  <w:jc w:val="center"/>
                </w:pPr>
              </w:pPrChange>
            </w:pPr>
            <w:del w:id="443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2BE9E65C" w14:textId="5F6C40B5" w:rsidR="00C44004" w:rsidRPr="00C44004" w:rsidDel="00CB6B19" w:rsidRDefault="00C44004" w:rsidP="00CB6B19">
            <w:pPr>
              <w:rPr>
                <w:del w:id="4434" w:author="Lane, Stefanie" w:date="2023-09-27T17:47:00Z"/>
                <w:rFonts w:ascii="Calibri" w:eastAsia="Times New Roman" w:hAnsi="Calibri" w:cs="Calibri"/>
                <w:color w:val="000000"/>
              </w:rPr>
              <w:pPrChange w:id="4435" w:author="Lane, Stefanie" w:date="2023-09-27T17:47:00Z">
                <w:pPr>
                  <w:spacing w:after="0" w:line="240" w:lineRule="auto"/>
                  <w:jc w:val="center"/>
                </w:pPr>
              </w:pPrChange>
            </w:pPr>
            <w:del w:id="4436" w:author="Lane, Stefanie" w:date="2023-09-27T17:47:00Z">
              <w:r w:rsidRPr="00C44004" w:rsidDel="00CB6B19">
                <w:rPr>
                  <w:rFonts w:ascii="Calibri" w:eastAsia="Times New Roman" w:hAnsi="Calibri" w:cs="Calibri"/>
                  <w:color w:val="000000"/>
                </w:rPr>
                <w:delText>-</w:delText>
              </w:r>
            </w:del>
          </w:p>
        </w:tc>
      </w:tr>
      <w:tr w:rsidR="00C44004" w:rsidRPr="00C44004" w:rsidDel="00CB6B19" w14:paraId="4691DCFA" w14:textId="57577972" w:rsidTr="00D143A8">
        <w:trPr>
          <w:trHeight w:val="290"/>
          <w:del w:id="4437" w:author="Lane, Stefanie" w:date="2023-09-27T17:47:00Z"/>
        </w:trPr>
        <w:tc>
          <w:tcPr>
            <w:tcW w:w="1311" w:type="dxa"/>
            <w:vMerge/>
            <w:tcBorders>
              <w:top w:val="nil"/>
              <w:left w:val="single" w:sz="8" w:space="0" w:color="auto"/>
              <w:bottom w:val="single" w:sz="8" w:space="0" w:color="000000"/>
              <w:right w:val="nil"/>
            </w:tcBorders>
            <w:vAlign w:val="center"/>
            <w:hideMark/>
          </w:tcPr>
          <w:p w14:paraId="2A7833E0" w14:textId="00056093" w:rsidR="00C44004" w:rsidRPr="00C44004" w:rsidDel="00CB6B19" w:rsidRDefault="00C44004" w:rsidP="00CB6B19">
            <w:pPr>
              <w:rPr>
                <w:del w:id="4438" w:author="Lane, Stefanie" w:date="2023-09-27T17:47:00Z"/>
                <w:rFonts w:ascii="Calibri" w:eastAsia="Times New Roman" w:hAnsi="Calibri" w:cs="Calibri"/>
                <w:color w:val="000000"/>
              </w:rPr>
              <w:pPrChange w:id="443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06AF2A9" w14:textId="695697F4" w:rsidR="00C44004" w:rsidRPr="00C44004" w:rsidDel="00CB6B19" w:rsidRDefault="00C44004" w:rsidP="00CB6B19">
            <w:pPr>
              <w:rPr>
                <w:del w:id="4440" w:author="Lane, Stefanie" w:date="2023-09-27T17:47:00Z"/>
                <w:rFonts w:ascii="Calibri" w:eastAsia="Times New Roman" w:hAnsi="Calibri" w:cs="Calibri"/>
                <w:color w:val="000000"/>
              </w:rPr>
              <w:pPrChange w:id="444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215130A9" w:rsidR="00C44004" w:rsidRPr="00C44004" w:rsidDel="00CB6B19" w:rsidRDefault="00C44004" w:rsidP="00CB6B19">
            <w:pPr>
              <w:rPr>
                <w:del w:id="4442" w:author="Lane, Stefanie" w:date="2023-09-27T17:47:00Z"/>
                <w:rFonts w:ascii="Calibri" w:eastAsia="Times New Roman" w:hAnsi="Calibri" w:cs="Calibri"/>
                <w:i/>
                <w:iCs/>
                <w:color w:val="000000"/>
              </w:rPr>
              <w:pPrChange w:id="4443" w:author="Lane, Stefanie" w:date="2023-09-27T17:47:00Z">
                <w:pPr>
                  <w:spacing w:after="0" w:line="240" w:lineRule="auto"/>
                </w:pPr>
              </w:pPrChange>
            </w:pPr>
            <w:del w:id="4444" w:author="Lane, Stefanie" w:date="2023-09-27T17:47:00Z">
              <w:r w:rsidRPr="00C44004" w:rsidDel="00CB6B19">
                <w:rPr>
                  <w:rFonts w:ascii="Calibri" w:eastAsia="Times New Roman" w:hAnsi="Calibri" w:cs="Calibri"/>
                  <w:i/>
                  <w:iCs/>
                  <w:color w:val="00000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0B5AFDC6" w:rsidR="00C44004" w:rsidRPr="00C44004" w:rsidDel="00CB6B19" w:rsidRDefault="00C44004" w:rsidP="00CB6B19">
            <w:pPr>
              <w:rPr>
                <w:del w:id="4445" w:author="Lane, Stefanie" w:date="2023-09-27T17:47:00Z"/>
                <w:rFonts w:ascii="Calibri" w:eastAsia="Times New Roman" w:hAnsi="Calibri" w:cs="Calibri"/>
                <w:color w:val="000000"/>
              </w:rPr>
              <w:pPrChange w:id="4446" w:author="Lane, Stefanie" w:date="2023-09-27T17:47:00Z">
                <w:pPr>
                  <w:spacing w:after="0" w:line="240" w:lineRule="auto"/>
                  <w:jc w:val="center"/>
                </w:pPr>
              </w:pPrChange>
            </w:pPr>
            <w:del w:id="4447"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20165576" w:rsidR="00C44004" w:rsidRPr="00C44004" w:rsidDel="00CB6B19" w:rsidRDefault="00C44004" w:rsidP="00CB6B19">
            <w:pPr>
              <w:rPr>
                <w:del w:id="4448" w:author="Lane, Stefanie" w:date="2023-09-27T17:47:00Z"/>
                <w:rFonts w:ascii="Calibri" w:eastAsia="Times New Roman" w:hAnsi="Calibri" w:cs="Calibri"/>
                <w:color w:val="000000"/>
              </w:rPr>
              <w:pPrChange w:id="4449" w:author="Lane, Stefanie" w:date="2023-09-27T17:47:00Z">
                <w:pPr>
                  <w:spacing w:after="0" w:line="240" w:lineRule="auto"/>
                  <w:jc w:val="center"/>
                </w:pPr>
              </w:pPrChange>
            </w:pPr>
            <w:del w:id="4450" w:author="Lane, Stefanie" w:date="2023-09-27T17:47:00Z">
              <w:r w:rsidRPr="00C44004" w:rsidDel="00CB6B19">
                <w:rPr>
                  <w:rFonts w:ascii="Calibri" w:eastAsia="Times New Roman" w:hAnsi="Calibri" w:cs="Calibri"/>
                  <w:color w:val="000000"/>
                </w:rPr>
                <w:delText>0.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1340DE64" w:rsidR="00C44004" w:rsidRPr="00C44004" w:rsidDel="00CB6B19" w:rsidRDefault="00C44004" w:rsidP="00CB6B19">
            <w:pPr>
              <w:rPr>
                <w:del w:id="4451" w:author="Lane, Stefanie" w:date="2023-09-27T17:47:00Z"/>
                <w:rFonts w:ascii="Calibri" w:eastAsia="Times New Roman" w:hAnsi="Calibri" w:cs="Calibri"/>
                <w:color w:val="000000"/>
              </w:rPr>
              <w:pPrChange w:id="4452" w:author="Lane, Stefanie" w:date="2023-09-27T17:47:00Z">
                <w:pPr>
                  <w:spacing w:after="0" w:line="240" w:lineRule="auto"/>
                  <w:jc w:val="center"/>
                </w:pPr>
              </w:pPrChange>
            </w:pPr>
            <w:del w:id="4453" w:author="Lane, Stefanie" w:date="2023-09-27T17:47:00Z">
              <w:r w:rsidRPr="00C44004" w:rsidDel="00CB6B19">
                <w:rPr>
                  <w:rFonts w:ascii="Calibri" w:eastAsia="Times New Roman" w:hAnsi="Calibri" w:cs="Calibri"/>
                  <w:color w:val="000000"/>
                </w:rPr>
                <w:delText>0.4</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3513E57B" w:rsidR="00C44004" w:rsidRPr="00C44004" w:rsidDel="00CB6B19" w:rsidRDefault="00C44004" w:rsidP="00CB6B19">
            <w:pPr>
              <w:rPr>
                <w:del w:id="4454" w:author="Lane, Stefanie" w:date="2023-09-27T17:47:00Z"/>
                <w:rFonts w:ascii="Calibri" w:eastAsia="Times New Roman" w:hAnsi="Calibri" w:cs="Calibri"/>
                <w:color w:val="000000"/>
              </w:rPr>
              <w:pPrChange w:id="4455" w:author="Lane, Stefanie" w:date="2023-09-27T17:47:00Z">
                <w:pPr>
                  <w:spacing w:after="0" w:line="240" w:lineRule="auto"/>
                  <w:jc w:val="center"/>
                </w:pPr>
              </w:pPrChange>
            </w:pPr>
            <w:del w:id="4456" w:author="Lane, Stefanie" w:date="2023-09-27T17:47:00Z">
              <w:r w:rsidRPr="00C44004" w:rsidDel="00CB6B19">
                <w:rPr>
                  <w:rFonts w:ascii="Calibri" w:eastAsia="Times New Roman" w:hAnsi="Calibri" w:cs="Calibri"/>
                  <w:color w:val="000000"/>
                </w:rPr>
                <w:delText>-</w:delText>
              </w:r>
            </w:del>
          </w:p>
        </w:tc>
      </w:tr>
      <w:tr w:rsidR="00C44004" w:rsidRPr="00C44004" w:rsidDel="00CB6B19" w14:paraId="5C3E21F6" w14:textId="782F41FE" w:rsidTr="00D143A8">
        <w:trPr>
          <w:trHeight w:val="290"/>
          <w:del w:id="4457" w:author="Lane, Stefanie" w:date="2023-09-27T17:47:00Z"/>
        </w:trPr>
        <w:tc>
          <w:tcPr>
            <w:tcW w:w="1311" w:type="dxa"/>
            <w:vMerge/>
            <w:tcBorders>
              <w:top w:val="nil"/>
              <w:left w:val="single" w:sz="8" w:space="0" w:color="auto"/>
              <w:bottom w:val="single" w:sz="8" w:space="0" w:color="000000"/>
              <w:right w:val="nil"/>
            </w:tcBorders>
            <w:vAlign w:val="center"/>
            <w:hideMark/>
          </w:tcPr>
          <w:p w14:paraId="64D740DA" w14:textId="51DAFB7B" w:rsidR="00C44004" w:rsidRPr="00C44004" w:rsidDel="00CB6B19" w:rsidRDefault="00C44004" w:rsidP="00CB6B19">
            <w:pPr>
              <w:rPr>
                <w:del w:id="4458" w:author="Lane, Stefanie" w:date="2023-09-27T17:47:00Z"/>
                <w:rFonts w:ascii="Calibri" w:eastAsia="Times New Roman" w:hAnsi="Calibri" w:cs="Calibri"/>
                <w:color w:val="000000"/>
              </w:rPr>
              <w:pPrChange w:id="445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0DFE9D3" w14:textId="58EE7B31" w:rsidR="00C44004" w:rsidRPr="00C44004" w:rsidDel="00CB6B19" w:rsidRDefault="00C44004" w:rsidP="00CB6B19">
            <w:pPr>
              <w:rPr>
                <w:del w:id="4460" w:author="Lane, Stefanie" w:date="2023-09-27T17:47:00Z"/>
                <w:rFonts w:ascii="Calibri" w:eastAsia="Times New Roman" w:hAnsi="Calibri" w:cs="Calibri"/>
                <w:color w:val="000000"/>
              </w:rPr>
              <w:pPrChange w:id="446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91A1C72" w14:textId="1DC297BB" w:rsidR="00C44004" w:rsidRPr="00C44004" w:rsidDel="00CB6B19" w:rsidRDefault="00C44004" w:rsidP="00CB6B19">
            <w:pPr>
              <w:rPr>
                <w:del w:id="4462" w:author="Lane, Stefanie" w:date="2023-09-27T17:47:00Z"/>
                <w:rFonts w:ascii="Calibri" w:eastAsia="Times New Roman" w:hAnsi="Calibri" w:cs="Calibri"/>
                <w:i/>
                <w:iCs/>
                <w:color w:val="000000"/>
              </w:rPr>
              <w:pPrChange w:id="4463" w:author="Lane, Stefanie" w:date="2023-09-27T17:47:00Z">
                <w:pPr>
                  <w:spacing w:after="0" w:line="240" w:lineRule="auto"/>
                </w:pPr>
              </w:pPrChange>
            </w:pPr>
            <w:del w:id="4464" w:author="Lane, Stefanie" w:date="2023-09-27T17:47:00Z">
              <w:r w:rsidRPr="00C44004" w:rsidDel="00CB6B19">
                <w:rPr>
                  <w:rFonts w:ascii="Calibri" w:eastAsia="Times New Roman" w:hAnsi="Calibri" w:cs="Calibri"/>
                  <w:i/>
                  <w:iCs/>
                  <w:color w:val="000000"/>
                </w:rPr>
                <w:delText>Symphyotrichum subspicatum</w:delText>
              </w:r>
            </w:del>
          </w:p>
        </w:tc>
        <w:tc>
          <w:tcPr>
            <w:tcW w:w="960" w:type="dxa"/>
            <w:tcBorders>
              <w:top w:val="nil"/>
              <w:left w:val="nil"/>
              <w:bottom w:val="nil"/>
              <w:right w:val="nil"/>
            </w:tcBorders>
            <w:shd w:val="clear" w:color="auto" w:fill="auto"/>
            <w:noWrap/>
            <w:vAlign w:val="bottom"/>
            <w:hideMark/>
          </w:tcPr>
          <w:p w14:paraId="19C1FE42" w14:textId="35A4062E" w:rsidR="00C44004" w:rsidRPr="00C44004" w:rsidDel="00CB6B19" w:rsidRDefault="00C44004" w:rsidP="00CB6B19">
            <w:pPr>
              <w:rPr>
                <w:del w:id="4465" w:author="Lane, Stefanie" w:date="2023-09-27T17:47:00Z"/>
                <w:rFonts w:ascii="Calibri" w:eastAsia="Times New Roman" w:hAnsi="Calibri" w:cs="Calibri"/>
                <w:color w:val="000000"/>
              </w:rPr>
              <w:pPrChange w:id="4466" w:author="Lane, Stefanie" w:date="2023-09-27T17:47:00Z">
                <w:pPr>
                  <w:spacing w:after="0" w:line="240" w:lineRule="auto"/>
                  <w:jc w:val="center"/>
                </w:pPr>
              </w:pPrChange>
            </w:pPr>
            <w:del w:id="4467"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4243F056" w14:textId="0BD05BE7" w:rsidR="00C44004" w:rsidRPr="00C44004" w:rsidDel="00CB6B19" w:rsidRDefault="00C44004" w:rsidP="00CB6B19">
            <w:pPr>
              <w:rPr>
                <w:del w:id="4468" w:author="Lane, Stefanie" w:date="2023-09-27T17:47:00Z"/>
                <w:rFonts w:ascii="Calibri" w:eastAsia="Times New Roman" w:hAnsi="Calibri" w:cs="Calibri"/>
                <w:color w:val="000000"/>
              </w:rPr>
              <w:pPrChange w:id="4469" w:author="Lane, Stefanie" w:date="2023-09-27T17:47:00Z">
                <w:pPr>
                  <w:spacing w:after="0" w:line="240" w:lineRule="auto"/>
                  <w:jc w:val="center"/>
                </w:pPr>
              </w:pPrChange>
            </w:pPr>
            <w:del w:id="4470"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4367DC39" w14:textId="0240BB89" w:rsidR="00C44004" w:rsidRPr="00C44004" w:rsidDel="00CB6B19" w:rsidRDefault="00C44004" w:rsidP="00CB6B19">
            <w:pPr>
              <w:rPr>
                <w:del w:id="4471" w:author="Lane, Stefanie" w:date="2023-09-27T17:47:00Z"/>
                <w:rFonts w:ascii="Calibri" w:eastAsia="Times New Roman" w:hAnsi="Calibri" w:cs="Calibri"/>
                <w:color w:val="000000"/>
              </w:rPr>
              <w:pPrChange w:id="4472" w:author="Lane, Stefanie" w:date="2023-09-27T17:47:00Z">
                <w:pPr>
                  <w:spacing w:after="0" w:line="240" w:lineRule="auto"/>
                  <w:jc w:val="center"/>
                </w:pPr>
              </w:pPrChange>
            </w:pPr>
            <w:del w:id="4473"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nil"/>
              <w:right w:val="single" w:sz="8" w:space="0" w:color="auto"/>
            </w:tcBorders>
            <w:shd w:val="clear" w:color="auto" w:fill="auto"/>
            <w:noWrap/>
            <w:vAlign w:val="bottom"/>
            <w:hideMark/>
          </w:tcPr>
          <w:p w14:paraId="02784D67" w14:textId="7AE32C81" w:rsidR="00C44004" w:rsidRPr="00C44004" w:rsidDel="00CB6B19" w:rsidRDefault="00C44004" w:rsidP="00CB6B19">
            <w:pPr>
              <w:rPr>
                <w:del w:id="4474" w:author="Lane, Stefanie" w:date="2023-09-27T17:47:00Z"/>
                <w:rFonts w:ascii="Calibri" w:eastAsia="Times New Roman" w:hAnsi="Calibri" w:cs="Calibri"/>
                <w:color w:val="000000"/>
              </w:rPr>
              <w:pPrChange w:id="4475" w:author="Lane, Stefanie" w:date="2023-09-27T17:47:00Z">
                <w:pPr>
                  <w:spacing w:after="0" w:line="240" w:lineRule="auto"/>
                  <w:jc w:val="center"/>
                </w:pPr>
              </w:pPrChange>
            </w:pPr>
            <w:del w:id="4476" w:author="Lane, Stefanie" w:date="2023-09-27T17:47:00Z">
              <w:r w:rsidRPr="00C44004" w:rsidDel="00CB6B19">
                <w:rPr>
                  <w:rFonts w:ascii="Calibri" w:eastAsia="Times New Roman" w:hAnsi="Calibri" w:cs="Calibri"/>
                  <w:color w:val="000000"/>
                </w:rPr>
                <w:delText>-</w:delText>
              </w:r>
            </w:del>
          </w:p>
        </w:tc>
      </w:tr>
      <w:tr w:rsidR="00C44004" w:rsidRPr="00C44004" w:rsidDel="00CB6B19" w14:paraId="18D3FCB2" w14:textId="4B702EC4" w:rsidTr="00137F24">
        <w:trPr>
          <w:trHeight w:val="290"/>
          <w:del w:id="4477" w:author="Lane, Stefanie" w:date="2023-09-27T17:47:00Z"/>
        </w:trPr>
        <w:tc>
          <w:tcPr>
            <w:tcW w:w="1311" w:type="dxa"/>
            <w:vMerge/>
            <w:tcBorders>
              <w:top w:val="nil"/>
              <w:left w:val="single" w:sz="8" w:space="0" w:color="auto"/>
              <w:bottom w:val="single" w:sz="8" w:space="0" w:color="000000"/>
              <w:right w:val="nil"/>
            </w:tcBorders>
            <w:vAlign w:val="center"/>
            <w:hideMark/>
          </w:tcPr>
          <w:p w14:paraId="56A9C764" w14:textId="4803A8FB" w:rsidR="00C44004" w:rsidRPr="00C44004" w:rsidDel="00CB6B19" w:rsidRDefault="00C44004" w:rsidP="00CB6B19">
            <w:pPr>
              <w:rPr>
                <w:del w:id="4478" w:author="Lane, Stefanie" w:date="2023-09-27T17:47:00Z"/>
                <w:rFonts w:ascii="Calibri" w:eastAsia="Times New Roman" w:hAnsi="Calibri" w:cs="Calibri"/>
                <w:color w:val="000000"/>
              </w:rPr>
              <w:pPrChange w:id="447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531CD2" w14:textId="4F767AD3" w:rsidR="00C44004" w:rsidRPr="00C44004" w:rsidDel="00CB6B19" w:rsidRDefault="00C44004" w:rsidP="00CB6B19">
            <w:pPr>
              <w:rPr>
                <w:del w:id="4480" w:author="Lane, Stefanie" w:date="2023-09-27T17:47:00Z"/>
                <w:rFonts w:ascii="Calibri" w:eastAsia="Times New Roman" w:hAnsi="Calibri" w:cs="Calibri"/>
                <w:color w:val="000000"/>
              </w:rPr>
              <w:pPrChange w:id="448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9B88CB4" w:rsidR="00C44004" w:rsidRPr="00C44004" w:rsidDel="00CB6B19" w:rsidRDefault="00C44004" w:rsidP="00CB6B19">
            <w:pPr>
              <w:rPr>
                <w:del w:id="4482" w:author="Lane, Stefanie" w:date="2023-09-27T17:47:00Z"/>
                <w:rFonts w:ascii="Calibri" w:eastAsia="Times New Roman" w:hAnsi="Calibri" w:cs="Calibri"/>
                <w:i/>
                <w:iCs/>
                <w:color w:val="000000"/>
              </w:rPr>
              <w:pPrChange w:id="4483" w:author="Lane, Stefanie" w:date="2023-09-27T17:47:00Z">
                <w:pPr>
                  <w:spacing w:after="0" w:line="240" w:lineRule="auto"/>
                </w:pPr>
              </w:pPrChange>
            </w:pPr>
            <w:del w:id="4484" w:author="Lane, Stefanie" w:date="2023-09-27T17:47:00Z">
              <w:r w:rsidRPr="00C44004" w:rsidDel="00CB6B19">
                <w:rPr>
                  <w:rFonts w:ascii="Calibri" w:eastAsia="Times New Roman" w:hAnsi="Calibri" w:cs="Calibri"/>
                  <w:i/>
                  <w:iCs/>
                  <w:color w:val="00000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2DBE4FEF" w:rsidR="00C44004" w:rsidRPr="00C44004" w:rsidDel="00CB6B19" w:rsidRDefault="00C44004" w:rsidP="00CB6B19">
            <w:pPr>
              <w:rPr>
                <w:del w:id="4485" w:author="Lane, Stefanie" w:date="2023-09-27T17:47:00Z"/>
                <w:rFonts w:ascii="Calibri" w:eastAsia="Times New Roman" w:hAnsi="Calibri" w:cs="Calibri"/>
                <w:color w:val="000000"/>
              </w:rPr>
              <w:pPrChange w:id="4486" w:author="Lane, Stefanie" w:date="2023-09-27T17:47:00Z">
                <w:pPr>
                  <w:spacing w:after="0" w:line="240" w:lineRule="auto"/>
                  <w:jc w:val="center"/>
                </w:pPr>
              </w:pPrChange>
            </w:pPr>
            <w:del w:id="4487"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0F2E472F" w:rsidR="00C44004" w:rsidRPr="00C44004" w:rsidDel="00CB6B19" w:rsidRDefault="00C44004" w:rsidP="00CB6B19">
            <w:pPr>
              <w:rPr>
                <w:del w:id="4488" w:author="Lane, Stefanie" w:date="2023-09-27T17:47:00Z"/>
                <w:rFonts w:ascii="Calibri" w:eastAsia="Times New Roman" w:hAnsi="Calibri" w:cs="Calibri"/>
                <w:color w:val="000000"/>
              </w:rPr>
              <w:pPrChange w:id="4489" w:author="Lane, Stefanie" w:date="2023-09-27T17:47:00Z">
                <w:pPr>
                  <w:spacing w:after="0" w:line="240" w:lineRule="auto"/>
                  <w:jc w:val="center"/>
                </w:pPr>
              </w:pPrChange>
            </w:pPr>
            <w:del w:id="4490"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1845263" w:rsidR="00C44004" w:rsidRPr="00C44004" w:rsidDel="00CB6B19" w:rsidRDefault="00C44004" w:rsidP="00CB6B19">
            <w:pPr>
              <w:rPr>
                <w:del w:id="4491" w:author="Lane, Stefanie" w:date="2023-09-27T17:47:00Z"/>
                <w:rFonts w:ascii="Calibri" w:eastAsia="Times New Roman" w:hAnsi="Calibri" w:cs="Calibri"/>
                <w:color w:val="000000"/>
              </w:rPr>
              <w:pPrChange w:id="4492" w:author="Lane, Stefanie" w:date="2023-09-27T17:47:00Z">
                <w:pPr>
                  <w:spacing w:after="0" w:line="240" w:lineRule="auto"/>
                  <w:jc w:val="center"/>
                </w:pPr>
              </w:pPrChange>
            </w:pPr>
            <w:del w:id="4493"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1470EE3C" w:rsidR="00C44004" w:rsidRPr="00C44004" w:rsidDel="00CB6B19" w:rsidRDefault="00C44004" w:rsidP="00CB6B19">
            <w:pPr>
              <w:rPr>
                <w:del w:id="4494" w:author="Lane, Stefanie" w:date="2023-09-27T17:47:00Z"/>
                <w:rFonts w:ascii="Calibri" w:eastAsia="Times New Roman" w:hAnsi="Calibri" w:cs="Calibri"/>
                <w:color w:val="000000"/>
              </w:rPr>
              <w:pPrChange w:id="4495" w:author="Lane, Stefanie" w:date="2023-09-27T17:47:00Z">
                <w:pPr>
                  <w:spacing w:after="0" w:line="240" w:lineRule="auto"/>
                  <w:jc w:val="center"/>
                </w:pPr>
              </w:pPrChange>
            </w:pPr>
            <w:del w:id="449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0E83D11" w14:textId="0D814062" w:rsidTr="00137F24">
        <w:trPr>
          <w:trHeight w:val="290"/>
          <w:del w:id="4497" w:author="Lane, Stefanie" w:date="2023-09-27T17:47:00Z"/>
        </w:trPr>
        <w:tc>
          <w:tcPr>
            <w:tcW w:w="1311" w:type="dxa"/>
            <w:vMerge/>
            <w:tcBorders>
              <w:top w:val="nil"/>
              <w:left w:val="single" w:sz="8" w:space="0" w:color="auto"/>
              <w:bottom w:val="single" w:sz="8" w:space="0" w:color="000000"/>
              <w:right w:val="nil"/>
            </w:tcBorders>
            <w:vAlign w:val="center"/>
          </w:tcPr>
          <w:p w14:paraId="018A226C" w14:textId="29BEED2C" w:rsidR="00D143A8" w:rsidRPr="00C44004" w:rsidDel="00CB6B19" w:rsidRDefault="00D143A8" w:rsidP="00CB6B19">
            <w:pPr>
              <w:rPr>
                <w:del w:id="4498" w:author="Lane, Stefanie" w:date="2023-09-27T17:47:00Z"/>
                <w:rFonts w:ascii="Calibri" w:eastAsia="Times New Roman" w:hAnsi="Calibri" w:cs="Calibri"/>
                <w:color w:val="000000"/>
              </w:rPr>
              <w:pPrChange w:id="449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2B574A33" w14:textId="1C9D6DE7" w:rsidR="00D143A8" w:rsidRPr="00C44004" w:rsidDel="00CB6B19" w:rsidRDefault="00D143A8" w:rsidP="00CB6B19">
            <w:pPr>
              <w:rPr>
                <w:del w:id="4500" w:author="Lane, Stefanie" w:date="2023-09-27T17:47:00Z"/>
                <w:rFonts w:ascii="Calibri" w:eastAsia="Times New Roman" w:hAnsi="Calibri" w:cs="Calibri"/>
                <w:color w:val="000000"/>
              </w:rPr>
              <w:pPrChange w:id="450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4EC64C83" w14:textId="0945A9C0" w:rsidR="00D143A8" w:rsidRPr="00C44004" w:rsidDel="00CB6B19" w:rsidRDefault="00D143A8" w:rsidP="00CB6B19">
            <w:pPr>
              <w:rPr>
                <w:del w:id="4502" w:author="Lane, Stefanie" w:date="2023-09-27T17:47:00Z"/>
                <w:rFonts w:ascii="Calibri" w:eastAsia="Times New Roman" w:hAnsi="Calibri" w:cs="Calibri"/>
                <w:i/>
                <w:iCs/>
                <w:color w:val="000000"/>
              </w:rPr>
              <w:pPrChange w:id="4503" w:author="Lane, Stefanie" w:date="2023-09-27T17:47:00Z">
                <w:pPr>
                  <w:spacing w:after="0" w:line="240" w:lineRule="auto"/>
                </w:pPr>
              </w:pPrChange>
            </w:pPr>
            <w:del w:id="4504" w:author="Lane, Stefanie" w:date="2023-09-27T17:47:00Z">
              <w:r w:rsidDel="00CB6B19">
                <w:rPr>
                  <w:rFonts w:ascii="Calibri" w:eastAsia="Times New Roman" w:hAnsi="Calibri" w:cs="Calibri"/>
                  <w:i/>
                  <w:iCs/>
                  <w:color w:val="000000"/>
                </w:rPr>
                <w:delText>Mentha canadensis</w:delText>
              </w:r>
            </w:del>
          </w:p>
        </w:tc>
        <w:tc>
          <w:tcPr>
            <w:tcW w:w="960" w:type="dxa"/>
            <w:tcBorders>
              <w:top w:val="single" w:sz="4" w:space="0" w:color="auto"/>
              <w:left w:val="nil"/>
              <w:bottom w:val="single" w:sz="4" w:space="0" w:color="auto"/>
              <w:right w:val="nil"/>
            </w:tcBorders>
            <w:shd w:val="clear" w:color="auto" w:fill="auto"/>
            <w:noWrap/>
            <w:vAlign w:val="bottom"/>
          </w:tcPr>
          <w:p w14:paraId="28721598" w14:textId="6D28CD86" w:rsidR="00D143A8" w:rsidRPr="00C44004" w:rsidDel="00CB6B19" w:rsidRDefault="00D143A8" w:rsidP="00CB6B19">
            <w:pPr>
              <w:rPr>
                <w:del w:id="4505" w:author="Lane, Stefanie" w:date="2023-09-27T17:47:00Z"/>
                <w:rFonts w:ascii="Calibri" w:eastAsia="Times New Roman" w:hAnsi="Calibri" w:cs="Calibri"/>
                <w:color w:val="000000"/>
              </w:rPr>
              <w:pPrChange w:id="4506" w:author="Lane, Stefanie" w:date="2023-09-27T17:47:00Z">
                <w:pPr>
                  <w:spacing w:after="0" w:line="240" w:lineRule="auto"/>
                  <w:jc w:val="center"/>
                </w:pPr>
              </w:pPrChange>
            </w:pPr>
            <w:del w:id="4507"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tcPr>
          <w:p w14:paraId="3BB33BD7" w14:textId="26564B3C" w:rsidR="00D143A8" w:rsidRPr="00C44004" w:rsidDel="00CB6B19" w:rsidRDefault="00D143A8" w:rsidP="00CB6B19">
            <w:pPr>
              <w:rPr>
                <w:del w:id="4508" w:author="Lane, Stefanie" w:date="2023-09-27T17:47:00Z"/>
                <w:rFonts w:ascii="Calibri" w:eastAsia="Times New Roman" w:hAnsi="Calibri" w:cs="Calibri"/>
                <w:color w:val="000000"/>
              </w:rPr>
              <w:pPrChange w:id="4509" w:author="Lane, Stefanie" w:date="2023-09-27T17:47:00Z">
                <w:pPr>
                  <w:spacing w:after="0" w:line="240" w:lineRule="auto"/>
                  <w:jc w:val="center"/>
                </w:pPr>
              </w:pPrChange>
            </w:pPr>
            <w:del w:id="4510"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tcPr>
          <w:p w14:paraId="660B75DA" w14:textId="6E899D29" w:rsidR="00D143A8" w:rsidRPr="00C44004" w:rsidDel="00CB6B19" w:rsidRDefault="00D143A8" w:rsidP="00CB6B19">
            <w:pPr>
              <w:rPr>
                <w:del w:id="4511" w:author="Lane, Stefanie" w:date="2023-09-27T17:47:00Z"/>
                <w:rFonts w:ascii="Calibri" w:eastAsia="Times New Roman" w:hAnsi="Calibri" w:cs="Calibri"/>
                <w:color w:val="000000"/>
              </w:rPr>
              <w:pPrChange w:id="4512" w:author="Lane, Stefanie" w:date="2023-09-27T17:47:00Z">
                <w:pPr>
                  <w:spacing w:after="0" w:line="240" w:lineRule="auto"/>
                  <w:jc w:val="center"/>
                </w:pPr>
              </w:pPrChange>
            </w:pPr>
            <w:del w:id="4513"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4AE35002" w:rsidR="00D143A8" w:rsidRPr="00C44004" w:rsidDel="00CB6B19" w:rsidRDefault="00D143A8" w:rsidP="00CB6B19">
            <w:pPr>
              <w:rPr>
                <w:del w:id="4514" w:author="Lane, Stefanie" w:date="2023-09-27T17:47:00Z"/>
                <w:rFonts w:ascii="Calibri" w:eastAsia="Times New Roman" w:hAnsi="Calibri" w:cs="Calibri"/>
                <w:color w:val="000000"/>
              </w:rPr>
              <w:pPrChange w:id="4515" w:author="Lane, Stefanie" w:date="2023-09-27T17:47:00Z">
                <w:pPr>
                  <w:spacing w:after="0" w:line="240" w:lineRule="auto"/>
                  <w:jc w:val="center"/>
                </w:pPr>
              </w:pPrChange>
            </w:pPr>
            <w:del w:id="451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F7947BF" w14:textId="778B7214" w:rsidTr="00137F24">
        <w:trPr>
          <w:trHeight w:val="290"/>
          <w:del w:id="4517" w:author="Lane, Stefanie" w:date="2023-09-27T17:47:00Z"/>
        </w:trPr>
        <w:tc>
          <w:tcPr>
            <w:tcW w:w="1311" w:type="dxa"/>
            <w:vMerge/>
            <w:tcBorders>
              <w:top w:val="nil"/>
              <w:left w:val="single" w:sz="8" w:space="0" w:color="auto"/>
              <w:bottom w:val="single" w:sz="8" w:space="0" w:color="000000"/>
              <w:right w:val="nil"/>
            </w:tcBorders>
            <w:vAlign w:val="center"/>
            <w:hideMark/>
          </w:tcPr>
          <w:p w14:paraId="1791EBC5" w14:textId="328FB968" w:rsidR="00D143A8" w:rsidRPr="00C44004" w:rsidDel="00CB6B19" w:rsidRDefault="00D143A8" w:rsidP="00CB6B19">
            <w:pPr>
              <w:rPr>
                <w:del w:id="4518" w:author="Lane, Stefanie" w:date="2023-09-27T17:47:00Z"/>
                <w:rFonts w:ascii="Calibri" w:eastAsia="Times New Roman" w:hAnsi="Calibri" w:cs="Calibri"/>
                <w:color w:val="000000"/>
              </w:rPr>
              <w:pPrChange w:id="451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40E9365" w14:textId="4EC8A166" w:rsidR="00D143A8" w:rsidRPr="00C44004" w:rsidDel="00CB6B19" w:rsidRDefault="00D143A8" w:rsidP="00CB6B19">
            <w:pPr>
              <w:rPr>
                <w:del w:id="4520" w:author="Lane, Stefanie" w:date="2023-09-27T17:47:00Z"/>
                <w:rFonts w:ascii="Calibri" w:eastAsia="Times New Roman" w:hAnsi="Calibri" w:cs="Calibri"/>
                <w:color w:val="000000"/>
              </w:rPr>
              <w:pPrChange w:id="4521"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4E3977B0" w14:textId="3AB4676A" w:rsidR="00D143A8" w:rsidRPr="00C44004" w:rsidDel="00CB6B19" w:rsidRDefault="00D143A8" w:rsidP="00CB6B19">
            <w:pPr>
              <w:rPr>
                <w:del w:id="4522" w:author="Lane, Stefanie" w:date="2023-09-27T17:47:00Z"/>
                <w:rFonts w:ascii="Calibri" w:eastAsia="Times New Roman" w:hAnsi="Calibri" w:cs="Calibri"/>
                <w:i/>
                <w:iCs/>
                <w:color w:val="000000"/>
              </w:rPr>
              <w:pPrChange w:id="4523" w:author="Lane, Stefanie" w:date="2023-09-27T17:47:00Z">
                <w:pPr>
                  <w:spacing w:after="0" w:line="240" w:lineRule="auto"/>
                </w:pPr>
              </w:pPrChange>
            </w:pPr>
            <w:del w:id="4524" w:author="Lane, Stefanie" w:date="2023-09-27T17:47:00Z">
              <w:r w:rsidRPr="00C44004" w:rsidDel="00CB6B19">
                <w:rPr>
                  <w:rFonts w:ascii="Calibri" w:eastAsia="Times New Roman" w:hAnsi="Calibri" w:cs="Calibri"/>
                  <w:i/>
                  <w:iCs/>
                  <w:color w:val="000000"/>
                </w:rPr>
                <w:delText>Platanthera dilatata</w:delText>
              </w:r>
            </w:del>
          </w:p>
        </w:tc>
        <w:tc>
          <w:tcPr>
            <w:tcW w:w="960" w:type="dxa"/>
            <w:tcBorders>
              <w:top w:val="single" w:sz="4" w:space="0" w:color="auto"/>
              <w:left w:val="nil"/>
              <w:bottom w:val="nil"/>
              <w:right w:val="nil"/>
            </w:tcBorders>
            <w:shd w:val="clear" w:color="auto" w:fill="auto"/>
            <w:noWrap/>
            <w:vAlign w:val="bottom"/>
            <w:hideMark/>
          </w:tcPr>
          <w:p w14:paraId="0DB1674B" w14:textId="5ABA97A4" w:rsidR="00D143A8" w:rsidRPr="00C44004" w:rsidDel="00CB6B19" w:rsidRDefault="00D143A8" w:rsidP="00CB6B19">
            <w:pPr>
              <w:rPr>
                <w:del w:id="4525" w:author="Lane, Stefanie" w:date="2023-09-27T17:47:00Z"/>
                <w:rFonts w:ascii="Calibri" w:eastAsia="Times New Roman" w:hAnsi="Calibri" w:cs="Calibri"/>
                <w:color w:val="000000"/>
              </w:rPr>
              <w:pPrChange w:id="4526" w:author="Lane, Stefanie" w:date="2023-09-27T17:47:00Z">
                <w:pPr>
                  <w:spacing w:after="0" w:line="240" w:lineRule="auto"/>
                  <w:jc w:val="center"/>
                </w:pPr>
              </w:pPrChange>
            </w:pPr>
            <w:del w:id="4527"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nil"/>
              <w:right w:val="nil"/>
            </w:tcBorders>
            <w:shd w:val="clear" w:color="auto" w:fill="auto"/>
            <w:noWrap/>
            <w:vAlign w:val="bottom"/>
            <w:hideMark/>
          </w:tcPr>
          <w:p w14:paraId="69D45F3E" w14:textId="2FBC0191" w:rsidR="00D143A8" w:rsidRPr="00C44004" w:rsidDel="00CB6B19" w:rsidRDefault="00D143A8" w:rsidP="00CB6B19">
            <w:pPr>
              <w:rPr>
                <w:del w:id="4528" w:author="Lane, Stefanie" w:date="2023-09-27T17:47:00Z"/>
                <w:rFonts w:ascii="Calibri" w:eastAsia="Times New Roman" w:hAnsi="Calibri" w:cs="Calibri"/>
                <w:color w:val="000000"/>
              </w:rPr>
              <w:pPrChange w:id="4529" w:author="Lane, Stefanie" w:date="2023-09-27T17:47:00Z">
                <w:pPr>
                  <w:spacing w:after="0" w:line="240" w:lineRule="auto"/>
                  <w:jc w:val="center"/>
                </w:pPr>
              </w:pPrChange>
            </w:pPr>
            <w:del w:id="4530"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nil"/>
              <w:right w:val="nil"/>
            </w:tcBorders>
            <w:shd w:val="clear" w:color="auto" w:fill="auto"/>
            <w:noWrap/>
            <w:vAlign w:val="bottom"/>
            <w:hideMark/>
          </w:tcPr>
          <w:p w14:paraId="1356B3CE" w14:textId="1CAF2166" w:rsidR="00D143A8" w:rsidRPr="00C44004" w:rsidDel="00CB6B19" w:rsidRDefault="00D143A8" w:rsidP="00CB6B19">
            <w:pPr>
              <w:rPr>
                <w:del w:id="4531" w:author="Lane, Stefanie" w:date="2023-09-27T17:47:00Z"/>
                <w:rFonts w:ascii="Calibri" w:eastAsia="Times New Roman" w:hAnsi="Calibri" w:cs="Calibri"/>
                <w:color w:val="000000"/>
              </w:rPr>
              <w:pPrChange w:id="4532" w:author="Lane, Stefanie" w:date="2023-09-27T17:47:00Z">
                <w:pPr>
                  <w:spacing w:after="0" w:line="240" w:lineRule="auto"/>
                  <w:jc w:val="center"/>
                </w:pPr>
              </w:pPrChange>
            </w:pPr>
            <w:del w:id="4533"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0CDC3936" w:rsidR="00D143A8" w:rsidRPr="00C44004" w:rsidDel="00CB6B19" w:rsidRDefault="00D143A8" w:rsidP="00CB6B19">
            <w:pPr>
              <w:rPr>
                <w:del w:id="4534" w:author="Lane, Stefanie" w:date="2023-09-27T17:47:00Z"/>
                <w:rFonts w:ascii="Calibri" w:eastAsia="Times New Roman" w:hAnsi="Calibri" w:cs="Calibri"/>
                <w:color w:val="000000"/>
              </w:rPr>
              <w:pPrChange w:id="4535" w:author="Lane, Stefanie" w:date="2023-09-27T17:47:00Z">
                <w:pPr>
                  <w:spacing w:after="0" w:line="240" w:lineRule="auto"/>
                  <w:jc w:val="center"/>
                </w:pPr>
              </w:pPrChange>
            </w:pPr>
            <w:del w:id="453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11F0BA9" w14:textId="5E6DCC2B" w:rsidTr="00D143A8">
        <w:trPr>
          <w:trHeight w:val="290"/>
          <w:del w:id="4537" w:author="Lane, Stefanie" w:date="2023-09-27T17:47:00Z"/>
        </w:trPr>
        <w:tc>
          <w:tcPr>
            <w:tcW w:w="1311" w:type="dxa"/>
            <w:vMerge/>
            <w:tcBorders>
              <w:top w:val="nil"/>
              <w:left w:val="single" w:sz="8" w:space="0" w:color="auto"/>
              <w:bottom w:val="single" w:sz="8" w:space="0" w:color="000000"/>
              <w:right w:val="nil"/>
            </w:tcBorders>
            <w:vAlign w:val="center"/>
            <w:hideMark/>
          </w:tcPr>
          <w:p w14:paraId="5AC22A13" w14:textId="3BA46293" w:rsidR="00D143A8" w:rsidRPr="00C44004" w:rsidDel="00CB6B19" w:rsidRDefault="00D143A8" w:rsidP="00CB6B19">
            <w:pPr>
              <w:rPr>
                <w:del w:id="4538" w:author="Lane, Stefanie" w:date="2023-09-27T17:47:00Z"/>
                <w:rFonts w:ascii="Calibri" w:eastAsia="Times New Roman" w:hAnsi="Calibri" w:cs="Calibri"/>
                <w:color w:val="000000"/>
              </w:rPr>
              <w:pPrChange w:id="453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5D51243" w14:textId="2C667E3D" w:rsidR="00D143A8" w:rsidRPr="00C44004" w:rsidDel="00CB6B19" w:rsidRDefault="00D143A8" w:rsidP="00CB6B19">
            <w:pPr>
              <w:rPr>
                <w:del w:id="4540" w:author="Lane, Stefanie" w:date="2023-09-27T17:47:00Z"/>
                <w:rFonts w:ascii="Calibri" w:eastAsia="Times New Roman" w:hAnsi="Calibri" w:cs="Calibri"/>
                <w:color w:val="000000"/>
              </w:rPr>
              <w:pPrChange w:id="454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3F8AA22E" w:rsidR="00D143A8" w:rsidRPr="00C44004" w:rsidDel="00CB6B19" w:rsidRDefault="00D143A8" w:rsidP="00CB6B19">
            <w:pPr>
              <w:rPr>
                <w:del w:id="4542" w:author="Lane, Stefanie" w:date="2023-09-27T17:47:00Z"/>
                <w:rFonts w:ascii="Calibri" w:eastAsia="Times New Roman" w:hAnsi="Calibri" w:cs="Calibri"/>
                <w:i/>
                <w:iCs/>
                <w:color w:val="000000"/>
              </w:rPr>
              <w:pPrChange w:id="4543" w:author="Lane, Stefanie" w:date="2023-09-27T17:47:00Z">
                <w:pPr>
                  <w:spacing w:after="0" w:line="240" w:lineRule="auto"/>
                </w:pPr>
              </w:pPrChange>
            </w:pPr>
            <w:del w:id="4544" w:author="Lane, Stefanie" w:date="2023-09-27T17:47:00Z">
              <w:r w:rsidRPr="00C44004" w:rsidDel="00CB6B19">
                <w:rPr>
                  <w:rFonts w:ascii="Calibri" w:eastAsia="Times New Roman" w:hAnsi="Calibri" w:cs="Calibri"/>
                  <w:i/>
                  <w:iCs/>
                  <w:color w:val="00000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B7964F1" w:rsidR="00D143A8" w:rsidRPr="00C44004" w:rsidDel="00CB6B19" w:rsidRDefault="00D143A8" w:rsidP="00CB6B19">
            <w:pPr>
              <w:rPr>
                <w:del w:id="4545" w:author="Lane, Stefanie" w:date="2023-09-27T17:47:00Z"/>
                <w:rFonts w:ascii="Calibri" w:eastAsia="Times New Roman" w:hAnsi="Calibri" w:cs="Calibri"/>
                <w:color w:val="000000"/>
              </w:rPr>
              <w:pPrChange w:id="4546" w:author="Lane, Stefanie" w:date="2023-09-27T17:47:00Z">
                <w:pPr>
                  <w:spacing w:after="0" w:line="240" w:lineRule="auto"/>
                  <w:jc w:val="center"/>
                </w:pPr>
              </w:pPrChange>
            </w:pPr>
            <w:del w:id="4547" w:author="Lane, Stefanie" w:date="2023-09-27T17:47:00Z">
              <w:r w:rsidRPr="00C44004" w:rsidDel="00CB6B19">
                <w:rPr>
                  <w:rFonts w:ascii="Calibri" w:eastAsia="Times New Roman" w:hAnsi="Calibri" w:cs="Calibri"/>
                  <w:color w:val="000000"/>
                </w:rPr>
                <w:delText>3.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3B7C7C1" w:rsidR="00D143A8" w:rsidRPr="00C44004" w:rsidDel="00CB6B19" w:rsidRDefault="00D143A8" w:rsidP="00CB6B19">
            <w:pPr>
              <w:rPr>
                <w:del w:id="4548" w:author="Lane, Stefanie" w:date="2023-09-27T17:47:00Z"/>
                <w:rFonts w:ascii="Calibri" w:eastAsia="Times New Roman" w:hAnsi="Calibri" w:cs="Calibri"/>
                <w:color w:val="000000"/>
              </w:rPr>
              <w:pPrChange w:id="4549" w:author="Lane, Stefanie" w:date="2023-09-27T17:47:00Z">
                <w:pPr>
                  <w:spacing w:after="0" w:line="240" w:lineRule="auto"/>
                  <w:jc w:val="center"/>
                </w:pPr>
              </w:pPrChange>
            </w:pPr>
            <w:del w:id="4550" w:author="Lane, Stefanie" w:date="2023-09-27T17:47:00Z">
              <w:r w:rsidRPr="00C44004" w:rsidDel="00CB6B19">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323C0B13" w:rsidR="00D143A8" w:rsidRPr="00C44004" w:rsidDel="00CB6B19" w:rsidRDefault="00D143A8" w:rsidP="00CB6B19">
            <w:pPr>
              <w:rPr>
                <w:del w:id="4551" w:author="Lane, Stefanie" w:date="2023-09-27T17:47:00Z"/>
                <w:rFonts w:ascii="Calibri" w:eastAsia="Times New Roman" w:hAnsi="Calibri" w:cs="Calibri"/>
                <w:color w:val="000000"/>
              </w:rPr>
              <w:pPrChange w:id="4552" w:author="Lane, Stefanie" w:date="2023-09-27T17:47:00Z">
                <w:pPr>
                  <w:spacing w:after="0" w:line="240" w:lineRule="auto"/>
                  <w:jc w:val="center"/>
                </w:pPr>
              </w:pPrChange>
            </w:pPr>
            <w:del w:id="4553" w:author="Lane, Stefanie" w:date="2023-09-27T17:47:00Z">
              <w:r w:rsidRPr="00C44004" w:rsidDel="00CB6B19">
                <w:rPr>
                  <w:rFonts w:ascii="Calibri" w:eastAsia="Times New Roman" w:hAnsi="Calibri" w:cs="Calibri"/>
                  <w:color w:val="000000"/>
                </w:rPr>
                <w:delText>3.0</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3BC3B7C5" w:rsidR="00D143A8" w:rsidRPr="00C44004" w:rsidDel="00CB6B19" w:rsidRDefault="00D143A8" w:rsidP="00CB6B19">
            <w:pPr>
              <w:rPr>
                <w:del w:id="4554" w:author="Lane, Stefanie" w:date="2023-09-27T17:47:00Z"/>
                <w:rFonts w:ascii="Calibri" w:eastAsia="Times New Roman" w:hAnsi="Calibri" w:cs="Calibri"/>
                <w:color w:val="000000"/>
              </w:rPr>
              <w:pPrChange w:id="4555" w:author="Lane, Stefanie" w:date="2023-09-27T17:47:00Z">
                <w:pPr>
                  <w:spacing w:after="0" w:line="240" w:lineRule="auto"/>
                  <w:jc w:val="center"/>
                </w:pPr>
              </w:pPrChange>
            </w:pPr>
            <w:del w:id="455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0927FEEF" w14:textId="581EF7CC" w:rsidTr="00D143A8">
        <w:trPr>
          <w:trHeight w:val="290"/>
          <w:del w:id="4557" w:author="Lane, Stefanie" w:date="2023-09-27T17:47:00Z"/>
        </w:trPr>
        <w:tc>
          <w:tcPr>
            <w:tcW w:w="1311" w:type="dxa"/>
            <w:vMerge/>
            <w:tcBorders>
              <w:top w:val="nil"/>
              <w:left w:val="single" w:sz="8" w:space="0" w:color="auto"/>
              <w:bottom w:val="single" w:sz="8" w:space="0" w:color="000000"/>
              <w:right w:val="nil"/>
            </w:tcBorders>
            <w:vAlign w:val="center"/>
            <w:hideMark/>
          </w:tcPr>
          <w:p w14:paraId="3F0F06B2" w14:textId="353E7207" w:rsidR="00D143A8" w:rsidRPr="00C44004" w:rsidDel="00CB6B19" w:rsidRDefault="00D143A8" w:rsidP="00CB6B19">
            <w:pPr>
              <w:rPr>
                <w:del w:id="4558" w:author="Lane, Stefanie" w:date="2023-09-27T17:47:00Z"/>
                <w:rFonts w:ascii="Calibri" w:eastAsia="Times New Roman" w:hAnsi="Calibri" w:cs="Calibri"/>
                <w:color w:val="000000"/>
              </w:rPr>
              <w:pPrChange w:id="455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E80AC43" w14:textId="37A9394E" w:rsidR="00D143A8" w:rsidRPr="00C44004" w:rsidDel="00CB6B19" w:rsidRDefault="00D143A8" w:rsidP="00CB6B19">
            <w:pPr>
              <w:rPr>
                <w:del w:id="4560" w:author="Lane, Stefanie" w:date="2023-09-27T17:47:00Z"/>
                <w:rFonts w:ascii="Calibri" w:eastAsia="Times New Roman" w:hAnsi="Calibri" w:cs="Calibri"/>
                <w:color w:val="000000"/>
              </w:rPr>
              <w:pPrChange w:id="456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5D58C2" w14:textId="40839D7F" w:rsidR="00D143A8" w:rsidRPr="00C44004" w:rsidDel="00CB6B19" w:rsidRDefault="00D143A8" w:rsidP="00CB6B19">
            <w:pPr>
              <w:rPr>
                <w:del w:id="4562" w:author="Lane, Stefanie" w:date="2023-09-27T17:47:00Z"/>
                <w:rFonts w:ascii="Calibri" w:eastAsia="Times New Roman" w:hAnsi="Calibri" w:cs="Calibri"/>
                <w:i/>
                <w:iCs/>
                <w:color w:val="000000"/>
              </w:rPr>
              <w:pPrChange w:id="4563" w:author="Lane, Stefanie" w:date="2023-09-27T17:47:00Z">
                <w:pPr>
                  <w:spacing w:after="0" w:line="240" w:lineRule="auto"/>
                </w:pPr>
              </w:pPrChange>
            </w:pPr>
            <w:del w:id="4564" w:author="Lane, Stefanie" w:date="2023-09-27T17:47:00Z">
              <w:r w:rsidRPr="00C44004" w:rsidDel="00CB6B19">
                <w:rPr>
                  <w:rFonts w:ascii="Calibri" w:eastAsia="Times New Roman" w:hAnsi="Calibri" w:cs="Calibri"/>
                  <w:i/>
                  <w:iCs/>
                  <w:color w:val="000000"/>
                </w:rPr>
                <w:delText>Lysimachia thyrsiflora</w:delText>
              </w:r>
            </w:del>
          </w:p>
        </w:tc>
        <w:tc>
          <w:tcPr>
            <w:tcW w:w="960" w:type="dxa"/>
            <w:tcBorders>
              <w:top w:val="nil"/>
              <w:left w:val="nil"/>
              <w:bottom w:val="nil"/>
              <w:right w:val="nil"/>
            </w:tcBorders>
            <w:shd w:val="clear" w:color="auto" w:fill="auto"/>
            <w:noWrap/>
            <w:vAlign w:val="bottom"/>
            <w:hideMark/>
          </w:tcPr>
          <w:p w14:paraId="3D230330" w14:textId="24A61EED" w:rsidR="00D143A8" w:rsidRPr="00C44004" w:rsidDel="00CB6B19" w:rsidRDefault="00D143A8" w:rsidP="00CB6B19">
            <w:pPr>
              <w:rPr>
                <w:del w:id="4565" w:author="Lane, Stefanie" w:date="2023-09-27T17:47:00Z"/>
                <w:rFonts w:ascii="Calibri" w:eastAsia="Times New Roman" w:hAnsi="Calibri" w:cs="Calibri"/>
                <w:color w:val="000000"/>
              </w:rPr>
              <w:pPrChange w:id="4566" w:author="Lane, Stefanie" w:date="2023-09-27T17:47:00Z">
                <w:pPr>
                  <w:spacing w:after="0" w:line="240" w:lineRule="auto"/>
                  <w:jc w:val="center"/>
                </w:pPr>
              </w:pPrChange>
            </w:pPr>
            <w:del w:id="4567"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033E13D2" w14:textId="75EAA271" w:rsidR="00D143A8" w:rsidRPr="00C44004" w:rsidDel="00CB6B19" w:rsidRDefault="00D143A8" w:rsidP="00CB6B19">
            <w:pPr>
              <w:rPr>
                <w:del w:id="4568" w:author="Lane, Stefanie" w:date="2023-09-27T17:47:00Z"/>
                <w:rFonts w:ascii="Calibri" w:eastAsia="Times New Roman" w:hAnsi="Calibri" w:cs="Calibri"/>
                <w:color w:val="000000"/>
              </w:rPr>
              <w:pPrChange w:id="4569" w:author="Lane, Stefanie" w:date="2023-09-27T17:47:00Z">
                <w:pPr>
                  <w:spacing w:after="0" w:line="240" w:lineRule="auto"/>
                  <w:jc w:val="center"/>
                </w:pPr>
              </w:pPrChange>
            </w:pPr>
            <w:del w:id="4570"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7F8B086C" w14:textId="140CCB4F" w:rsidR="00D143A8" w:rsidRPr="00C44004" w:rsidDel="00CB6B19" w:rsidRDefault="00D143A8" w:rsidP="00CB6B19">
            <w:pPr>
              <w:rPr>
                <w:del w:id="4571" w:author="Lane, Stefanie" w:date="2023-09-27T17:47:00Z"/>
                <w:rFonts w:ascii="Calibri" w:eastAsia="Times New Roman" w:hAnsi="Calibri" w:cs="Calibri"/>
                <w:color w:val="000000"/>
              </w:rPr>
              <w:pPrChange w:id="4572" w:author="Lane, Stefanie" w:date="2023-09-27T17:47:00Z">
                <w:pPr>
                  <w:spacing w:after="0" w:line="240" w:lineRule="auto"/>
                  <w:jc w:val="center"/>
                </w:pPr>
              </w:pPrChange>
            </w:pPr>
            <w:del w:id="4573"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13CF0CBA" w14:textId="402149F4" w:rsidR="00D143A8" w:rsidRPr="00C44004" w:rsidDel="00CB6B19" w:rsidRDefault="00D143A8" w:rsidP="00CB6B19">
            <w:pPr>
              <w:rPr>
                <w:del w:id="4574" w:author="Lane, Stefanie" w:date="2023-09-27T17:47:00Z"/>
                <w:rFonts w:ascii="Calibri" w:eastAsia="Times New Roman" w:hAnsi="Calibri" w:cs="Calibri"/>
                <w:color w:val="000000"/>
              </w:rPr>
              <w:pPrChange w:id="4575" w:author="Lane, Stefanie" w:date="2023-09-27T17:47:00Z">
                <w:pPr>
                  <w:spacing w:after="0" w:line="240" w:lineRule="auto"/>
                  <w:jc w:val="center"/>
                </w:pPr>
              </w:pPrChange>
            </w:pPr>
            <w:del w:id="457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1DF4881D" w14:textId="44B3C4C4" w:rsidTr="00D143A8">
        <w:trPr>
          <w:trHeight w:val="290"/>
          <w:del w:id="4577" w:author="Lane, Stefanie" w:date="2023-09-27T17:47:00Z"/>
        </w:trPr>
        <w:tc>
          <w:tcPr>
            <w:tcW w:w="1311" w:type="dxa"/>
            <w:vMerge/>
            <w:tcBorders>
              <w:top w:val="nil"/>
              <w:left w:val="single" w:sz="8" w:space="0" w:color="auto"/>
              <w:bottom w:val="single" w:sz="8" w:space="0" w:color="000000"/>
              <w:right w:val="nil"/>
            </w:tcBorders>
            <w:vAlign w:val="center"/>
            <w:hideMark/>
          </w:tcPr>
          <w:p w14:paraId="5E6BD59D" w14:textId="37152500" w:rsidR="00D143A8" w:rsidRPr="00C44004" w:rsidDel="00CB6B19" w:rsidRDefault="00D143A8" w:rsidP="00CB6B19">
            <w:pPr>
              <w:rPr>
                <w:del w:id="4578" w:author="Lane, Stefanie" w:date="2023-09-27T17:47:00Z"/>
                <w:rFonts w:ascii="Calibri" w:eastAsia="Times New Roman" w:hAnsi="Calibri" w:cs="Calibri"/>
                <w:color w:val="000000"/>
              </w:rPr>
              <w:pPrChange w:id="457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9EECA1D" w14:textId="41394D50" w:rsidR="00D143A8" w:rsidRPr="00C44004" w:rsidDel="00CB6B19" w:rsidRDefault="00D143A8" w:rsidP="00CB6B19">
            <w:pPr>
              <w:rPr>
                <w:del w:id="4580" w:author="Lane, Stefanie" w:date="2023-09-27T17:47:00Z"/>
                <w:rFonts w:ascii="Calibri" w:eastAsia="Times New Roman" w:hAnsi="Calibri" w:cs="Calibri"/>
                <w:color w:val="000000"/>
              </w:rPr>
              <w:pPrChange w:id="458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188DB114" w:rsidR="00D143A8" w:rsidRPr="00C44004" w:rsidDel="00CB6B19" w:rsidRDefault="00D143A8" w:rsidP="00CB6B19">
            <w:pPr>
              <w:rPr>
                <w:del w:id="4582" w:author="Lane, Stefanie" w:date="2023-09-27T17:47:00Z"/>
                <w:rFonts w:ascii="Calibri" w:eastAsia="Times New Roman" w:hAnsi="Calibri" w:cs="Calibri"/>
                <w:i/>
                <w:iCs/>
                <w:color w:val="000000"/>
              </w:rPr>
              <w:pPrChange w:id="4583" w:author="Lane, Stefanie" w:date="2023-09-27T17:47:00Z">
                <w:pPr>
                  <w:spacing w:after="0" w:line="240" w:lineRule="auto"/>
                </w:pPr>
              </w:pPrChange>
            </w:pPr>
            <w:del w:id="4584" w:author="Lane, Stefanie" w:date="2023-09-27T17:47:00Z">
              <w:r w:rsidRPr="00C44004" w:rsidDel="00CB6B19">
                <w:rPr>
                  <w:rFonts w:ascii="Calibri" w:eastAsia="Times New Roman" w:hAnsi="Calibri" w:cs="Calibri"/>
                  <w:i/>
                  <w:iCs/>
                  <w:color w:val="000000"/>
                </w:rPr>
                <w:delText>Juncus art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3652AC67" w:rsidR="00D143A8" w:rsidRPr="00C44004" w:rsidDel="00CB6B19" w:rsidRDefault="00D143A8" w:rsidP="00CB6B19">
            <w:pPr>
              <w:rPr>
                <w:del w:id="4585" w:author="Lane, Stefanie" w:date="2023-09-27T17:47:00Z"/>
                <w:rFonts w:ascii="Calibri" w:eastAsia="Times New Roman" w:hAnsi="Calibri" w:cs="Calibri"/>
                <w:color w:val="000000"/>
              </w:rPr>
              <w:pPrChange w:id="4586" w:author="Lane, Stefanie" w:date="2023-09-27T17:47:00Z">
                <w:pPr>
                  <w:spacing w:after="0" w:line="240" w:lineRule="auto"/>
                  <w:jc w:val="center"/>
                </w:pPr>
              </w:pPrChange>
            </w:pPr>
            <w:del w:id="4587"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2A99CC57" w:rsidR="00D143A8" w:rsidRPr="00C44004" w:rsidDel="00CB6B19" w:rsidRDefault="00D143A8" w:rsidP="00CB6B19">
            <w:pPr>
              <w:rPr>
                <w:del w:id="4588" w:author="Lane, Stefanie" w:date="2023-09-27T17:47:00Z"/>
                <w:rFonts w:ascii="Calibri" w:eastAsia="Times New Roman" w:hAnsi="Calibri" w:cs="Calibri"/>
                <w:color w:val="000000"/>
              </w:rPr>
              <w:pPrChange w:id="4589" w:author="Lane, Stefanie" w:date="2023-09-27T17:47:00Z">
                <w:pPr>
                  <w:spacing w:after="0" w:line="240" w:lineRule="auto"/>
                  <w:jc w:val="center"/>
                </w:pPr>
              </w:pPrChange>
            </w:pPr>
            <w:del w:id="4590"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BF0DCF7" w:rsidR="00D143A8" w:rsidRPr="00C44004" w:rsidDel="00CB6B19" w:rsidRDefault="00D143A8" w:rsidP="00CB6B19">
            <w:pPr>
              <w:rPr>
                <w:del w:id="4591" w:author="Lane, Stefanie" w:date="2023-09-27T17:47:00Z"/>
                <w:rFonts w:ascii="Calibri" w:eastAsia="Times New Roman" w:hAnsi="Calibri" w:cs="Calibri"/>
                <w:color w:val="000000"/>
              </w:rPr>
              <w:pPrChange w:id="4592" w:author="Lane, Stefanie" w:date="2023-09-27T17:47:00Z">
                <w:pPr>
                  <w:spacing w:after="0" w:line="240" w:lineRule="auto"/>
                  <w:jc w:val="center"/>
                </w:pPr>
              </w:pPrChange>
            </w:pPr>
            <w:del w:id="4593" w:author="Lane, Stefanie" w:date="2023-09-27T17:47:00Z">
              <w:r w:rsidRPr="00C44004" w:rsidDel="00CB6B19">
                <w:rPr>
                  <w:rFonts w:ascii="Calibri" w:eastAsia="Times New Roman" w:hAnsi="Calibri" w:cs="Calibri"/>
                  <w:color w:val="000000"/>
                </w:rPr>
                <w:delText>0.3</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2D738B4D" w:rsidR="00D143A8" w:rsidRPr="00C44004" w:rsidDel="00CB6B19" w:rsidRDefault="00D143A8" w:rsidP="00CB6B19">
            <w:pPr>
              <w:rPr>
                <w:del w:id="4594" w:author="Lane, Stefanie" w:date="2023-09-27T17:47:00Z"/>
                <w:rFonts w:ascii="Calibri" w:eastAsia="Times New Roman" w:hAnsi="Calibri" w:cs="Calibri"/>
                <w:color w:val="000000"/>
              </w:rPr>
              <w:pPrChange w:id="4595" w:author="Lane, Stefanie" w:date="2023-09-27T17:47:00Z">
                <w:pPr>
                  <w:spacing w:after="0" w:line="240" w:lineRule="auto"/>
                  <w:jc w:val="center"/>
                </w:pPr>
              </w:pPrChange>
            </w:pPr>
            <w:del w:id="459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3C6A2F7" w14:textId="20DBB4D9" w:rsidTr="00D143A8">
        <w:trPr>
          <w:trHeight w:val="290"/>
          <w:del w:id="4597" w:author="Lane, Stefanie" w:date="2023-09-27T17:47:00Z"/>
        </w:trPr>
        <w:tc>
          <w:tcPr>
            <w:tcW w:w="1311" w:type="dxa"/>
            <w:vMerge/>
            <w:tcBorders>
              <w:top w:val="nil"/>
              <w:left w:val="single" w:sz="8" w:space="0" w:color="auto"/>
              <w:bottom w:val="single" w:sz="8" w:space="0" w:color="000000"/>
              <w:right w:val="nil"/>
            </w:tcBorders>
            <w:vAlign w:val="center"/>
            <w:hideMark/>
          </w:tcPr>
          <w:p w14:paraId="49168252" w14:textId="3F906B18" w:rsidR="00D143A8" w:rsidRPr="00C44004" w:rsidDel="00CB6B19" w:rsidRDefault="00D143A8" w:rsidP="00CB6B19">
            <w:pPr>
              <w:rPr>
                <w:del w:id="4598" w:author="Lane, Stefanie" w:date="2023-09-27T17:47:00Z"/>
                <w:rFonts w:ascii="Calibri" w:eastAsia="Times New Roman" w:hAnsi="Calibri" w:cs="Calibri"/>
                <w:color w:val="000000"/>
              </w:rPr>
              <w:pPrChange w:id="459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F92700F" w14:textId="22695408" w:rsidR="00D143A8" w:rsidRPr="00C44004" w:rsidDel="00CB6B19" w:rsidRDefault="00D143A8" w:rsidP="00CB6B19">
            <w:pPr>
              <w:rPr>
                <w:del w:id="4600" w:author="Lane, Stefanie" w:date="2023-09-27T17:47:00Z"/>
                <w:rFonts w:ascii="Calibri" w:eastAsia="Times New Roman" w:hAnsi="Calibri" w:cs="Calibri"/>
                <w:color w:val="000000"/>
              </w:rPr>
              <w:pPrChange w:id="460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FE1DB59" w14:textId="7780CF8A" w:rsidR="00D143A8" w:rsidRPr="00C44004" w:rsidDel="00CB6B19" w:rsidRDefault="00D143A8" w:rsidP="00CB6B19">
            <w:pPr>
              <w:rPr>
                <w:del w:id="4602" w:author="Lane, Stefanie" w:date="2023-09-27T17:47:00Z"/>
                <w:rFonts w:ascii="Calibri" w:eastAsia="Times New Roman" w:hAnsi="Calibri" w:cs="Calibri"/>
                <w:i/>
                <w:iCs/>
                <w:color w:val="000000"/>
              </w:rPr>
              <w:pPrChange w:id="4603" w:author="Lane, Stefanie" w:date="2023-09-27T17:47:00Z">
                <w:pPr>
                  <w:spacing w:after="0" w:line="240" w:lineRule="auto"/>
                </w:pPr>
              </w:pPrChange>
            </w:pPr>
            <w:del w:id="4604" w:author="Lane, Stefanie" w:date="2023-09-27T17:47:00Z">
              <w:r w:rsidRPr="00C44004" w:rsidDel="00CB6B19">
                <w:rPr>
                  <w:rFonts w:ascii="Calibri" w:eastAsia="Times New Roman" w:hAnsi="Calibri" w:cs="Calibri"/>
                  <w:i/>
                  <w:iCs/>
                  <w:color w:val="000000"/>
                </w:rPr>
                <w:delText>Sidalcea hendersonii</w:delText>
              </w:r>
            </w:del>
          </w:p>
        </w:tc>
        <w:tc>
          <w:tcPr>
            <w:tcW w:w="960" w:type="dxa"/>
            <w:tcBorders>
              <w:top w:val="nil"/>
              <w:left w:val="nil"/>
              <w:bottom w:val="nil"/>
              <w:right w:val="nil"/>
            </w:tcBorders>
            <w:shd w:val="clear" w:color="auto" w:fill="auto"/>
            <w:noWrap/>
            <w:vAlign w:val="bottom"/>
            <w:hideMark/>
          </w:tcPr>
          <w:p w14:paraId="06A8AE64" w14:textId="543C30B2" w:rsidR="00D143A8" w:rsidRPr="00C44004" w:rsidDel="00CB6B19" w:rsidRDefault="00D143A8" w:rsidP="00CB6B19">
            <w:pPr>
              <w:rPr>
                <w:del w:id="4605" w:author="Lane, Stefanie" w:date="2023-09-27T17:47:00Z"/>
                <w:rFonts w:ascii="Calibri" w:eastAsia="Times New Roman" w:hAnsi="Calibri" w:cs="Calibri"/>
                <w:color w:val="000000"/>
              </w:rPr>
              <w:pPrChange w:id="4606" w:author="Lane, Stefanie" w:date="2023-09-27T17:47:00Z">
                <w:pPr>
                  <w:spacing w:after="0" w:line="240" w:lineRule="auto"/>
                  <w:jc w:val="center"/>
                </w:pPr>
              </w:pPrChange>
            </w:pPr>
            <w:del w:id="4607"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036E9A1" w14:textId="2424FA2D" w:rsidR="00D143A8" w:rsidRPr="00C44004" w:rsidDel="00CB6B19" w:rsidRDefault="00D143A8" w:rsidP="00CB6B19">
            <w:pPr>
              <w:rPr>
                <w:del w:id="4608" w:author="Lane, Stefanie" w:date="2023-09-27T17:47:00Z"/>
                <w:rFonts w:ascii="Calibri" w:eastAsia="Times New Roman" w:hAnsi="Calibri" w:cs="Calibri"/>
                <w:color w:val="000000"/>
              </w:rPr>
              <w:pPrChange w:id="4609"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5AD7AEA" w14:textId="0B9099CE" w:rsidR="00D143A8" w:rsidRPr="00C44004" w:rsidDel="00CB6B19" w:rsidRDefault="00D143A8" w:rsidP="00CB6B19">
            <w:pPr>
              <w:rPr>
                <w:del w:id="4610" w:author="Lane, Stefanie" w:date="2023-09-27T17:47:00Z"/>
                <w:rFonts w:ascii="Calibri" w:eastAsia="Times New Roman" w:hAnsi="Calibri" w:cs="Calibri"/>
                <w:color w:val="000000"/>
              </w:rPr>
              <w:pPrChange w:id="4611" w:author="Lane, Stefanie" w:date="2023-09-27T17:47:00Z">
                <w:pPr>
                  <w:spacing w:after="0" w:line="240" w:lineRule="auto"/>
                  <w:jc w:val="center"/>
                </w:pPr>
              </w:pPrChange>
            </w:pPr>
            <w:del w:id="4612"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0B512A0B" w14:textId="6F18AE18" w:rsidR="00D143A8" w:rsidRPr="00C44004" w:rsidDel="00CB6B19" w:rsidRDefault="00D143A8" w:rsidP="00CB6B19">
            <w:pPr>
              <w:rPr>
                <w:del w:id="4613" w:author="Lane, Stefanie" w:date="2023-09-27T17:47:00Z"/>
                <w:rFonts w:ascii="Calibri" w:eastAsia="Times New Roman" w:hAnsi="Calibri" w:cs="Calibri"/>
                <w:color w:val="000000"/>
              </w:rPr>
              <w:pPrChange w:id="4614" w:author="Lane, Stefanie" w:date="2023-09-27T17:47:00Z">
                <w:pPr>
                  <w:spacing w:after="0" w:line="240" w:lineRule="auto"/>
                  <w:jc w:val="center"/>
                </w:pPr>
              </w:pPrChange>
            </w:pPr>
            <w:del w:id="4615"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B0E218C" w14:textId="3A15E862" w:rsidTr="00D143A8">
        <w:trPr>
          <w:trHeight w:val="290"/>
          <w:del w:id="4616" w:author="Lane, Stefanie" w:date="2023-09-27T17:47:00Z"/>
        </w:trPr>
        <w:tc>
          <w:tcPr>
            <w:tcW w:w="1311" w:type="dxa"/>
            <w:vMerge/>
            <w:tcBorders>
              <w:top w:val="nil"/>
              <w:left w:val="single" w:sz="8" w:space="0" w:color="auto"/>
              <w:bottom w:val="single" w:sz="8" w:space="0" w:color="000000"/>
              <w:right w:val="nil"/>
            </w:tcBorders>
            <w:vAlign w:val="center"/>
            <w:hideMark/>
          </w:tcPr>
          <w:p w14:paraId="3666B5B2" w14:textId="27B5B27D" w:rsidR="00D143A8" w:rsidRPr="00C44004" w:rsidDel="00CB6B19" w:rsidRDefault="00D143A8" w:rsidP="00CB6B19">
            <w:pPr>
              <w:rPr>
                <w:del w:id="4617" w:author="Lane, Stefanie" w:date="2023-09-27T17:47:00Z"/>
                <w:rFonts w:ascii="Calibri" w:eastAsia="Times New Roman" w:hAnsi="Calibri" w:cs="Calibri"/>
                <w:color w:val="000000"/>
              </w:rPr>
              <w:pPrChange w:id="461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D5550F2" w14:textId="008D2E18" w:rsidR="00D143A8" w:rsidRPr="00C44004" w:rsidDel="00CB6B19" w:rsidRDefault="00D143A8" w:rsidP="00CB6B19">
            <w:pPr>
              <w:rPr>
                <w:del w:id="4619" w:author="Lane, Stefanie" w:date="2023-09-27T17:47:00Z"/>
                <w:rFonts w:ascii="Calibri" w:eastAsia="Times New Roman" w:hAnsi="Calibri" w:cs="Calibri"/>
                <w:color w:val="000000"/>
              </w:rPr>
              <w:pPrChange w:id="4620"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5830BD29" w:rsidR="00D143A8" w:rsidRPr="00C44004" w:rsidDel="00CB6B19" w:rsidRDefault="00D143A8" w:rsidP="00CB6B19">
            <w:pPr>
              <w:rPr>
                <w:del w:id="4621" w:author="Lane, Stefanie" w:date="2023-09-27T17:47:00Z"/>
                <w:rFonts w:ascii="Calibri" w:eastAsia="Times New Roman" w:hAnsi="Calibri" w:cs="Calibri"/>
                <w:i/>
                <w:iCs/>
                <w:color w:val="000000"/>
              </w:rPr>
              <w:pPrChange w:id="4622" w:author="Lane, Stefanie" w:date="2023-09-27T17:47:00Z">
                <w:pPr>
                  <w:spacing w:after="0" w:line="240" w:lineRule="auto"/>
                </w:pPr>
              </w:pPrChange>
            </w:pPr>
            <w:del w:id="4623" w:author="Lane, Stefanie" w:date="2023-09-27T17:47:00Z">
              <w:r w:rsidRPr="00C44004" w:rsidDel="00CB6B19">
                <w:rPr>
                  <w:rFonts w:ascii="Calibri" w:eastAsia="Times New Roman" w:hAnsi="Calibri" w:cs="Calibri"/>
                  <w:i/>
                  <w:iCs/>
                  <w:color w:val="000000"/>
                </w:rPr>
                <w:delText>Carex lyngbye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03EED6AA" w:rsidR="00D143A8" w:rsidRPr="00C44004" w:rsidDel="00CB6B19" w:rsidRDefault="00D143A8" w:rsidP="00CB6B19">
            <w:pPr>
              <w:rPr>
                <w:del w:id="4624" w:author="Lane, Stefanie" w:date="2023-09-27T17:47:00Z"/>
                <w:rFonts w:ascii="Calibri" w:eastAsia="Times New Roman" w:hAnsi="Calibri" w:cs="Calibri"/>
                <w:color w:val="000000"/>
              </w:rPr>
              <w:pPrChange w:id="4625" w:author="Lane, Stefanie" w:date="2023-09-27T17:47:00Z">
                <w:pPr>
                  <w:spacing w:after="0" w:line="240" w:lineRule="auto"/>
                  <w:jc w:val="center"/>
                </w:pPr>
              </w:pPrChange>
            </w:pPr>
            <w:del w:id="4626"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384E4126" w:rsidR="00D143A8" w:rsidRPr="00C44004" w:rsidDel="00CB6B19" w:rsidRDefault="00D143A8" w:rsidP="00CB6B19">
            <w:pPr>
              <w:rPr>
                <w:del w:id="4627" w:author="Lane, Stefanie" w:date="2023-09-27T17:47:00Z"/>
                <w:rFonts w:ascii="Calibri" w:eastAsia="Times New Roman" w:hAnsi="Calibri" w:cs="Calibri"/>
                <w:color w:val="000000"/>
              </w:rPr>
              <w:pPrChange w:id="4628" w:author="Lane, Stefanie" w:date="2023-09-27T17:47:00Z">
                <w:pPr>
                  <w:spacing w:after="0" w:line="240" w:lineRule="auto"/>
                  <w:jc w:val="center"/>
                </w:pPr>
              </w:pPrChange>
            </w:pPr>
            <w:del w:id="4629"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2B84D887" w:rsidR="00D143A8" w:rsidRPr="00C44004" w:rsidDel="00CB6B19" w:rsidRDefault="00D143A8" w:rsidP="00CB6B19">
            <w:pPr>
              <w:rPr>
                <w:del w:id="4630" w:author="Lane, Stefanie" w:date="2023-09-27T17:47:00Z"/>
                <w:rFonts w:ascii="Calibri" w:eastAsia="Times New Roman" w:hAnsi="Calibri" w:cs="Calibri"/>
                <w:color w:val="000000"/>
              </w:rPr>
              <w:pPrChange w:id="4631" w:author="Lane, Stefanie" w:date="2023-09-27T17:47:00Z">
                <w:pPr>
                  <w:spacing w:after="0" w:line="240" w:lineRule="auto"/>
                  <w:jc w:val="center"/>
                </w:pPr>
              </w:pPrChange>
            </w:pPr>
            <w:del w:id="4632" w:author="Lane, Stefanie" w:date="2023-09-27T17:47:00Z">
              <w:r w:rsidRPr="00C44004" w:rsidDel="00CB6B19">
                <w:rPr>
                  <w:rFonts w:ascii="Calibri" w:eastAsia="Times New Roman" w:hAnsi="Calibri" w:cs="Calibri"/>
                  <w:color w:val="000000"/>
                </w:rPr>
                <w:delText>1.0</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4658071E" w:rsidR="00D143A8" w:rsidRPr="00C44004" w:rsidDel="00CB6B19" w:rsidRDefault="00D143A8" w:rsidP="00CB6B19">
            <w:pPr>
              <w:rPr>
                <w:del w:id="4633" w:author="Lane, Stefanie" w:date="2023-09-27T17:47:00Z"/>
                <w:rFonts w:ascii="Calibri" w:eastAsia="Times New Roman" w:hAnsi="Calibri" w:cs="Calibri"/>
                <w:color w:val="000000"/>
              </w:rPr>
              <w:pPrChange w:id="4634" w:author="Lane, Stefanie" w:date="2023-09-27T17:47:00Z">
                <w:pPr>
                  <w:spacing w:after="0" w:line="240" w:lineRule="auto"/>
                  <w:jc w:val="center"/>
                </w:pPr>
              </w:pPrChange>
            </w:pPr>
            <w:del w:id="4635" w:author="Lane, Stefanie" w:date="2023-09-27T17:47:00Z">
              <w:r w:rsidRPr="00C44004" w:rsidDel="00CB6B19">
                <w:rPr>
                  <w:rFonts w:ascii="Calibri" w:eastAsia="Times New Roman" w:hAnsi="Calibri" w:cs="Calibri"/>
                  <w:color w:val="000000"/>
                </w:rPr>
                <w:delText>+</w:delText>
              </w:r>
            </w:del>
          </w:p>
        </w:tc>
      </w:tr>
      <w:tr w:rsidR="00D143A8" w:rsidRPr="00C44004" w:rsidDel="00CB6B19" w14:paraId="12A46F58" w14:textId="5415BCF3" w:rsidTr="00D143A8">
        <w:trPr>
          <w:trHeight w:val="290"/>
          <w:del w:id="4636" w:author="Lane, Stefanie" w:date="2023-09-27T17:47:00Z"/>
        </w:trPr>
        <w:tc>
          <w:tcPr>
            <w:tcW w:w="1311" w:type="dxa"/>
            <w:vMerge/>
            <w:tcBorders>
              <w:top w:val="nil"/>
              <w:left w:val="single" w:sz="8" w:space="0" w:color="auto"/>
              <w:bottom w:val="single" w:sz="8" w:space="0" w:color="000000"/>
              <w:right w:val="nil"/>
            </w:tcBorders>
            <w:vAlign w:val="center"/>
            <w:hideMark/>
          </w:tcPr>
          <w:p w14:paraId="7829DD9C" w14:textId="7580D350" w:rsidR="00D143A8" w:rsidRPr="00C44004" w:rsidDel="00CB6B19" w:rsidRDefault="00D143A8" w:rsidP="00CB6B19">
            <w:pPr>
              <w:rPr>
                <w:del w:id="4637" w:author="Lane, Stefanie" w:date="2023-09-27T17:47:00Z"/>
                <w:rFonts w:ascii="Calibri" w:eastAsia="Times New Roman" w:hAnsi="Calibri" w:cs="Calibri"/>
                <w:color w:val="000000"/>
              </w:rPr>
              <w:pPrChange w:id="463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9279D22" w14:textId="6A378A7D" w:rsidR="00D143A8" w:rsidRPr="00C44004" w:rsidDel="00CB6B19" w:rsidRDefault="00D143A8" w:rsidP="00CB6B19">
            <w:pPr>
              <w:rPr>
                <w:del w:id="4639" w:author="Lane, Stefanie" w:date="2023-09-27T17:47:00Z"/>
                <w:rFonts w:ascii="Calibri" w:eastAsia="Times New Roman" w:hAnsi="Calibri" w:cs="Calibri"/>
                <w:color w:val="000000"/>
              </w:rPr>
              <w:pPrChange w:id="4640"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FC41E1B" w14:textId="03EB4FC0" w:rsidR="00D143A8" w:rsidRPr="00C44004" w:rsidDel="00CB6B19" w:rsidRDefault="00D143A8" w:rsidP="00CB6B19">
            <w:pPr>
              <w:rPr>
                <w:del w:id="4641" w:author="Lane, Stefanie" w:date="2023-09-27T17:47:00Z"/>
                <w:rFonts w:ascii="Calibri" w:eastAsia="Times New Roman" w:hAnsi="Calibri" w:cs="Calibri"/>
                <w:i/>
                <w:iCs/>
                <w:color w:val="000000"/>
              </w:rPr>
              <w:pPrChange w:id="4642" w:author="Lane, Stefanie" w:date="2023-09-27T17:47:00Z">
                <w:pPr>
                  <w:spacing w:after="0" w:line="240" w:lineRule="auto"/>
                </w:pPr>
              </w:pPrChange>
            </w:pPr>
            <w:del w:id="4643" w:author="Lane, Stefanie" w:date="2023-09-27T17:47:00Z">
              <w:r w:rsidRPr="00C44004" w:rsidDel="00CB6B19">
                <w:rPr>
                  <w:rFonts w:ascii="Calibri" w:eastAsia="Times New Roman" w:hAnsi="Calibri" w:cs="Calibri"/>
                  <w:i/>
                  <w:iCs/>
                  <w:color w:val="000000"/>
                </w:rPr>
                <w:delText>Rumex occidentalis</w:delText>
              </w:r>
            </w:del>
          </w:p>
        </w:tc>
        <w:tc>
          <w:tcPr>
            <w:tcW w:w="960" w:type="dxa"/>
            <w:tcBorders>
              <w:top w:val="nil"/>
              <w:left w:val="nil"/>
              <w:bottom w:val="nil"/>
              <w:right w:val="nil"/>
            </w:tcBorders>
            <w:shd w:val="clear" w:color="auto" w:fill="auto"/>
            <w:noWrap/>
            <w:vAlign w:val="bottom"/>
            <w:hideMark/>
          </w:tcPr>
          <w:p w14:paraId="21C3DC49" w14:textId="60896F39" w:rsidR="00D143A8" w:rsidRPr="00C44004" w:rsidDel="00CB6B19" w:rsidRDefault="00D143A8" w:rsidP="00CB6B19">
            <w:pPr>
              <w:rPr>
                <w:del w:id="4644" w:author="Lane, Stefanie" w:date="2023-09-27T17:47:00Z"/>
                <w:rFonts w:ascii="Calibri" w:eastAsia="Times New Roman" w:hAnsi="Calibri" w:cs="Calibri"/>
                <w:color w:val="000000"/>
              </w:rPr>
              <w:pPrChange w:id="4645" w:author="Lane, Stefanie" w:date="2023-09-27T17:47:00Z">
                <w:pPr>
                  <w:spacing w:after="0" w:line="240" w:lineRule="auto"/>
                  <w:jc w:val="center"/>
                </w:pPr>
              </w:pPrChange>
            </w:pPr>
            <w:del w:id="4646"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1E69457" w14:textId="332FC0CF" w:rsidR="00D143A8" w:rsidRPr="00C44004" w:rsidDel="00CB6B19" w:rsidRDefault="00D143A8" w:rsidP="00CB6B19">
            <w:pPr>
              <w:rPr>
                <w:del w:id="4647" w:author="Lane, Stefanie" w:date="2023-09-27T17:47:00Z"/>
                <w:rFonts w:ascii="Calibri" w:eastAsia="Times New Roman" w:hAnsi="Calibri" w:cs="Calibri"/>
                <w:color w:val="000000"/>
              </w:rPr>
              <w:pPrChange w:id="4648" w:author="Lane, Stefanie" w:date="2023-09-27T17:47:00Z">
                <w:pPr>
                  <w:spacing w:after="0" w:line="240" w:lineRule="auto"/>
                  <w:jc w:val="center"/>
                </w:pPr>
              </w:pPrChange>
            </w:pPr>
            <w:del w:id="4649"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5D5B3CF" w14:textId="2AE67BE1" w:rsidR="00D143A8" w:rsidRPr="00C44004" w:rsidDel="00CB6B19" w:rsidRDefault="00D143A8" w:rsidP="00CB6B19">
            <w:pPr>
              <w:rPr>
                <w:del w:id="4650" w:author="Lane, Stefanie" w:date="2023-09-27T17:47:00Z"/>
                <w:rFonts w:ascii="Calibri" w:eastAsia="Times New Roman" w:hAnsi="Calibri" w:cs="Calibri"/>
                <w:color w:val="000000"/>
              </w:rPr>
              <w:pPrChange w:id="4651" w:author="Lane, Stefanie" w:date="2023-09-27T17:47:00Z">
                <w:pPr>
                  <w:spacing w:after="0" w:line="240" w:lineRule="auto"/>
                  <w:jc w:val="center"/>
                </w:pPr>
              </w:pPrChange>
            </w:pPr>
            <w:del w:id="4652"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625FDCBF" w14:textId="008A48C1" w:rsidR="00D143A8" w:rsidRPr="00C44004" w:rsidDel="00CB6B19" w:rsidRDefault="00D143A8" w:rsidP="00CB6B19">
            <w:pPr>
              <w:rPr>
                <w:del w:id="4653" w:author="Lane, Stefanie" w:date="2023-09-27T17:47:00Z"/>
                <w:rFonts w:ascii="Calibri" w:eastAsia="Times New Roman" w:hAnsi="Calibri" w:cs="Calibri"/>
                <w:color w:val="000000"/>
              </w:rPr>
              <w:pPrChange w:id="4654" w:author="Lane, Stefanie" w:date="2023-09-27T17:47:00Z">
                <w:pPr>
                  <w:spacing w:after="0" w:line="240" w:lineRule="auto"/>
                  <w:jc w:val="center"/>
                </w:pPr>
              </w:pPrChange>
            </w:pPr>
            <w:del w:id="4655" w:author="Lane, Stefanie" w:date="2023-09-27T17:47:00Z">
              <w:r w:rsidRPr="00C44004" w:rsidDel="00CB6B19">
                <w:rPr>
                  <w:rFonts w:ascii="Calibri" w:eastAsia="Times New Roman" w:hAnsi="Calibri" w:cs="Calibri"/>
                  <w:color w:val="000000"/>
                </w:rPr>
                <w:delText>+</w:delText>
              </w:r>
            </w:del>
          </w:p>
        </w:tc>
      </w:tr>
      <w:tr w:rsidR="00D143A8" w:rsidRPr="00C44004" w:rsidDel="00CB6B19" w14:paraId="6CFE8C9B" w14:textId="49D02CAB" w:rsidTr="00D143A8">
        <w:trPr>
          <w:trHeight w:val="290"/>
          <w:del w:id="4656" w:author="Lane, Stefanie" w:date="2023-09-27T17:47:00Z"/>
        </w:trPr>
        <w:tc>
          <w:tcPr>
            <w:tcW w:w="1311" w:type="dxa"/>
            <w:vMerge/>
            <w:tcBorders>
              <w:top w:val="nil"/>
              <w:left w:val="single" w:sz="8" w:space="0" w:color="auto"/>
              <w:bottom w:val="single" w:sz="8" w:space="0" w:color="000000"/>
              <w:right w:val="nil"/>
            </w:tcBorders>
            <w:vAlign w:val="center"/>
            <w:hideMark/>
          </w:tcPr>
          <w:p w14:paraId="49504248" w14:textId="60FE8FE4" w:rsidR="00D143A8" w:rsidRPr="00C44004" w:rsidDel="00CB6B19" w:rsidRDefault="00D143A8" w:rsidP="00CB6B19">
            <w:pPr>
              <w:rPr>
                <w:del w:id="4657" w:author="Lane, Stefanie" w:date="2023-09-27T17:47:00Z"/>
                <w:rFonts w:ascii="Calibri" w:eastAsia="Times New Roman" w:hAnsi="Calibri" w:cs="Calibri"/>
                <w:color w:val="000000"/>
              </w:rPr>
              <w:pPrChange w:id="465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70BB0A7" w14:textId="20E30C6D" w:rsidR="00D143A8" w:rsidRPr="00C44004" w:rsidDel="00CB6B19" w:rsidRDefault="00D143A8" w:rsidP="00CB6B19">
            <w:pPr>
              <w:rPr>
                <w:del w:id="4659" w:author="Lane, Stefanie" w:date="2023-09-27T17:47:00Z"/>
                <w:rFonts w:ascii="Calibri" w:eastAsia="Times New Roman" w:hAnsi="Calibri" w:cs="Calibri"/>
                <w:color w:val="000000"/>
              </w:rPr>
              <w:pPrChange w:id="4660"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039D721C" w:rsidR="00D143A8" w:rsidRPr="00C44004" w:rsidDel="00CB6B19" w:rsidRDefault="00D143A8" w:rsidP="00CB6B19">
            <w:pPr>
              <w:rPr>
                <w:del w:id="4661" w:author="Lane, Stefanie" w:date="2023-09-27T17:47:00Z"/>
                <w:rFonts w:ascii="Calibri" w:eastAsia="Times New Roman" w:hAnsi="Calibri" w:cs="Calibri"/>
                <w:i/>
                <w:iCs/>
                <w:color w:val="000000"/>
              </w:rPr>
              <w:pPrChange w:id="4662" w:author="Lane, Stefanie" w:date="2023-09-27T17:47:00Z">
                <w:pPr>
                  <w:spacing w:after="0" w:line="240" w:lineRule="auto"/>
                </w:pPr>
              </w:pPrChange>
            </w:pPr>
            <w:del w:id="4663" w:author="Lane, Stefanie" w:date="2023-09-27T17:47:00Z">
              <w:r w:rsidRPr="00C44004" w:rsidDel="00CB6B19">
                <w:rPr>
                  <w:rFonts w:ascii="Calibri" w:eastAsia="Times New Roman" w:hAnsi="Calibri" w:cs="Calibri"/>
                  <w:i/>
                  <w:iCs/>
                  <w:color w:val="000000"/>
                </w:rPr>
                <w:delText>Potentilla anserina-pacif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153D3766" w:rsidR="00D143A8" w:rsidRPr="00C44004" w:rsidDel="00CB6B19" w:rsidRDefault="00D143A8" w:rsidP="00CB6B19">
            <w:pPr>
              <w:rPr>
                <w:del w:id="4664" w:author="Lane, Stefanie" w:date="2023-09-27T17:47:00Z"/>
                <w:rFonts w:ascii="Calibri" w:eastAsia="Times New Roman" w:hAnsi="Calibri" w:cs="Calibri"/>
                <w:color w:val="000000"/>
              </w:rPr>
              <w:pPrChange w:id="4665" w:author="Lane, Stefanie" w:date="2023-09-27T17:47:00Z">
                <w:pPr>
                  <w:spacing w:after="0" w:line="240" w:lineRule="auto"/>
                  <w:jc w:val="center"/>
                </w:pPr>
              </w:pPrChange>
            </w:pPr>
            <w:del w:id="4666"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07725F23" w:rsidR="00D143A8" w:rsidRPr="00C44004" w:rsidDel="00CB6B19" w:rsidRDefault="00D143A8" w:rsidP="00CB6B19">
            <w:pPr>
              <w:rPr>
                <w:del w:id="4667" w:author="Lane, Stefanie" w:date="2023-09-27T17:47:00Z"/>
                <w:rFonts w:ascii="Calibri" w:eastAsia="Times New Roman" w:hAnsi="Calibri" w:cs="Calibri"/>
                <w:color w:val="000000"/>
              </w:rPr>
              <w:pPrChange w:id="4668" w:author="Lane, Stefanie" w:date="2023-09-27T17:47:00Z">
                <w:pPr>
                  <w:spacing w:after="0" w:line="240" w:lineRule="auto"/>
                  <w:jc w:val="center"/>
                </w:pPr>
              </w:pPrChange>
            </w:pPr>
            <w:del w:id="4669"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446C0ADC" w:rsidR="00D143A8" w:rsidRPr="00C44004" w:rsidDel="00CB6B19" w:rsidRDefault="00D143A8" w:rsidP="00CB6B19">
            <w:pPr>
              <w:rPr>
                <w:del w:id="4670" w:author="Lane, Stefanie" w:date="2023-09-27T17:47:00Z"/>
                <w:rFonts w:ascii="Calibri" w:eastAsia="Times New Roman" w:hAnsi="Calibri" w:cs="Calibri"/>
                <w:color w:val="000000"/>
              </w:rPr>
              <w:pPrChange w:id="4671" w:author="Lane, Stefanie" w:date="2023-09-27T17:47:00Z">
                <w:pPr>
                  <w:spacing w:after="0" w:line="240" w:lineRule="auto"/>
                  <w:jc w:val="center"/>
                </w:pPr>
              </w:pPrChange>
            </w:pPr>
            <w:del w:id="4672" w:author="Lane, Stefanie" w:date="2023-09-27T17:47:00Z">
              <w:r w:rsidRPr="00C44004" w:rsidDel="00CB6B19">
                <w:rPr>
                  <w:rFonts w:ascii="Calibri" w:eastAsia="Times New Roman" w:hAnsi="Calibri" w:cs="Calibri"/>
                  <w:color w:val="000000"/>
                </w:rPr>
                <w:delText>1.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3BD3DCF3" w:rsidR="00D143A8" w:rsidRPr="00C44004" w:rsidDel="00CB6B19" w:rsidRDefault="00D143A8" w:rsidP="00CB6B19">
            <w:pPr>
              <w:rPr>
                <w:del w:id="4673" w:author="Lane, Stefanie" w:date="2023-09-27T17:47:00Z"/>
                <w:rFonts w:ascii="Calibri" w:eastAsia="Times New Roman" w:hAnsi="Calibri" w:cs="Calibri"/>
                <w:color w:val="000000"/>
              </w:rPr>
              <w:pPrChange w:id="4674" w:author="Lane, Stefanie" w:date="2023-09-27T17:47:00Z">
                <w:pPr>
                  <w:spacing w:after="0" w:line="240" w:lineRule="auto"/>
                  <w:jc w:val="center"/>
                </w:pPr>
              </w:pPrChange>
            </w:pPr>
            <w:del w:id="4675" w:author="Lane, Stefanie" w:date="2023-09-27T17:47:00Z">
              <w:r w:rsidRPr="00C44004" w:rsidDel="00CB6B19">
                <w:rPr>
                  <w:rFonts w:ascii="Calibri" w:eastAsia="Times New Roman" w:hAnsi="Calibri" w:cs="Calibri"/>
                  <w:color w:val="000000"/>
                </w:rPr>
                <w:delText>+</w:delText>
              </w:r>
            </w:del>
          </w:p>
        </w:tc>
      </w:tr>
      <w:tr w:rsidR="00D143A8" w:rsidRPr="00C44004" w:rsidDel="00CB6B19" w14:paraId="54CF4070" w14:textId="542E0517" w:rsidTr="00D143A8">
        <w:trPr>
          <w:trHeight w:val="290"/>
          <w:del w:id="4676" w:author="Lane, Stefanie" w:date="2023-09-27T17:47:00Z"/>
        </w:trPr>
        <w:tc>
          <w:tcPr>
            <w:tcW w:w="1311" w:type="dxa"/>
            <w:vMerge/>
            <w:tcBorders>
              <w:top w:val="nil"/>
              <w:left w:val="single" w:sz="8" w:space="0" w:color="auto"/>
              <w:bottom w:val="single" w:sz="8" w:space="0" w:color="000000"/>
              <w:right w:val="nil"/>
            </w:tcBorders>
            <w:vAlign w:val="center"/>
            <w:hideMark/>
          </w:tcPr>
          <w:p w14:paraId="7C65062C" w14:textId="524E8685" w:rsidR="00D143A8" w:rsidRPr="00C44004" w:rsidDel="00CB6B19" w:rsidRDefault="00D143A8" w:rsidP="00CB6B19">
            <w:pPr>
              <w:rPr>
                <w:del w:id="4677" w:author="Lane, Stefanie" w:date="2023-09-27T17:47:00Z"/>
                <w:rFonts w:ascii="Calibri" w:eastAsia="Times New Roman" w:hAnsi="Calibri" w:cs="Calibri"/>
                <w:color w:val="000000"/>
              </w:rPr>
              <w:pPrChange w:id="467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AACD88" w14:textId="298B7376" w:rsidR="00D143A8" w:rsidRPr="00C44004" w:rsidDel="00CB6B19" w:rsidRDefault="00D143A8" w:rsidP="00CB6B19">
            <w:pPr>
              <w:rPr>
                <w:del w:id="4679" w:author="Lane, Stefanie" w:date="2023-09-27T17:47:00Z"/>
                <w:rFonts w:ascii="Calibri" w:eastAsia="Times New Roman" w:hAnsi="Calibri" w:cs="Calibri"/>
                <w:color w:val="000000"/>
              </w:rPr>
              <w:pPrChange w:id="4680"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59BA483" w14:textId="5880F637" w:rsidR="00D143A8" w:rsidRPr="00C44004" w:rsidDel="00CB6B19" w:rsidRDefault="00D143A8" w:rsidP="00CB6B19">
            <w:pPr>
              <w:rPr>
                <w:del w:id="4681" w:author="Lane, Stefanie" w:date="2023-09-27T17:47:00Z"/>
                <w:rFonts w:ascii="Calibri" w:eastAsia="Times New Roman" w:hAnsi="Calibri" w:cs="Calibri"/>
                <w:i/>
                <w:iCs/>
                <w:color w:val="000000"/>
              </w:rPr>
              <w:pPrChange w:id="4682" w:author="Lane, Stefanie" w:date="2023-09-27T17:47:00Z">
                <w:pPr>
                  <w:spacing w:after="0" w:line="240" w:lineRule="auto"/>
                </w:pPr>
              </w:pPrChange>
            </w:pPr>
            <w:del w:id="4683" w:author="Lane, Stefanie" w:date="2023-09-27T17:47:00Z">
              <w:r w:rsidRPr="00C44004" w:rsidDel="00CB6B19">
                <w:rPr>
                  <w:rFonts w:ascii="Calibri" w:eastAsia="Times New Roman" w:hAnsi="Calibri" w:cs="Calibri"/>
                  <w:i/>
                  <w:iCs/>
                  <w:color w:val="000000"/>
                </w:rPr>
                <w:delText>Equisetum arvense</w:delText>
              </w:r>
            </w:del>
          </w:p>
        </w:tc>
        <w:tc>
          <w:tcPr>
            <w:tcW w:w="960" w:type="dxa"/>
            <w:tcBorders>
              <w:top w:val="nil"/>
              <w:left w:val="nil"/>
              <w:bottom w:val="nil"/>
              <w:right w:val="nil"/>
            </w:tcBorders>
            <w:shd w:val="clear" w:color="auto" w:fill="auto"/>
            <w:noWrap/>
            <w:vAlign w:val="bottom"/>
            <w:hideMark/>
          </w:tcPr>
          <w:p w14:paraId="0F0301B8" w14:textId="66728314" w:rsidR="00D143A8" w:rsidRPr="00C44004" w:rsidDel="00CB6B19" w:rsidRDefault="00D143A8" w:rsidP="00CB6B19">
            <w:pPr>
              <w:rPr>
                <w:del w:id="4684" w:author="Lane, Stefanie" w:date="2023-09-27T17:47:00Z"/>
                <w:rFonts w:ascii="Calibri" w:eastAsia="Times New Roman" w:hAnsi="Calibri" w:cs="Calibri"/>
                <w:i/>
                <w:iCs/>
                <w:color w:val="000000"/>
              </w:rPr>
              <w:pPrChange w:id="4685"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0165B84E" w14:textId="521B9412" w:rsidR="00D143A8" w:rsidRPr="00C44004" w:rsidDel="00CB6B19" w:rsidRDefault="00D143A8" w:rsidP="00CB6B19">
            <w:pPr>
              <w:rPr>
                <w:del w:id="4686" w:author="Lane, Stefanie" w:date="2023-09-27T17:47:00Z"/>
                <w:rFonts w:ascii="Times New Roman" w:eastAsia="Times New Roman" w:hAnsi="Times New Roman" w:cs="Times New Roman"/>
                <w:sz w:val="20"/>
                <w:szCs w:val="20"/>
              </w:rPr>
              <w:pPrChange w:id="4687"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65C2E40" w14:textId="7E4F0C96" w:rsidR="00D143A8" w:rsidRPr="00C44004" w:rsidDel="00CB6B19" w:rsidRDefault="00D143A8" w:rsidP="00CB6B19">
            <w:pPr>
              <w:rPr>
                <w:del w:id="4688" w:author="Lane, Stefanie" w:date="2023-09-27T17:47:00Z"/>
                <w:rFonts w:ascii="Calibri" w:eastAsia="Times New Roman" w:hAnsi="Calibri" w:cs="Calibri"/>
                <w:color w:val="000000"/>
              </w:rPr>
              <w:pPrChange w:id="4689" w:author="Lane, Stefanie" w:date="2023-09-27T17:47:00Z">
                <w:pPr>
                  <w:spacing w:after="0" w:line="240" w:lineRule="auto"/>
                  <w:jc w:val="center"/>
                </w:pPr>
              </w:pPrChange>
            </w:pPr>
            <w:del w:id="4690"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394982DC" w:rsidR="00D143A8" w:rsidRPr="00C44004" w:rsidDel="00CB6B19" w:rsidRDefault="00D143A8" w:rsidP="00CB6B19">
            <w:pPr>
              <w:rPr>
                <w:del w:id="4691" w:author="Lane, Stefanie" w:date="2023-09-27T17:47:00Z"/>
                <w:rFonts w:ascii="Calibri" w:eastAsia="Times New Roman" w:hAnsi="Calibri" w:cs="Calibri"/>
                <w:color w:val="000000"/>
              </w:rPr>
              <w:pPrChange w:id="4692" w:author="Lane, Stefanie" w:date="2023-09-27T17:47:00Z">
                <w:pPr>
                  <w:spacing w:after="0" w:line="240" w:lineRule="auto"/>
                  <w:jc w:val="center"/>
                </w:pPr>
              </w:pPrChange>
            </w:pPr>
            <w:del w:id="4693"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40F5AC1B" w14:textId="4E98E6B9" w:rsidTr="00D143A8">
        <w:trPr>
          <w:trHeight w:val="290"/>
          <w:del w:id="4694" w:author="Lane, Stefanie" w:date="2023-09-27T17:47:00Z"/>
        </w:trPr>
        <w:tc>
          <w:tcPr>
            <w:tcW w:w="1311" w:type="dxa"/>
            <w:vMerge/>
            <w:tcBorders>
              <w:top w:val="nil"/>
              <w:left w:val="single" w:sz="8" w:space="0" w:color="auto"/>
              <w:bottom w:val="single" w:sz="8" w:space="0" w:color="000000"/>
              <w:right w:val="nil"/>
            </w:tcBorders>
            <w:vAlign w:val="center"/>
            <w:hideMark/>
          </w:tcPr>
          <w:p w14:paraId="2DE7FE2D" w14:textId="04863507" w:rsidR="00D143A8" w:rsidRPr="00C44004" w:rsidDel="00CB6B19" w:rsidRDefault="00D143A8" w:rsidP="00CB6B19">
            <w:pPr>
              <w:rPr>
                <w:del w:id="4695" w:author="Lane, Stefanie" w:date="2023-09-27T17:47:00Z"/>
                <w:rFonts w:ascii="Calibri" w:eastAsia="Times New Roman" w:hAnsi="Calibri" w:cs="Calibri"/>
                <w:color w:val="000000"/>
              </w:rPr>
              <w:pPrChange w:id="469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80ED6FF" w14:textId="2BACEFB6" w:rsidR="00D143A8" w:rsidRPr="00C44004" w:rsidDel="00CB6B19" w:rsidRDefault="00D143A8" w:rsidP="00CB6B19">
            <w:pPr>
              <w:rPr>
                <w:del w:id="4697" w:author="Lane, Stefanie" w:date="2023-09-27T17:47:00Z"/>
                <w:rFonts w:ascii="Calibri" w:eastAsia="Times New Roman" w:hAnsi="Calibri" w:cs="Calibri"/>
                <w:color w:val="000000"/>
              </w:rPr>
              <w:pPrChange w:id="469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349C7E0F" w:rsidR="00D143A8" w:rsidRPr="00C44004" w:rsidDel="00CB6B19" w:rsidRDefault="00D143A8" w:rsidP="00CB6B19">
            <w:pPr>
              <w:rPr>
                <w:del w:id="4699" w:author="Lane, Stefanie" w:date="2023-09-27T17:47:00Z"/>
                <w:rFonts w:ascii="Calibri" w:eastAsia="Times New Roman" w:hAnsi="Calibri" w:cs="Calibri"/>
                <w:i/>
                <w:iCs/>
                <w:color w:val="000000"/>
              </w:rPr>
              <w:pPrChange w:id="4700" w:author="Lane, Stefanie" w:date="2023-09-27T17:47:00Z">
                <w:pPr>
                  <w:spacing w:after="0" w:line="240" w:lineRule="auto"/>
                </w:pPr>
              </w:pPrChange>
            </w:pPr>
            <w:del w:id="4701" w:author="Lane, Stefanie" w:date="2023-09-27T17:47:00Z">
              <w:r w:rsidRPr="00C44004" w:rsidDel="00CB6B19">
                <w:rPr>
                  <w:rFonts w:ascii="Calibri" w:eastAsia="Times New Roman" w:hAnsi="Calibri" w:cs="Calibri"/>
                  <w:i/>
                  <w:iCs/>
                  <w:color w:val="00000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03F8D08C" w:rsidR="00D143A8" w:rsidRPr="00C44004" w:rsidDel="00CB6B19" w:rsidRDefault="00D143A8" w:rsidP="00CB6B19">
            <w:pPr>
              <w:rPr>
                <w:del w:id="4702" w:author="Lane, Stefanie" w:date="2023-09-27T17:47:00Z"/>
                <w:rFonts w:ascii="Calibri" w:eastAsia="Times New Roman" w:hAnsi="Calibri" w:cs="Calibri"/>
                <w:color w:val="000000"/>
              </w:rPr>
              <w:pPrChange w:id="4703" w:author="Lane, Stefanie" w:date="2023-09-27T17:47:00Z">
                <w:pPr>
                  <w:spacing w:after="0" w:line="240" w:lineRule="auto"/>
                  <w:jc w:val="center"/>
                </w:pPr>
              </w:pPrChange>
            </w:pPr>
            <w:del w:id="470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46BCE0D" w:rsidR="00D143A8" w:rsidRPr="00C44004" w:rsidDel="00CB6B19" w:rsidRDefault="00D143A8" w:rsidP="00CB6B19">
            <w:pPr>
              <w:rPr>
                <w:del w:id="4705" w:author="Lane, Stefanie" w:date="2023-09-27T17:47:00Z"/>
                <w:rFonts w:ascii="Calibri" w:eastAsia="Times New Roman" w:hAnsi="Calibri" w:cs="Calibri"/>
                <w:color w:val="000000"/>
              </w:rPr>
              <w:pPrChange w:id="4706" w:author="Lane, Stefanie" w:date="2023-09-27T17:47:00Z">
                <w:pPr>
                  <w:spacing w:after="0" w:line="240" w:lineRule="auto"/>
                  <w:jc w:val="center"/>
                </w:pPr>
              </w:pPrChange>
            </w:pPr>
            <w:del w:id="470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58A40516" w:rsidR="00D143A8" w:rsidRPr="00C44004" w:rsidDel="00CB6B19" w:rsidRDefault="00D143A8" w:rsidP="00CB6B19">
            <w:pPr>
              <w:rPr>
                <w:del w:id="4708" w:author="Lane, Stefanie" w:date="2023-09-27T17:47:00Z"/>
                <w:rFonts w:ascii="Calibri" w:eastAsia="Times New Roman" w:hAnsi="Calibri" w:cs="Calibri"/>
                <w:color w:val="000000"/>
              </w:rPr>
              <w:pPrChange w:id="4709" w:author="Lane, Stefanie" w:date="2023-09-27T17:47:00Z">
                <w:pPr>
                  <w:spacing w:after="0" w:line="240" w:lineRule="auto"/>
                  <w:jc w:val="center"/>
                </w:pPr>
              </w:pPrChange>
            </w:pPr>
            <w:del w:id="4710"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42122EC4" w:rsidR="00D143A8" w:rsidRPr="00C44004" w:rsidDel="00CB6B19" w:rsidRDefault="00D143A8" w:rsidP="00CB6B19">
            <w:pPr>
              <w:rPr>
                <w:del w:id="4711" w:author="Lane, Stefanie" w:date="2023-09-27T17:47:00Z"/>
                <w:rFonts w:ascii="Calibri" w:eastAsia="Times New Roman" w:hAnsi="Calibri" w:cs="Calibri"/>
                <w:color w:val="000000"/>
              </w:rPr>
              <w:pPrChange w:id="4712" w:author="Lane, Stefanie" w:date="2023-09-27T17:47:00Z">
                <w:pPr>
                  <w:spacing w:after="0" w:line="240" w:lineRule="auto"/>
                  <w:jc w:val="center"/>
                </w:pPr>
              </w:pPrChange>
            </w:pPr>
            <w:del w:id="4713"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34284E22" w14:textId="79F67EB8" w:rsidTr="00D143A8">
        <w:trPr>
          <w:trHeight w:val="290"/>
          <w:del w:id="4714" w:author="Lane, Stefanie" w:date="2023-09-27T17:47:00Z"/>
        </w:trPr>
        <w:tc>
          <w:tcPr>
            <w:tcW w:w="1311" w:type="dxa"/>
            <w:vMerge/>
            <w:tcBorders>
              <w:top w:val="nil"/>
              <w:left w:val="single" w:sz="8" w:space="0" w:color="auto"/>
              <w:bottom w:val="single" w:sz="8" w:space="0" w:color="000000"/>
              <w:right w:val="nil"/>
            </w:tcBorders>
            <w:vAlign w:val="center"/>
            <w:hideMark/>
          </w:tcPr>
          <w:p w14:paraId="2BD85EBA" w14:textId="5AD83906" w:rsidR="00D143A8" w:rsidRPr="00C44004" w:rsidDel="00CB6B19" w:rsidRDefault="00D143A8" w:rsidP="00CB6B19">
            <w:pPr>
              <w:rPr>
                <w:del w:id="4715" w:author="Lane, Stefanie" w:date="2023-09-27T17:47:00Z"/>
                <w:rFonts w:ascii="Calibri" w:eastAsia="Times New Roman" w:hAnsi="Calibri" w:cs="Calibri"/>
                <w:color w:val="000000"/>
              </w:rPr>
              <w:pPrChange w:id="471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6B6D406" w14:textId="341071A6" w:rsidR="00D143A8" w:rsidRPr="00C44004" w:rsidDel="00CB6B19" w:rsidRDefault="00D143A8" w:rsidP="00CB6B19">
            <w:pPr>
              <w:rPr>
                <w:del w:id="4717" w:author="Lane, Stefanie" w:date="2023-09-27T17:47:00Z"/>
                <w:rFonts w:ascii="Calibri" w:eastAsia="Times New Roman" w:hAnsi="Calibri" w:cs="Calibri"/>
                <w:color w:val="000000"/>
              </w:rPr>
              <w:pPrChange w:id="4718"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F0A479" w14:textId="627F81B8" w:rsidR="00D143A8" w:rsidRPr="00C44004" w:rsidDel="00CB6B19" w:rsidRDefault="00D143A8" w:rsidP="00CB6B19">
            <w:pPr>
              <w:rPr>
                <w:del w:id="4719" w:author="Lane, Stefanie" w:date="2023-09-27T17:47:00Z"/>
                <w:rFonts w:ascii="Calibri" w:eastAsia="Times New Roman" w:hAnsi="Calibri" w:cs="Calibri"/>
                <w:i/>
                <w:iCs/>
                <w:color w:val="000000"/>
              </w:rPr>
              <w:pPrChange w:id="4720" w:author="Lane, Stefanie" w:date="2023-09-27T17:47:00Z">
                <w:pPr>
                  <w:spacing w:after="0" w:line="240" w:lineRule="auto"/>
                </w:pPr>
              </w:pPrChange>
            </w:pPr>
            <w:del w:id="4721" w:author="Lane, Stefanie" w:date="2023-09-27T17:47:00Z">
              <w:r w:rsidRPr="00C44004" w:rsidDel="00CB6B19">
                <w:rPr>
                  <w:rFonts w:ascii="Calibri" w:eastAsia="Times New Roman" w:hAnsi="Calibri" w:cs="Calibri"/>
                  <w:i/>
                  <w:iCs/>
                  <w:color w:val="000000"/>
                </w:rPr>
                <w:delText>Hypericum scouleri</w:delText>
              </w:r>
            </w:del>
          </w:p>
        </w:tc>
        <w:tc>
          <w:tcPr>
            <w:tcW w:w="960" w:type="dxa"/>
            <w:tcBorders>
              <w:top w:val="nil"/>
              <w:left w:val="nil"/>
              <w:bottom w:val="nil"/>
              <w:right w:val="nil"/>
            </w:tcBorders>
            <w:shd w:val="clear" w:color="auto" w:fill="auto"/>
            <w:noWrap/>
            <w:vAlign w:val="bottom"/>
            <w:hideMark/>
          </w:tcPr>
          <w:p w14:paraId="00E29BF0" w14:textId="50A05393" w:rsidR="00D143A8" w:rsidRPr="00C44004" w:rsidDel="00CB6B19" w:rsidRDefault="00D143A8" w:rsidP="00CB6B19">
            <w:pPr>
              <w:rPr>
                <w:del w:id="4722" w:author="Lane, Stefanie" w:date="2023-09-27T17:47:00Z"/>
                <w:rFonts w:ascii="Calibri" w:eastAsia="Times New Roman" w:hAnsi="Calibri" w:cs="Calibri"/>
                <w:i/>
                <w:iCs/>
                <w:color w:val="000000"/>
              </w:rPr>
              <w:pPrChange w:id="4723"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08501D5" w14:textId="31B2FF2D" w:rsidR="00D143A8" w:rsidRPr="00C44004" w:rsidDel="00CB6B19" w:rsidRDefault="00D143A8" w:rsidP="00CB6B19">
            <w:pPr>
              <w:rPr>
                <w:del w:id="4724" w:author="Lane, Stefanie" w:date="2023-09-27T17:47:00Z"/>
                <w:rFonts w:ascii="Times New Roman" w:eastAsia="Times New Roman" w:hAnsi="Times New Roman" w:cs="Times New Roman"/>
                <w:sz w:val="20"/>
                <w:szCs w:val="20"/>
              </w:rPr>
              <w:pPrChange w:id="4725"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59A41255" w14:textId="4575BEC9" w:rsidR="00D143A8" w:rsidRPr="00C44004" w:rsidDel="00CB6B19" w:rsidRDefault="00D143A8" w:rsidP="00CB6B19">
            <w:pPr>
              <w:rPr>
                <w:del w:id="4726" w:author="Lane, Stefanie" w:date="2023-09-27T17:47:00Z"/>
                <w:rFonts w:ascii="Calibri" w:eastAsia="Times New Roman" w:hAnsi="Calibri" w:cs="Calibri"/>
                <w:color w:val="000000"/>
              </w:rPr>
              <w:pPrChange w:id="4727" w:author="Lane, Stefanie" w:date="2023-09-27T17:47:00Z">
                <w:pPr>
                  <w:spacing w:after="0" w:line="240" w:lineRule="auto"/>
                  <w:jc w:val="center"/>
                </w:pPr>
              </w:pPrChange>
            </w:pPr>
            <w:del w:id="4728"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10892FAB" w:rsidR="00D143A8" w:rsidRPr="00C44004" w:rsidDel="00CB6B19" w:rsidRDefault="00D143A8" w:rsidP="00CB6B19">
            <w:pPr>
              <w:rPr>
                <w:del w:id="4729" w:author="Lane, Stefanie" w:date="2023-09-27T17:47:00Z"/>
                <w:rFonts w:ascii="Calibri" w:eastAsia="Times New Roman" w:hAnsi="Calibri" w:cs="Calibri"/>
                <w:color w:val="000000"/>
              </w:rPr>
              <w:pPrChange w:id="4730" w:author="Lane, Stefanie" w:date="2023-09-27T17:47:00Z">
                <w:pPr>
                  <w:spacing w:after="0" w:line="240" w:lineRule="auto"/>
                  <w:jc w:val="center"/>
                </w:pPr>
              </w:pPrChange>
            </w:pPr>
            <w:del w:id="4731"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78CE7CB2" w14:textId="019FAC4A" w:rsidTr="00D143A8">
        <w:trPr>
          <w:trHeight w:val="290"/>
          <w:del w:id="4732" w:author="Lane, Stefanie" w:date="2023-09-27T17:47:00Z"/>
        </w:trPr>
        <w:tc>
          <w:tcPr>
            <w:tcW w:w="1311" w:type="dxa"/>
            <w:vMerge/>
            <w:tcBorders>
              <w:top w:val="nil"/>
              <w:left w:val="single" w:sz="8" w:space="0" w:color="auto"/>
              <w:bottom w:val="single" w:sz="8" w:space="0" w:color="000000"/>
              <w:right w:val="nil"/>
            </w:tcBorders>
            <w:vAlign w:val="center"/>
            <w:hideMark/>
          </w:tcPr>
          <w:p w14:paraId="094A49FE" w14:textId="0068639D" w:rsidR="00D143A8" w:rsidRPr="00C44004" w:rsidDel="00CB6B19" w:rsidRDefault="00D143A8" w:rsidP="00CB6B19">
            <w:pPr>
              <w:rPr>
                <w:del w:id="4733" w:author="Lane, Stefanie" w:date="2023-09-27T17:47:00Z"/>
                <w:rFonts w:ascii="Calibri" w:eastAsia="Times New Roman" w:hAnsi="Calibri" w:cs="Calibri"/>
                <w:color w:val="000000"/>
              </w:rPr>
              <w:pPrChange w:id="473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2054E5F" w14:textId="3FC240CC" w:rsidR="00D143A8" w:rsidRPr="00C44004" w:rsidDel="00CB6B19" w:rsidRDefault="00D143A8" w:rsidP="00CB6B19">
            <w:pPr>
              <w:rPr>
                <w:del w:id="4735" w:author="Lane, Stefanie" w:date="2023-09-27T17:47:00Z"/>
                <w:rFonts w:ascii="Calibri" w:eastAsia="Times New Roman" w:hAnsi="Calibri" w:cs="Calibri"/>
                <w:color w:val="000000"/>
              </w:rPr>
              <w:pPrChange w:id="473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23B493D0" w:rsidR="00D143A8" w:rsidRPr="00C44004" w:rsidDel="00CB6B19" w:rsidRDefault="00D143A8" w:rsidP="00CB6B19">
            <w:pPr>
              <w:rPr>
                <w:del w:id="4737" w:author="Lane, Stefanie" w:date="2023-09-27T17:47:00Z"/>
                <w:rFonts w:ascii="Calibri" w:eastAsia="Times New Roman" w:hAnsi="Calibri" w:cs="Calibri"/>
                <w:i/>
                <w:iCs/>
                <w:color w:val="000000"/>
              </w:rPr>
              <w:pPrChange w:id="4738" w:author="Lane, Stefanie" w:date="2023-09-27T17:47:00Z">
                <w:pPr>
                  <w:spacing w:after="0" w:line="240" w:lineRule="auto"/>
                </w:pPr>
              </w:pPrChange>
            </w:pPr>
            <w:del w:id="4739" w:author="Lane, Stefanie" w:date="2023-09-27T17:47:00Z">
              <w:r w:rsidRPr="00C44004" w:rsidDel="00CB6B19">
                <w:rPr>
                  <w:rFonts w:ascii="Calibri" w:eastAsia="Times New Roman" w:hAnsi="Calibri" w:cs="Calibri"/>
                  <w:i/>
                  <w:iCs/>
                  <w:color w:val="000000"/>
                </w:rPr>
                <w:delText>Impatiens cap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06A579EF" w:rsidR="00D143A8" w:rsidRPr="00C44004" w:rsidDel="00CB6B19" w:rsidRDefault="00D143A8" w:rsidP="00CB6B19">
            <w:pPr>
              <w:rPr>
                <w:del w:id="4740" w:author="Lane, Stefanie" w:date="2023-09-27T17:47:00Z"/>
                <w:rFonts w:ascii="Calibri" w:eastAsia="Times New Roman" w:hAnsi="Calibri" w:cs="Calibri"/>
                <w:color w:val="000000"/>
              </w:rPr>
              <w:pPrChange w:id="4741" w:author="Lane, Stefanie" w:date="2023-09-27T17:47:00Z">
                <w:pPr>
                  <w:spacing w:after="0" w:line="240" w:lineRule="auto"/>
                  <w:jc w:val="center"/>
                </w:pPr>
              </w:pPrChange>
            </w:pPr>
            <w:del w:id="474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583DF465" w:rsidR="00D143A8" w:rsidRPr="00C44004" w:rsidDel="00CB6B19" w:rsidRDefault="00D143A8" w:rsidP="00CB6B19">
            <w:pPr>
              <w:rPr>
                <w:del w:id="4743" w:author="Lane, Stefanie" w:date="2023-09-27T17:47:00Z"/>
                <w:rFonts w:ascii="Calibri" w:eastAsia="Times New Roman" w:hAnsi="Calibri" w:cs="Calibri"/>
                <w:color w:val="000000"/>
              </w:rPr>
              <w:pPrChange w:id="4744" w:author="Lane, Stefanie" w:date="2023-09-27T17:47:00Z">
                <w:pPr>
                  <w:spacing w:after="0" w:line="240" w:lineRule="auto"/>
                  <w:jc w:val="center"/>
                </w:pPr>
              </w:pPrChange>
            </w:pPr>
            <w:del w:id="4745"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2E14AC3A" w:rsidR="00D143A8" w:rsidRPr="00C44004" w:rsidDel="00CB6B19" w:rsidRDefault="00D143A8" w:rsidP="00CB6B19">
            <w:pPr>
              <w:rPr>
                <w:del w:id="4746" w:author="Lane, Stefanie" w:date="2023-09-27T17:47:00Z"/>
                <w:rFonts w:ascii="Calibri" w:eastAsia="Times New Roman" w:hAnsi="Calibri" w:cs="Calibri"/>
                <w:color w:val="000000"/>
              </w:rPr>
              <w:pPrChange w:id="4747" w:author="Lane, Stefanie" w:date="2023-09-27T17:47:00Z">
                <w:pPr>
                  <w:spacing w:after="0" w:line="240" w:lineRule="auto"/>
                  <w:jc w:val="center"/>
                </w:pPr>
              </w:pPrChange>
            </w:pPr>
            <w:del w:id="4748"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65A83900" w:rsidR="00D143A8" w:rsidRPr="00C44004" w:rsidDel="00CB6B19" w:rsidRDefault="00D143A8" w:rsidP="00CB6B19">
            <w:pPr>
              <w:rPr>
                <w:del w:id="4749" w:author="Lane, Stefanie" w:date="2023-09-27T17:47:00Z"/>
                <w:rFonts w:ascii="Calibri" w:eastAsia="Times New Roman" w:hAnsi="Calibri" w:cs="Calibri"/>
                <w:color w:val="000000"/>
              </w:rPr>
              <w:pPrChange w:id="4750" w:author="Lane, Stefanie" w:date="2023-09-27T17:47:00Z">
                <w:pPr>
                  <w:spacing w:after="0" w:line="240" w:lineRule="auto"/>
                  <w:jc w:val="center"/>
                </w:pPr>
              </w:pPrChange>
            </w:pPr>
            <w:del w:id="4751"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1C1EFED" w14:textId="4B8383C4" w:rsidTr="00D143A8">
        <w:trPr>
          <w:trHeight w:val="290"/>
          <w:del w:id="4752" w:author="Lane, Stefanie" w:date="2023-09-27T17:47:00Z"/>
        </w:trPr>
        <w:tc>
          <w:tcPr>
            <w:tcW w:w="1311" w:type="dxa"/>
            <w:vMerge/>
            <w:tcBorders>
              <w:top w:val="nil"/>
              <w:left w:val="single" w:sz="8" w:space="0" w:color="auto"/>
              <w:bottom w:val="single" w:sz="8" w:space="0" w:color="000000"/>
              <w:right w:val="nil"/>
            </w:tcBorders>
            <w:vAlign w:val="center"/>
            <w:hideMark/>
          </w:tcPr>
          <w:p w14:paraId="2492BE90" w14:textId="65A14CF3" w:rsidR="00D143A8" w:rsidRPr="00C44004" w:rsidDel="00CB6B19" w:rsidRDefault="00D143A8" w:rsidP="00CB6B19">
            <w:pPr>
              <w:rPr>
                <w:del w:id="4753" w:author="Lane, Stefanie" w:date="2023-09-27T17:47:00Z"/>
                <w:rFonts w:ascii="Calibri" w:eastAsia="Times New Roman" w:hAnsi="Calibri" w:cs="Calibri"/>
                <w:color w:val="000000"/>
              </w:rPr>
              <w:pPrChange w:id="475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CA56491" w14:textId="7811FDB6" w:rsidR="00D143A8" w:rsidRPr="00C44004" w:rsidDel="00CB6B19" w:rsidRDefault="00D143A8" w:rsidP="00CB6B19">
            <w:pPr>
              <w:rPr>
                <w:del w:id="4755" w:author="Lane, Stefanie" w:date="2023-09-27T17:47:00Z"/>
                <w:rFonts w:ascii="Calibri" w:eastAsia="Times New Roman" w:hAnsi="Calibri" w:cs="Calibri"/>
                <w:color w:val="000000"/>
              </w:rPr>
              <w:pPrChange w:id="475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0FE8BD" w14:textId="4312D99B" w:rsidR="00D143A8" w:rsidRPr="00C44004" w:rsidDel="00CB6B19" w:rsidRDefault="00D143A8" w:rsidP="00CB6B19">
            <w:pPr>
              <w:rPr>
                <w:del w:id="4757" w:author="Lane, Stefanie" w:date="2023-09-27T17:47:00Z"/>
                <w:rFonts w:ascii="Calibri" w:eastAsia="Times New Roman" w:hAnsi="Calibri" w:cs="Calibri"/>
                <w:i/>
                <w:iCs/>
                <w:color w:val="000000"/>
              </w:rPr>
              <w:pPrChange w:id="4758" w:author="Lane, Stefanie" w:date="2023-09-27T17:47:00Z">
                <w:pPr>
                  <w:spacing w:after="0" w:line="240" w:lineRule="auto"/>
                </w:pPr>
              </w:pPrChange>
            </w:pPr>
            <w:del w:id="4759" w:author="Lane, Stefanie" w:date="2023-09-27T17:47:00Z">
              <w:r w:rsidRPr="00C44004" w:rsidDel="00CB6B19">
                <w:rPr>
                  <w:rFonts w:ascii="Calibri" w:eastAsia="Times New Roman" w:hAnsi="Calibri" w:cs="Calibri"/>
                  <w:i/>
                  <w:iCs/>
                  <w:color w:val="000000"/>
                </w:rPr>
                <w:delText>Juncus acuminatus</w:delText>
              </w:r>
            </w:del>
          </w:p>
        </w:tc>
        <w:tc>
          <w:tcPr>
            <w:tcW w:w="960" w:type="dxa"/>
            <w:tcBorders>
              <w:top w:val="nil"/>
              <w:left w:val="nil"/>
              <w:bottom w:val="nil"/>
              <w:right w:val="nil"/>
            </w:tcBorders>
            <w:shd w:val="clear" w:color="auto" w:fill="auto"/>
            <w:noWrap/>
            <w:vAlign w:val="bottom"/>
            <w:hideMark/>
          </w:tcPr>
          <w:p w14:paraId="5D60813C" w14:textId="4532D54B" w:rsidR="00D143A8" w:rsidRPr="00C44004" w:rsidDel="00CB6B19" w:rsidRDefault="00D143A8" w:rsidP="00CB6B19">
            <w:pPr>
              <w:rPr>
                <w:del w:id="4760" w:author="Lane, Stefanie" w:date="2023-09-27T17:47:00Z"/>
                <w:rFonts w:ascii="Calibri" w:eastAsia="Times New Roman" w:hAnsi="Calibri" w:cs="Calibri"/>
                <w:i/>
                <w:iCs/>
                <w:color w:val="000000"/>
              </w:rPr>
              <w:pPrChange w:id="4761"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5A4ACE2F" w14:textId="4A2D6ABF" w:rsidR="00D143A8" w:rsidRPr="00C44004" w:rsidDel="00CB6B19" w:rsidRDefault="00D143A8" w:rsidP="00CB6B19">
            <w:pPr>
              <w:rPr>
                <w:del w:id="4762" w:author="Lane, Stefanie" w:date="2023-09-27T17:47:00Z"/>
                <w:rFonts w:ascii="Times New Roman" w:eastAsia="Times New Roman" w:hAnsi="Times New Roman" w:cs="Times New Roman"/>
                <w:sz w:val="20"/>
                <w:szCs w:val="20"/>
              </w:rPr>
              <w:pPrChange w:id="4763"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2D4D6CA" w14:textId="7EA4739B" w:rsidR="00D143A8" w:rsidRPr="00C44004" w:rsidDel="00CB6B19" w:rsidRDefault="00D143A8" w:rsidP="00CB6B19">
            <w:pPr>
              <w:rPr>
                <w:del w:id="4764" w:author="Lane, Stefanie" w:date="2023-09-27T17:47:00Z"/>
                <w:rFonts w:ascii="Calibri" w:eastAsia="Times New Roman" w:hAnsi="Calibri" w:cs="Calibri"/>
                <w:color w:val="000000"/>
              </w:rPr>
              <w:pPrChange w:id="4765" w:author="Lane, Stefanie" w:date="2023-09-27T17:47:00Z">
                <w:pPr>
                  <w:spacing w:after="0" w:line="240" w:lineRule="auto"/>
                  <w:jc w:val="center"/>
                </w:pPr>
              </w:pPrChange>
            </w:pPr>
            <w:del w:id="4766"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CAE7320" w:rsidR="00D143A8" w:rsidRPr="00C44004" w:rsidDel="00CB6B19" w:rsidRDefault="00D143A8" w:rsidP="00CB6B19">
            <w:pPr>
              <w:rPr>
                <w:del w:id="4767" w:author="Lane, Stefanie" w:date="2023-09-27T17:47:00Z"/>
                <w:rFonts w:ascii="Calibri" w:eastAsia="Times New Roman" w:hAnsi="Calibri" w:cs="Calibri"/>
                <w:color w:val="000000"/>
              </w:rPr>
              <w:pPrChange w:id="4768" w:author="Lane, Stefanie" w:date="2023-09-27T17:47:00Z">
                <w:pPr>
                  <w:spacing w:after="0" w:line="240" w:lineRule="auto"/>
                  <w:jc w:val="center"/>
                </w:pPr>
              </w:pPrChange>
            </w:pPr>
            <w:del w:id="4769"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354A9FDC" w14:textId="2BB2A01E" w:rsidTr="00D143A8">
        <w:trPr>
          <w:trHeight w:val="290"/>
          <w:del w:id="4770" w:author="Lane, Stefanie" w:date="2023-09-27T17:47:00Z"/>
        </w:trPr>
        <w:tc>
          <w:tcPr>
            <w:tcW w:w="1311" w:type="dxa"/>
            <w:vMerge/>
            <w:tcBorders>
              <w:top w:val="nil"/>
              <w:left w:val="single" w:sz="8" w:space="0" w:color="auto"/>
              <w:bottom w:val="single" w:sz="8" w:space="0" w:color="000000"/>
              <w:right w:val="nil"/>
            </w:tcBorders>
            <w:vAlign w:val="center"/>
            <w:hideMark/>
          </w:tcPr>
          <w:p w14:paraId="681E549A" w14:textId="0F62DAD6" w:rsidR="00D143A8" w:rsidRPr="00C44004" w:rsidDel="00CB6B19" w:rsidRDefault="00D143A8" w:rsidP="00CB6B19">
            <w:pPr>
              <w:rPr>
                <w:del w:id="4771" w:author="Lane, Stefanie" w:date="2023-09-27T17:47:00Z"/>
                <w:rFonts w:ascii="Calibri" w:eastAsia="Times New Roman" w:hAnsi="Calibri" w:cs="Calibri"/>
                <w:color w:val="000000"/>
              </w:rPr>
              <w:pPrChange w:id="477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EA07B4C" w14:textId="5E71F50B" w:rsidR="00D143A8" w:rsidRPr="00C44004" w:rsidDel="00CB6B19" w:rsidRDefault="00D143A8" w:rsidP="00CB6B19">
            <w:pPr>
              <w:rPr>
                <w:del w:id="4773" w:author="Lane, Stefanie" w:date="2023-09-27T17:47:00Z"/>
                <w:rFonts w:ascii="Calibri" w:eastAsia="Times New Roman" w:hAnsi="Calibri" w:cs="Calibri"/>
                <w:color w:val="000000"/>
              </w:rPr>
              <w:pPrChange w:id="477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2DA20104" w:rsidR="00D143A8" w:rsidRPr="00C44004" w:rsidDel="00CB6B19" w:rsidRDefault="00D143A8" w:rsidP="00CB6B19">
            <w:pPr>
              <w:rPr>
                <w:del w:id="4775" w:author="Lane, Stefanie" w:date="2023-09-27T17:47:00Z"/>
                <w:rFonts w:ascii="Calibri" w:eastAsia="Times New Roman" w:hAnsi="Calibri" w:cs="Calibri"/>
                <w:i/>
                <w:iCs/>
                <w:color w:val="000000"/>
              </w:rPr>
              <w:pPrChange w:id="4776" w:author="Lane, Stefanie" w:date="2023-09-27T17:47:00Z">
                <w:pPr>
                  <w:spacing w:after="0" w:line="240" w:lineRule="auto"/>
                </w:pPr>
              </w:pPrChange>
            </w:pPr>
            <w:del w:id="4777" w:author="Lane, Stefanie" w:date="2023-09-27T17:47:00Z">
              <w:r w:rsidRPr="00C44004" w:rsidDel="00CB6B19">
                <w:rPr>
                  <w:rFonts w:ascii="Calibri" w:eastAsia="Times New Roman" w:hAnsi="Calibri" w:cs="Calibri"/>
                  <w:i/>
                  <w:iCs/>
                  <w:color w:val="000000"/>
                </w:rPr>
                <w:delText>Lathyru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189E45B8" w:rsidR="00D143A8" w:rsidRPr="00C44004" w:rsidDel="00CB6B19" w:rsidRDefault="00D143A8" w:rsidP="00CB6B19">
            <w:pPr>
              <w:rPr>
                <w:del w:id="4778" w:author="Lane, Stefanie" w:date="2023-09-27T17:47:00Z"/>
                <w:rFonts w:ascii="Calibri" w:eastAsia="Times New Roman" w:hAnsi="Calibri" w:cs="Calibri"/>
                <w:color w:val="000000"/>
              </w:rPr>
              <w:pPrChange w:id="4779" w:author="Lane, Stefanie" w:date="2023-09-27T17:47:00Z">
                <w:pPr>
                  <w:spacing w:after="0" w:line="240" w:lineRule="auto"/>
                  <w:jc w:val="center"/>
                </w:pPr>
              </w:pPrChange>
            </w:pPr>
            <w:del w:id="4780"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1C8FE83D" w:rsidR="00D143A8" w:rsidRPr="00C44004" w:rsidDel="00CB6B19" w:rsidRDefault="00D143A8" w:rsidP="00CB6B19">
            <w:pPr>
              <w:rPr>
                <w:del w:id="4781" w:author="Lane, Stefanie" w:date="2023-09-27T17:47:00Z"/>
                <w:rFonts w:ascii="Calibri" w:eastAsia="Times New Roman" w:hAnsi="Calibri" w:cs="Calibri"/>
                <w:color w:val="000000"/>
              </w:rPr>
              <w:pPrChange w:id="4782" w:author="Lane, Stefanie" w:date="2023-09-27T17:47:00Z">
                <w:pPr>
                  <w:spacing w:after="0" w:line="240" w:lineRule="auto"/>
                  <w:jc w:val="center"/>
                </w:pPr>
              </w:pPrChange>
            </w:pPr>
            <w:del w:id="4783"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4407681" w:rsidR="00D143A8" w:rsidRPr="00C44004" w:rsidDel="00CB6B19" w:rsidRDefault="00D143A8" w:rsidP="00CB6B19">
            <w:pPr>
              <w:rPr>
                <w:del w:id="4784" w:author="Lane, Stefanie" w:date="2023-09-27T17:47:00Z"/>
                <w:rFonts w:ascii="Calibri" w:eastAsia="Times New Roman" w:hAnsi="Calibri" w:cs="Calibri"/>
                <w:color w:val="000000"/>
              </w:rPr>
              <w:pPrChange w:id="4785" w:author="Lane, Stefanie" w:date="2023-09-27T17:47:00Z">
                <w:pPr>
                  <w:spacing w:after="0" w:line="240" w:lineRule="auto"/>
                  <w:jc w:val="center"/>
                </w:pPr>
              </w:pPrChange>
            </w:pPr>
            <w:del w:id="4786"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277AC3B4" w:rsidR="00D143A8" w:rsidRPr="00C44004" w:rsidDel="00CB6B19" w:rsidRDefault="00D143A8" w:rsidP="00CB6B19">
            <w:pPr>
              <w:rPr>
                <w:del w:id="4787" w:author="Lane, Stefanie" w:date="2023-09-27T17:47:00Z"/>
                <w:rFonts w:ascii="Calibri" w:eastAsia="Times New Roman" w:hAnsi="Calibri" w:cs="Calibri"/>
                <w:color w:val="000000"/>
              </w:rPr>
              <w:pPrChange w:id="4788" w:author="Lane, Stefanie" w:date="2023-09-27T17:47:00Z">
                <w:pPr>
                  <w:spacing w:after="0" w:line="240" w:lineRule="auto"/>
                  <w:jc w:val="center"/>
                </w:pPr>
              </w:pPrChange>
            </w:pPr>
            <w:del w:id="4789"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120E0A19" w14:textId="7F3448A4" w:rsidTr="00D143A8">
        <w:trPr>
          <w:trHeight w:val="290"/>
          <w:del w:id="4790" w:author="Lane, Stefanie" w:date="2023-09-27T17:47:00Z"/>
        </w:trPr>
        <w:tc>
          <w:tcPr>
            <w:tcW w:w="1311" w:type="dxa"/>
            <w:vMerge/>
            <w:tcBorders>
              <w:top w:val="nil"/>
              <w:left w:val="single" w:sz="8" w:space="0" w:color="auto"/>
              <w:bottom w:val="single" w:sz="8" w:space="0" w:color="000000"/>
              <w:right w:val="nil"/>
            </w:tcBorders>
            <w:vAlign w:val="center"/>
            <w:hideMark/>
          </w:tcPr>
          <w:p w14:paraId="0AE3960A" w14:textId="7EB55C90" w:rsidR="00D143A8" w:rsidRPr="00C44004" w:rsidDel="00CB6B19" w:rsidRDefault="00D143A8" w:rsidP="00CB6B19">
            <w:pPr>
              <w:rPr>
                <w:del w:id="4791" w:author="Lane, Stefanie" w:date="2023-09-27T17:47:00Z"/>
                <w:rFonts w:ascii="Calibri" w:eastAsia="Times New Roman" w:hAnsi="Calibri" w:cs="Calibri"/>
                <w:color w:val="000000"/>
              </w:rPr>
              <w:pPrChange w:id="479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7FFAC50" w14:textId="0EACECF6" w:rsidR="00D143A8" w:rsidRPr="00C44004" w:rsidDel="00CB6B19" w:rsidRDefault="00D143A8" w:rsidP="00CB6B19">
            <w:pPr>
              <w:rPr>
                <w:del w:id="4793" w:author="Lane, Stefanie" w:date="2023-09-27T17:47:00Z"/>
                <w:rFonts w:ascii="Calibri" w:eastAsia="Times New Roman" w:hAnsi="Calibri" w:cs="Calibri"/>
                <w:color w:val="000000"/>
              </w:rPr>
              <w:pPrChange w:id="479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6825920" w14:textId="1DC332CC" w:rsidR="00D143A8" w:rsidRPr="00C44004" w:rsidDel="00CB6B19" w:rsidRDefault="00D143A8" w:rsidP="00CB6B19">
            <w:pPr>
              <w:rPr>
                <w:del w:id="4795" w:author="Lane, Stefanie" w:date="2023-09-27T17:47:00Z"/>
                <w:rFonts w:ascii="Calibri" w:eastAsia="Times New Roman" w:hAnsi="Calibri" w:cs="Calibri"/>
                <w:i/>
                <w:iCs/>
                <w:color w:val="000000"/>
              </w:rPr>
              <w:pPrChange w:id="4796" w:author="Lane, Stefanie" w:date="2023-09-27T17:47:00Z">
                <w:pPr>
                  <w:spacing w:after="0" w:line="240" w:lineRule="auto"/>
                </w:pPr>
              </w:pPrChange>
            </w:pPr>
            <w:del w:id="4797" w:author="Lane, Stefanie" w:date="2023-09-27T17:47:00Z">
              <w:r w:rsidRPr="00C44004" w:rsidDel="00CB6B19">
                <w:rPr>
                  <w:rFonts w:ascii="Calibri" w:eastAsia="Times New Roman" w:hAnsi="Calibri" w:cs="Calibri"/>
                  <w:i/>
                  <w:iCs/>
                  <w:color w:val="000000"/>
                </w:rPr>
                <w:delText>Lysichiton americanum</w:delText>
              </w:r>
            </w:del>
          </w:p>
        </w:tc>
        <w:tc>
          <w:tcPr>
            <w:tcW w:w="960" w:type="dxa"/>
            <w:tcBorders>
              <w:top w:val="nil"/>
              <w:left w:val="nil"/>
              <w:bottom w:val="nil"/>
              <w:right w:val="nil"/>
            </w:tcBorders>
            <w:shd w:val="clear" w:color="auto" w:fill="auto"/>
            <w:noWrap/>
            <w:vAlign w:val="bottom"/>
            <w:hideMark/>
          </w:tcPr>
          <w:p w14:paraId="51A1CEDB" w14:textId="64806D09" w:rsidR="00D143A8" w:rsidRPr="00C44004" w:rsidDel="00CB6B19" w:rsidRDefault="00D143A8" w:rsidP="00CB6B19">
            <w:pPr>
              <w:rPr>
                <w:del w:id="4798" w:author="Lane, Stefanie" w:date="2023-09-27T17:47:00Z"/>
                <w:rFonts w:ascii="Calibri" w:eastAsia="Times New Roman" w:hAnsi="Calibri" w:cs="Calibri"/>
                <w:i/>
                <w:iCs/>
                <w:color w:val="000000"/>
              </w:rPr>
              <w:pPrChange w:id="4799"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4789842B" w14:textId="2DE3E390" w:rsidR="00D143A8" w:rsidRPr="00C44004" w:rsidDel="00CB6B19" w:rsidRDefault="00D143A8" w:rsidP="00CB6B19">
            <w:pPr>
              <w:rPr>
                <w:del w:id="4800" w:author="Lane, Stefanie" w:date="2023-09-27T17:47:00Z"/>
                <w:rFonts w:ascii="Times New Roman" w:eastAsia="Times New Roman" w:hAnsi="Times New Roman" w:cs="Times New Roman"/>
                <w:sz w:val="20"/>
                <w:szCs w:val="20"/>
              </w:rPr>
              <w:pPrChange w:id="4801"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1A052F2" w14:textId="345BF2A3" w:rsidR="00D143A8" w:rsidRPr="00C44004" w:rsidDel="00CB6B19" w:rsidRDefault="00D143A8" w:rsidP="00CB6B19">
            <w:pPr>
              <w:rPr>
                <w:del w:id="4802" w:author="Lane, Stefanie" w:date="2023-09-27T17:47:00Z"/>
                <w:rFonts w:ascii="Calibri" w:eastAsia="Times New Roman" w:hAnsi="Calibri" w:cs="Calibri"/>
                <w:color w:val="000000"/>
              </w:rPr>
              <w:pPrChange w:id="4803" w:author="Lane, Stefanie" w:date="2023-09-27T17:47:00Z">
                <w:pPr>
                  <w:spacing w:after="0" w:line="240" w:lineRule="auto"/>
                  <w:jc w:val="center"/>
                </w:pPr>
              </w:pPrChange>
            </w:pPr>
            <w:del w:id="480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0A94880E" w:rsidR="00D143A8" w:rsidRPr="00C44004" w:rsidDel="00CB6B19" w:rsidRDefault="00D143A8" w:rsidP="00CB6B19">
            <w:pPr>
              <w:rPr>
                <w:del w:id="4805" w:author="Lane, Stefanie" w:date="2023-09-27T17:47:00Z"/>
                <w:rFonts w:ascii="Calibri" w:eastAsia="Times New Roman" w:hAnsi="Calibri" w:cs="Calibri"/>
                <w:color w:val="000000"/>
              </w:rPr>
              <w:pPrChange w:id="4806" w:author="Lane, Stefanie" w:date="2023-09-27T17:47:00Z">
                <w:pPr>
                  <w:spacing w:after="0" w:line="240" w:lineRule="auto"/>
                  <w:jc w:val="center"/>
                </w:pPr>
              </w:pPrChange>
            </w:pPr>
            <w:del w:id="4807"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E4E6CE9" w14:textId="0586C4F3" w:rsidTr="00D143A8">
        <w:trPr>
          <w:trHeight w:val="290"/>
          <w:del w:id="4808" w:author="Lane, Stefanie" w:date="2023-09-27T17:47:00Z"/>
        </w:trPr>
        <w:tc>
          <w:tcPr>
            <w:tcW w:w="1311" w:type="dxa"/>
            <w:vMerge/>
            <w:tcBorders>
              <w:top w:val="nil"/>
              <w:left w:val="single" w:sz="8" w:space="0" w:color="auto"/>
              <w:bottom w:val="single" w:sz="8" w:space="0" w:color="000000"/>
              <w:right w:val="nil"/>
            </w:tcBorders>
            <w:vAlign w:val="center"/>
            <w:hideMark/>
          </w:tcPr>
          <w:p w14:paraId="3FA6293D" w14:textId="13D3A754" w:rsidR="00D143A8" w:rsidRPr="00C44004" w:rsidDel="00CB6B19" w:rsidRDefault="00D143A8" w:rsidP="00CB6B19">
            <w:pPr>
              <w:rPr>
                <w:del w:id="4809" w:author="Lane, Stefanie" w:date="2023-09-27T17:47:00Z"/>
                <w:rFonts w:ascii="Calibri" w:eastAsia="Times New Roman" w:hAnsi="Calibri" w:cs="Calibri"/>
                <w:color w:val="000000"/>
              </w:rPr>
              <w:pPrChange w:id="481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488DFED" w14:textId="39C6FCC9" w:rsidR="00D143A8" w:rsidRPr="00C44004" w:rsidDel="00CB6B19" w:rsidRDefault="00D143A8" w:rsidP="00CB6B19">
            <w:pPr>
              <w:rPr>
                <w:del w:id="4811" w:author="Lane, Stefanie" w:date="2023-09-27T17:47:00Z"/>
                <w:rFonts w:ascii="Calibri" w:eastAsia="Times New Roman" w:hAnsi="Calibri" w:cs="Calibri"/>
                <w:color w:val="000000"/>
              </w:rPr>
              <w:pPrChange w:id="481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220772EF" w:rsidR="00D143A8" w:rsidRPr="00C44004" w:rsidDel="00CB6B19" w:rsidRDefault="00D143A8" w:rsidP="00CB6B19">
            <w:pPr>
              <w:rPr>
                <w:del w:id="4813" w:author="Lane, Stefanie" w:date="2023-09-27T17:47:00Z"/>
                <w:rFonts w:ascii="Calibri" w:eastAsia="Times New Roman" w:hAnsi="Calibri" w:cs="Calibri"/>
                <w:i/>
                <w:iCs/>
                <w:color w:val="000000"/>
              </w:rPr>
              <w:pPrChange w:id="4814" w:author="Lane, Stefanie" w:date="2023-09-27T17:47:00Z">
                <w:pPr>
                  <w:spacing w:after="0" w:line="240" w:lineRule="auto"/>
                </w:pPr>
              </w:pPrChange>
            </w:pPr>
            <w:del w:id="4815" w:author="Lane, Stefanie" w:date="2023-09-27T17:47:00Z">
              <w:r w:rsidRPr="00C44004" w:rsidDel="00CB6B19">
                <w:rPr>
                  <w:rFonts w:ascii="Calibri" w:eastAsia="Times New Roman" w:hAnsi="Calibri" w:cs="Calibri"/>
                  <w:i/>
                  <w:iCs/>
                  <w:color w:val="000000"/>
                </w:rPr>
                <w:delText>Salix lasiand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86C0270" w:rsidR="00D143A8" w:rsidRPr="00C44004" w:rsidDel="00CB6B19" w:rsidRDefault="00D143A8" w:rsidP="00CB6B19">
            <w:pPr>
              <w:rPr>
                <w:del w:id="4816" w:author="Lane, Stefanie" w:date="2023-09-27T17:47:00Z"/>
                <w:rFonts w:ascii="Calibri" w:eastAsia="Times New Roman" w:hAnsi="Calibri" w:cs="Calibri"/>
                <w:color w:val="000000"/>
              </w:rPr>
              <w:pPrChange w:id="4817" w:author="Lane, Stefanie" w:date="2023-09-27T17:47:00Z">
                <w:pPr>
                  <w:spacing w:after="0" w:line="240" w:lineRule="auto"/>
                  <w:jc w:val="center"/>
                </w:pPr>
              </w:pPrChange>
            </w:pPr>
            <w:del w:id="481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27B36544" w:rsidR="00D143A8" w:rsidRPr="00C44004" w:rsidDel="00CB6B19" w:rsidRDefault="00D143A8" w:rsidP="00CB6B19">
            <w:pPr>
              <w:rPr>
                <w:del w:id="4819" w:author="Lane, Stefanie" w:date="2023-09-27T17:47:00Z"/>
                <w:rFonts w:ascii="Calibri" w:eastAsia="Times New Roman" w:hAnsi="Calibri" w:cs="Calibri"/>
                <w:color w:val="000000"/>
              </w:rPr>
              <w:pPrChange w:id="4820" w:author="Lane, Stefanie" w:date="2023-09-27T17:47:00Z">
                <w:pPr>
                  <w:spacing w:after="0" w:line="240" w:lineRule="auto"/>
                  <w:jc w:val="center"/>
                </w:pPr>
              </w:pPrChange>
            </w:pPr>
            <w:del w:id="4821"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537956EC" w:rsidR="00D143A8" w:rsidRPr="00C44004" w:rsidDel="00CB6B19" w:rsidRDefault="00D143A8" w:rsidP="00CB6B19">
            <w:pPr>
              <w:rPr>
                <w:del w:id="4822" w:author="Lane, Stefanie" w:date="2023-09-27T17:47:00Z"/>
                <w:rFonts w:ascii="Calibri" w:eastAsia="Times New Roman" w:hAnsi="Calibri" w:cs="Calibri"/>
                <w:color w:val="000000"/>
              </w:rPr>
              <w:pPrChange w:id="4823" w:author="Lane, Stefanie" w:date="2023-09-27T17:47:00Z">
                <w:pPr>
                  <w:spacing w:after="0" w:line="240" w:lineRule="auto"/>
                  <w:jc w:val="center"/>
                </w:pPr>
              </w:pPrChange>
            </w:pPr>
            <w:del w:id="4824"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6CB8B864" w:rsidR="00D143A8" w:rsidRPr="00C44004" w:rsidDel="00CB6B19" w:rsidRDefault="00D143A8" w:rsidP="00CB6B19">
            <w:pPr>
              <w:rPr>
                <w:del w:id="4825" w:author="Lane, Stefanie" w:date="2023-09-27T17:47:00Z"/>
                <w:rFonts w:ascii="Calibri" w:eastAsia="Times New Roman" w:hAnsi="Calibri" w:cs="Calibri"/>
                <w:color w:val="000000"/>
              </w:rPr>
              <w:pPrChange w:id="4826" w:author="Lane, Stefanie" w:date="2023-09-27T17:47:00Z">
                <w:pPr>
                  <w:spacing w:after="0" w:line="240" w:lineRule="auto"/>
                  <w:jc w:val="center"/>
                </w:pPr>
              </w:pPrChange>
            </w:pPr>
            <w:del w:id="4827"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07534CFA" w14:textId="0A326A06" w:rsidTr="00D143A8">
        <w:trPr>
          <w:trHeight w:val="290"/>
          <w:del w:id="4828" w:author="Lane, Stefanie" w:date="2023-09-27T17:47:00Z"/>
        </w:trPr>
        <w:tc>
          <w:tcPr>
            <w:tcW w:w="1311" w:type="dxa"/>
            <w:vMerge/>
            <w:tcBorders>
              <w:top w:val="nil"/>
              <w:left w:val="single" w:sz="8" w:space="0" w:color="auto"/>
              <w:bottom w:val="single" w:sz="8" w:space="0" w:color="000000"/>
              <w:right w:val="nil"/>
            </w:tcBorders>
            <w:vAlign w:val="center"/>
            <w:hideMark/>
          </w:tcPr>
          <w:p w14:paraId="51B51A8F" w14:textId="1E3E520E" w:rsidR="00D143A8" w:rsidRPr="00C44004" w:rsidDel="00CB6B19" w:rsidRDefault="00D143A8" w:rsidP="00CB6B19">
            <w:pPr>
              <w:rPr>
                <w:del w:id="4829" w:author="Lane, Stefanie" w:date="2023-09-27T17:47:00Z"/>
                <w:rFonts w:ascii="Calibri" w:eastAsia="Times New Roman" w:hAnsi="Calibri" w:cs="Calibri"/>
                <w:color w:val="000000"/>
              </w:rPr>
              <w:pPrChange w:id="483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BC8B9CA" w14:textId="57DEAA44" w:rsidR="00D143A8" w:rsidRPr="00C44004" w:rsidDel="00CB6B19" w:rsidRDefault="00D143A8" w:rsidP="00CB6B19">
            <w:pPr>
              <w:rPr>
                <w:del w:id="4831" w:author="Lane, Stefanie" w:date="2023-09-27T17:47:00Z"/>
                <w:rFonts w:ascii="Calibri" w:eastAsia="Times New Roman" w:hAnsi="Calibri" w:cs="Calibri"/>
                <w:color w:val="000000"/>
              </w:rPr>
              <w:pPrChange w:id="483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8C4C0E" w14:textId="1887DD2F" w:rsidR="00D143A8" w:rsidRPr="00C44004" w:rsidDel="00CB6B19" w:rsidRDefault="00D143A8" w:rsidP="00CB6B19">
            <w:pPr>
              <w:rPr>
                <w:del w:id="4833" w:author="Lane, Stefanie" w:date="2023-09-27T17:47:00Z"/>
                <w:rFonts w:ascii="Calibri" w:eastAsia="Times New Roman" w:hAnsi="Calibri" w:cs="Calibri"/>
                <w:i/>
                <w:iCs/>
                <w:color w:val="000000"/>
              </w:rPr>
              <w:pPrChange w:id="4834" w:author="Lane, Stefanie" w:date="2023-09-27T17:47:00Z">
                <w:pPr>
                  <w:spacing w:after="0" w:line="240" w:lineRule="auto"/>
                </w:pPr>
              </w:pPrChange>
            </w:pPr>
            <w:del w:id="4835" w:author="Lane, Stefanie" w:date="2023-09-27T17:47:00Z">
              <w:r w:rsidRPr="00C44004" w:rsidDel="00CB6B19">
                <w:rPr>
                  <w:rFonts w:ascii="Calibri" w:eastAsia="Times New Roman" w:hAnsi="Calibri" w:cs="Calibri"/>
                  <w:i/>
                  <w:iCs/>
                  <w:color w:val="000000"/>
                </w:rPr>
                <w:delText>Salix scouleriana</w:delText>
              </w:r>
            </w:del>
          </w:p>
        </w:tc>
        <w:tc>
          <w:tcPr>
            <w:tcW w:w="960" w:type="dxa"/>
            <w:tcBorders>
              <w:top w:val="nil"/>
              <w:left w:val="nil"/>
              <w:bottom w:val="nil"/>
              <w:right w:val="nil"/>
            </w:tcBorders>
            <w:shd w:val="clear" w:color="auto" w:fill="auto"/>
            <w:noWrap/>
            <w:vAlign w:val="bottom"/>
            <w:hideMark/>
          </w:tcPr>
          <w:p w14:paraId="774E8E79" w14:textId="2F3D11BE" w:rsidR="00D143A8" w:rsidRPr="00C44004" w:rsidDel="00CB6B19" w:rsidRDefault="00D143A8" w:rsidP="00CB6B19">
            <w:pPr>
              <w:rPr>
                <w:del w:id="4836" w:author="Lane, Stefanie" w:date="2023-09-27T17:47:00Z"/>
                <w:rFonts w:ascii="Calibri" w:eastAsia="Times New Roman" w:hAnsi="Calibri" w:cs="Calibri"/>
                <w:i/>
                <w:iCs/>
                <w:color w:val="000000"/>
              </w:rPr>
              <w:pPrChange w:id="4837"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BBCAC8C" w14:textId="54DE6C4E" w:rsidR="00D143A8" w:rsidRPr="00C44004" w:rsidDel="00CB6B19" w:rsidRDefault="00D143A8" w:rsidP="00CB6B19">
            <w:pPr>
              <w:rPr>
                <w:del w:id="4838" w:author="Lane, Stefanie" w:date="2023-09-27T17:47:00Z"/>
                <w:rFonts w:ascii="Times New Roman" w:eastAsia="Times New Roman" w:hAnsi="Times New Roman" w:cs="Times New Roman"/>
                <w:sz w:val="20"/>
                <w:szCs w:val="20"/>
              </w:rPr>
              <w:pPrChange w:id="4839"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034429D" w14:textId="060624EF" w:rsidR="00D143A8" w:rsidRPr="00C44004" w:rsidDel="00CB6B19" w:rsidRDefault="00D143A8" w:rsidP="00CB6B19">
            <w:pPr>
              <w:rPr>
                <w:del w:id="4840" w:author="Lane, Stefanie" w:date="2023-09-27T17:47:00Z"/>
                <w:rFonts w:ascii="Calibri" w:eastAsia="Times New Roman" w:hAnsi="Calibri" w:cs="Calibri"/>
                <w:color w:val="000000"/>
              </w:rPr>
              <w:pPrChange w:id="4841" w:author="Lane, Stefanie" w:date="2023-09-27T17:47:00Z">
                <w:pPr>
                  <w:spacing w:after="0" w:line="240" w:lineRule="auto"/>
                  <w:jc w:val="center"/>
                </w:pPr>
              </w:pPrChange>
            </w:pPr>
            <w:del w:id="4842"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4F9109D1" w:rsidR="00D143A8" w:rsidRPr="00C44004" w:rsidDel="00CB6B19" w:rsidRDefault="00D143A8" w:rsidP="00CB6B19">
            <w:pPr>
              <w:rPr>
                <w:del w:id="4843" w:author="Lane, Stefanie" w:date="2023-09-27T17:47:00Z"/>
                <w:rFonts w:ascii="Calibri" w:eastAsia="Times New Roman" w:hAnsi="Calibri" w:cs="Calibri"/>
                <w:color w:val="000000"/>
              </w:rPr>
              <w:pPrChange w:id="4844" w:author="Lane, Stefanie" w:date="2023-09-27T17:47:00Z">
                <w:pPr>
                  <w:spacing w:after="0" w:line="240" w:lineRule="auto"/>
                  <w:jc w:val="center"/>
                </w:pPr>
              </w:pPrChange>
            </w:pPr>
            <w:del w:id="4845"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044F019" w14:textId="644F1AD9" w:rsidTr="00D143A8">
        <w:trPr>
          <w:trHeight w:val="290"/>
          <w:del w:id="4846" w:author="Lane, Stefanie" w:date="2023-09-27T17:47:00Z"/>
        </w:trPr>
        <w:tc>
          <w:tcPr>
            <w:tcW w:w="1311" w:type="dxa"/>
            <w:vMerge/>
            <w:tcBorders>
              <w:top w:val="nil"/>
              <w:left w:val="single" w:sz="8" w:space="0" w:color="auto"/>
              <w:bottom w:val="single" w:sz="8" w:space="0" w:color="000000"/>
              <w:right w:val="nil"/>
            </w:tcBorders>
            <w:vAlign w:val="center"/>
            <w:hideMark/>
          </w:tcPr>
          <w:p w14:paraId="21BCC0FA" w14:textId="4B1A2C84" w:rsidR="00D143A8" w:rsidRPr="00C44004" w:rsidDel="00CB6B19" w:rsidRDefault="00D143A8" w:rsidP="00CB6B19">
            <w:pPr>
              <w:rPr>
                <w:del w:id="4847" w:author="Lane, Stefanie" w:date="2023-09-27T17:47:00Z"/>
                <w:rFonts w:ascii="Calibri" w:eastAsia="Times New Roman" w:hAnsi="Calibri" w:cs="Calibri"/>
                <w:color w:val="000000"/>
              </w:rPr>
              <w:pPrChange w:id="484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1440C76" w14:textId="462A909B" w:rsidR="00D143A8" w:rsidRPr="00C44004" w:rsidDel="00CB6B19" w:rsidRDefault="00D143A8" w:rsidP="00CB6B19">
            <w:pPr>
              <w:rPr>
                <w:del w:id="4849" w:author="Lane, Stefanie" w:date="2023-09-27T17:47:00Z"/>
                <w:rFonts w:ascii="Calibri" w:eastAsia="Times New Roman" w:hAnsi="Calibri" w:cs="Calibri"/>
                <w:color w:val="000000"/>
              </w:rPr>
              <w:pPrChange w:id="4850"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44D58381" w:rsidR="00D143A8" w:rsidRPr="00C44004" w:rsidDel="00CB6B19" w:rsidRDefault="00D143A8" w:rsidP="00CB6B19">
            <w:pPr>
              <w:rPr>
                <w:del w:id="4851" w:author="Lane, Stefanie" w:date="2023-09-27T17:47:00Z"/>
                <w:rFonts w:ascii="Calibri" w:eastAsia="Times New Roman" w:hAnsi="Calibri" w:cs="Calibri"/>
                <w:i/>
                <w:iCs/>
                <w:color w:val="000000"/>
              </w:rPr>
              <w:pPrChange w:id="4852" w:author="Lane, Stefanie" w:date="2023-09-27T17:47:00Z">
                <w:pPr>
                  <w:spacing w:after="0" w:line="240" w:lineRule="auto"/>
                </w:pPr>
              </w:pPrChange>
            </w:pPr>
            <w:del w:id="4853" w:author="Lane, Stefanie" w:date="2023-09-27T17:47:00Z">
              <w:r w:rsidRPr="00C44004" w:rsidDel="00CB6B19">
                <w:rPr>
                  <w:rFonts w:ascii="Calibri" w:eastAsia="Times New Roman" w:hAnsi="Calibri" w:cs="Calibri"/>
                  <w:i/>
                  <w:iCs/>
                  <w:color w:val="00000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26E7BD7D" w:rsidR="00D143A8" w:rsidRPr="00C44004" w:rsidDel="00CB6B19" w:rsidRDefault="00D143A8" w:rsidP="00CB6B19">
            <w:pPr>
              <w:rPr>
                <w:del w:id="4854" w:author="Lane, Stefanie" w:date="2023-09-27T17:47:00Z"/>
                <w:rFonts w:ascii="Calibri" w:eastAsia="Times New Roman" w:hAnsi="Calibri" w:cs="Calibri"/>
                <w:color w:val="000000"/>
              </w:rPr>
              <w:pPrChange w:id="4855" w:author="Lane, Stefanie" w:date="2023-09-27T17:47:00Z">
                <w:pPr>
                  <w:spacing w:after="0" w:line="240" w:lineRule="auto"/>
                  <w:jc w:val="center"/>
                </w:pPr>
              </w:pPrChange>
            </w:pPr>
            <w:del w:id="4856"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466445E3" w:rsidR="00D143A8" w:rsidRPr="00C44004" w:rsidDel="00CB6B19" w:rsidRDefault="00D143A8" w:rsidP="00CB6B19">
            <w:pPr>
              <w:rPr>
                <w:del w:id="4857" w:author="Lane, Stefanie" w:date="2023-09-27T17:47:00Z"/>
                <w:rFonts w:ascii="Calibri" w:eastAsia="Times New Roman" w:hAnsi="Calibri" w:cs="Calibri"/>
                <w:color w:val="000000"/>
              </w:rPr>
              <w:pPrChange w:id="4858" w:author="Lane, Stefanie" w:date="2023-09-27T17:47:00Z">
                <w:pPr>
                  <w:spacing w:after="0" w:line="240" w:lineRule="auto"/>
                  <w:jc w:val="center"/>
                </w:pPr>
              </w:pPrChange>
            </w:pPr>
            <w:del w:id="4859"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34B04CAD" w:rsidR="00D143A8" w:rsidRPr="00C44004" w:rsidDel="00CB6B19" w:rsidRDefault="00D143A8" w:rsidP="00CB6B19">
            <w:pPr>
              <w:rPr>
                <w:del w:id="4860" w:author="Lane, Stefanie" w:date="2023-09-27T17:47:00Z"/>
                <w:rFonts w:ascii="Calibri" w:eastAsia="Times New Roman" w:hAnsi="Calibri" w:cs="Calibri"/>
                <w:color w:val="000000"/>
              </w:rPr>
              <w:pPrChange w:id="4861" w:author="Lane, Stefanie" w:date="2023-09-27T17:47:00Z">
                <w:pPr>
                  <w:spacing w:after="0" w:line="240" w:lineRule="auto"/>
                  <w:jc w:val="center"/>
                </w:pPr>
              </w:pPrChange>
            </w:pPr>
            <w:del w:id="4862"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2208304" w:rsidR="00D143A8" w:rsidRPr="00C44004" w:rsidDel="00CB6B19" w:rsidRDefault="00D143A8" w:rsidP="00CB6B19">
            <w:pPr>
              <w:rPr>
                <w:del w:id="4863" w:author="Lane, Stefanie" w:date="2023-09-27T17:47:00Z"/>
                <w:rFonts w:ascii="Calibri" w:eastAsia="Times New Roman" w:hAnsi="Calibri" w:cs="Calibri"/>
                <w:color w:val="000000"/>
              </w:rPr>
              <w:pPrChange w:id="4864" w:author="Lane, Stefanie" w:date="2023-09-27T17:47:00Z">
                <w:pPr>
                  <w:spacing w:after="0" w:line="240" w:lineRule="auto"/>
                  <w:jc w:val="center"/>
                </w:pPr>
              </w:pPrChange>
            </w:pPr>
            <w:del w:id="4865"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3FDC15EF" w14:textId="029B547C" w:rsidTr="00D143A8">
        <w:trPr>
          <w:trHeight w:val="290"/>
          <w:del w:id="4866" w:author="Lane, Stefanie" w:date="2023-09-27T17:47:00Z"/>
        </w:trPr>
        <w:tc>
          <w:tcPr>
            <w:tcW w:w="1311" w:type="dxa"/>
            <w:vMerge/>
            <w:tcBorders>
              <w:top w:val="nil"/>
              <w:left w:val="single" w:sz="8" w:space="0" w:color="auto"/>
              <w:bottom w:val="single" w:sz="8" w:space="0" w:color="000000"/>
              <w:right w:val="nil"/>
            </w:tcBorders>
            <w:vAlign w:val="center"/>
            <w:hideMark/>
          </w:tcPr>
          <w:p w14:paraId="4FBBDE93" w14:textId="49C5F456" w:rsidR="00D143A8" w:rsidRPr="00C44004" w:rsidDel="00CB6B19" w:rsidRDefault="00D143A8" w:rsidP="00CB6B19">
            <w:pPr>
              <w:rPr>
                <w:del w:id="4867" w:author="Lane, Stefanie" w:date="2023-09-27T17:47:00Z"/>
                <w:rFonts w:ascii="Calibri" w:eastAsia="Times New Roman" w:hAnsi="Calibri" w:cs="Calibri"/>
                <w:color w:val="000000"/>
              </w:rPr>
              <w:pPrChange w:id="486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5569207" w14:textId="4A3B6A99" w:rsidR="00D143A8" w:rsidRPr="00C44004" w:rsidDel="00CB6B19" w:rsidRDefault="00D143A8" w:rsidP="00CB6B19">
            <w:pPr>
              <w:rPr>
                <w:del w:id="4869" w:author="Lane, Stefanie" w:date="2023-09-27T17:47:00Z"/>
                <w:rFonts w:ascii="Calibri" w:eastAsia="Times New Roman" w:hAnsi="Calibri" w:cs="Calibri"/>
                <w:color w:val="000000"/>
              </w:rPr>
              <w:pPrChange w:id="4870"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52D1493" w14:textId="01B9CF7B" w:rsidR="00D143A8" w:rsidRPr="00C44004" w:rsidDel="00CB6B19" w:rsidRDefault="00D143A8" w:rsidP="00CB6B19">
            <w:pPr>
              <w:rPr>
                <w:del w:id="4871" w:author="Lane, Stefanie" w:date="2023-09-27T17:47:00Z"/>
                <w:rFonts w:ascii="Calibri" w:eastAsia="Times New Roman" w:hAnsi="Calibri" w:cs="Calibri"/>
                <w:i/>
                <w:iCs/>
                <w:color w:val="000000"/>
              </w:rPr>
              <w:pPrChange w:id="4872" w:author="Lane, Stefanie" w:date="2023-09-27T17:47:00Z">
                <w:pPr>
                  <w:spacing w:after="0" w:line="240" w:lineRule="auto"/>
                </w:pPr>
              </w:pPrChange>
            </w:pPr>
            <w:del w:id="4873" w:author="Lane, Stefanie" w:date="2023-09-27T17:47:00Z">
              <w:r w:rsidRPr="00C44004" w:rsidDel="00CB6B19">
                <w:rPr>
                  <w:rFonts w:ascii="Calibri" w:eastAsia="Times New Roman" w:hAnsi="Calibri" w:cs="Calibri"/>
                  <w:i/>
                  <w:iCs/>
                  <w:color w:val="000000"/>
                </w:rPr>
                <w:delText>Equisetum palustre</w:delText>
              </w:r>
            </w:del>
          </w:p>
        </w:tc>
        <w:tc>
          <w:tcPr>
            <w:tcW w:w="960" w:type="dxa"/>
            <w:tcBorders>
              <w:top w:val="nil"/>
              <w:left w:val="nil"/>
              <w:bottom w:val="nil"/>
              <w:right w:val="nil"/>
            </w:tcBorders>
            <w:shd w:val="clear" w:color="auto" w:fill="auto"/>
            <w:noWrap/>
            <w:vAlign w:val="bottom"/>
            <w:hideMark/>
          </w:tcPr>
          <w:p w14:paraId="7D7B12F5" w14:textId="505952C3" w:rsidR="00D143A8" w:rsidRPr="00C44004" w:rsidDel="00CB6B19" w:rsidRDefault="00D143A8" w:rsidP="00CB6B19">
            <w:pPr>
              <w:rPr>
                <w:del w:id="4874" w:author="Lane, Stefanie" w:date="2023-09-27T17:47:00Z"/>
                <w:rFonts w:ascii="Calibri" w:eastAsia="Times New Roman" w:hAnsi="Calibri" w:cs="Calibri"/>
                <w:i/>
                <w:iCs/>
                <w:color w:val="000000"/>
              </w:rPr>
              <w:pPrChange w:id="4875"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75932CBF" w14:textId="6DA18991" w:rsidR="00D143A8" w:rsidRPr="00C44004" w:rsidDel="00CB6B19" w:rsidRDefault="00D143A8" w:rsidP="00CB6B19">
            <w:pPr>
              <w:rPr>
                <w:del w:id="4876" w:author="Lane, Stefanie" w:date="2023-09-27T17:47:00Z"/>
                <w:rFonts w:ascii="Calibri" w:eastAsia="Times New Roman" w:hAnsi="Calibri" w:cs="Calibri"/>
                <w:color w:val="000000"/>
              </w:rPr>
              <w:pPrChange w:id="4877" w:author="Lane, Stefanie" w:date="2023-09-27T17:47:00Z">
                <w:pPr>
                  <w:spacing w:after="0" w:line="240" w:lineRule="auto"/>
                  <w:jc w:val="center"/>
                </w:pPr>
              </w:pPrChange>
            </w:pPr>
            <w:del w:id="4878"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2A28A362" w14:textId="69275F35" w:rsidR="00D143A8" w:rsidRPr="00C44004" w:rsidDel="00CB6B19" w:rsidRDefault="00D143A8" w:rsidP="00CB6B19">
            <w:pPr>
              <w:rPr>
                <w:del w:id="4879" w:author="Lane, Stefanie" w:date="2023-09-27T17:47:00Z"/>
                <w:rFonts w:ascii="Calibri" w:eastAsia="Times New Roman" w:hAnsi="Calibri" w:cs="Calibri"/>
                <w:color w:val="000000"/>
              </w:rPr>
              <w:pPrChange w:id="4880"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7410B426" w14:textId="0D369914" w:rsidR="00D143A8" w:rsidRPr="00C44004" w:rsidDel="00CB6B19" w:rsidRDefault="00D143A8" w:rsidP="00CB6B19">
            <w:pPr>
              <w:rPr>
                <w:del w:id="4881" w:author="Lane, Stefanie" w:date="2023-09-27T17:47:00Z"/>
                <w:rFonts w:ascii="Calibri" w:eastAsia="Times New Roman" w:hAnsi="Calibri" w:cs="Calibri"/>
                <w:color w:val="000000"/>
              </w:rPr>
              <w:pPrChange w:id="4882" w:author="Lane, Stefanie" w:date="2023-09-27T17:47:00Z">
                <w:pPr>
                  <w:spacing w:after="0" w:line="240" w:lineRule="auto"/>
                  <w:jc w:val="center"/>
                </w:pPr>
              </w:pPrChange>
            </w:pPr>
            <w:del w:id="4883"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43E81CEA" w14:textId="6D9896A6" w:rsidTr="00D143A8">
        <w:trPr>
          <w:trHeight w:val="290"/>
          <w:del w:id="4884" w:author="Lane, Stefanie" w:date="2023-09-27T17:47:00Z"/>
        </w:trPr>
        <w:tc>
          <w:tcPr>
            <w:tcW w:w="1311" w:type="dxa"/>
            <w:vMerge/>
            <w:tcBorders>
              <w:top w:val="nil"/>
              <w:left w:val="single" w:sz="8" w:space="0" w:color="auto"/>
              <w:bottom w:val="single" w:sz="8" w:space="0" w:color="000000"/>
              <w:right w:val="nil"/>
            </w:tcBorders>
            <w:vAlign w:val="center"/>
            <w:hideMark/>
          </w:tcPr>
          <w:p w14:paraId="79423CAD" w14:textId="1C04BFB6" w:rsidR="00D143A8" w:rsidRPr="00C44004" w:rsidDel="00CB6B19" w:rsidRDefault="00D143A8" w:rsidP="00CB6B19">
            <w:pPr>
              <w:rPr>
                <w:del w:id="4885" w:author="Lane, Stefanie" w:date="2023-09-27T17:47:00Z"/>
                <w:rFonts w:ascii="Calibri" w:eastAsia="Times New Roman" w:hAnsi="Calibri" w:cs="Calibri"/>
                <w:color w:val="000000"/>
              </w:rPr>
              <w:pPrChange w:id="488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D1EA44B" w14:textId="7D3B7877" w:rsidR="00D143A8" w:rsidRPr="00C44004" w:rsidDel="00CB6B19" w:rsidRDefault="00D143A8" w:rsidP="00CB6B19">
            <w:pPr>
              <w:rPr>
                <w:del w:id="4887" w:author="Lane, Stefanie" w:date="2023-09-27T17:47:00Z"/>
                <w:rFonts w:ascii="Calibri" w:eastAsia="Times New Roman" w:hAnsi="Calibri" w:cs="Calibri"/>
                <w:color w:val="000000"/>
              </w:rPr>
              <w:pPrChange w:id="488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4BF8CFEA" w:rsidR="00D143A8" w:rsidRPr="00C44004" w:rsidDel="00CB6B19" w:rsidRDefault="00D143A8" w:rsidP="00CB6B19">
            <w:pPr>
              <w:rPr>
                <w:del w:id="4889" w:author="Lane, Stefanie" w:date="2023-09-27T17:47:00Z"/>
                <w:rFonts w:ascii="Calibri" w:eastAsia="Times New Roman" w:hAnsi="Calibri" w:cs="Calibri"/>
                <w:i/>
                <w:iCs/>
                <w:color w:val="000000"/>
              </w:rPr>
              <w:pPrChange w:id="4890" w:author="Lane, Stefanie" w:date="2023-09-27T17:47:00Z">
                <w:pPr>
                  <w:spacing w:after="0" w:line="240" w:lineRule="auto"/>
                </w:pPr>
              </w:pPrChange>
            </w:pPr>
            <w:del w:id="4891" w:author="Lane, Stefanie" w:date="2023-09-27T17:47:00Z">
              <w:r w:rsidRPr="00C44004" w:rsidDel="00CB6B19">
                <w:rPr>
                  <w:rFonts w:ascii="Calibri" w:eastAsia="Times New Roman" w:hAnsi="Calibri" w:cs="Calibri"/>
                  <w:i/>
                  <w:iCs/>
                  <w:color w:val="000000"/>
                </w:rPr>
                <w:delText>Equisetum variegat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63927C11" w:rsidR="00D143A8" w:rsidRPr="00C44004" w:rsidDel="00CB6B19" w:rsidRDefault="00D143A8" w:rsidP="00CB6B19">
            <w:pPr>
              <w:rPr>
                <w:del w:id="4892" w:author="Lane, Stefanie" w:date="2023-09-27T17:47:00Z"/>
                <w:rFonts w:ascii="Calibri" w:eastAsia="Times New Roman" w:hAnsi="Calibri" w:cs="Calibri"/>
                <w:color w:val="000000"/>
              </w:rPr>
              <w:pPrChange w:id="4893" w:author="Lane, Stefanie" w:date="2023-09-27T17:47:00Z">
                <w:pPr>
                  <w:spacing w:after="0" w:line="240" w:lineRule="auto"/>
                  <w:jc w:val="center"/>
                </w:pPr>
              </w:pPrChange>
            </w:pPr>
            <w:del w:id="489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13893066" w:rsidR="00D143A8" w:rsidRPr="00C44004" w:rsidDel="00CB6B19" w:rsidRDefault="00D143A8" w:rsidP="00CB6B19">
            <w:pPr>
              <w:rPr>
                <w:del w:id="4895" w:author="Lane, Stefanie" w:date="2023-09-27T17:47:00Z"/>
                <w:rFonts w:ascii="Calibri" w:eastAsia="Times New Roman" w:hAnsi="Calibri" w:cs="Calibri"/>
                <w:color w:val="000000"/>
              </w:rPr>
              <w:pPrChange w:id="4896" w:author="Lane, Stefanie" w:date="2023-09-27T17:47:00Z">
                <w:pPr>
                  <w:spacing w:after="0" w:line="240" w:lineRule="auto"/>
                  <w:jc w:val="center"/>
                </w:pPr>
              </w:pPrChange>
            </w:pPr>
            <w:del w:id="4897"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0D9D8F44" w:rsidR="00D143A8" w:rsidRPr="00C44004" w:rsidDel="00CB6B19" w:rsidRDefault="00D143A8" w:rsidP="00CB6B19">
            <w:pPr>
              <w:rPr>
                <w:del w:id="4898" w:author="Lane, Stefanie" w:date="2023-09-27T17:47:00Z"/>
                <w:rFonts w:ascii="Calibri" w:eastAsia="Times New Roman" w:hAnsi="Calibri" w:cs="Calibri"/>
                <w:color w:val="000000"/>
              </w:rPr>
              <w:pPrChange w:id="4899" w:author="Lane, Stefanie" w:date="2023-09-27T17:47:00Z">
                <w:pPr>
                  <w:spacing w:after="0" w:line="240" w:lineRule="auto"/>
                  <w:jc w:val="center"/>
                </w:pPr>
              </w:pPrChange>
            </w:pPr>
            <w:del w:id="4900"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0FC0AC24" w:rsidR="00D143A8" w:rsidRPr="00C44004" w:rsidDel="00CB6B19" w:rsidRDefault="00D143A8" w:rsidP="00CB6B19">
            <w:pPr>
              <w:rPr>
                <w:del w:id="4901" w:author="Lane, Stefanie" w:date="2023-09-27T17:47:00Z"/>
                <w:rFonts w:ascii="Calibri" w:eastAsia="Times New Roman" w:hAnsi="Calibri" w:cs="Calibri"/>
                <w:color w:val="000000"/>
              </w:rPr>
              <w:pPrChange w:id="4902" w:author="Lane, Stefanie" w:date="2023-09-27T17:47:00Z">
                <w:pPr>
                  <w:spacing w:after="0" w:line="240" w:lineRule="auto"/>
                  <w:jc w:val="center"/>
                </w:pPr>
              </w:pPrChange>
            </w:pPr>
            <w:del w:id="4903"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3836DC4A" w14:textId="6EF573B5" w:rsidTr="00D143A8">
        <w:trPr>
          <w:trHeight w:val="290"/>
          <w:del w:id="4904" w:author="Lane, Stefanie" w:date="2023-09-27T17:47:00Z"/>
        </w:trPr>
        <w:tc>
          <w:tcPr>
            <w:tcW w:w="1311" w:type="dxa"/>
            <w:vMerge/>
            <w:tcBorders>
              <w:top w:val="nil"/>
              <w:left w:val="single" w:sz="8" w:space="0" w:color="auto"/>
              <w:bottom w:val="single" w:sz="8" w:space="0" w:color="000000"/>
              <w:right w:val="nil"/>
            </w:tcBorders>
            <w:vAlign w:val="center"/>
            <w:hideMark/>
          </w:tcPr>
          <w:p w14:paraId="3AAA05FD" w14:textId="11D859A4" w:rsidR="00D143A8" w:rsidRPr="00C44004" w:rsidDel="00CB6B19" w:rsidRDefault="00D143A8" w:rsidP="00CB6B19">
            <w:pPr>
              <w:rPr>
                <w:del w:id="4905" w:author="Lane, Stefanie" w:date="2023-09-27T17:47:00Z"/>
                <w:rFonts w:ascii="Calibri" w:eastAsia="Times New Roman" w:hAnsi="Calibri" w:cs="Calibri"/>
                <w:color w:val="000000"/>
              </w:rPr>
              <w:pPrChange w:id="490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7B4919B" w14:textId="33F39B75" w:rsidR="00D143A8" w:rsidRPr="00C44004" w:rsidDel="00CB6B19" w:rsidRDefault="00D143A8" w:rsidP="00CB6B19">
            <w:pPr>
              <w:rPr>
                <w:del w:id="4907" w:author="Lane, Stefanie" w:date="2023-09-27T17:47:00Z"/>
                <w:rFonts w:ascii="Calibri" w:eastAsia="Times New Roman" w:hAnsi="Calibri" w:cs="Calibri"/>
                <w:color w:val="000000"/>
              </w:rPr>
              <w:pPrChange w:id="4908"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542A0DA" w14:textId="3C8F1ABE" w:rsidR="00D143A8" w:rsidRPr="00C44004" w:rsidDel="00CB6B19" w:rsidRDefault="00D143A8" w:rsidP="00CB6B19">
            <w:pPr>
              <w:rPr>
                <w:del w:id="4909" w:author="Lane, Stefanie" w:date="2023-09-27T17:47:00Z"/>
                <w:rFonts w:ascii="Calibri" w:eastAsia="Times New Roman" w:hAnsi="Calibri" w:cs="Calibri"/>
                <w:i/>
                <w:iCs/>
                <w:color w:val="000000"/>
              </w:rPr>
              <w:pPrChange w:id="4910" w:author="Lane, Stefanie" w:date="2023-09-27T17:47:00Z">
                <w:pPr>
                  <w:spacing w:after="0" w:line="240" w:lineRule="auto"/>
                </w:pPr>
              </w:pPrChange>
            </w:pPr>
            <w:del w:id="4911" w:author="Lane, Stefanie" w:date="2023-09-27T17:47:00Z">
              <w:r w:rsidRPr="00C44004" w:rsidDel="00CB6B19">
                <w:rPr>
                  <w:rFonts w:ascii="Calibri" w:eastAsia="Times New Roman" w:hAnsi="Calibri" w:cs="Calibri"/>
                  <w:i/>
                  <w:iCs/>
                  <w:color w:val="000000"/>
                </w:rPr>
                <w:delText>Galium sp.</w:delText>
              </w:r>
            </w:del>
          </w:p>
        </w:tc>
        <w:tc>
          <w:tcPr>
            <w:tcW w:w="960" w:type="dxa"/>
            <w:tcBorders>
              <w:top w:val="nil"/>
              <w:left w:val="nil"/>
              <w:bottom w:val="nil"/>
              <w:right w:val="nil"/>
            </w:tcBorders>
            <w:shd w:val="clear" w:color="auto" w:fill="auto"/>
            <w:noWrap/>
            <w:vAlign w:val="bottom"/>
            <w:hideMark/>
          </w:tcPr>
          <w:p w14:paraId="7821B836" w14:textId="5901B640" w:rsidR="00D143A8" w:rsidRPr="00C44004" w:rsidDel="00CB6B19" w:rsidRDefault="00D143A8" w:rsidP="00CB6B19">
            <w:pPr>
              <w:rPr>
                <w:del w:id="4912" w:author="Lane, Stefanie" w:date="2023-09-27T17:47:00Z"/>
                <w:rFonts w:ascii="Calibri" w:eastAsia="Times New Roman" w:hAnsi="Calibri" w:cs="Calibri"/>
                <w:i/>
                <w:iCs/>
                <w:color w:val="000000"/>
              </w:rPr>
              <w:pPrChange w:id="4913"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40A4FAD6" w14:textId="38CF9EB7" w:rsidR="00D143A8" w:rsidRPr="00C44004" w:rsidDel="00CB6B19" w:rsidRDefault="00D143A8" w:rsidP="00CB6B19">
            <w:pPr>
              <w:rPr>
                <w:del w:id="4914" w:author="Lane, Stefanie" w:date="2023-09-27T17:47:00Z"/>
                <w:rFonts w:ascii="Calibri" w:eastAsia="Times New Roman" w:hAnsi="Calibri" w:cs="Calibri"/>
                <w:color w:val="000000"/>
              </w:rPr>
              <w:pPrChange w:id="4915" w:author="Lane, Stefanie" w:date="2023-09-27T17:47:00Z">
                <w:pPr>
                  <w:spacing w:after="0" w:line="240" w:lineRule="auto"/>
                  <w:jc w:val="center"/>
                </w:pPr>
              </w:pPrChange>
            </w:pPr>
            <w:del w:id="4916"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437AA1A" w14:textId="1008A461" w:rsidR="00D143A8" w:rsidRPr="00C44004" w:rsidDel="00CB6B19" w:rsidRDefault="00D143A8" w:rsidP="00CB6B19">
            <w:pPr>
              <w:rPr>
                <w:del w:id="4917" w:author="Lane, Stefanie" w:date="2023-09-27T17:47:00Z"/>
                <w:rFonts w:ascii="Calibri" w:eastAsia="Times New Roman" w:hAnsi="Calibri" w:cs="Calibri"/>
                <w:color w:val="000000"/>
              </w:rPr>
              <w:pPrChange w:id="4918"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3685706D" w14:textId="55E28AD8" w:rsidR="00D143A8" w:rsidRPr="00C44004" w:rsidDel="00CB6B19" w:rsidRDefault="00D143A8" w:rsidP="00CB6B19">
            <w:pPr>
              <w:rPr>
                <w:del w:id="4919" w:author="Lane, Stefanie" w:date="2023-09-27T17:47:00Z"/>
                <w:rFonts w:ascii="Calibri" w:eastAsia="Times New Roman" w:hAnsi="Calibri" w:cs="Calibri"/>
                <w:color w:val="000000"/>
              </w:rPr>
              <w:pPrChange w:id="4920" w:author="Lane, Stefanie" w:date="2023-09-27T17:47:00Z">
                <w:pPr>
                  <w:spacing w:after="0" w:line="240" w:lineRule="auto"/>
                  <w:jc w:val="center"/>
                </w:pPr>
              </w:pPrChange>
            </w:pPr>
            <w:del w:id="4921"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53C6165A" w14:textId="3814A923" w:rsidTr="00D143A8">
        <w:trPr>
          <w:trHeight w:val="290"/>
          <w:del w:id="4922" w:author="Lane, Stefanie" w:date="2023-09-27T17:47:00Z"/>
        </w:trPr>
        <w:tc>
          <w:tcPr>
            <w:tcW w:w="1311" w:type="dxa"/>
            <w:vMerge/>
            <w:tcBorders>
              <w:top w:val="nil"/>
              <w:left w:val="single" w:sz="8" w:space="0" w:color="auto"/>
              <w:bottom w:val="single" w:sz="8" w:space="0" w:color="000000"/>
              <w:right w:val="nil"/>
            </w:tcBorders>
            <w:vAlign w:val="center"/>
            <w:hideMark/>
          </w:tcPr>
          <w:p w14:paraId="2BADE2CB" w14:textId="5964CE87" w:rsidR="00D143A8" w:rsidRPr="00C44004" w:rsidDel="00CB6B19" w:rsidRDefault="00D143A8" w:rsidP="00CB6B19">
            <w:pPr>
              <w:rPr>
                <w:del w:id="4923" w:author="Lane, Stefanie" w:date="2023-09-27T17:47:00Z"/>
                <w:rFonts w:ascii="Calibri" w:eastAsia="Times New Roman" w:hAnsi="Calibri" w:cs="Calibri"/>
                <w:color w:val="000000"/>
              </w:rPr>
              <w:pPrChange w:id="492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8E24C67" w14:textId="0B5400EA" w:rsidR="00D143A8" w:rsidRPr="00C44004" w:rsidDel="00CB6B19" w:rsidRDefault="00D143A8" w:rsidP="00CB6B19">
            <w:pPr>
              <w:rPr>
                <w:del w:id="4925" w:author="Lane, Stefanie" w:date="2023-09-27T17:47:00Z"/>
                <w:rFonts w:ascii="Calibri" w:eastAsia="Times New Roman" w:hAnsi="Calibri" w:cs="Calibri"/>
                <w:color w:val="000000"/>
              </w:rPr>
              <w:pPrChange w:id="492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C9C6E2C" w:rsidR="00D143A8" w:rsidRPr="00C44004" w:rsidDel="00CB6B19" w:rsidRDefault="00D143A8" w:rsidP="00CB6B19">
            <w:pPr>
              <w:rPr>
                <w:del w:id="4927" w:author="Lane, Stefanie" w:date="2023-09-27T17:47:00Z"/>
                <w:rFonts w:ascii="Calibri" w:eastAsia="Times New Roman" w:hAnsi="Calibri" w:cs="Calibri"/>
                <w:i/>
                <w:iCs/>
                <w:color w:val="000000"/>
              </w:rPr>
              <w:pPrChange w:id="4928" w:author="Lane, Stefanie" w:date="2023-09-27T17:47:00Z">
                <w:pPr>
                  <w:spacing w:after="0" w:line="240" w:lineRule="auto"/>
                </w:pPr>
              </w:pPrChange>
            </w:pPr>
            <w:del w:id="4929" w:author="Lane, Stefanie" w:date="2023-09-27T17:47:00Z">
              <w:r w:rsidRPr="00C44004" w:rsidDel="00CB6B19">
                <w:rPr>
                  <w:rFonts w:ascii="Calibri" w:eastAsia="Times New Roman" w:hAnsi="Calibri" w:cs="Calibri"/>
                  <w:i/>
                  <w:iCs/>
                  <w:color w:val="00000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3D4F55D7" w:rsidR="00D143A8" w:rsidRPr="00C44004" w:rsidDel="00CB6B19" w:rsidRDefault="00D143A8" w:rsidP="00CB6B19">
            <w:pPr>
              <w:rPr>
                <w:del w:id="4930" w:author="Lane, Stefanie" w:date="2023-09-27T17:47:00Z"/>
                <w:rFonts w:ascii="Calibri" w:eastAsia="Times New Roman" w:hAnsi="Calibri" w:cs="Calibri"/>
                <w:color w:val="000000"/>
              </w:rPr>
              <w:pPrChange w:id="4931" w:author="Lane, Stefanie" w:date="2023-09-27T17:47:00Z">
                <w:pPr>
                  <w:spacing w:after="0" w:line="240" w:lineRule="auto"/>
                  <w:jc w:val="center"/>
                </w:pPr>
              </w:pPrChange>
            </w:pPr>
            <w:del w:id="493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4BA81982" w:rsidR="00D143A8" w:rsidRPr="00C44004" w:rsidDel="00CB6B19" w:rsidRDefault="00D143A8" w:rsidP="00CB6B19">
            <w:pPr>
              <w:rPr>
                <w:del w:id="4933" w:author="Lane, Stefanie" w:date="2023-09-27T17:47:00Z"/>
                <w:rFonts w:ascii="Calibri" w:eastAsia="Times New Roman" w:hAnsi="Calibri" w:cs="Calibri"/>
                <w:color w:val="000000"/>
              </w:rPr>
              <w:pPrChange w:id="4934" w:author="Lane, Stefanie" w:date="2023-09-27T17:47:00Z">
                <w:pPr>
                  <w:spacing w:after="0" w:line="240" w:lineRule="auto"/>
                  <w:jc w:val="center"/>
                </w:pPr>
              </w:pPrChange>
            </w:pPr>
            <w:del w:id="4935"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6A83C3DB" w:rsidR="00D143A8" w:rsidRPr="00C44004" w:rsidDel="00CB6B19" w:rsidRDefault="00D143A8" w:rsidP="00CB6B19">
            <w:pPr>
              <w:rPr>
                <w:del w:id="4936" w:author="Lane, Stefanie" w:date="2023-09-27T17:47:00Z"/>
                <w:rFonts w:ascii="Calibri" w:eastAsia="Times New Roman" w:hAnsi="Calibri" w:cs="Calibri"/>
                <w:color w:val="000000"/>
              </w:rPr>
              <w:pPrChange w:id="4937" w:author="Lane, Stefanie" w:date="2023-09-27T17:47:00Z">
                <w:pPr>
                  <w:spacing w:after="0" w:line="240" w:lineRule="auto"/>
                  <w:jc w:val="center"/>
                </w:pPr>
              </w:pPrChange>
            </w:pPr>
            <w:del w:id="4938"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2954DFA6" w:rsidR="00D143A8" w:rsidRPr="00C44004" w:rsidDel="00CB6B19" w:rsidRDefault="00D143A8" w:rsidP="00CB6B19">
            <w:pPr>
              <w:rPr>
                <w:del w:id="4939" w:author="Lane, Stefanie" w:date="2023-09-27T17:47:00Z"/>
                <w:rFonts w:ascii="Calibri" w:eastAsia="Times New Roman" w:hAnsi="Calibri" w:cs="Calibri"/>
                <w:color w:val="000000"/>
              </w:rPr>
              <w:pPrChange w:id="4940" w:author="Lane, Stefanie" w:date="2023-09-27T17:47:00Z">
                <w:pPr>
                  <w:spacing w:after="0" w:line="240" w:lineRule="auto"/>
                  <w:jc w:val="center"/>
                </w:pPr>
              </w:pPrChange>
            </w:pPr>
            <w:del w:id="4941"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682B9D53" w14:textId="331D44EE" w:rsidTr="00D143A8">
        <w:trPr>
          <w:trHeight w:val="290"/>
          <w:del w:id="4942" w:author="Lane, Stefanie" w:date="2023-09-27T17:47:00Z"/>
        </w:trPr>
        <w:tc>
          <w:tcPr>
            <w:tcW w:w="1311" w:type="dxa"/>
            <w:vMerge/>
            <w:tcBorders>
              <w:top w:val="nil"/>
              <w:left w:val="single" w:sz="8" w:space="0" w:color="auto"/>
              <w:bottom w:val="single" w:sz="8" w:space="0" w:color="000000"/>
              <w:right w:val="nil"/>
            </w:tcBorders>
            <w:vAlign w:val="center"/>
            <w:hideMark/>
          </w:tcPr>
          <w:p w14:paraId="71546265" w14:textId="0BA988A6" w:rsidR="00D143A8" w:rsidRPr="00C44004" w:rsidDel="00CB6B19" w:rsidRDefault="00D143A8" w:rsidP="00CB6B19">
            <w:pPr>
              <w:rPr>
                <w:del w:id="4943" w:author="Lane, Stefanie" w:date="2023-09-27T17:47:00Z"/>
                <w:rFonts w:ascii="Calibri" w:eastAsia="Times New Roman" w:hAnsi="Calibri" w:cs="Calibri"/>
                <w:color w:val="000000"/>
              </w:rPr>
              <w:pPrChange w:id="494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D4FA584" w14:textId="01EBEF1F" w:rsidR="00D143A8" w:rsidRPr="00C44004" w:rsidDel="00CB6B19" w:rsidRDefault="00D143A8" w:rsidP="00CB6B19">
            <w:pPr>
              <w:rPr>
                <w:del w:id="4945" w:author="Lane, Stefanie" w:date="2023-09-27T17:47:00Z"/>
                <w:rFonts w:ascii="Calibri" w:eastAsia="Times New Roman" w:hAnsi="Calibri" w:cs="Calibri"/>
                <w:color w:val="000000"/>
              </w:rPr>
              <w:pPrChange w:id="4946"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038D974B" w14:textId="06BBFD64" w:rsidR="00D143A8" w:rsidRPr="00C44004" w:rsidDel="00CB6B19" w:rsidRDefault="00D143A8" w:rsidP="00CB6B19">
            <w:pPr>
              <w:rPr>
                <w:del w:id="4947" w:author="Lane, Stefanie" w:date="2023-09-27T17:47:00Z"/>
                <w:rFonts w:ascii="Calibri" w:eastAsia="Times New Roman" w:hAnsi="Calibri" w:cs="Calibri"/>
                <w:i/>
                <w:iCs/>
                <w:color w:val="000000"/>
              </w:rPr>
              <w:pPrChange w:id="4948" w:author="Lane, Stefanie" w:date="2023-09-27T17:47:00Z">
                <w:pPr>
                  <w:spacing w:after="0" w:line="240" w:lineRule="auto"/>
                </w:pPr>
              </w:pPrChange>
            </w:pPr>
            <w:del w:id="4949" w:author="Lane, Stefanie" w:date="2023-09-27T17:47:00Z">
              <w:r w:rsidRPr="00C44004" w:rsidDel="00CB6B19">
                <w:rPr>
                  <w:rFonts w:ascii="Calibri" w:eastAsia="Times New Roman" w:hAnsi="Calibri" w:cs="Calibri"/>
                  <w:i/>
                  <w:iCs/>
                  <w:color w:val="000000"/>
                </w:rPr>
                <w:delText>Poaceae sp.</w:delText>
              </w:r>
            </w:del>
          </w:p>
        </w:tc>
        <w:tc>
          <w:tcPr>
            <w:tcW w:w="960" w:type="dxa"/>
            <w:tcBorders>
              <w:top w:val="nil"/>
              <w:left w:val="nil"/>
              <w:bottom w:val="single" w:sz="4" w:space="0" w:color="auto"/>
              <w:right w:val="nil"/>
            </w:tcBorders>
            <w:shd w:val="clear" w:color="auto" w:fill="auto"/>
            <w:noWrap/>
            <w:vAlign w:val="bottom"/>
            <w:hideMark/>
          </w:tcPr>
          <w:p w14:paraId="69F1BFA8" w14:textId="648E9FEA" w:rsidR="00D143A8" w:rsidRPr="00C44004" w:rsidDel="00CB6B19" w:rsidRDefault="00D143A8" w:rsidP="00CB6B19">
            <w:pPr>
              <w:rPr>
                <w:del w:id="4950" w:author="Lane, Stefanie" w:date="2023-09-27T17:47:00Z"/>
                <w:rFonts w:ascii="Calibri" w:eastAsia="Times New Roman" w:hAnsi="Calibri" w:cs="Calibri"/>
                <w:color w:val="000000"/>
              </w:rPr>
              <w:pPrChange w:id="4951" w:author="Lane, Stefanie" w:date="2023-09-27T17:47:00Z">
                <w:pPr>
                  <w:spacing w:after="0" w:line="240" w:lineRule="auto"/>
                  <w:jc w:val="center"/>
                </w:pPr>
              </w:pPrChange>
            </w:pPr>
            <w:del w:id="495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7A527EB2" w14:textId="7B2D52CA" w:rsidR="00D143A8" w:rsidRPr="00C44004" w:rsidDel="00CB6B19" w:rsidRDefault="00D143A8" w:rsidP="00CB6B19">
            <w:pPr>
              <w:rPr>
                <w:del w:id="4953" w:author="Lane, Stefanie" w:date="2023-09-27T17:47:00Z"/>
                <w:rFonts w:ascii="Calibri" w:eastAsia="Times New Roman" w:hAnsi="Calibri" w:cs="Calibri"/>
                <w:color w:val="000000"/>
              </w:rPr>
              <w:pPrChange w:id="4954" w:author="Lane, Stefanie" w:date="2023-09-27T17:47:00Z">
                <w:pPr>
                  <w:spacing w:after="0" w:line="240" w:lineRule="auto"/>
                  <w:jc w:val="center"/>
                </w:pPr>
              </w:pPrChange>
            </w:pPr>
            <w:del w:id="4955"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single" w:sz="4" w:space="0" w:color="auto"/>
              <w:right w:val="nil"/>
            </w:tcBorders>
            <w:shd w:val="clear" w:color="auto" w:fill="auto"/>
            <w:noWrap/>
            <w:vAlign w:val="bottom"/>
            <w:hideMark/>
          </w:tcPr>
          <w:p w14:paraId="49D37DBB" w14:textId="4107B5EE" w:rsidR="00D143A8" w:rsidRPr="00C44004" w:rsidDel="00CB6B19" w:rsidRDefault="00D143A8" w:rsidP="00CB6B19">
            <w:pPr>
              <w:rPr>
                <w:del w:id="4956" w:author="Lane, Stefanie" w:date="2023-09-27T17:47:00Z"/>
                <w:rFonts w:ascii="Calibri" w:eastAsia="Times New Roman" w:hAnsi="Calibri" w:cs="Calibri"/>
                <w:color w:val="000000"/>
              </w:rPr>
              <w:pPrChange w:id="4957" w:author="Lane, Stefanie" w:date="2023-09-27T17:47:00Z">
                <w:pPr>
                  <w:spacing w:after="0" w:line="240" w:lineRule="auto"/>
                  <w:jc w:val="center"/>
                </w:pPr>
              </w:pPrChange>
            </w:pPr>
            <w:del w:id="495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6BFB204" w:rsidR="00D143A8" w:rsidRPr="00C44004" w:rsidDel="00CB6B19" w:rsidRDefault="00D143A8" w:rsidP="00CB6B19">
            <w:pPr>
              <w:rPr>
                <w:del w:id="4959" w:author="Lane, Stefanie" w:date="2023-09-27T17:47:00Z"/>
                <w:rFonts w:ascii="Calibri" w:eastAsia="Times New Roman" w:hAnsi="Calibri" w:cs="Calibri"/>
                <w:color w:val="000000"/>
              </w:rPr>
              <w:pPrChange w:id="4960" w:author="Lane, Stefanie" w:date="2023-09-27T17:47:00Z">
                <w:pPr>
                  <w:spacing w:after="0" w:line="240" w:lineRule="auto"/>
                  <w:jc w:val="center"/>
                </w:pPr>
              </w:pPrChange>
            </w:pPr>
            <w:del w:id="4961"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692A9613" w14:textId="1AE2035B" w:rsidTr="00D143A8">
        <w:trPr>
          <w:trHeight w:val="300"/>
          <w:del w:id="4962" w:author="Lane, Stefanie" w:date="2023-09-27T17:47:00Z"/>
        </w:trPr>
        <w:tc>
          <w:tcPr>
            <w:tcW w:w="1311" w:type="dxa"/>
            <w:vMerge/>
            <w:tcBorders>
              <w:top w:val="nil"/>
              <w:left w:val="single" w:sz="8" w:space="0" w:color="auto"/>
              <w:bottom w:val="single" w:sz="8" w:space="0" w:color="000000"/>
              <w:right w:val="nil"/>
            </w:tcBorders>
            <w:vAlign w:val="center"/>
            <w:hideMark/>
          </w:tcPr>
          <w:p w14:paraId="6C3F5756" w14:textId="04EA3382" w:rsidR="00D143A8" w:rsidRPr="00C44004" w:rsidDel="00CB6B19" w:rsidRDefault="00D143A8" w:rsidP="00CB6B19">
            <w:pPr>
              <w:rPr>
                <w:del w:id="4963" w:author="Lane, Stefanie" w:date="2023-09-27T17:47:00Z"/>
                <w:rFonts w:ascii="Calibri" w:eastAsia="Times New Roman" w:hAnsi="Calibri" w:cs="Calibri"/>
                <w:color w:val="000000"/>
              </w:rPr>
              <w:pPrChange w:id="496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5066472" w14:textId="27C6BBEC" w:rsidR="00D143A8" w:rsidRPr="00C44004" w:rsidDel="00CB6B19" w:rsidRDefault="00D143A8" w:rsidP="00CB6B19">
            <w:pPr>
              <w:rPr>
                <w:del w:id="4965" w:author="Lane, Stefanie" w:date="2023-09-27T17:47:00Z"/>
                <w:rFonts w:ascii="Calibri" w:eastAsia="Times New Roman" w:hAnsi="Calibri" w:cs="Calibri"/>
                <w:color w:val="000000"/>
              </w:rPr>
              <w:pPrChange w:id="4966"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14839F6" w14:textId="1B1F7021" w:rsidR="00D143A8" w:rsidRPr="00C44004" w:rsidDel="00CB6B19" w:rsidRDefault="00D143A8" w:rsidP="00CB6B19">
            <w:pPr>
              <w:rPr>
                <w:del w:id="4967" w:author="Lane, Stefanie" w:date="2023-09-27T17:47:00Z"/>
                <w:rFonts w:ascii="Calibri" w:eastAsia="Times New Roman" w:hAnsi="Calibri" w:cs="Calibri"/>
                <w:i/>
                <w:iCs/>
                <w:color w:val="000000"/>
              </w:rPr>
              <w:pPrChange w:id="4968" w:author="Lane, Stefanie" w:date="2023-09-27T17:47:00Z">
                <w:pPr>
                  <w:spacing w:after="0" w:line="240" w:lineRule="auto"/>
                </w:pPr>
              </w:pPrChange>
            </w:pPr>
            <w:del w:id="4969" w:author="Lane, Stefanie" w:date="2023-09-27T17:47:00Z">
              <w:r w:rsidRPr="00C44004" w:rsidDel="00CB6B19">
                <w:rPr>
                  <w:rFonts w:ascii="Calibri" w:eastAsia="Times New Roman" w:hAnsi="Calibri" w:cs="Calibri"/>
                  <w:i/>
                  <w:iCs/>
                  <w:color w:val="000000"/>
                </w:rPr>
                <w:delText>Sagittaria latifolia</w:delText>
              </w:r>
            </w:del>
          </w:p>
        </w:tc>
        <w:tc>
          <w:tcPr>
            <w:tcW w:w="960" w:type="dxa"/>
            <w:tcBorders>
              <w:top w:val="nil"/>
              <w:left w:val="nil"/>
              <w:bottom w:val="single" w:sz="8" w:space="0" w:color="auto"/>
              <w:right w:val="nil"/>
            </w:tcBorders>
            <w:shd w:val="clear" w:color="auto" w:fill="auto"/>
            <w:noWrap/>
            <w:vAlign w:val="bottom"/>
            <w:hideMark/>
          </w:tcPr>
          <w:p w14:paraId="7AE47651" w14:textId="234FE648" w:rsidR="00D143A8" w:rsidRPr="00C44004" w:rsidDel="00CB6B19" w:rsidRDefault="00D143A8" w:rsidP="00CB6B19">
            <w:pPr>
              <w:rPr>
                <w:del w:id="4970" w:author="Lane, Stefanie" w:date="2023-09-27T17:47:00Z"/>
                <w:rFonts w:ascii="Calibri" w:eastAsia="Times New Roman" w:hAnsi="Calibri" w:cs="Calibri"/>
                <w:color w:val="000000"/>
              </w:rPr>
              <w:pPrChange w:id="4971" w:author="Lane, Stefanie" w:date="2023-09-27T17:47:00Z">
                <w:pPr>
                  <w:spacing w:after="0" w:line="240" w:lineRule="auto"/>
                  <w:jc w:val="center"/>
                </w:pPr>
              </w:pPrChange>
            </w:pPr>
            <w:del w:id="497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299C0D9E" w14:textId="401B53A5" w:rsidR="00D143A8" w:rsidRPr="00C44004" w:rsidDel="00CB6B19" w:rsidRDefault="00D143A8" w:rsidP="00CB6B19">
            <w:pPr>
              <w:rPr>
                <w:del w:id="4973" w:author="Lane, Stefanie" w:date="2023-09-27T17:47:00Z"/>
                <w:rFonts w:ascii="Calibri" w:eastAsia="Times New Roman" w:hAnsi="Calibri" w:cs="Calibri"/>
                <w:color w:val="000000"/>
              </w:rPr>
              <w:pPrChange w:id="4974" w:author="Lane, Stefanie" w:date="2023-09-27T17:47:00Z">
                <w:pPr>
                  <w:spacing w:after="0" w:line="240" w:lineRule="auto"/>
                  <w:jc w:val="center"/>
                </w:pPr>
              </w:pPrChange>
            </w:pPr>
            <w:del w:id="497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8" w:space="0" w:color="auto"/>
              <w:right w:val="nil"/>
            </w:tcBorders>
            <w:shd w:val="clear" w:color="auto" w:fill="auto"/>
            <w:noWrap/>
            <w:vAlign w:val="bottom"/>
            <w:hideMark/>
          </w:tcPr>
          <w:p w14:paraId="62C33A8B" w14:textId="79056BD8" w:rsidR="00D143A8" w:rsidRPr="00C44004" w:rsidDel="00CB6B19" w:rsidRDefault="00D143A8" w:rsidP="00CB6B19">
            <w:pPr>
              <w:rPr>
                <w:del w:id="4976" w:author="Lane, Stefanie" w:date="2023-09-27T17:47:00Z"/>
                <w:rFonts w:ascii="Calibri" w:eastAsia="Times New Roman" w:hAnsi="Calibri" w:cs="Calibri"/>
                <w:color w:val="000000"/>
              </w:rPr>
              <w:pPrChange w:id="4977" w:author="Lane, Stefanie" w:date="2023-09-27T17:47:00Z">
                <w:pPr>
                  <w:spacing w:after="0" w:line="240" w:lineRule="auto"/>
                  <w:jc w:val="center"/>
                </w:pPr>
              </w:pPrChange>
            </w:pPr>
            <w:del w:id="497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102948FE" w:rsidR="00D143A8" w:rsidRPr="00C44004" w:rsidDel="00CB6B19" w:rsidRDefault="00D143A8" w:rsidP="00CB6B19">
            <w:pPr>
              <w:rPr>
                <w:del w:id="4979" w:author="Lane, Stefanie" w:date="2023-09-27T17:47:00Z"/>
                <w:rFonts w:ascii="Calibri" w:eastAsia="Times New Roman" w:hAnsi="Calibri" w:cs="Calibri"/>
                <w:color w:val="000000"/>
              </w:rPr>
              <w:pPrChange w:id="4980" w:author="Lane, Stefanie" w:date="2023-09-27T17:47:00Z">
                <w:pPr>
                  <w:spacing w:after="0" w:line="240" w:lineRule="auto"/>
                  <w:jc w:val="center"/>
                </w:pPr>
              </w:pPrChange>
            </w:pPr>
            <w:del w:id="4981"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1BBBCB51" w14:textId="135F3462" w:rsidTr="00D143A8">
        <w:trPr>
          <w:trHeight w:val="290"/>
          <w:del w:id="4982" w:author="Lane, Stefanie" w:date="2023-09-27T17:47:00Z"/>
        </w:trPr>
        <w:tc>
          <w:tcPr>
            <w:tcW w:w="1311" w:type="dxa"/>
            <w:tcBorders>
              <w:top w:val="nil"/>
              <w:left w:val="nil"/>
              <w:bottom w:val="nil"/>
              <w:right w:val="nil"/>
            </w:tcBorders>
            <w:shd w:val="clear" w:color="auto" w:fill="auto"/>
            <w:noWrap/>
            <w:vAlign w:val="center"/>
            <w:hideMark/>
          </w:tcPr>
          <w:p w14:paraId="21CC5575" w14:textId="6BA76DAF" w:rsidR="00D143A8" w:rsidRPr="00C44004" w:rsidDel="00CB6B19" w:rsidRDefault="00D143A8" w:rsidP="00CB6B19">
            <w:pPr>
              <w:rPr>
                <w:del w:id="4983" w:author="Lane, Stefanie" w:date="2023-09-27T17:47:00Z"/>
                <w:rFonts w:ascii="Calibri" w:eastAsia="Times New Roman" w:hAnsi="Calibri" w:cs="Calibri"/>
                <w:color w:val="000000"/>
              </w:rPr>
              <w:pPrChange w:id="4984" w:author="Lane, Stefanie" w:date="2023-09-27T17:47:00Z">
                <w:pPr>
                  <w:spacing w:after="0" w:line="240" w:lineRule="auto"/>
                  <w:jc w:val="center"/>
                </w:pPr>
              </w:pPrChange>
            </w:pPr>
          </w:p>
        </w:tc>
        <w:tc>
          <w:tcPr>
            <w:tcW w:w="1279" w:type="dxa"/>
            <w:tcBorders>
              <w:top w:val="nil"/>
              <w:left w:val="nil"/>
              <w:bottom w:val="nil"/>
              <w:right w:val="nil"/>
            </w:tcBorders>
            <w:shd w:val="clear" w:color="auto" w:fill="auto"/>
            <w:noWrap/>
            <w:vAlign w:val="center"/>
            <w:hideMark/>
          </w:tcPr>
          <w:p w14:paraId="36F73B54" w14:textId="1127B230" w:rsidR="00D143A8" w:rsidRPr="00C44004" w:rsidDel="00CB6B19" w:rsidRDefault="00D143A8" w:rsidP="00CB6B19">
            <w:pPr>
              <w:rPr>
                <w:del w:id="4985" w:author="Lane, Stefanie" w:date="2023-09-27T17:47:00Z"/>
                <w:rFonts w:ascii="Times New Roman" w:eastAsia="Times New Roman" w:hAnsi="Times New Roman" w:cs="Times New Roman"/>
                <w:sz w:val="20"/>
                <w:szCs w:val="20"/>
              </w:rPr>
              <w:pPrChange w:id="4986" w:author="Lane, Stefanie" w:date="2023-09-27T17:47: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45ABC67A" w14:textId="3AEB8639" w:rsidR="00D143A8" w:rsidRPr="00C44004" w:rsidDel="00CB6B19" w:rsidRDefault="00D143A8" w:rsidP="00CB6B19">
            <w:pPr>
              <w:rPr>
                <w:del w:id="4987" w:author="Lane, Stefanie" w:date="2023-09-27T17:47:00Z"/>
                <w:rFonts w:ascii="Times New Roman" w:eastAsia="Times New Roman" w:hAnsi="Times New Roman" w:cs="Times New Roman"/>
                <w:sz w:val="20"/>
                <w:szCs w:val="20"/>
              </w:rPr>
              <w:pPrChange w:id="4988"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69EA22AA" w14:textId="788907AE" w:rsidR="00D143A8" w:rsidRPr="00C44004" w:rsidDel="00CB6B19" w:rsidRDefault="00D143A8" w:rsidP="00CB6B19">
            <w:pPr>
              <w:rPr>
                <w:del w:id="4989" w:author="Lane, Stefanie" w:date="2023-09-27T17:47:00Z"/>
                <w:rFonts w:ascii="Times New Roman" w:eastAsia="Times New Roman" w:hAnsi="Times New Roman" w:cs="Times New Roman"/>
                <w:sz w:val="20"/>
                <w:szCs w:val="20"/>
              </w:rPr>
              <w:pPrChange w:id="4990"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5640C69F" w14:textId="3BF88949" w:rsidR="00D143A8" w:rsidRPr="00C44004" w:rsidDel="00CB6B19" w:rsidRDefault="00D143A8" w:rsidP="00CB6B19">
            <w:pPr>
              <w:rPr>
                <w:del w:id="4991" w:author="Lane, Stefanie" w:date="2023-09-27T17:47:00Z"/>
                <w:rFonts w:ascii="Times New Roman" w:eastAsia="Times New Roman" w:hAnsi="Times New Roman" w:cs="Times New Roman"/>
                <w:sz w:val="20"/>
                <w:szCs w:val="20"/>
              </w:rPr>
              <w:pPrChange w:id="4992"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E10AD10" w14:textId="48B77EB9" w:rsidR="00D143A8" w:rsidRPr="00C44004" w:rsidDel="00CB6B19" w:rsidRDefault="00D143A8" w:rsidP="00CB6B19">
            <w:pPr>
              <w:rPr>
                <w:del w:id="4993" w:author="Lane, Stefanie" w:date="2023-09-27T17:47:00Z"/>
                <w:rFonts w:ascii="Times New Roman" w:eastAsia="Times New Roman" w:hAnsi="Times New Roman" w:cs="Times New Roman"/>
                <w:sz w:val="20"/>
                <w:szCs w:val="20"/>
              </w:rPr>
              <w:pPrChange w:id="4994" w:author="Lane, Stefanie" w:date="2023-09-27T17:47:00Z">
                <w:pPr>
                  <w:spacing w:after="0" w:line="240" w:lineRule="auto"/>
                  <w:jc w:val="center"/>
                </w:pPr>
              </w:pPrChange>
            </w:pPr>
          </w:p>
        </w:tc>
        <w:tc>
          <w:tcPr>
            <w:tcW w:w="1560" w:type="dxa"/>
            <w:tcBorders>
              <w:top w:val="nil"/>
              <w:left w:val="nil"/>
              <w:bottom w:val="nil"/>
              <w:right w:val="nil"/>
            </w:tcBorders>
            <w:shd w:val="clear" w:color="auto" w:fill="auto"/>
            <w:noWrap/>
            <w:vAlign w:val="bottom"/>
            <w:hideMark/>
          </w:tcPr>
          <w:p w14:paraId="30CBF67C" w14:textId="42856ACE" w:rsidR="00D143A8" w:rsidRPr="00C44004" w:rsidDel="00CB6B19" w:rsidRDefault="00D143A8" w:rsidP="00CB6B19">
            <w:pPr>
              <w:rPr>
                <w:del w:id="4995" w:author="Lane, Stefanie" w:date="2023-09-27T17:47:00Z"/>
                <w:rFonts w:ascii="Times New Roman" w:eastAsia="Times New Roman" w:hAnsi="Times New Roman" w:cs="Times New Roman"/>
                <w:sz w:val="20"/>
                <w:szCs w:val="20"/>
              </w:rPr>
              <w:pPrChange w:id="4996" w:author="Lane, Stefanie" w:date="2023-09-27T17:47:00Z">
                <w:pPr>
                  <w:spacing w:after="0" w:line="240" w:lineRule="auto"/>
                  <w:jc w:val="center"/>
                </w:pPr>
              </w:pPrChange>
            </w:pPr>
          </w:p>
        </w:tc>
      </w:tr>
      <w:tr w:rsidR="00D143A8" w:rsidRPr="00C44004" w:rsidDel="006C355C" w14:paraId="00D67BAF" w14:textId="1D5B7239" w:rsidTr="00D143A8">
        <w:trPr>
          <w:trHeight w:val="590"/>
          <w:del w:id="4997" w:author="Lane, Stefanie" w:date="2023-09-27T17:45:00Z"/>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3FC157C" w:rsidR="00D143A8" w:rsidRPr="00C44004" w:rsidDel="006C355C" w:rsidRDefault="00D143A8" w:rsidP="00CB6B19">
            <w:pPr>
              <w:rPr>
                <w:del w:id="4998" w:author="Lane, Stefanie" w:date="2023-09-27T17:45:00Z"/>
                <w:rFonts w:ascii="Calibri" w:eastAsia="Times New Roman" w:hAnsi="Calibri" w:cs="Calibri"/>
                <w:b/>
                <w:bCs/>
                <w:color w:val="000000"/>
              </w:rPr>
              <w:pPrChange w:id="4999" w:author="Lane, Stefanie" w:date="2023-09-27T17:47:00Z">
                <w:pPr>
                  <w:spacing w:after="0" w:line="240" w:lineRule="auto"/>
                  <w:jc w:val="center"/>
                </w:pPr>
              </w:pPrChange>
            </w:pPr>
            <w:del w:id="5000" w:author="Lane, Stefanie" w:date="2023-09-27T17:45:00Z">
              <w:r w:rsidRPr="00C44004" w:rsidDel="006C355C">
                <w:rPr>
                  <w:rFonts w:ascii="Calibri" w:eastAsia="Times New Roman" w:hAnsi="Calibri" w:cs="Calibri"/>
                  <w:b/>
                  <w:bCs/>
                  <w:color w:val="000000"/>
                </w:rPr>
                <w:lastRenderedPageBreak/>
                <w:delText>Assemblage</w:delText>
              </w:r>
            </w:del>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A01AAB0" w:rsidR="00D143A8" w:rsidRPr="00C44004" w:rsidDel="006C355C" w:rsidRDefault="00D143A8" w:rsidP="00CB6B19">
            <w:pPr>
              <w:rPr>
                <w:del w:id="5001" w:author="Lane, Stefanie" w:date="2023-09-27T17:45:00Z"/>
                <w:rFonts w:ascii="Calibri" w:eastAsia="Times New Roman" w:hAnsi="Calibri" w:cs="Calibri"/>
                <w:b/>
                <w:bCs/>
                <w:color w:val="000000"/>
              </w:rPr>
              <w:pPrChange w:id="5002" w:author="Lane, Stefanie" w:date="2023-09-27T17:47:00Z">
                <w:pPr>
                  <w:spacing w:after="0" w:line="240" w:lineRule="auto"/>
                  <w:jc w:val="center"/>
                </w:pPr>
              </w:pPrChange>
            </w:pPr>
            <w:del w:id="5003" w:author="Lane, Stefanie" w:date="2023-09-27T17:45:00Z">
              <w:r w:rsidRPr="00C44004" w:rsidDel="006C355C">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2B653CEE" w:rsidR="00D143A8" w:rsidRPr="00C44004" w:rsidDel="006C355C" w:rsidRDefault="00D143A8" w:rsidP="00CB6B19">
            <w:pPr>
              <w:rPr>
                <w:del w:id="5004" w:author="Lane, Stefanie" w:date="2023-09-27T17:45:00Z"/>
                <w:rFonts w:ascii="Calibri" w:eastAsia="Times New Roman" w:hAnsi="Calibri" w:cs="Calibri"/>
                <w:b/>
                <w:bCs/>
                <w:color w:val="000000"/>
              </w:rPr>
              <w:pPrChange w:id="5005" w:author="Lane, Stefanie" w:date="2023-09-27T17:47:00Z">
                <w:pPr>
                  <w:spacing w:after="0" w:line="240" w:lineRule="auto"/>
                  <w:jc w:val="center"/>
                </w:pPr>
              </w:pPrChange>
            </w:pPr>
            <w:del w:id="5006" w:author="Lane, Stefanie" w:date="2023-09-27T17:45:00Z">
              <w:r w:rsidRPr="00C44004" w:rsidDel="006C355C">
                <w:rPr>
                  <w:rFonts w:ascii="Calibri" w:eastAsia="Times New Roman" w:hAnsi="Calibri" w:cs="Calibri"/>
                  <w:b/>
                  <w:bCs/>
                  <w:color w:val="000000"/>
                </w:rPr>
                <w:delText>Species</w:delText>
              </w:r>
            </w:del>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3F4FB73A" w:rsidR="00D143A8" w:rsidRPr="00C44004" w:rsidDel="006C355C" w:rsidRDefault="00D143A8" w:rsidP="00CB6B19">
            <w:pPr>
              <w:rPr>
                <w:del w:id="5007" w:author="Lane, Stefanie" w:date="2023-09-27T17:45:00Z"/>
                <w:rFonts w:ascii="Calibri" w:eastAsia="Times New Roman" w:hAnsi="Calibri" w:cs="Calibri"/>
                <w:b/>
                <w:bCs/>
                <w:color w:val="000000"/>
              </w:rPr>
              <w:pPrChange w:id="5008" w:author="Lane, Stefanie" w:date="2023-09-27T17:47:00Z">
                <w:pPr>
                  <w:spacing w:after="0" w:line="240" w:lineRule="auto"/>
                  <w:jc w:val="center"/>
                </w:pPr>
              </w:pPrChange>
            </w:pPr>
            <w:del w:id="5009" w:author="Lane, Stefanie" w:date="2023-09-27T17:45:00Z">
              <w:r w:rsidRPr="00C44004" w:rsidDel="006C355C">
                <w:rPr>
                  <w:rFonts w:ascii="Calibri" w:eastAsia="Times New Roman" w:hAnsi="Calibri" w:cs="Calibri"/>
                  <w:b/>
                  <w:bCs/>
                  <w:color w:val="000000"/>
                </w:rPr>
                <w:delText>197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3E4760C6" w:rsidR="00D143A8" w:rsidRPr="00C44004" w:rsidDel="006C355C" w:rsidRDefault="00D143A8" w:rsidP="00CB6B19">
            <w:pPr>
              <w:rPr>
                <w:del w:id="5010" w:author="Lane, Stefanie" w:date="2023-09-27T17:45:00Z"/>
                <w:rFonts w:ascii="Calibri" w:eastAsia="Times New Roman" w:hAnsi="Calibri" w:cs="Calibri"/>
                <w:b/>
                <w:bCs/>
                <w:color w:val="000000"/>
              </w:rPr>
              <w:pPrChange w:id="5011" w:author="Lane, Stefanie" w:date="2023-09-27T17:47:00Z">
                <w:pPr>
                  <w:spacing w:after="0" w:line="240" w:lineRule="auto"/>
                  <w:jc w:val="center"/>
                </w:pPr>
              </w:pPrChange>
            </w:pPr>
            <w:del w:id="5012" w:author="Lane, Stefanie" w:date="2023-09-27T17:45:00Z">
              <w:r w:rsidRPr="00C44004" w:rsidDel="006C355C">
                <w:rPr>
                  <w:rFonts w:ascii="Calibri" w:eastAsia="Times New Roman" w:hAnsi="Calibri" w:cs="Calibri"/>
                  <w:b/>
                  <w:bCs/>
                  <w:color w:val="000000"/>
                </w:rPr>
                <w:delText>199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ECCA4B0" w:rsidR="00D143A8" w:rsidRPr="00C44004" w:rsidDel="006C355C" w:rsidRDefault="00D143A8" w:rsidP="00CB6B19">
            <w:pPr>
              <w:rPr>
                <w:del w:id="5013" w:author="Lane, Stefanie" w:date="2023-09-27T17:45:00Z"/>
                <w:rFonts w:ascii="Calibri" w:eastAsia="Times New Roman" w:hAnsi="Calibri" w:cs="Calibri"/>
                <w:b/>
                <w:bCs/>
                <w:color w:val="000000"/>
              </w:rPr>
              <w:pPrChange w:id="5014" w:author="Lane, Stefanie" w:date="2023-09-27T17:47:00Z">
                <w:pPr>
                  <w:spacing w:after="0" w:line="240" w:lineRule="auto"/>
                  <w:jc w:val="center"/>
                </w:pPr>
              </w:pPrChange>
            </w:pPr>
            <w:del w:id="5015" w:author="Lane, Stefanie" w:date="2023-09-27T17:45:00Z">
              <w:r w:rsidRPr="00C44004" w:rsidDel="006C355C">
                <w:rPr>
                  <w:rFonts w:ascii="Calibri" w:eastAsia="Times New Roman" w:hAnsi="Calibri" w:cs="Calibri"/>
                  <w:b/>
                  <w:bCs/>
                  <w:color w:val="000000"/>
                </w:rPr>
                <w:delText>2019</w:delText>
              </w:r>
            </w:del>
          </w:p>
        </w:tc>
        <w:tc>
          <w:tcPr>
            <w:tcW w:w="1560" w:type="dxa"/>
            <w:tcBorders>
              <w:top w:val="single" w:sz="4" w:space="0" w:color="auto"/>
              <w:left w:val="nil"/>
              <w:bottom w:val="single" w:sz="8" w:space="0" w:color="auto"/>
              <w:right w:val="nil"/>
            </w:tcBorders>
            <w:shd w:val="clear" w:color="auto" w:fill="auto"/>
            <w:vAlign w:val="center"/>
            <w:hideMark/>
          </w:tcPr>
          <w:p w14:paraId="7739D613" w14:textId="4E3333EA" w:rsidR="00D143A8" w:rsidRPr="00C44004" w:rsidDel="006C355C" w:rsidRDefault="00D143A8" w:rsidP="00CB6B19">
            <w:pPr>
              <w:rPr>
                <w:del w:id="5016" w:author="Lane, Stefanie" w:date="2023-09-27T17:45:00Z"/>
                <w:rFonts w:ascii="Calibri" w:eastAsia="Times New Roman" w:hAnsi="Calibri" w:cs="Calibri"/>
                <w:b/>
                <w:bCs/>
                <w:color w:val="000000"/>
              </w:rPr>
              <w:pPrChange w:id="5017" w:author="Lane, Stefanie" w:date="2023-09-27T17:47:00Z">
                <w:pPr>
                  <w:spacing w:after="0" w:line="240" w:lineRule="auto"/>
                  <w:jc w:val="center"/>
                </w:pPr>
              </w:pPrChange>
            </w:pPr>
            <w:del w:id="5018" w:author="Lane, Stefanie" w:date="2023-09-27T17:45:00Z">
              <w:r w:rsidRPr="00C44004" w:rsidDel="006C355C">
                <w:rPr>
                  <w:rFonts w:ascii="Calibri" w:eastAsia="Times New Roman" w:hAnsi="Calibri" w:cs="Calibri"/>
                  <w:b/>
                  <w:bCs/>
                  <w:color w:val="000000"/>
                </w:rPr>
                <w:delText>Overall Change (1979-2019)</w:delText>
              </w:r>
            </w:del>
          </w:p>
        </w:tc>
      </w:tr>
      <w:tr w:rsidR="00D143A8" w:rsidRPr="00C44004" w:rsidDel="00CB6B19" w14:paraId="0D3EB403" w14:textId="23506AAB" w:rsidTr="00D143A8">
        <w:trPr>
          <w:trHeight w:val="300"/>
          <w:del w:id="5019" w:author="Lane, Stefanie" w:date="2023-09-27T17:4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52E398E4" w:rsidR="00D143A8" w:rsidRPr="00C44004" w:rsidDel="00CB6B19" w:rsidRDefault="00D143A8" w:rsidP="00CB6B19">
            <w:pPr>
              <w:rPr>
                <w:del w:id="5020" w:author="Lane, Stefanie" w:date="2023-09-27T17:47:00Z"/>
                <w:rFonts w:ascii="Calibri" w:eastAsia="Times New Roman" w:hAnsi="Calibri" w:cs="Calibri"/>
                <w:color w:val="000000"/>
              </w:rPr>
              <w:pPrChange w:id="5021" w:author="Lane, Stefanie" w:date="2023-09-27T17:47:00Z">
                <w:pPr>
                  <w:spacing w:after="0" w:line="240" w:lineRule="auto"/>
                  <w:jc w:val="center"/>
                </w:pPr>
              </w:pPrChange>
            </w:pPr>
            <w:del w:id="5022" w:author="Lane, Stefanie" w:date="2023-09-27T17:47:00Z">
              <w:r w:rsidRPr="00C44004" w:rsidDel="00CB6B19">
                <w:rPr>
                  <w:rFonts w:ascii="Calibri" w:eastAsia="Times New Roman" w:hAnsi="Calibri" w:cs="Calibri"/>
                  <w:color w:val="000000"/>
                </w:rPr>
                <w:delText>Fescue</w:delText>
              </w:r>
            </w:del>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90825F0" w:rsidR="00D143A8" w:rsidRPr="00C44004" w:rsidDel="00CB6B19" w:rsidRDefault="00D143A8" w:rsidP="00CB6B19">
            <w:pPr>
              <w:rPr>
                <w:del w:id="5023" w:author="Lane, Stefanie" w:date="2023-09-27T17:47:00Z"/>
                <w:rFonts w:ascii="Calibri" w:eastAsia="Times New Roman" w:hAnsi="Calibri" w:cs="Calibri"/>
                <w:color w:val="000000"/>
              </w:rPr>
              <w:pPrChange w:id="5024" w:author="Lane, Stefanie" w:date="2023-09-27T17:47:00Z">
                <w:pPr>
                  <w:spacing w:after="0" w:line="240" w:lineRule="auto"/>
                </w:pPr>
              </w:pPrChange>
            </w:pPr>
            <w:del w:id="5025" w:author="Lane, Stefanie" w:date="2023-09-27T17:47:00Z">
              <w:r w:rsidRPr="00C44004" w:rsidDel="00CB6B19">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06D81246" w14:textId="64DE51B4" w:rsidR="00D143A8" w:rsidRPr="00C44004" w:rsidDel="00CB6B19" w:rsidRDefault="00D143A8" w:rsidP="00CB6B19">
            <w:pPr>
              <w:rPr>
                <w:del w:id="5026" w:author="Lane, Stefanie" w:date="2023-09-27T17:47:00Z"/>
                <w:rFonts w:ascii="Calibri" w:eastAsia="Times New Roman" w:hAnsi="Calibri" w:cs="Calibri"/>
                <w:i/>
                <w:iCs/>
                <w:color w:val="000000"/>
              </w:rPr>
              <w:pPrChange w:id="5027" w:author="Lane, Stefanie" w:date="2023-09-27T17:47:00Z">
                <w:pPr>
                  <w:spacing w:after="0" w:line="240" w:lineRule="auto"/>
                </w:pPr>
              </w:pPrChange>
            </w:pPr>
            <w:del w:id="5028" w:author="Lane, Stefanie" w:date="2023-09-27T17:47:00Z">
              <w:r w:rsidRPr="00C44004" w:rsidDel="00CB6B19">
                <w:rPr>
                  <w:rFonts w:ascii="Calibri" w:eastAsia="Times New Roman" w:hAnsi="Calibri" w:cs="Calibri"/>
                  <w:i/>
                  <w:iCs/>
                  <w:color w:val="000000"/>
                </w:rPr>
                <w:delText>Festuca sp.</w:delText>
              </w:r>
            </w:del>
          </w:p>
        </w:tc>
        <w:tc>
          <w:tcPr>
            <w:tcW w:w="960" w:type="dxa"/>
            <w:tcBorders>
              <w:top w:val="single" w:sz="4" w:space="0" w:color="auto"/>
              <w:left w:val="nil"/>
              <w:bottom w:val="nil"/>
              <w:right w:val="nil"/>
            </w:tcBorders>
            <w:shd w:val="clear" w:color="auto" w:fill="auto"/>
            <w:noWrap/>
            <w:vAlign w:val="bottom"/>
            <w:hideMark/>
          </w:tcPr>
          <w:p w14:paraId="2A41BC1B" w14:textId="2775EF5F" w:rsidR="00D143A8" w:rsidRPr="00C44004" w:rsidDel="00CB6B19" w:rsidRDefault="00D143A8" w:rsidP="00CB6B19">
            <w:pPr>
              <w:rPr>
                <w:del w:id="5029" w:author="Lane, Stefanie" w:date="2023-09-27T17:47:00Z"/>
                <w:rFonts w:ascii="Calibri" w:eastAsia="Times New Roman" w:hAnsi="Calibri" w:cs="Calibri"/>
                <w:color w:val="000000"/>
              </w:rPr>
              <w:pPrChange w:id="5030" w:author="Lane, Stefanie" w:date="2023-09-27T17:47:00Z">
                <w:pPr>
                  <w:spacing w:after="0" w:line="240" w:lineRule="auto"/>
                  <w:jc w:val="center"/>
                </w:pPr>
              </w:pPrChange>
            </w:pPr>
            <w:del w:id="5031"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36DA25E2" w14:textId="5504ED1A" w:rsidR="00D143A8" w:rsidRPr="00C44004" w:rsidDel="00CB6B19" w:rsidRDefault="00D143A8" w:rsidP="00CB6B19">
            <w:pPr>
              <w:rPr>
                <w:del w:id="5032" w:author="Lane, Stefanie" w:date="2023-09-27T17:47:00Z"/>
                <w:rFonts w:ascii="Calibri" w:eastAsia="Times New Roman" w:hAnsi="Calibri" w:cs="Calibri"/>
                <w:color w:val="000000"/>
              </w:rPr>
              <w:pPrChange w:id="5033" w:author="Lane, Stefanie" w:date="2023-09-27T17:47:00Z">
                <w:pPr>
                  <w:spacing w:after="0" w:line="240" w:lineRule="auto"/>
                  <w:jc w:val="center"/>
                </w:pPr>
              </w:pPrChange>
            </w:pPr>
            <w:del w:id="5034"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69EC3347" w14:textId="257AA1E1" w:rsidR="00D143A8" w:rsidRPr="00C44004" w:rsidDel="00CB6B19" w:rsidRDefault="00D143A8" w:rsidP="00CB6B19">
            <w:pPr>
              <w:rPr>
                <w:del w:id="5035" w:author="Lane, Stefanie" w:date="2023-09-27T17:47:00Z"/>
                <w:rFonts w:ascii="Calibri" w:eastAsia="Times New Roman" w:hAnsi="Calibri" w:cs="Calibri"/>
                <w:color w:val="000000"/>
              </w:rPr>
              <w:pPrChange w:id="5036" w:author="Lane, Stefanie" w:date="2023-09-27T17:47:00Z">
                <w:pPr>
                  <w:spacing w:after="0" w:line="240" w:lineRule="auto"/>
                  <w:jc w:val="center"/>
                </w:pPr>
              </w:pPrChange>
            </w:pPr>
            <w:del w:id="5037"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8886325" w:rsidR="00D143A8" w:rsidRPr="00C44004" w:rsidDel="00CB6B19" w:rsidRDefault="00D143A8" w:rsidP="00CB6B19">
            <w:pPr>
              <w:rPr>
                <w:del w:id="5038" w:author="Lane, Stefanie" w:date="2023-09-27T17:47:00Z"/>
                <w:rFonts w:ascii="Calibri" w:eastAsia="Times New Roman" w:hAnsi="Calibri" w:cs="Calibri"/>
                <w:color w:val="000000"/>
              </w:rPr>
              <w:pPrChange w:id="5039" w:author="Lane, Stefanie" w:date="2023-09-27T17:47:00Z">
                <w:pPr>
                  <w:spacing w:after="0" w:line="240" w:lineRule="auto"/>
                  <w:jc w:val="center"/>
                </w:pPr>
              </w:pPrChange>
            </w:pPr>
            <w:del w:id="5040"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125B367" w14:textId="75163B9B" w:rsidTr="00D143A8">
        <w:trPr>
          <w:trHeight w:val="290"/>
          <w:del w:id="5041" w:author="Lane, Stefanie" w:date="2023-09-27T17:47:00Z"/>
        </w:trPr>
        <w:tc>
          <w:tcPr>
            <w:tcW w:w="1311" w:type="dxa"/>
            <w:vMerge/>
            <w:tcBorders>
              <w:top w:val="nil"/>
              <w:left w:val="single" w:sz="8" w:space="0" w:color="auto"/>
              <w:bottom w:val="single" w:sz="8" w:space="0" w:color="000000"/>
              <w:right w:val="nil"/>
            </w:tcBorders>
            <w:vAlign w:val="center"/>
            <w:hideMark/>
          </w:tcPr>
          <w:p w14:paraId="398C8C4A" w14:textId="5F18EF12" w:rsidR="00D143A8" w:rsidRPr="00C44004" w:rsidDel="00CB6B19" w:rsidRDefault="00D143A8" w:rsidP="00CB6B19">
            <w:pPr>
              <w:rPr>
                <w:del w:id="5042" w:author="Lane, Stefanie" w:date="2023-09-27T17:47:00Z"/>
                <w:rFonts w:ascii="Calibri" w:eastAsia="Times New Roman" w:hAnsi="Calibri" w:cs="Calibri"/>
                <w:color w:val="000000"/>
              </w:rPr>
              <w:pPrChange w:id="5043"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25B1D9D5" w:rsidR="00D143A8" w:rsidRPr="00C44004" w:rsidDel="00CB6B19" w:rsidRDefault="00D143A8" w:rsidP="00CB6B19">
            <w:pPr>
              <w:rPr>
                <w:del w:id="5044" w:author="Lane, Stefanie" w:date="2023-09-27T17:47:00Z"/>
                <w:rFonts w:ascii="Calibri" w:eastAsia="Times New Roman" w:hAnsi="Calibri" w:cs="Calibri"/>
                <w:color w:val="000000"/>
              </w:rPr>
              <w:pPrChange w:id="5045" w:author="Lane, Stefanie" w:date="2023-09-27T17:47:00Z">
                <w:pPr>
                  <w:spacing w:after="0" w:line="240" w:lineRule="auto"/>
                  <w:jc w:val="center"/>
                </w:pPr>
              </w:pPrChange>
            </w:pPr>
            <w:del w:id="5046" w:author="Lane, Stefanie" w:date="2023-09-27T17:47:00Z">
              <w:r w:rsidRPr="00C44004" w:rsidDel="00CB6B19">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66FCE934" w14:textId="66C94911" w:rsidR="00D143A8" w:rsidRPr="00C44004" w:rsidDel="00CB6B19" w:rsidRDefault="00D143A8" w:rsidP="00CB6B19">
            <w:pPr>
              <w:rPr>
                <w:del w:id="5047" w:author="Lane, Stefanie" w:date="2023-09-27T17:47:00Z"/>
                <w:rFonts w:ascii="Calibri" w:eastAsia="Times New Roman" w:hAnsi="Calibri" w:cs="Calibri"/>
                <w:i/>
                <w:iCs/>
                <w:color w:val="000000"/>
              </w:rPr>
              <w:pPrChange w:id="5048" w:author="Lane, Stefanie" w:date="2023-09-27T17:47:00Z">
                <w:pPr>
                  <w:spacing w:after="0" w:line="240" w:lineRule="auto"/>
                </w:pPr>
              </w:pPrChange>
            </w:pPr>
            <w:del w:id="5049" w:author="Lane, Stefanie" w:date="2023-09-27T17:47:00Z">
              <w:r w:rsidRPr="00C44004" w:rsidDel="00CB6B19">
                <w:rPr>
                  <w:rFonts w:ascii="Calibri" w:eastAsia="Times New Roman" w:hAnsi="Calibri" w:cs="Calibri"/>
                  <w:i/>
                  <w:iCs/>
                  <w:color w:val="000000"/>
                </w:rPr>
                <w:delText>Alisma plantago aquatica</w:delText>
              </w:r>
            </w:del>
          </w:p>
        </w:tc>
        <w:tc>
          <w:tcPr>
            <w:tcW w:w="960" w:type="dxa"/>
            <w:tcBorders>
              <w:top w:val="single" w:sz="8" w:space="0" w:color="auto"/>
              <w:left w:val="nil"/>
              <w:bottom w:val="nil"/>
              <w:right w:val="nil"/>
            </w:tcBorders>
            <w:shd w:val="clear" w:color="auto" w:fill="auto"/>
            <w:noWrap/>
            <w:vAlign w:val="bottom"/>
            <w:hideMark/>
          </w:tcPr>
          <w:p w14:paraId="0F8B6D19" w14:textId="7ED868B3" w:rsidR="00D143A8" w:rsidRPr="00C44004" w:rsidDel="00CB6B19" w:rsidRDefault="00D143A8" w:rsidP="00CB6B19">
            <w:pPr>
              <w:rPr>
                <w:del w:id="5050" w:author="Lane, Stefanie" w:date="2023-09-27T17:47:00Z"/>
                <w:rFonts w:ascii="Calibri" w:eastAsia="Times New Roman" w:hAnsi="Calibri" w:cs="Calibri"/>
                <w:color w:val="000000"/>
              </w:rPr>
              <w:pPrChange w:id="5051" w:author="Lane, Stefanie" w:date="2023-09-27T17:47:00Z">
                <w:pPr>
                  <w:spacing w:after="0" w:line="240" w:lineRule="auto"/>
                  <w:jc w:val="center"/>
                </w:pPr>
              </w:pPrChange>
            </w:pPr>
            <w:del w:id="5052"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2E51F90" w14:textId="557464E8" w:rsidR="00D143A8" w:rsidRPr="00C44004" w:rsidDel="00CB6B19" w:rsidRDefault="00D143A8" w:rsidP="00CB6B19">
            <w:pPr>
              <w:rPr>
                <w:del w:id="5053" w:author="Lane, Stefanie" w:date="2023-09-27T17:47:00Z"/>
                <w:rFonts w:ascii="Calibri" w:eastAsia="Times New Roman" w:hAnsi="Calibri" w:cs="Calibri"/>
                <w:color w:val="000000"/>
              </w:rPr>
              <w:pPrChange w:id="5054" w:author="Lane, Stefanie" w:date="2023-09-27T17:47:00Z">
                <w:pPr>
                  <w:spacing w:after="0" w:line="240" w:lineRule="auto"/>
                  <w:jc w:val="center"/>
                </w:pPr>
              </w:pPrChange>
            </w:pPr>
            <w:del w:id="505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5AF8BC17" w14:textId="329D57AE" w:rsidR="00D143A8" w:rsidRPr="00C44004" w:rsidDel="00CB6B19" w:rsidRDefault="00D143A8" w:rsidP="00CB6B19">
            <w:pPr>
              <w:rPr>
                <w:del w:id="5056" w:author="Lane, Stefanie" w:date="2023-09-27T17:47:00Z"/>
                <w:rFonts w:ascii="Calibri" w:eastAsia="Times New Roman" w:hAnsi="Calibri" w:cs="Calibri"/>
                <w:color w:val="000000"/>
              </w:rPr>
              <w:pPrChange w:id="5057" w:author="Lane, Stefanie" w:date="2023-09-27T17:47:00Z">
                <w:pPr>
                  <w:spacing w:after="0" w:line="240" w:lineRule="auto"/>
                  <w:jc w:val="center"/>
                </w:pPr>
              </w:pPrChange>
            </w:pPr>
            <w:del w:id="505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nil"/>
              <w:right w:val="single" w:sz="8" w:space="0" w:color="auto"/>
            </w:tcBorders>
            <w:shd w:val="clear" w:color="auto" w:fill="auto"/>
            <w:noWrap/>
            <w:vAlign w:val="bottom"/>
            <w:hideMark/>
          </w:tcPr>
          <w:p w14:paraId="1354A409" w14:textId="0D8CFEC3" w:rsidR="00D143A8" w:rsidRPr="00C44004" w:rsidDel="00CB6B19" w:rsidRDefault="00D143A8" w:rsidP="00CB6B19">
            <w:pPr>
              <w:rPr>
                <w:del w:id="5059" w:author="Lane, Stefanie" w:date="2023-09-27T17:47:00Z"/>
                <w:rFonts w:ascii="Calibri" w:eastAsia="Times New Roman" w:hAnsi="Calibri" w:cs="Calibri"/>
                <w:color w:val="000000"/>
              </w:rPr>
              <w:pPrChange w:id="5060" w:author="Lane, Stefanie" w:date="2023-09-27T17:47:00Z">
                <w:pPr>
                  <w:spacing w:after="0" w:line="240" w:lineRule="auto"/>
                  <w:jc w:val="center"/>
                </w:pPr>
              </w:pPrChange>
            </w:pPr>
            <w:del w:id="506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4C188847" w14:textId="6148762E" w:rsidTr="00D143A8">
        <w:trPr>
          <w:trHeight w:val="290"/>
          <w:del w:id="5062" w:author="Lane, Stefanie" w:date="2023-09-27T17:47:00Z"/>
        </w:trPr>
        <w:tc>
          <w:tcPr>
            <w:tcW w:w="1311" w:type="dxa"/>
            <w:vMerge/>
            <w:tcBorders>
              <w:top w:val="nil"/>
              <w:left w:val="single" w:sz="8" w:space="0" w:color="auto"/>
              <w:bottom w:val="single" w:sz="8" w:space="0" w:color="000000"/>
              <w:right w:val="nil"/>
            </w:tcBorders>
            <w:vAlign w:val="center"/>
            <w:hideMark/>
          </w:tcPr>
          <w:p w14:paraId="0E6050DC" w14:textId="70F98F0F" w:rsidR="00D143A8" w:rsidRPr="00C44004" w:rsidDel="00CB6B19" w:rsidRDefault="00D143A8" w:rsidP="00CB6B19">
            <w:pPr>
              <w:rPr>
                <w:del w:id="5063" w:author="Lane, Stefanie" w:date="2023-09-27T17:47:00Z"/>
                <w:rFonts w:ascii="Calibri" w:eastAsia="Times New Roman" w:hAnsi="Calibri" w:cs="Calibri"/>
                <w:color w:val="000000"/>
              </w:rPr>
              <w:pPrChange w:id="506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00AC49E" w14:textId="30F22611" w:rsidR="00D143A8" w:rsidRPr="00C44004" w:rsidDel="00CB6B19" w:rsidRDefault="00D143A8" w:rsidP="00CB6B19">
            <w:pPr>
              <w:rPr>
                <w:del w:id="5065" w:author="Lane, Stefanie" w:date="2023-09-27T17:47:00Z"/>
                <w:rFonts w:ascii="Calibri" w:eastAsia="Times New Roman" w:hAnsi="Calibri" w:cs="Calibri"/>
                <w:color w:val="000000"/>
              </w:rPr>
              <w:pPrChange w:id="506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5A5178B0" w:rsidR="00D143A8" w:rsidRPr="00C44004" w:rsidDel="00CB6B19" w:rsidRDefault="00D143A8" w:rsidP="00CB6B19">
            <w:pPr>
              <w:rPr>
                <w:del w:id="5067" w:author="Lane, Stefanie" w:date="2023-09-27T17:47:00Z"/>
                <w:rFonts w:ascii="Calibri" w:eastAsia="Times New Roman" w:hAnsi="Calibri" w:cs="Calibri"/>
                <w:i/>
                <w:iCs/>
                <w:color w:val="000000"/>
              </w:rPr>
              <w:pPrChange w:id="5068" w:author="Lane, Stefanie" w:date="2023-09-27T17:47:00Z">
                <w:pPr>
                  <w:spacing w:after="0" w:line="240" w:lineRule="auto"/>
                </w:pPr>
              </w:pPrChange>
            </w:pPr>
            <w:del w:id="5069" w:author="Lane, Stefanie" w:date="2023-09-27T17:47:00Z">
              <w:r w:rsidRPr="00C44004" w:rsidDel="00CB6B19">
                <w:rPr>
                  <w:rFonts w:ascii="Calibri" w:eastAsia="Times New Roman" w:hAnsi="Calibri" w:cs="Calibri"/>
                  <w:i/>
                  <w:iCs/>
                  <w:color w:val="00000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62CE6CB2" w:rsidR="00D143A8" w:rsidRPr="00C44004" w:rsidDel="00CB6B19" w:rsidRDefault="00D143A8" w:rsidP="00CB6B19">
            <w:pPr>
              <w:rPr>
                <w:del w:id="5070" w:author="Lane, Stefanie" w:date="2023-09-27T17:47:00Z"/>
                <w:rFonts w:ascii="Calibri" w:eastAsia="Times New Roman" w:hAnsi="Calibri" w:cs="Calibri"/>
                <w:color w:val="000000"/>
              </w:rPr>
              <w:pPrChange w:id="5071" w:author="Lane, Stefanie" w:date="2023-09-27T17:47:00Z">
                <w:pPr>
                  <w:spacing w:after="0" w:line="240" w:lineRule="auto"/>
                  <w:jc w:val="center"/>
                </w:pPr>
              </w:pPrChange>
            </w:pPr>
            <w:del w:id="5072"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66BB3A2E" w:rsidR="00D143A8" w:rsidRPr="00C44004" w:rsidDel="00CB6B19" w:rsidRDefault="00D143A8" w:rsidP="00CB6B19">
            <w:pPr>
              <w:rPr>
                <w:del w:id="5073" w:author="Lane, Stefanie" w:date="2023-09-27T17:47:00Z"/>
                <w:rFonts w:ascii="Calibri" w:eastAsia="Times New Roman" w:hAnsi="Calibri" w:cs="Calibri"/>
                <w:color w:val="000000"/>
              </w:rPr>
              <w:pPrChange w:id="5074" w:author="Lane, Stefanie" w:date="2023-09-27T17:47:00Z">
                <w:pPr>
                  <w:spacing w:after="0" w:line="240" w:lineRule="auto"/>
                  <w:jc w:val="center"/>
                </w:pPr>
              </w:pPrChange>
            </w:pPr>
            <w:del w:id="507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0A70EA96" w:rsidR="00D143A8" w:rsidRPr="00C44004" w:rsidDel="00CB6B19" w:rsidRDefault="00D143A8" w:rsidP="00CB6B19">
            <w:pPr>
              <w:rPr>
                <w:del w:id="5076" w:author="Lane, Stefanie" w:date="2023-09-27T17:47:00Z"/>
                <w:rFonts w:ascii="Calibri" w:eastAsia="Times New Roman" w:hAnsi="Calibri" w:cs="Calibri"/>
                <w:color w:val="000000"/>
              </w:rPr>
              <w:pPrChange w:id="5077" w:author="Lane, Stefanie" w:date="2023-09-27T17:47:00Z">
                <w:pPr>
                  <w:spacing w:after="0" w:line="240" w:lineRule="auto"/>
                  <w:jc w:val="center"/>
                </w:pPr>
              </w:pPrChange>
            </w:pPr>
            <w:del w:id="5078"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53E05C79" w:rsidR="00D143A8" w:rsidRPr="00C44004" w:rsidDel="00CB6B19" w:rsidRDefault="00D143A8" w:rsidP="00CB6B19">
            <w:pPr>
              <w:rPr>
                <w:del w:id="5079" w:author="Lane, Stefanie" w:date="2023-09-27T17:47:00Z"/>
                <w:rFonts w:ascii="Calibri" w:eastAsia="Times New Roman" w:hAnsi="Calibri" w:cs="Calibri"/>
                <w:color w:val="000000"/>
              </w:rPr>
              <w:pPrChange w:id="5080" w:author="Lane, Stefanie" w:date="2023-09-27T17:47:00Z">
                <w:pPr>
                  <w:spacing w:after="0" w:line="240" w:lineRule="auto"/>
                  <w:jc w:val="center"/>
                </w:pPr>
              </w:pPrChange>
            </w:pPr>
            <w:del w:id="508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784E0078" w14:textId="46617FB3" w:rsidTr="00D143A8">
        <w:trPr>
          <w:trHeight w:val="290"/>
          <w:del w:id="5082" w:author="Lane, Stefanie" w:date="2023-09-27T17:47:00Z"/>
        </w:trPr>
        <w:tc>
          <w:tcPr>
            <w:tcW w:w="1311" w:type="dxa"/>
            <w:vMerge/>
            <w:tcBorders>
              <w:top w:val="nil"/>
              <w:left w:val="single" w:sz="8" w:space="0" w:color="auto"/>
              <w:bottom w:val="single" w:sz="8" w:space="0" w:color="000000"/>
              <w:right w:val="nil"/>
            </w:tcBorders>
            <w:vAlign w:val="center"/>
            <w:hideMark/>
          </w:tcPr>
          <w:p w14:paraId="6430FC42" w14:textId="33EAB5F4" w:rsidR="00D143A8" w:rsidRPr="00C44004" w:rsidDel="00CB6B19" w:rsidRDefault="00D143A8" w:rsidP="00CB6B19">
            <w:pPr>
              <w:rPr>
                <w:del w:id="5083" w:author="Lane, Stefanie" w:date="2023-09-27T17:47:00Z"/>
                <w:rFonts w:ascii="Calibri" w:eastAsia="Times New Roman" w:hAnsi="Calibri" w:cs="Calibri"/>
                <w:color w:val="000000"/>
              </w:rPr>
              <w:pPrChange w:id="508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64A6278" w14:textId="4E53130D" w:rsidR="00D143A8" w:rsidRPr="00C44004" w:rsidDel="00CB6B19" w:rsidRDefault="00D143A8" w:rsidP="00CB6B19">
            <w:pPr>
              <w:rPr>
                <w:del w:id="5085" w:author="Lane, Stefanie" w:date="2023-09-27T17:47:00Z"/>
                <w:rFonts w:ascii="Calibri" w:eastAsia="Times New Roman" w:hAnsi="Calibri" w:cs="Calibri"/>
                <w:color w:val="000000"/>
              </w:rPr>
              <w:pPrChange w:id="5086"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2EB05E0D" w14:textId="2655A718" w:rsidR="00D143A8" w:rsidRPr="00C44004" w:rsidDel="00CB6B19" w:rsidRDefault="00D143A8" w:rsidP="00CB6B19">
            <w:pPr>
              <w:rPr>
                <w:del w:id="5087" w:author="Lane, Stefanie" w:date="2023-09-27T17:47:00Z"/>
                <w:rFonts w:ascii="Calibri" w:eastAsia="Times New Roman" w:hAnsi="Calibri" w:cs="Calibri"/>
                <w:i/>
                <w:iCs/>
                <w:color w:val="000000"/>
              </w:rPr>
              <w:pPrChange w:id="5088" w:author="Lane, Stefanie" w:date="2023-09-27T17:47:00Z">
                <w:pPr>
                  <w:spacing w:after="0" w:line="240" w:lineRule="auto"/>
                </w:pPr>
              </w:pPrChange>
            </w:pPr>
            <w:del w:id="5089" w:author="Lane, Stefanie" w:date="2023-09-27T17:47:00Z">
              <w:r w:rsidRPr="00C44004" w:rsidDel="00CB6B19">
                <w:rPr>
                  <w:rFonts w:ascii="Calibri" w:eastAsia="Times New Roman" w:hAnsi="Calibri" w:cs="Calibri"/>
                  <w:i/>
                  <w:iCs/>
                  <w:color w:val="000000"/>
                </w:rPr>
                <w:delText>Myosotis scorpioides</w:delText>
              </w:r>
            </w:del>
          </w:p>
        </w:tc>
        <w:tc>
          <w:tcPr>
            <w:tcW w:w="960" w:type="dxa"/>
            <w:tcBorders>
              <w:top w:val="nil"/>
              <w:left w:val="nil"/>
              <w:bottom w:val="single" w:sz="4" w:space="0" w:color="auto"/>
              <w:right w:val="nil"/>
            </w:tcBorders>
            <w:shd w:val="clear" w:color="auto" w:fill="auto"/>
            <w:noWrap/>
            <w:vAlign w:val="bottom"/>
            <w:hideMark/>
          </w:tcPr>
          <w:p w14:paraId="3F14E500" w14:textId="4CC708D3" w:rsidR="00D143A8" w:rsidRPr="00C44004" w:rsidDel="00CB6B19" w:rsidRDefault="00D143A8" w:rsidP="00CB6B19">
            <w:pPr>
              <w:rPr>
                <w:del w:id="5090" w:author="Lane, Stefanie" w:date="2023-09-27T17:47:00Z"/>
                <w:rFonts w:ascii="Calibri" w:eastAsia="Times New Roman" w:hAnsi="Calibri" w:cs="Calibri"/>
                <w:color w:val="000000"/>
              </w:rPr>
              <w:pPrChange w:id="5091" w:author="Lane, Stefanie" w:date="2023-09-27T17:47:00Z">
                <w:pPr>
                  <w:spacing w:after="0" w:line="240" w:lineRule="auto"/>
                  <w:jc w:val="center"/>
                </w:pPr>
              </w:pPrChange>
            </w:pPr>
            <w:del w:id="5092"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single" w:sz="4" w:space="0" w:color="auto"/>
              <w:right w:val="nil"/>
            </w:tcBorders>
            <w:shd w:val="clear" w:color="auto" w:fill="auto"/>
            <w:noWrap/>
            <w:vAlign w:val="bottom"/>
            <w:hideMark/>
          </w:tcPr>
          <w:p w14:paraId="1FA20765" w14:textId="43C084E8" w:rsidR="00D143A8" w:rsidRPr="00C44004" w:rsidDel="00CB6B19" w:rsidRDefault="00D143A8" w:rsidP="00CB6B19">
            <w:pPr>
              <w:rPr>
                <w:del w:id="5093" w:author="Lane, Stefanie" w:date="2023-09-27T17:47:00Z"/>
                <w:rFonts w:ascii="Calibri" w:eastAsia="Times New Roman" w:hAnsi="Calibri" w:cs="Calibri"/>
                <w:color w:val="000000"/>
              </w:rPr>
              <w:pPrChange w:id="5094" w:author="Lane, Stefanie" w:date="2023-09-27T17:47:00Z">
                <w:pPr>
                  <w:spacing w:after="0" w:line="240" w:lineRule="auto"/>
                  <w:jc w:val="center"/>
                </w:pPr>
              </w:pPrChange>
            </w:pPr>
            <w:del w:id="5095"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4" w:space="0" w:color="auto"/>
              <w:right w:val="nil"/>
            </w:tcBorders>
            <w:shd w:val="clear" w:color="auto" w:fill="auto"/>
            <w:noWrap/>
            <w:vAlign w:val="bottom"/>
            <w:hideMark/>
          </w:tcPr>
          <w:p w14:paraId="260271BA" w14:textId="597F42B0" w:rsidR="00D143A8" w:rsidRPr="00C44004" w:rsidDel="00CB6B19" w:rsidRDefault="00D143A8" w:rsidP="00CB6B19">
            <w:pPr>
              <w:rPr>
                <w:del w:id="5096" w:author="Lane, Stefanie" w:date="2023-09-27T17:47:00Z"/>
                <w:rFonts w:ascii="Calibri" w:eastAsia="Times New Roman" w:hAnsi="Calibri" w:cs="Calibri"/>
                <w:color w:val="000000"/>
              </w:rPr>
              <w:pPrChange w:id="5097" w:author="Lane, Stefanie" w:date="2023-09-27T17:47:00Z">
                <w:pPr>
                  <w:spacing w:after="0" w:line="240" w:lineRule="auto"/>
                  <w:jc w:val="center"/>
                </w:pPr>
              </w:pPrChange>
            </w:pPr>
            <w:del w:id="509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41AA8949" w:rsidR="00D143A8" w:rsidRPr="00C44004" w:rsidDel="00CB6B19" w:rsidRDefault="00D143A8" w:rsidP="00CB6B19">
            <w:pPr>
              <w:rPr>
                <w:del w:id="5099" w:author="Lane, Stefanie" w:date="2023-09-27T17:47:00Z"/>
                <w:rFonts w:ascii="Calibri" w:eastAsia="Times New Roman" w:hAnsi="Calibri" w:cs="Calibri"/>
                <w:color w:val="000000"/>
              </w:rPr>
              <w:pPrChange w:id="5100" w:author="Lane, Stefanie" w:date="2023-09-27T17:47:00Z">
                <w:pPr>
                  <w:spacing w:after="0" w:line="240" w:lineRule="auto"/>
                  <w:jc w:val="center"/>
                </w:pPr>
              </w:pPrChange>
            </w:pPr>
            <w:del w:id="510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40F4CC7" w14:textId="5A4B3440" w:rsidTr="00D143A8">
        <w:trPr>
          <w:trHeight w:val="290"/>
          <w:del w:id="5102" w:author="Lane, Stefanie" w:date="2023-09-27T17:47:00Z"/>
        </w:trPr>
        <w:tc>
          <w:tcPr>
            <w:tcW w:w="1311" w:type="dxa"/>
            <w:vMerge/>
            <w:tcBorders>
              <w:top w:val="nil"/>
              <w:left w:val="single" w:sz="8" w:space="0" w:color="auto"/>
              <w:bottom w:val="single" w:sz="8" w:space="0" w:color="000000"/>
              <w:right w:val="nil"/>
            </w:tcBorders>
            <w:vAlign w:val="center"/>
            <w:hideMark/>
          </w:tcPr>
          <w:p w14:paraId="1B78E980" w14:textId="256CE021" w:rsidR="00D143A8" w:rsidRPr="00C44004" w:rsidDel="00CB6B19" w:rsidRDefault="00D143A8" w:rsidP="00CB6B19">
            <w:pPr>
              <w:rPr>
                <w:del w:id="5103" w:author="Lane, Stefanie" w:date="2023-09-27T17:47:00Z"/>
                <w:rFonts w:ascii="Calibri" w:eastAsia="Times New Roman" w:hAnsi="Calibri" w:cs="Calibri"/>
                <w:color w:val="000000"/>
              </w:rPr>
              <w:pPrChange w:id="510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8A2822F" w14:textId="5CDF0D41" w:rsidR="00D143A8" w:rsidRPr="00C44004" w:rsidDel="00CB6B19" w:rsidRDefault="00D143A8" w:rsidP="00CB6B19">
            <w:pPr>
              <w:rPr>
                <w:del w:id="5105" w:author="Lane, Stefanie" w:date="2023-09-27T17:47:00Z"/>
                <w:rFonts w:ascii="Calibri" w:eastAsia="Times New Roman" w:hAnsi="Calibri" w:cs="Calibri"/>
                <w:color w:val="000000"/>
              </w:rPr>
              <w:pPrChange w:id="510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1B5CB6F0" w:rsidR="00D143A8" w:rsidRPr="00C44004" w:rsidDel="00CB6B19" w:rsidRDefault="00B678A8" w:rsidP="00CB6B19">
            <w:pPr>
              <w:rPr>
                <w:del w:id="5107" w:author="Lane, Stefanie" w:date="2023-09-27T17:47:00Z"/>
                <w:rFonts w:ascii="Calibri" w:eastAsia="Times New Roman" w:hAnsi="Calibri" w:cs="Calibri"/>
                <w:i/>
                <w:iCs/>
                <w:color w:val="000000"/>
              </w:rPr>
              <w:pPrChange w:id="5108" w:author="Lane, Stefanie" w:date="2023-09-27T17:47:00Z">
                <w:pPr>
                  <w:spacing w:after="0" w:line="240" w:lineRule="auto"/>
                </w:pPr>
              </w:pPrChange>
            </w:pPr>
            <w:del w:id="5109" w:author="Lane, Stefanie" w:date="2023-09-27T17:47:00Z">
              <w:r w:rsidDel="00CB6B19">
                <w:rPr>
                  <w:rFonts w:ascii="Calibri" w:eastAsia="Times New Roman" w:hAnsi="Calibri" w:cs="Calibri"/>
                  <w:i/>
                  <w:iCs/>
                  <w:color w:val="000000"/>
                </w:rPr>
                <w:delText>Schedonorus arundinace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1550418" w:rsidR="00D143A8" w:rsidRPr="00C44004" w:rsidDel="00CB6B19" w:rsidRDefault="00D143A8" w:rsidP="00CB6B19">
            <w:pPr>
              <w:rPr>
                <w:del w:id="5110" w:author="Lane, Stefanie" w:date="2023-09-27T17:47:00Z"/>
                <w:rFonts w:ascii="Calibri" w:eastAsia="Times New Roman" w:hAnsi="Calibri" w:cs="Calibri"/>
                <w:color w:val="000000"/>
              </w:rPr>
              <w:pPrChange w:id="5111" w:author="Lane, Stefanie" w:date="2023-09-27T17:47:00Z">
                <w:pPr>
                  <w:spacing w:after="0" w:line="240" w:lineRule="auto"/>
                  <w:jc w:val="center"/>
                </w:pPr>
              </w:pPrChange>
            </w:pPr>
            <w:del w:id="5112" w:author="Lane, Stefanie" w:date="2023-09-27T17:47:00Z">
              <w:r w:rsidRPr="00C44004" w:rsidDel="00CB6B19">
                <w:rPr>
                  <w:rFonts w:ascii="Calibri" w:eastAsia="Times New Roman" w:hAnsi="Calibri" w:cs="Calibri"/>
                  <w:color w:val="000000"/>
                </w:rPr>
                <w:delText>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2098A136" w:rsidR="00D143A8" w:rsidRPr="00C44004" w:rsidDel="00CB6B19" w:rsidRDefault="00D143A8" w:rsidP="00CB6B19">
            <w:pPr>
              <w:rPr>
                <w:del w:id="5113" w:author="Lane, Stefanie" w:date="2023-09-27T17:47:00Z"/>
                <w:rFonts w:ascii="Calibri" w:eastAsia="Times New Roman" w:hAnsi="Calibri" w:cs="Calibri"/>
                <w:color w:val="000000"/>
              </w:rPr>
              <w:pPrChange w:id="5114" w:author="Lane, Stefanie" w:date="2023-09-27T17:47:00Z">
                <w:pPr>
                  <w:spacing w:after="0" w:line="240" w:lineRule="auto"/>
                  <w:jc w:val="center"/>
                </w:pPr>
              </w:pPrChange>
            </w:pPr>
            <w:del w:id="5115"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6EB2A408" w:rsidR="00D143A8" w:rsidRPr="00C44004" w:rsidDel="00CB6B19" w:rsidRDefault="00D143A8" w:rsidP="00CB6B19">
            <w:pPr>
              <w:rPr>
                <w:del w:id="5116" w:author="Lane, Stefanie" w:date="2023-09-27T17:47:00Z"/>
                <w:rFonts w:ascii="Calibri" w:eastAsia="Times New Roman" w:hAnsi="Calibri" w:cs="Calibri"/>
                <w:color w:val="000000"/>
              </w:rPr>
              <w:pPrChange w:id="5117" w:author="Lane, Stefanie" w:date="2023-09-27T17:47:00Z">
                <w:pPr>
                  <w:spacing w:after="0" w:line="240" w:lineRule="auto"/>
                  <w:jc w:val="center"/>
                </w:pPr>
              </w:pPrChange>
            </w:pPr>
            <w:del w:id="5118" w:author="Lane, Stefanie" w:date="2023-09-27T17:47:00Z">
              <w:r w:rsidRPr="00C44004" w:rsidDel="00CB6B19">
                <w:rPr>
                  <w:rFonts w:ascii="Calibri" w:eastAsia="Times New Roman" w:hAnsi="Calibri" w:cs="Calibri"/>
                  <w:color w:val="000000"/>
                </w:rPr>
                <w:delText>0.7</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34812A94" w:rsidR="00D143A8" w:rsidRPr="00C44004" w:rsidDel="00CB6B19" w:rsidRDefault="00D143A8" w:rsidP="00CB6B19">
            <w:pPr>
              <w:rPr>
                <w:del w:id="5119" w:author="Lane, Stefanie" w:date="2023-09-27T17:47:00Z"/>
                <w:rFonts w:ascii="Calibri" w:eastAsia="Times New Roman" w:hAnsi="Calibri" w:cs="Calibri"/>
                <w:color w:val="000000"/>
              </w:rPr>
              <w:pPrChange w:id="5120" w:author="Lane, Stefanie" w:date="2023-09-27T17:47:00Z">
                <w:pPr>
                  <w:spacing w:after="0" w:line="240" w:lineRule="auto"/>
                  <w:jc w:val="center"/>
                </w:pPr>
              </w:pPrChange>
            </w:pPr>
            <w:del w:id="5121" w:author="Lane, Stefanie" w:date="2023-09-27T17:47:00Z">
              <w:r w:rsidRPr="00C44004" w:rsidDel="00CB6B19">
                <w:rPr>
                  <w:rFonts w:ascii="Calibri" w:eastAsia="Times New Roman" w:hAnsi="Calibri" w:cs="Calibri"/>
                  <w:color w:val="000000"/>
                </w:rPr>
                <w:delText>-</w:delText>
              </w:r>
            </w:del>
          </w:p>
        </w:tc>
      </w:tr>
      <w:tr w:rsidR="00D143A8" w:rsidRPr="00C44004" w:rsidDel="00CB6B19" w14:paraId="67C2BC2A" w14:textId="02C6A0AC" w:rsidTr="00D143A8">
        <w:trPr>
          <w:trHeight w:val="290"/>
          <w:del w:id="5122" w:author="Lane, Stefanie" w:date="2023-09-27T17:47:00Z"/>
        </w:trPr>
        <w:tc>
          <w:tcPr>
            <w:tcW w:w="1311" w:type="dxa"/>
            <w:vMerge/>
            <w:tcBorders>
              <w:top w:val="nil"/>
              <w:left w:val="single" w:sz="8" w:space="0" w:color="auto"/>
              <w:bottom w:val="single" w:sz="8" w:space="0" w:color="000000"/>
              <w:right w:val="nil"/>
            </w:tcBorders>
            <w:vAlign w:val="center"/>
            <w:hideMark/>
          </w:tcPr>
          <w:p w14:paraId="7A012AD5" w14:textId="122055D7" w:rsidR="00D143A8" w:rsidRPr="00C44004" w:rsidDel="00CB6B19" w:rsidRDefault="00D143A8" w:rsidP="00CB6B19">
            <w:pPr>
              <w:rPr>
                <w:del w:id="5123" w:author="Lane, Stefanie" w:date="2023-09-27T17:47:00Z"/>
                <w:rFonts w:ascii="Calibri" w:eastAsia="Times New Roman" w:hAnsi="Calibri" w:cs="Calibri"/>
                <w:color w:val="000000"/>
              </w:rPr>
              <w:pPrChange w:id="512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9D52498" w14:textId="7D89E3BB" w:rsidR="00D143A8" w:rsidRPr="00C44004" w:rsidDel="00CB6B19" w:rsidRDefault="00D143A8" w:rsidP="00CB6B19">
            <w:pPr>
              <w:rPr>
                <w:del w:id="5125" w:author="Lane, Stefanie" w:date="2023-09-27T17:47:00Z"/>
                <w:rFonts w:ascii="Calibri" w:eastAsia="Times New Roman" w:hAnsi="Calibri" w:cs="Calibri"/>
                <w:color w:val="000000"/>
              </w:rPr>
              <w:pPrChange w:id="512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0E98E66" w14:textId="4A38FF27" w:rsidR="00D143A8" w:rsidRPr="00C44004" w:rsidDel="00CB6B19" w:rsidRDefault="00D143A8" w:rsidP="00CB6B19">
            <w:pPr>
              <w:rPr>
                <w:del w:id="5127" w:author="Lane, Stefanie" w:date="2023-09-27T17:47:00Z"/>
                <w:rFonts w:ascii="Calibri" w:eastAsia="Times New Roman" w:hAnsi="Calibri" w:cs="Calibri"/>
                <w:i/>
                <w:iCs/>
                <w:color w:val="000000"/>
              </w:rPr>
              <w:pPrChange w:id="5128" w:author="Lane, Stefanie" w:date="2023-09-27T17:47:00Z">
                <w:pPr>
                  <w:spacing w:after="0" w:line="240" w:lineRule="auto"/>
                </w:pPr>
              </w:pPrChange>
            </w:pPr>
            <w:del w:id="5129" w:author="Lane, Stefanie" w:date="2023-09-27T17:47:00Z">
              <w:r w:rsidRPr="00C44004" w:rsidDel="00CB6B19">
                <w:rPr>
                  <w:rFonts w:ascii="Calibri" w:eastAsia="Times New Roman" w:hAnsi="Calibri" w:cs="Calibri"/>
                  <w:i/>
                  <w:iCs/>
                  <w:color w:val="000000"/>
                </w:rPr>
                <w:delText>Lythrum salicaria</w:delText>
              </w:r>
            </w:del>
          </w:p>
        </w:tc>
        <w:tc>
          <w:tcPr>
            <w:tcW w:w="960" w:type="dxa"/>
            <w:tcBorders>
              <w:top w:val="nil"/>
              <w:left w:val="nil"/>
              <w:bottom w:val="nil"/>
              <w:right w:val="nil"/>
            </w:tcBorders>
            <w:shd w:val="clear" w:color="auto" w:fill="auto"/>
            <w:noWrap/>
            <w:vAlign w:val="bottom"/>
            <w:hideMark/>
          </w:tcPr>
          <w:p w14:paraId="3B0894DB" w14:textId="52AEA640" w:rsidR="00D143A8" w:rsidRPr="00C44004" w:rsidDel="00CB6B19" w:rsidRDefault="00D143A8" w:rsidP="00CB6B19">
            <w:pPr>
              <w:rPr>
                <w:del w:id="5130" w:author="Lane, Stefanie" w:date="2023-09-27T17:47:00Z"/>
                <w:rFonts w:ascii="Calibri" w:eastAsia="Times New Roman" w:hAnsi="Calibri" w:cs="Calibri"/>
                <w:color w:val="000000"/>
              </w:rPr>
              <w:pPrChange w:id="5131" w:author="Lane, Stefanie" w:date="2023-09-27T17:47:00Z">
                <w:pPr>
                  <w:spacing w:after="0" w:line="240" w:lineRule="auto"/>
                  <w:jc w:val="center"/>
                </w:pPr>
              </w:pPrChange>
            </w:pPr>
            <w:del w:id="5132"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53435911" w14:textId="0096D9E6" w:rsidR="00D143A8" w:rsidRPr="00C44004" w:rsidDel="00CB6B19" w:rsidRDefault="00D143A8" w:rsidP="00CB6B19">
            <w:pPr>
              <w:rPr>
                <w:del w:id="5133" w:author="Lane, Stefanie" w:date="2023-09-27T17:47:00Z"/>
                <w:rFonts w:ascii="Calibri" w:eastAsia="Times New Roman" w:hAnsi="Calibri" w:cs="Calibri"/>
                <w:color w:val="000000"/>
              </w:rPr>
              <w:pPrChange w:id="5134" w:author="Lane, Stefanie" w:date="2023-09-27T17:47:00Z">
                <w:pPr>
                  <w:spacing w:after="0" w:line="240" w:lineRule="auto"/>
                  <w:jc w:val="center"/>
                </w:pPr>
              </w:pPrChange>
            </w:pPr>
            <w:del w:id="5135"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59BCD444" w14:textId="345545D1" w:rsidR="00D143A8" w:rsidRPr="00C44004" w:rsidDel="00CB6B19" w:rsidRDefault="00D143A8" w:rsidP="00CB6B19">
            <w:pPr>
              <w:rPr>
                <w:del w:id="5136" w:author="Lane, Stefanie" w:date="2023-09-27T17:47:00Z"/>
                <w:rFonts w:ascii="Calibri" w:eastAsia="Times New Roman" w:hAnsi="Calibri" w:cs="Calibri"/>
                <w:color w:val="000000"/>
              </w:rPr>
              <w:pPrChange w:id="5137" w:author="Lane, Stefanie" w:date="2023-09-27T17:47:00Z">
                <w:pPr>
                  <w:spacing w:after="0" w:line="240" w:lineRule="auto"/>
                  <w:jc w:val="center"/>
                </w:pPr>
              </w:pPrChange>
            </w:pPr>
            <w:del w:id="5138"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nil"/>
              <w:right w:val="single" w:sz="8" w:space="0" w:color="auto"/>
            </w:tcBorders>
            <w:shd w:val="clear" w:color="auto" w:fill="auto"/>
            <w:noWrap/>
            <w:vAlign w:val="bottom"/>
            <w:hideMark/>
          </w:tcPr>
          <w:p w14:paraId="3C280E8B" w14:textId="0DE0C3DD" w:rsidR="00D143A8" w:rsidRPr="00C44004" w:rsidDel="00CB6B19" w:rsidRDefault="00D143A8" w:rsidP="00CB6B19">
            <w:pPr>
              <w:rPr>
                <w:del w:id="5139" w:author="Lane, Stefanie" w:date="2023-09-27T17:47:00Z"/>
                <w:rFonts w:ascii="Calibri" w:eastAsia="Times New Roman" w:hAnsi="Calibri" w:cs="Calibri"/>
                <w:color w:val="000000"/>
              </w:rPr>
              <w:pPrChange w:id="5140" w:author="Lane, Stefanie" w:date="2023-09-27T17:47:00Z">
                <w:pPr>
                  <w:spacing w:after="0" w:line="240" w:lineRule="auto"/>
                  <w:jc w:val="center"/>
                </w:pPr>
              </w:pPrChange>
            </w:pPr>
            <w:del w:id="5141" w:author="Lane, Stefanie" w:date="2023-09-27T17:47:00Z">
              <w:r w:rsidRPr="00C44004" w:rsidDel="00CB6B19">
                <w:rPr>
                  <w:rFonts w:ascii="Calibri" w:eastAsia="Times New Roman" w:hAnsi="Calibri" w:cs="Calibri"/>
                  <w:color w:val="000000"/>
                </w:rPr>
                <w:delText>+</w:delText>
              </w:r>
            </w:del>
          </w:p>
        </w:tc>
      </w:tr>
      <w:tr w:rsidR="00D143A8" w:rsidRPr="00C44004" w:rsidDel="00CB6B19" w14:paraId="582196F4" w14:textId="78AD177A" w:rsidTr="00D143A8">
        <w:trPr>
          <w:trHeight w:val="290"/>
          <w:del w:id="5142" w:author="Lane, Stefanie" w:date="2023-09-27T17:47:00Z"/>
        </w:trPr>
        <w:tc>
          <w:tcPr>
            <w:tcW w:w="1311" w:type="dxa"/>
            <w:vMerge/>
            <w:tcBorders>
              <w:top w:val="nil"/>
              <w:left w:val="single" w:sz="8" w:space="0" w:color="auto"/>
              <w:bottom w:val="single" w:sz="8" w:space="0" w:color="000000"/>
              <w:right w:val="nil"/>
            </w:tcBorders>
            <w:vAlign w:val="center"/>
            <w:hideMark/>
          </w:tcPr>
          <w:p w14:paraId="34B99703" w14:textId="190EA07B" w:rsidR="00D143A8" w:rsidRPr="00C44004" w:rsidDel="00CB6B19" w:rsidRDefault="00D143A8" w:rsidP="00CB6B19">
            <w:pPr>
              <w:rPr>
                <w:del w:id="5143" w:author="Lane, Stefanie" w:date="2023-09-27T17:47:00Z"/>
                <w:rFonts w:ascii="Calibri" w:eastAsia="Times New Roman" w:hAnsi="Calibri" w:cs="Calibri"/>
                <w:color w:val="000000"/>
              </w:rPr>
              <w:pPrChange w:id="514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EE31C50" w14:textId="612F58CA" w:rsidR="00D143A8" w:rsidRPr="00C44004" w:rsidDel="00CB6B19" w:rsidRDefault="00D143A8" w:rsidP="00CB6B19">
            <w:pPr>
              <w:rPr>
                <w:del w:id="5145" w:author="Lane, Stefanie" w:date="2023-09-27T17:47:00Z"/>
                <w:rFonts w:ascii="Calibri" w:eastAsia="Times New Roman" w:hAnsi="Calibri" w:cs="Calibri"/>
                <w:color w:val="000000"/>
              </w:rPr>
              <w:pPrChange w:id="514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4BE22758" w:rsidR="00D143A8" w:rsidRPr="00C44004" w:rsidDel="00CB6B19" w:rsidRDefault="00D143A8" w:rsidP="00CB6B19">
            <w:pPr>
              <w:rPr>
                <w:del w:id="5147" w:author="Lane, Stefanie" w:date="2023-09-27T17:47:00Z"/>
                <w:rFonts w:ascii="Calibri" w:eastAsia="Times New Roman" w:hAnsi="Calibri" w:cs="Calibri"/>
                <w:i/>
                <w:iCs/>
                <w:color w:val="000000"/>
              </w:rPr>
              <w:pPrChange w:id="5148" w:author="Lane, Stefanie" w:date="2023-09-27T17:47:00Z">
                <w:pPr>
                  <w:spacing w:after="0" w:line="240" w:lineRule="auto"/>
                </w:pPr>
              </w:pPrChange>
            </w:pPr>
            <w:del w:id="5149" w:author="Lane, Stefanie" w:date="2023-09-27T17:47:00Z">
              <w:r w:rsidRPr="00C44004" w:rsidDel="00CB6B19">
                <w:rPr>
                  <w:rFonts w:ascii="Calibri" w:eastAsia="Times New Roman" w:hAnsi="Calibri" w:cs="Calibri"/>
                  <w:i/>
                  <w:iCs/>
                  <w:color w:val="00000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36FD098" w:rsidR="00D143A8" w:rsidRPr="00C44004" w:rsidDel="00CB6B19" w:rsidRDefault="00D143A8" w:rsidP="00CB6B19">
            <w:pPr>
              <w:rPr>
                <w:del w:id="5150" w:author="Lane, Stefanie" w:date="2023-09-27T17:47:00Z"/>
                <w:rFonts w:ascii="Calibri" w:eastAsia="Times New Roman" w:hAnsi="Calibri" w:cs="Calibri"/>
                <w:color w:val="000000"/>
              </w:rPr>
              <w:pPrChange w:id="5151" w:author="Lane, Stefanie" w:date="2023-09-27T17:47:00Z">
                <w:pPr>
                  <w:spacing w:after="0" w:line="240" w:lineRule="auto"/>
                  <w:jc w:val="center"/>
                </w:pPr>
              </w:pPrChange>
            </w:pPr>
            <w:del w:id="5152"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263459A8" w:rsidR="00D143A8" w:rsidRPr="00C44004" w:rsidDel="00CB6B19" w:rsidRDefault="00D143A8" w:rsidP="00CB6B19">
            <w:pPr>
              <w:rPr>
                <w:del w:id="5153" w:author="Lane, Stefanie" w:date="2023-09-27T17:47:00Z"/>
                <w:rFonts w:ascii="Calibri" w:eastAsia="Times New Roman" w:hAnsi="Calibri" w:cs="Calibri"/>
                <w:color w:val="000000"/>
              </w:rPr>
              <w:pPrChange w:id="5154" w:author="Lane, Stefanie" w:date="2023-09-27T17:47:00Z">
                <w:pPr>
                  <w:spacing w:after="0" w:line="240" w:lineRule="auto"/>
                  <w:jc w:val="center"/>
                </w:pPr>
              </w:pPrChange>
            </w:pPr>
            <w:del w:id="5155" w:author="Lane, Stefanie" w:date="2023-09-27T17:47:00Z">
              <w:r w:rsidRPr="00C44004" w:rsidDel="00CB6B19">
                <w:rPr>
                  <w:rFonts w:ascii="Calibri" w:eastAsia="Times New Roman" w:hAnsi="Calibri" w:cs="Calibri"/>
                  <w:color w:val="000000"/>
                </w:rPr>
                <w:delText>0.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244D5E41" w:rsidR="00D143A8" w:rsidRPr="00C44004" w:rsidDel="00CB6B19" w:rsidRDefault="00D143A8" w:rsidP="00CB6B19">
            <w:pPr>
              <w:rPr>
                <w:del w:id="5156" w:author="Lane, Stefanie" w:date="2023-09-27T17:47:00Z"/>
                <w:rFonts w:ascii="Calibri" w:eastAsia="Times New Roman" w:hAnsi="Calibri" w:cs="Calibri"/>
                <w:color w:val="000000"/>
              </w:rPr>
              <w:pPrChange w:id="5157" w:author="Lane, Stefanie" w:date="2023-09-27T17:47:00Z">
                <w:pPr>
                  <w:spacing w:after="0" w:line="240" w:lineRule="auto"/>
                  <w:jc w:val="center"/>
                </w:pPr>
              </w:pPrChange>
            </w:pPr>
            <w:del w:id="5158" w:author="Lane, Stefanie" w:date="2023-09-27T17:47:00Z">
              <w:r w:rsidRPr="00C44004" w:rsidDel="00CB6B19">
                <w:rPr>
                  <w:rFonts w:ascii="Calibri" w:eastAsia="Times New Roman" w:hAnsi="Calibri" w:cs="Calibri"/>
                  <w:color w:val="000000"/>
                </w:rPr>
                <w:delText>0.6</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0813BFAD" w:rsidR="00D143A8" w:rsidRPr="00C44004" w:rsidDel="00CB6B19" w:rsidRDefault="00D143A8" w:rsidP="00CB6B19">
            <w:pPr>
              <w:rPr>
                <w:del w:id="5159" w:author="Lane, Stefanie" w:date="2023-09-27T17:47:00Z"/>
                <w:rFonts w:ascii="Calibri" w:eastAsia="Times New Roman" w:hAnsi="Calibri" w:cs="Calibri"/>
                <w:color w:val="000000"/>
              </w:rPr>
              <w:pPrChange w:id="5160" w:author="Lane, Stefanie" w:date="2023-09-27T17:47:00Z">
                <w:pPr>
                  <w:spacing w:after="0" w:line="240" w:lineRule="auto"/>
                  <w:jc w:val="center"/>
                </w:pPr>
              </w:pPrChange>
            </w:pPr>
            <w:del w:id="5161" w:author="Lane, Stefanie" w:date="2023-09-27T17:47:00Z">
              <w:r w:rsidRPr="00C44004" w:rsidDel="00CB6B19">
                <w:rPr>
                  <w:rFonts w:ascii="Calibri" w:eastAsia="Times New Roman" w:hAnsi="Calibri" w:cs="Calibri"/>
                  <w:color w:val="000000"/>
                </w:rPr>
                <w:delText>+</w:delText>
              </w:r>
            </w:del>
          </w:p>
        </w:tc>
      </w:tr>
      <w:tr w:rsidR="00D143A8" w:rsidRPr="00C44004" w:rsidDel="00CB6B19" w14:paraId="35670F92" w14:textId="615C54EA" w:rsidTr="00D143A8">
        <w:trPr>
          <w:trHeight w:val="290"/>
          <w:del w:id="5162" w:author="Lane, Stefanie" w:date="2023-09-27T17:47:00Z"/>
        </w:trPr>
        <w:tc>
          <w:tcPr>
            <w:tcW w:w="1311" w:type="dxa"/>
            <w:vMerge/>
            <w:tcBorders>
              <w:top w:val="nil"/>
              <w:left w:val="single" w:sz="8" w:space="0" w:color="auto"/>
              <w:bottom w:val="single" w:sz="8" w:space="0" w:color="000000"/>
              <w:right w:val="nil"/>
            </w:tcBorders>
            <w:vAlign w:val="center"/>
            <w:hideMark/>
          </w:tcPr>
          <w:p w14:paraId="1BA8E197" w14:textId="236A960A" w:rsidR="00D143A8" w:rsidRPr="00C44004" w:rsidDel="00CB6B19" w:rsidRDefault="00D143A8" w:rsidP="00CB6B19">
            <w:pPr>
              <w:rPr>
                <w:del w:id="5163" w:author="Lane, Stefanie" w:date="2023-09-27T17:47:00Z"/>
                <w:rFonts w:ascii="Calibri" w:eastAsia="Times New Roman" w:hAnsi="Calibri" w:cs="Calibri"/>
                <w:color w:val="000000"/>
              </w:rPr>
              <w:pPrChange w:id="516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8E31441" w14:textId="4B0AB4B4" w:rsidR="00D143A8" w:rsidRPr="00C44004" w:rsidDel="00CB6B19" w:rsidRDefault="00D143A8" w:rsidP="00CB6B19">
            <w:pPr>
              <w:rPr>
                <w:del w:id="5165" w:author="Lane, Stefanie" w:date="2023-09-27T17:47:00Z"/>
                <w:rFonts w:ascii="Calibri" w:eastAsia="Times New Roman" w:hAnsi="Calibri" w:cs="Calibri"/>
                <w:color w:val="000000"/>
              </w:rPr>
              <w:pPrChange w:id="516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A8CD681" w14:textId="0313229D" w:rsidR="00D143A8" w:rsidRPr="00C44004" w:rsidDel="00CB6B19" w:rsidRDefault="00D143A8" w:rsidP="00CB6B19">
            <w:pPr>
              <w:rPr>
                <w:del w:id="5167" w:author="Lane, Stefanie" w:date="2023-09-27T17:47:00Z"/>
                <w:rFonts w:ascii="Calibri" w:eastAsia="Times New Roman" w:hAnsi="Calibri" w:cs="Calibri"/>
                <w:i/>
                <w:iCs/>
                <w:color w:val="000000"/>
              </w:rPr>
              <w:pPrChange w:id="5168" w:author="Lane, Stefanie" w:date="2023-09-27T17:47:00Z">
                <w:pPr>
                  <w:spacing w:after="0" w:line="240" w:lineRule="auto"/>
                </w:pPr>
              </w:pPrChange>
            </w:pPr>
            <w:del w:id="5169" w:author="Lane, Stefanie" w:date="2023-09-27T17:47:00Z">
              <w:r w:rsidRPr="00C44004" w:rsidDel="00CB6B19">
                <w:rPr>
                  <w:rFonts w:ascii="Calibri" w:eastAsia="Times New Roman" w:hAnsi="Calibri" w:cs="Calibri"/>
                  <w:i/>
                  <w:iCs/>
                  <w:color w:val="000000"/>
                </w:rPr>
                <w:delText>Phalaris arundinacea</w:delText>
              </w:r>
            </w:del>
          </w:p>
        </w:tc>
        <w:tc>
          <w:tcPr>
            <w:tcW w:w="960" w:type="dxa"/>
            <w:tcBorders>
              <w:top w:val="nil"/>
              <w:left w:val="nil"/>
              <w:bottom w:val="nil"/>
              <w:right w:val="nil"/>
            </w:tcBorders>
            <w:shd w:val="clear" w:color="auto" w:fill="auto"/>
            <w:noWrap/>
            <w:vAlign w:val="bottom"/>
            <w:hideMark/>
          </w:tcPr>
          <w:p w14:paraId="080E0B5A" w14:textId="40FC6C24" w:rsidR="00D143A8" w:rsidRPr="00C44004" w:rsidDel="00CB6B19" w:rsidRDefault="00D143A8" w:rsidP="00CB6B19">
            <w:pPr>
              <w:rPr>
                <w:del w:id="5170" w:author="Lane, Stefanie" w:date="2023-09-27T17:47:00Z"/>
                <w:rFonts w:ascii="Calibri" w:eastAsia="Times New Roman" w:hAnsi="Calibri" w:cs="Calibri"/>
                <w:color w:val="000000"/>
              </w:rPr>
              <w:pPrChange w:id="5171" w:author="Lane, Stefanie" w:date="2023-09-27T17:47:00Z">
                <w:pPr>
                  <w:spacing w:after="0" w:line="240" w:lineRule="auto"/>
                  <w:jc w:val="center"/>
                </w:pPr>
              </w:pPrChange>
            </w:pPr>
            <w:del w:id="5172"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DD6322C" w14:textId="1DF3E3E5" w:rsidR="00D143A8" w:rsidRPr="00C44004" w:rsidDel="00CB6B19" w:rsidRDefault="00D143A8" w:rsidP="00CB6B19">
            <w:pPr>
              <w:rPr>
                <w:del w:id="5173" w:author="Lane, Stefanie" w:date="2023-09-27T17:47:00Z"/>
                <w:rFonts w:ascii="Calibri" w:eastAsia="Times New Roman" w:hAnsi="Calibri" w:cs="Calibri"/>
                <w:color w:val="000000"/>
              </w:rPr>
              <w:pPrChange w:id="5174" w:author="Lane, Stefanie" w:date="2023-09-27T17:47:00Z">
                <w:pPr>
                  <w:spacing w:after="0" w:line="240" w:lineRule="auto"/>
                  <w:jc w:val="center"/>
                </w:pPr>
              </w:pPrChange>
            </w:pPr>
            <w:del w:id="517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3D4F777C" w14:textId="6A454E7C" w:rsidR="00D143A8" w:rsidRPr="00C44004" w:rsidDel="00CB6B19" w:rsidRDefault="00D143A8" w:rsidP="00CB6B19">
            <w:pPr>
              <w:rPr>
                <w:del w:id="5176" w:author="Lane, Stefanie" w:date="2023-09-27T17:47:00Z"/>
                <w:rFonts w:ascii="Calibri" w:eastAsia="Times New Roman" w:hAnsi="Calibri" w:cs="Calibri"/>
                <w:color w:val="000000"/>
              </w:rPr>
              <w:pPrChange w:id="5177" w:author="Lane, Stefanie" w:date="2023-09-27T17:47:00Z">
                <w:pPr>
                  <w:spacing w:after="0" w:line="240" w:lineRule="auto"/>
                  <w:jc w:val="center"/>
                </w:pPr>
              </w:pPrChange>
            </w:pPr>
            <w:del w:id="5178" w:author="Lane, Stefanie" w:date="2023-09-27T17:47:00Z">
              <w:r w:rsidRPr="00C44004" w:rsidDel="00CB6B19">
                <w:rPr>
                  <w:rFonts w:ascii="Calibri" w:eastAsia="Times New Roman" w:hAnsi="Calibri" w:cs="Calibri"/>
                  <w:color w:val="000000"/>
                </w:rPr>
                <w:delText>1.1</w:delText>
              </w:r>
            </w:del>
          </w:p>
        </w:tc>
        <w:tc>
          <w:tcPr>
            <w:tcW w:w="1560" w:type="dxa"/>
            <w:tcBorders>
              <w:top w:val="nil"/>
              <w:left w:val="nil"/>
              <w:bottom w:val="nil"/>
              <w:right w:val="single" w:sz="8" w:space="0" w:color="auto"/>
            </w:tcBorders>
            <w:shd w:val="clear" w:color="auto" w:fill="auto"/>
            <w:noWrap/>
            <w:vAlign w:val="bottom"/>
            <w:hideMark/>
          </w:tcPr>
          <w:p w14:paraId="2CA79E0C" w14:textId="6E161CD0" w:rsidR="00D143A8" w:rsidRPr="00C44004" w:rsidDel="00CB6B19" w:rsidRDefault="00D143A8" w:rsidP="00CB6B19">
            <w:pPr>
              <w:rPr>
                <w:del w:id="5179" w:author="Lane, Stefanie" w:date="2023-09-27T17:47:00Z"/>
                <w:rFonts w:ascii="Calibri" w:eastAsia="Times New Roman" w:hAnsi="Calibri" w:cs="Calibri"/>
                <w:color w:val="000000"/>
              </w:rPr>
              <w:pPrChange w:id="5180" w:author="Lane, Stefanie" w:date="2023-09-27T17:47:00Z">
                <w:pPr>
                  <w:spacing w:after="0" w:line="240" w:lineRule="auto"/>
                  <w:jc w:val="center"/>
                </w:pPr>
              </w:pPrChange>
            </w:pPr>
            <w:del w:id="5181"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9399D25" w14:textId="0669225E" w:rsidTr="00D143A8">
        <w:trPr>
          <w:trHeight w:val="290"/>
          <w:del w:id="5182" w:author="Lane, Stefanie" w:date="2023-09-27T17:47:00Z"/>
        </w:trPr>
        <w:tc>
          <w:tcPr>
            <w:tcW w:w="1311" w:type="dxa"/>
            <w:vMerge/>
            <w:tcBorders>
              <w:top w:val="nil"/>
              <w:left w:val="single" w:sz="8" w:space="0" w:color="auto"/>
              <w:bottom w:val="single" w:sz="8" w:space="0" w:color="000000"/>
              <w:right w:val="nil"/>
            </w:tcBorders>
            <w:vAlign w:val="center"/>
            <w:hideMark/>
          </w:tcPr>
          <w:p w14:paraId="4DCD2C61" w14:textId="2E3290DE" w:rsidR="00D143A8" w:rsidRPr="00C44004" w:rsidDel="00CB6B19" w:rsidRDefault="00D143A8" w:rsidP="00CB6B19">
            <w:pPr>
              <w:rPr>
                <w:del w:id="5183" w:author="Lane, Stefanie" w:date="2023-09-27T17:47:00Z"/>
                <w:rFonts w:ascii="Calibri" w:eastAsia="Times New Roman" w:hAnsi="Calibri" w:cs="Calibri"/>
                <w:color w:val="000000"/>
              </w:rPr>
              <w:pPrChange w:id="518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2C64FF" w14:textId="64EC51CA" w:rsidR="00D143A8" w:rsidRPr="00C44004" w:rsidDel="00CB6B19" w:rsidRDefault="00D143A8" w:rsidP="00CB6B19">
            <w:pPr>
              <w:rPr>
                <w:del w:id="5185" w:author="Lane, Stefanie" w:date="2023-09-27T17:47:00Z"/>
                <w:rFonts w:ascii="Calibri" w:eastAsia="Times New Roman" w:hAnsi="Calibri" w:cs="Calibri"/>
                <w:color w:val="000000"/>
              </w:rPr>
              <w:pPrChange w:id="518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05F429E6" w:rsidR="00D143A8" w:rsidRPr="00C44004" w:rsidDel="00CB6B19" w:rsidRDefault="00D143A8" w:rsidP="00CB6B19">
            <w:pPr>
              <w:rPr>
                <w:del w:id="5187" w:author="Lane, Stefanie" w:date="2023-09-27T17:47:00Z"/>
                <w:rFonts w:ascii="Calibri" w:eastAsia="Times New Roman" w:hAnsi="Calibri" w:cs="Calibri"/>
                <w:i/>
                <w:iCs/>
                <w:color w:val="000000"/>
              </w:rPr>
              <w:pPrChange w:id="5188" w:author="Lane, Stefanie" w:date="2023-09-27T17:47:00Z">
                <w:pPr>
                  <w:spacing w:after="0" w:line="240" w:lineRule="auto"/>
                </w:pPr>
              </w:pPrChange>
            </w:pPr>
            <w:del w:id="5189" w:author="Lane, Stefanie" w:date="2023-09-27T17:47:00Z">
              <w:r w:rsidRPr="00C44004" w:rsidDel="00CB6B19">
                <w:rPr>
                  <w:rFonts w:ascii="Calibri" w:eastAsia="Times New Roman" w:hAnsi="Calibri" w:cs="Calibri"/>
                  <w:i/>
                  <w:iCs/>
                  <w:color w:val="000000"/>
                </w:rPr>
                <w:delText>Cirsi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014C976D" w:rsidR="00D143A8" w:rsidRPr="00C44004" w:rsidDel="00CB6B19" w:rsidRDefault="00D143A8" w:rsidP="00CB6B19">
            <w:pPr>
              <w:rPr>
                <w:del w:id="5190" w:author="Lane, Stefanie" w:date="2023-09-27T17:47:00Z"/>
                <w:rFonts w:ascii="Calibri" w:eastAsia="Times New Roman" w:hAnsi="Calibri" w:cs="Calibri"/>
                <w:color w:val="000000"/>
              </w:rPr>
              <w:pPrChange w:id="5191" w:author="Lane, Stefanie" w:date="2023-09-27T17:47:00Z">
                <w:pPr>
                  <w:spacing w:after="0" w:line="240" w:lineRule="auto"/>
                  <w:jc w:val="center"/>
                </w:pPr>
              </w:pPrChange>
            </w:pPr>
            <w:del w:id="519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nil"/>
              <w:right w:val="nil"/>
            </w:tcBorders>
            <w:shd w:val="clear" w:color="auto" w:fill="auto"/>
            <w:noWrap/>
            <w:vAlign w:val="bottom"/>
            <w:hideMark/>
          </w:tcPr>
          <w:p w14:paraId="725B7702" w14:textId="7F94FE4A" w:rsidR="00D143A8" w:rsidRPr="00C44004" w:rsidDel="00CB6B19" w:rsidRDefault="00D143A8" w:rsidP="00CB6B19">
            <w:pPr>
              <w:rPr>
                <w:del w:id="5193" w:author="Lane, Stefanie" w:date="2023-09-27T17:47:00Z"/>
                <w:rFonts w:ascii="Calibri" w:eastAsia="Times New Roman" w:hAnsi="Calibri" w:cs="Calibri"/>
                <w:color w:val="000000"/>
              </w:rPr>
              <w:pPrChange w:id="5194" w:author="Lane, Stefanie" w:date="2023-09-27T17:47:00Z">
                <w:pPr>
                  <w:spacing w:after="0" w:line="240" w:lineRule="auto"/>
                  <w:jc w:val="center"/>
                </w:pPr>
              </w:pPrChange>
            </w:pPr>
            <w:del w:id="5195"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33432C2C" w:rsidR="00D143A8" w:rsidRPr="00C44004" w:rsidDel="00CB6B19" w:rsidRDefault="00D143A8" w:rsidP="00CB6B19">
            <w:pPr>
              <w:rPr>
                <w:del w:id="5196" w:author="Lane, Stefanie" w:date="2023-09-27T17:47:00Z"/>
                <w:rFonts w:ascii="Calibri" w:eastAsia="Times New Roman" w:hAnsi="Calibri" w:cs="Calibri"/>
                <w:color w:val="000000"/>
              </w:rPr>
              <w:pPrChange w:id="5197" w:author="Lane, Stefanie" w:date="2023-09-27T17:47:00Z">
                <w:pPr>
                  <w:spacing w:after="0" w:line="240" w:lineRule="auto"/>
                  <w:jc w:val="center"/>
                </w:pPr>
              </w:pPrChange>
            </w:pPr>
            <w:del w:id="5198"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D677E67" w:rsidR="00D143A8" w:rsidRPr="00C44004" w:rsidDel="00CB6B19" w:rsidRDefault="00D143A8" w:rsidP="00CB6B19">
            <w:pPr>
              <w:rPr>
                <w:del w:id="5199" w:author="Lane, Stefanie" w:date="2023-09-27T17:47:00Z"/>
                <w:rFonts w:ascii="Calibri" w:eastAsia="Times New Roman" w:hAnsi="Calibri" w:cs="Calibri"/>
                <w:color w:val="000000"/>
              </w:rPr>
              <w:pPrChange w:id="5200" w:author="Lane, Stefanie" w:date="2023-09-27T17:47:00Z">
                <w:pPr>
                  <w:spacing w:after="0" w:line="240" w:lineRule="auto"/>
                  <w:jc w:val="center"/>
                </w:pPr>
              </w:pPrChange>
            </w:pPr>
            <w:del w:id="5201"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0F4CB14F" w14:textId="40112CEF" w:rsidTr="00D143A8">
        <w:trPr>
          <w:trHeight w:val="290"/>
          <w:del w:id="5202" w:author="Lane, Stefanie" w:date="2023-09-27T17:47:00Z"/>
        </w:trPr>
        <w:tc>
          <w:tcPr>
            <w:tcW w:w="1311" w:type="dxa"/>
            <w:vMerge/>
            <w:tcBorders>
              <w:top w:val="nil"/>
              <w:left w:val="single" w:sz="8" w:space="0" w:color="auto"/>
              <w:bottom w:val="single" w:sz="8" w:space="0" w:color="000000"/>
              <w:right w:val="nil"/>
            </w:tcBorders>
            <w:vAlign w:val="center"/>
            <w:hideMark/>
          </w:tcPr>
          <w:p w14:paraId="224E56E8" w14:textId="0A5827D3" w:rsidR="00D143A8" w:rsidRPr="00C44004" w:rsidDel="00CB6B19" w:rsidRDefault="00D143A8" w:rsidP="00CB6B19">
            <w:pPr>
              <w:rPr>
                <w:del w:id="5203" w:author="Lane, Stefanie" w:date="2023-09-27T17:47:00Z"/>
                <w:rFonts w:ascii="Calibri" w:eastAsia="Times New Roman" w:hAnsi="Calibri" w:cs="Calibri"/>
                <w:color w:val="000000"/>
              </w:rPr>
              <w:pPrChange w:id="520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268BA2E" w14:textId="72FC7B8D" w:rsidR="00D143A8" w:rsidRPr="00C44004" w:rsidDel="00CB6B19" w:rsidRDefault="00D143A8" w:rsidP="00CB6B19">
            <w:pPr>
              <w:rPr>
                <w:del w:id="5205" w:author="Lane, Stefanie" w:date="2023-09-27T17:47:00Z"/>
                <w:rFonts w:ascii="Calibri" w:eastAsia="Times New Roman" w:hAnsi="Calibri" w:cs="Calibri"/>
                <w:color w:val="000000"/>
              </w:rPr>
              <w:pPrChange w:id="5206"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76BB3D84" w14:textId="7B4C7927" w:rsidR="00D143A8" w:rsidRPr="00C44004" w:rsidDel="00CB6B19" w:rsidRDefault="00D143A8" w:rsidP="00CB6B19">
            <w:pPr>
              <w:rPr>
                <w:del w:id="5207" w:author="Lane, Stefanie" w:date="2023-09-27T17:47:00Z"/>
                <w:rFonts w:ascii="Calibri" w:eastAsia="Times New Roman" w:hAnsi="Calibri" w:cs="Calibri"/>
                <w:i/>
                <w:iCs/>
                <w:color w:val="000000"/>
              </w:rPr>
              <w:pPrChange w:id="5208" w:author="Lane, Stefanie" w:date="2023-09-27T17:47:00Z">
                <w:pPr>
                  <w:spacing w:after="0" w:line="240" w:lineRule="auto"/>
                </w:pPr>
              </w:pPrChange>
            </w:pPr>
            <w:del w:id="5209" w:author="Lane, Stefanie" w:date="2023-09-27T17:47:00Z">
              <w:r w:rsidRPr="00C44004" w:rsidDel="00CB6B19">
                <w:rPr>
                  <w:rFonts w:ascii="Calibri" w:eastAsia="Times New Roman" w:hAnsi="Calibri" w:cs="Calibri"/>
                  <w:i/>
                  <w:iCs/>
                  <w:color w:val="000000"/>
                </w:rPr>
                <w:delText>Iris pseudacorus</w:delText>
              </w:r>
            </w:del>
          </w:p>
        </w:tc>
        <w:tc>
          <w:tcPr>
            <w:tcW w:w="960" w:type="dxa"/>
            <w:tcBorders>
              <w:top w:val="nil"/>
              <w:left w:val="nil"/>
              <w:bottom w:val="single" w:sz="4" w:space="0" w:color="auto"/>
              <w:right w:val="nil"/>
            </w:tcBorders>
            <w:shd w:val="clear" w:color="auto" w:fill="auto"/>
            <w:noWrap/>
            <w:vAlign w:val="bottom"/>
            <w:hideMark/>
          </w:tcPr>
          <w:p w14:paraId="0833E3BF" w14:textId="46837CC8" w:rsidR="00D143A8" w:rsidRPr="00C44004" w:rsidDel="00CB6B19" w:rsidRDefault="00D143A8" w:rsidP="00CB6B19">
            <w:pPr>
              <w:rPr>
                <w:del w:id="5210" w:author="Lane, Stefanie" w:date="2023-09-27T17:47:00Z"/>
                <w:rFonts w:ascii="Calibri" w:eastAsia="Times New Roman" w:hAnsi="Calibri" w:cs="Calibri"/>
                <w:color w:val="000000"/>
              </w:rPr>
              <w:pPrChange w:id="5211" w:author="Lane, Stefanie" w:date="2023-09-27T17:47:00Z">
                <w:pPr>
                  <w:spacing w:after="0" w:line="240" w:lineRule="auto"/>
                  <w:jc w:val="center"/>
                </w:pPr>
              </w:pPrChange>
            </w:pPr>
            <w:del w:id="521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48382498" w:rsidR="00D143A8" w:rsidRPr="00C44004" w:rsidDel="00CB6B19" w:rsidRDefault="00D143A8" w:rsidP="00CB6B19">
            <w:pPr>
              <w:rPr>
                <w:del w:id="5213" w:author="Lane, Stefanie" w:date="2023-09-27T17:47:00Z"/>
                <w:rFonts w:ascii="Calibri" w:eastAsia="Times New Roman" w:hAnsi="Calibri" w:cs="Calibri"/>
                <w:color w:val="000000"/>
              </w:rPr>
              <w:pPrChange w:id="5214" w:author="Lane, Stefanie" w:date="2023-09-27T17:47:00Z">
                <w:pPr>
                  <w:spacing w:after="0" w:line="240" w:lineRule="auto"/>
                  <w:jc w:val="center"/>
                </w:pPr>
              </w:pPrChange>
            </w:pPr>
            <w:del w:id="521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4" w:space="0" w:color="auto"/>
              <w:right w:val="nil"/>
            </w:tcBorders>
            <w:shd w:val="clear" w:color="auto" w:fill="auto"/>
            <w:noWrap/>
            <w:vAlign w:val="bottom"/>
            <w:hideMark/>
          </w:tcPr>
          <w:p w14:paraId="394362DA" w14:textId="43583494" w:rsidR="00D143A8" w:rsidRPr="00C44004" w:rsidDel="00CB6B19" w:rsidRDefault="00D143A8" w:rsidP="00CB6B19">
            <w:pPr>
              <w:rPr>
                <w:del w:id="5216" w:author="Lane, Stefanie" w:date="2023-09-27T17:47:00Z"/>
                <w:rFonts w:ascii="Calibri" w:eastAsia="Times New Roman" w:hAnsi="Calibri" w:cs="Calibri"/>
                <w:color w:val="000000"/>
              </w:rPr>
              <w:pPrChange w:id="5217" w:author="Lane, Stefanie" w:date="2023-09-27T17:47:00Z">
                <w:pPr>
                  <w:spacing w:after="0" w:line="240" w:lineRule="auto"/>
                  <w:jc w:val="center"/>
                </w:pPr>
              </w:pPrChange>
            </w:pPr>
            <w:del w:id="5218"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4B7890A" w:rsidR="00D143A8" w:rsidRPr="00C44004" w:rsidDel="00CB6B19" w:rsidRDefault="00D143A8" w:rsidP="00CB6B19">
            <w:pPr>
              <w:rPr>
                <w:del w:id="5219" w:author="Lane, Stefanie" w:date="2023-09-27T17:47:00Z"/>
                <w:rFonts w:ascii="Calibri" w:eastAsia="Times New Roman" w:hAnsi="Calibri" w:cs="Calibri"/>
                <w:color w:val="000000"/>
              </w:rPr>
              <w:pPrChange w:id="5220" w:author="Lane, Stefanie" w:date="2023-09-27T17:47:00Z">
                <w:pPr>
                  <w:spacing w:after="0" w:line="240" w:lineRule="auto"/>
                  <w:jc w:val="center"/>
                </w:pPr>
              </w:pPrChange>
            </w:pPr>
            <w:del w:id="5221"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77CF0FB5" w14:textId="052C1E3B" w:rsidTr="00D143A8">
        <w:trPr>
          <w:trHeight w:val="300"/>
          <w:del w:id="5222" w:author="Lane, Stefanie" w:date="2023-09-27T17:47:00Z"/>
        </w:trPr>
        <w:tc>
          <w:tcPr>
            <w:tcW w:w="1311" w:type="dxa"/>
            <w:vMerge/>
            <w:tcBorders>
              <w:top w:val="nil"/>
              <w:left w:val="single" w:sz="8" w:space="0" w:color="auto"/>
              <w:bottom w:val="single" w:sz="8" w:space="0" w:color="000000"/>
              <w:right w:val="nil"/>
            </w:tcBorders>
            <w:vAlign w:val="center"/>
            <w:hideMark/>
          </w:tcPr>
          <w:p w14:paraId="0C3ACEC9" w14:textId="6DF5A0AB" w:rsidR="00D143A8" w:rsidRPr="00C44004" w:rsidDel="00CB6B19" w:rsidRDefault="00D143A8" w:rsidP="00CB6B19">
            <w:pPr>
              <w:rPr>
                <w:del w:id="5223" w:author="Lane, Stefanie" w:date="2023-09-27T17:47:00Z"/>
                <w:rFonts w:ascii="Calibri" w:eastAsia="Times New Roman" w:hAnsi="Calibri" w:cs="Calibri"/>
                <w:color w:val="000000"/>
              </w:rPr>
              <w:pPrChange w:id="522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71BB981" w14:textId="0321A3C8" w:rsidR="00D143A8" w:rsidRPr="00C44004" w:rsidDel="00CB6B19" w:rsidRDefault="00D143A8" w:rsidP="00CB6B19">
            <w:pPr>
              <w:rPr>
                <w:del w:id="5225" w:author="Lane, Stefanie" w:date="2023-09-27T17:47:00Z"/>
                <w:rFonts w:ascii="Calibri" w:eastAsia="Times New Roman" w:hAnsi="Calibri" w:cs="Calibri"/>
                <w:color w:val="000000"/>
              </w:rPr>
              <w:pPrChange w:id="5226"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0DA86474" w14:textId="3478FC72" w:rsidR="00D143A8" w:rsidRPr="00C44004" w:rsidDel="00CB6B19" w:rsidRDefault="00D143A8" w:rsidP="00CB6B19">
            <w:pPr>
              <w:rPr>
                <w:del w:id="5227" w:author="Lane, Stefanie" w:date="2023-09-27T17:47:00Z"/>
                <w:rFonts w:ascii="Calibri" w:eastAsia="Times New Roman" w:hAnsi="Calibri" w:cs="Calibri"/>
                <w:i/>
                <w:iCs/>
                <w:color w:val="000000"/>
              </w:rPr>
              <w:pPrChange w:id="5228" w:author="Lane, Stefanie" w:date="2023-09-27T17:47:00Z">
                <w:pPr>
                  <w:spacing w:after="0" w:line="240" w:lineRule="auto"/>
                </w:pPr>
              </w:pPrChange>
            </w:pPr>
            <w:del w:id="5229" w:author="Lane, Stefanie" w:date="2023-09-27T17:47:00Z">
              <w:r w:rsidRPr="00C44004" w:rsidDel="00CB6B19">
                <w:rPr>
                  <w:rFonts w:ascii="Calibri" w:eastAsia="Times New Roman" w:hAnsi="Calibri" w:cs="Calibri"/>
                  <w:i/>
                  <w:iCs/>
                  <w:color w:val="000000"/>
                </w:rPr>
                <w:delText>Lycopus europaeus</w:delText>
              </w:r>
            </w:del>
          </w:p>
        </w:tc>
        <w:tc>
          <w:tcPr>
            <w:tcW w:w="960" w:type="dxa"/>
            <w:tcBorders>
              <w:top w:val="nil"/>
              <w:left w:val="nil"/>
              <w:bottom w:val="single" w:sz="8" w:space="0" w:color="auto"/>
              <w:right w:val="nil"/>
            </w:tcBorders>
            <w:shd w:val="clear" w:color="auto" w:fill="auto"/>
            <w:noWrap/>
            <w:vAlign w:val="bottom"/>
            <w:hideMark/>
          </w:tcPr>
          <w:p w14:paraId="102280C6" w14:textId="6BCE4893" w:rsidR="00D143A8" w:rsidRPr="00C44004" w:rsidDel="00CB6B19" w:rsidRDefault="00D143A8" w:rsidP="00CB6B19">
            <w:pPr>
              <w:rPr>
                <w:del w:id="5230" w:author="Lane, Stefanie" w:date="2023-09-27T17:47:00Z"/>
                <w:rFonts w:ascii="Calibri" w:eastAsia="Times New Roman" w:hAnsi="Calibri" w:cs="Calibri"/>
                <w:color w:val="000000"/>
              </w:rPr>
              <w:pPrChange w:id="5231" w:author="Lane, Stefanie" w:date="2023-09-27T17:47:00Z">
                <w:pPr>
                  <w:spacing w:after="0" w:line="240" w:lineRule="auto"/>
                  <w:jc w:val="center"/>
                </w:pPr>
              </w:pPrChange>
            </w:pPr>
            <w:del w:id="523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16B2DC1D" w14:textId="4CEFF9B7" w:rsidR="00D143A8" w:rsidRPr="00C44004" w:rsidDel="00CB6B19" w:rsidRDefault="00D143A8" w:rsidP="00CB6B19">
            <w:pPr>
              <w:rPr>
                <w:del w:id="5233" w:author="Lane, Stefanie" w:date="2023-09-27T17:47:00Z"/>
                <w:rFonts w:ascii="Calibri" w:eastAsia="Times New Roman" w:hAnsi="Calibri" w:cs="Calibri"/>
                <w:color w:val="000000"/>
              </w:rPr>
              <w:pPrChange w:id="5234" w:author="Lane, Stefanie" w:date="2023-09-27T17:47:00Z">
                <w:pPr>
                  <w:spacing w:after="0" w:line="240" w:lineRule="auto"/>
                  <w:jc w:val="center"/>
                </w:pPr>
              </w:pPrChange>
            </w:pPr>
            <w:del w:id="5235"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66B2F024" w14:textId="4D72298E" w:rsidR="00D143A8" w:rsidRPr="00C44004" w:rsidDel="00CB6B19" w:rsidRDefault="00D143A8" w:rsidP="00CB6B19">
            <w:pPr>
              <w:rPr>
                <w:del w:id="5236" w:author="Lane, Stefanie" w:date="2023-09-27T17:47:00Z"/>
                <w:rFonts w:ascii="Calibri" w:eastAsia="Times New Roman" w:hAnsi="Calibri" w:cs="Calibri"/>
                <w:color w:val="000000"/>
              </w:rPr>
              <w:pPrChange w:id="5237" w:author="Lane, Stefanie" w:date="2023-09-27T17:47:00Z">
                <w:pPr>
                  <w:spacing w:after="0" w:line="240" w:lineRule="auto"/>
                  <w:jc w:val="center"/>
                </w:pPr>
              </w:pPrChange>
            </w:pPr>
            <w:del w:id="5238"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36AC259F" w:rsidR="00D143A8" w:rsidRPr="00C44004" w:rsidDel="00CB6B19" w:rsidRDefault="00D143A8" w:rsidP="00CB6B19">
            <w:pPr>
              <w:rPr>
                <w:del w:id="5239" w:author="Lane, Stefanie" w:date="2023-09-27T17:47:00Z"/>
                <w:rFonts w:ascii="Calibri" w:eastAsia="Times New Roman" w:hAnsi="Calibri" w:cs="Calibri"/>
                <w:color w:val="000000"/>
              </w:rPr>
              <w:pPrChange w:id="5240" w:author="Lane, Stefanie" w:date="2023-09-27T17:47:00Z">
                <w:pPr>
                  <w:spacing w:after="0" w:line="240" w:lineRule="auto"/>
                  <w:jc w:val="center"/>
                </w:pPr>
              </w:pPrChange>
            </w:pPr>
            <w:del w:id="5241"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9B41802" w14:textId="3428D86E" w:rsidTr="00D143A8">
        <w:trPr>
          <w:trHeight w:val="290"/>
          <w:del w:id="5242" w:author="Lane, Stefanie" w:date="2023-09-27T17:47:00Z"/>
        </w:trPr>
        <w:tc>
          <w:tcPr>
            <w:tcW w:w="1311" w:type="dxa"/>
            <w:vMerge/>
            <w:tcBorders>
              <w:top w:val="nil"/>
              <w:left w:val="single" w:sz="8" w:space="0" w:color="auto"/>
              <w:bottom w:val="single" w:sz="8" w:space="0" w:color="000000"/>
              <w:right w:val="nil"/>
            </w:tcBorders>
            <w:vAlign w:val="center"/>
            <w:hideMark/>
          </w:tcPr>
          <w:p w14:paraId="5D9A865E" w14:textId="08906C44" w:rsidR="00D143A8" w:rsidRPr="00C44004" w:rsidDel="00CB6B19" w:rsidRDefault="00D143A8" w:rsidP="00CB6B19">
            <w:pPr>
              <w:rPr>
                <w:del w:id="5243" w:author="Lane, Stefanie" w:date="2023-09-27T17:47:00Z"/>
                <w:rFonts w:ascii="Calibri" w:eastAsia="Times New Roman" w:hAnsi="Calibri" w:cs="Calibri"/>
                <w:color w:val="000000"/>
              </w:rPr>
              <w:pPrChange w:id="5244"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08C50B95" w:rsidR="00D143A8" w:rsidRPr="00C44004" w:rsidDel="00CB6B19" w:rsidRDefault="00D143A8" w:rsidP="00CB6B19">
            <w:pPr>
              <w:rPr>
                <w:del w:id="5245" w:author="Lane, Stefanie" w:date="2023-09-27T17:47:00Z"/>
                <w:rFonts w:ascii="Calibri" w:eastAsia="Times New Roman" w:hAnsi="Calibri" w:cs="Calibri"/>
                <w:color w:val="000000"/>
              </w:rPr>
              <w:pPrChange w:id="5246" w:author="Lane, Stefanie" w:date="2023-09-27T17:47:00Z">
                <w:pPr>
                  <w:spacing w:after="0" w:line="240" w:lineRule="auto"/>
                  <w:jc w:val="center"/>
                </w:pPr>
              </w:pPrChange>
            </w:pPr>
            <w:del w:id="5247" w:author="Lane, Stefanie" w:date="2023-09-27T17:47:00Z">
              <w:r w:rsidDel="00CB6B19">
                <w:rPr>
                  <w:rFonts w:ascii="Calibri" w:eastAsia="Times New Roman" w:hAnsi="Calibri" w:cs="Calibri"/>
                  <w:color w:val="000000"/>
                </w:rPr>
                <w:delText>Native</w:delText>
              </w:r>
              <w:r w:rsidRPr="00C44004" w:rsidDel="00CB6B19">
                <w:rPr>
                  <w:rFonts w:ascii="Calibri" w:eastAsia="Times New Roman" w:hAnsi="Calibri" w:cs="Calibri"/>
                  <w:color w:val="000000"/>
                </w:rPr>
                <w:delText> </w:delText>
              </w:r>
            </w:del>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3C996483" w:rsidR="00D143A8" w:rsidRPr="00C44004" w:rsidDel="00CB6B19" w:rsidRDefault="00D143A8" w:rsidP="00CB6B19">
            <w:pPr>
              <w:rPr>
                <w:del w:id="5248" w:author="Lane, Stefanie" w:date="2023-09-27T17:47:00Z"/>
                <w:rFonts w:ascii="Calibri" w:eastAsia="Times New Roman" w:hAnsi="Calibri" w:cs="Calibri"/>
                <w:i/>
                <w:iCs/>
                <w:color w:val="000000"/>
              </w:rPr>
              <w:pPrChange w:id="5249" w:author="Lane, Stefanie" w:date="2023-09-27T17:47:00Z">
                <w:pPr>
                  <w:spacing w:after="0" w:line="240" w:lineRule="auto"/>
                </w:pPr>
              </w:pPrChange>
            </w:pPr>
            <w:del w:id="5250" w:author="Lane, Stefanie" w:date="2023-09-27T17:47:00Z">
              <w:r w:rsidRPr="00C44004" w:rsidDel="00CB6B19">
                <w:rPr>
                  <w:rFonts w:ascii="Calibri" w:eastAsia="Times New Roman" w:hAnsi="Calibri" w:cs="Calibri"/>
                  <w:i/>
                  <w:iCs/>
                  <w:color w:val="00000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3855764A" w:rsidR="00D143A8" w:rsidRPr="00C44004" w:rsidDel="00CB6B19" w:rsidRDefault="00D143A8" w:rsidP="00CB6B19">
            <w:pPr>
              <w:rPr>
                <w:del w:id="5251" w:author="Lane, Stefanie" w:date="2023-09-27T17:47:00Z"/>
                <w:rFonts w:ascii="Calibri" w:eastAsia="Times New Roman" w:hAnsi="Calibri" w:cs="Calibri"/>
                <w:color w:val="000000"/>
              </w:rPr>
              <w:pPrChange w:id="5252" w:author="Lane, Stefanie" w:date="2023-09-27T17:47:00Z">
                <w:pPr>
                  <w:spacing w:after="0" w:line="240" w:lineRule="auto"/>
                  <w:jc w:val="center"/>
                </w:pPr>
              </w:pPrChange>
            </w:pPr>
            <w:del w:id="5253"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5A3748F8" w:rsidR="00D143A8" w:rsidRPr="00C44004" w:rsidDel="00CB6B19" w:rsidRDefault="00D143A8" w:rsidP="00CB6B19">
            <w:pPr>
              <w:rPr>
                <w:del w:id="5254" w:author="Lane, Stefanie" w:date="2023-09-27T17:47:00Z"/>
                <w:rFonts w:ascii="Calibri" w:eastAsia="Times New Roman" w:hAnsi="Calibri" w:cs="Calibri"/>
                <w:color w:val="000000"/>
              </w:rPr>
              <w:pPrChange w:id="5255" w:author="Lane, Stefanie" w:date="2023-09-27T17:47:00Z">
                <w:pPr>
                  <w:spacing w:after="0" w:line="240" w:lineRule="auto"/>
                  <w:jc w:val="center"/>
                </w:pPr>
              </w:pPrChange>
            </w:pPr>
            <w:del w:id="5256"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4806AE5B" w:rsidR="00D143A8" w:rsidRPr="00C44004" w:rsidDel="00CB6B19" w:rsidRDefault="00D143A8" w:rsidP="00CB6B19">
            <w:pPr>
              <w:rPr>
                <w:del w:id="5257" w:author="Lane, Stefanie" w:date="2023-09-27T17:47:00Z"/>
                <w:rFonts w:ascii="Calibri" w:eastAsia="Times New Roman" w:hAnsi="Calibri" w:cs="Calibri"/>
                <w:color w:val="000000"/>
              </w:rPr>
              <w:pPrChange w:id="5258" w:author="Lane, Stefanie" w:date="2023-09-27T17:47:00Z">
                <w:pPr>
                  <w:spacing w:after="0" w:line="240" w:lineRule="auto"/>
                  <w:jc w:val="center"/>
                </w:pPr>
              </w:pPrChange>
            </w:pPr>
            <w:del w:id="5259"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306F2D47" w:rsidR="00D143A8" w:rsidRPr="00C44004" w:rsidDel="00CB6B19" w:rsidRDefault="00D143A8" w:rsidP="00CB6B19">
            <w:pPr>
              <w:rPr>
                <w:del w:id="5260" w:author="Lane, Stefanie" w:date="2023-09-27T17:47:00Z"/>
                <w:rFonts w:ascii="Calibri" w:eastAsia="Times New Roman" w:hAnsi="Calibri" w:cs="Calibri"/>
                <w:color w:val="000000"/>
              </w:rPr>
              <w:pPrChange w:id="5261" w:author="Lane, Stefanie" w:date="2023-09-27T17:47:00Z">
                <w:pPr>
                  <w:spacing w:after="0" w:line="240" w:lineRule="auto"/>
                  <w:jc w:val="center"/>
                </w:pPr>
              </w:pPrChange>
            </w:pPr>
            <w:del w:id="526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1ACAA09" w14:textId="25508E80" w:rsidTr="00D143A8">
        <w:trPr>
          <w:trHeight w:val="290"/>
          <w:del w:id="5263" w:author="Lane, Stefanie" w:date="2023-09-27T17:47:00Z"/>
        </w:trPr>
        <w:tc>
          <w:tcPr>
            <w:tcW w:w="1311" w:type="dxa"/>
            <w:vMerge/>
            <w:tcBorders>
              <w:top w:val="nil"/>
              <w:left w:val="single" w:sz="8" w:space="0" w:color="auto"/>
              <w:bottom w:val="single" w:sz="8" w:space="0" w:color="000000"/>
              <w:right w:val="nil"/>
            </w:tcBorders>
            <w:vAlign w:val="center"/>
            <w:hideMark/>
          </w:tcPr>
          <w:p w14:paraId="3D09F5A5" w14:textId="1E03D36C" w:rsidR="00D143A8" w:rsidRPr="00C44004" w:rsidDel="00CB6B19" w:rsidRDefault="00D143A8" w:rsidP="00CB6B19">
            <w:pPr>
              <w:rPr>
                <w:del w:id="5264" w:author="Lane, Stefanie" w:date="2023-09-27T17:47:00Z"/>
                <w:rFonts w:ascii="Calibri" w:eastAsia="Times New Roman" w:hAnsi="Calibri" w:cs="Calibri"/>
                <w:color w:val="000000"/>
              </w:rPr>
              <w:pPrChange w:id="526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221A185" w14:textId="13D29973" w:rsidR="00D143A8" w:rsidRPr="00C44004" w:rsidDel="00CB6B19" w:rsidRDefault="00D143A8" w:rsidP="00CB6B19">
            <w:pPr>
              <w:rPr>
                <w:del w:id="5266" w:author="Lane, Stefanie" w:date="2023-09-27T17:47:00Z"/>
                <w:rFonts w:ascii="Calibri" w:eastAsia="Times New Roman" w:hAnsi="Calibri" w:cs="Calibri"/>
                <w:color w:val="000000"/>
              </w:rPr>
              <w:pPrChange w:id="526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F3E3858" w14:textId="185AE7D0" w:rsidR="00D143A8" w:rsidRPr="00C44004" w:rsidDel="00CB6B19" w:rsidRDefault="00D143A8" w:rsidP="00CB6B19">
            <w:pPr>
              <w:rPr>
                <w:del w:id="5268" w:author="Lane, Stefanie" w:date="2023-09-27T17:47:00Z"/>
                <w:rFonts w:ascii="Calibri" w:eastAsia="Times New Roman" w:hAnsi="Calibri" w:cs="Calibri"/>
                <w:i/>
                <w:iCs/>
                <w:color w:val="000000"/>
              </w:rPr>
              <w:pPrChange w:id="5269" w:author="Lane, Stefanie" w:date="2023-09-27T17:47:00Z">
                <w:pPr>
                  <w:spacing w:after="0" w:line="240" w:lineRule="auto"/>
                </w:pPr>
              </w:pPrChange>
            </w:pPr>
            <w:del w:id="5270" w:author="Lane, Stefanie" w:date="2023-09-27T17:47:00Z">
              <w:r w:rsidRPr="00C44004" w:rsidDel="00CB6B19">
                <w:rPr>
                  <w:rFonts w:ascii="Calibri" w:eastAsia="Times New Roman" w:hAnsi="Calibri" w:cs="Calibri"/>
                  <w:i/>
                  <w:iCs/>
                  <w:color w:val="000000"/>
                </w:rPr>
                <w:delText>Bidens cernua</w:delText>
              </w:r>
            </w:del>
          </w:p>
        </w:tc>
        <w:tc>
          <w:tcPr>
            <w:tcW w:w="960" w:type="dxa"/>
            <w:tcBorders>
              <w:top w:val="nil"/>
              <w:left w:val="nil"/>
              <w:bottom w:val="nil"/>
              <w:right w:val="nil"/>
            </w:tcBorders>
            <w:shd w:val="clear" w:color="auto" w:fill="auto"/>
            <w:noWrap/>
            <w:vAlign w:val="bottom"/>
            <w:hideMark/>
          </w:tcPr>
          <w:p w14:paraId="31045752" w14:textId="164FA1C7" w:rsidR="00D143A8" w:rsidRPr="00C44004" w:rsidDel="00CB6B19" w:rsidRDefault="00D143A8" w:rsidP="00CB6B19">
            <w:pPr>
              <w:rPr>
                <w:del w:id="5271" w:author="Lane, Stefanie" w:date="2023-09-27T17:47:00Z"/>
                <w:rFonts w:ascii="Calibri" w:eastAsia="Times New Roman" w:hAnsi="Calibri" w:cs="Calibri"/>
                <w:color w:val="000000"/>
              </w:rPr>
              <w:pPrChange w:id="5272" w:author="Lane, Stefanie" w:date="2023-09-27T17:47:00Z">
                <w:pPr>
                  <w:spacing w:after="0" w:line="240" w:lineRule="auto"/>
                  <w:jc w:val="center"/>
                </w:pPr>
              </w:pPrChange>
            </w:pPr>
            <w:del w:id="5273"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0E96A5FB" w14:textId="35DCDB54" w:rsidR="00D143A8" w:rsidRPr="00C44004" w:rsidDel="00CB6B19" w:rsidRDefault="00D143A8" w:rsidP="00CB6B19">
            <w:pPr>
              <w:rPr>
                <w:del w:id="5274" w:author="Lane, Stefanie" w:date="2023-09-27T17:47:00Z"/>
                <w:rFonts w:ascii="Calibri" w:eastAsia="Times New Roman" w:hAnsi="Calibri" w:cs="Calibri"/>
                <w:color w:val="000000"/>
              </w:rPr>
              <w:pPrChange w:id="5275" w:author="Lane, Stefanie" w:date="2023-09-27T17:47:00Z">
                <w:pPr>
                  <w:spacing w:after="0" w:line="240" w:lineRule="auto"/>
                  <w:jc w:val="center"/>
                </w:pPr>
              </w:pPrChange>
            </w:pPr>
            <w:del w:id="5276"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446A42B5" w14:textId="74D6E713" w:rsidR="00D143A8" w:rsidRPr="00C44004" w:rsidDel="00CB6B19" w:rsidRDefault="00D143A8" w:rsidP="00CB6B19">
            <w:pPr>
              <w:rPr>
                <w:del w:id="5277" w:author="Lane, Stefanie" w:date="2023-09-27T17:47:00Z"/>
                <w:rFonts w:ascii="Calibri" w:eastAsia="Times New Roman" w:hAnsi="Calibri" w:cs="Calibri"/>
                <w:color w:val="000000"/>
              </w:rPr>
              <w:pPrChange w:id="5278"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07F035E7" w:rsidR="00D143A8" w:rsidRPr="00C44004" w:rsidDel="00CB6B19" w:rsidRDefault="00D143A8" w:rsidP="00CB6B19">
            <w:pPr>
              <w:rPr>
                <w:del w:id="5279" w:author="Lane, Stefanie" w:date="2023-09-27T17:47:00Z"/>
                <w:rFonts w:ascii="Calibri" w:eastAsia="Times New Roman" w:hAnsi="Calibri" w:cs="Calibri"/>
                <w:color w:val="000000"/>
              </w:rPr>
              <w:pPrChange w:id="5280" w:author="Lane, Stefanie" w:date="2023-09-27T17:47:00Z">
                <w:pPr>
                  <w:spacing w:after="0" w:line="240" w:lineRule="auto"/>
                  <w:jc w:val="center"/>
                </w:pPr>
              </w:pPrChange>
            </w:pPr>
            <w:del w:id="528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8B2823D" w14:textId="2ABC626A" w:rsidTr="00D143A8">
        <w:trPr>
          <w:trHeight w:val="290"/>
          <w:del w:id="5282" w:author="Lane, Stefanie" w:date="2023-09-27T17:47:00Z"/>
        </w:trPr>
        <w:tc>
          <w:tcPr>
            <w:tcW w:w="1311" w:type="dxa"/>
            <w:vMerge/>
            <w:tcBorders>
              <w:top w:val="nil"/>
              <w:left w:val="single" w:sz="8" w:space="0" w:color="auto"/>
              <w:bottom w:val="single" w:sz="8" w:space="0" w:color="000000"/>
              <w:right w:val="nil"/>
            </w:tcBorders>
            <w:vAlign w:val="center"/>
            <w:hideMark/>
          </w:tcPr>
          <w:p w14:paraId="6803EEBD" w14:textId="1E778517" w:rsidR="00D143A8" w:rsidRPr="00C44004" w:rsidDel="00CB6B19" w:rsidRDefault="00D143A8" w:rsidP="00CB6B19">
            <w:pPr>
              <w:rPr>
                <w:del w:id="5283" w:author="Lane, Stefanie" w:date="2023-09-27T17:47:00Z"/>
                <w:rFonts w:ascii="Calibri" w:eastAsia="Times New Roman" w:hAnsi="Calibri" w:cs="Calibri"/>
                <w:color w:val="000000"/>
              </w:rPr>
              <w:pPrChange w:id="528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9EAAFD5" w14:textId="6A398CDC" w:rsidR="00D143A8" w:rsidRPr="00C44004" w:rsidDel="00CB6B19" w:rsidRDefault="00D143A8" w:rsidP="00CB6B19">
            <w:pPr>
              <w:rPr>
                <w:del w:id="5285" w:author="Lane, Stefanie" w:date="2023-09-27T17:47:00Z"/>
                <w:rFonts w:ascii="Calibri" w:eastAsia="Times New Roman" w:hAnsi="Calibri" w:cs="Calibri"/>
                <w:color w:val="000000"/>
              </w:rPr>
              <w:pPrChange w:id="528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2076B6F8" w:rsidR="00D143A8" w:rsidRPr="00C44004" w:rsidDel="00CB6B19" w:rsidRDefault="00D143A8" w:rsidP="00CB6B19">
            <w:pPr>
              <w:rPr>
                <w:del w:id="5287" w:author="Lane, Stefanie" w:date="2023-09-27T17:47:00Z"/>
                <w:rFonts w:ascii="Calibri" w:eastAsia="Times New Roman" w:hAnsi="Calibri" w:cs="Calibri"/>
                <w:i/>
                <w:iCs/>
                <w:color w:val="000000"/>
              </w:rPr>
              <w:pPrChange w:id="5288" w:author="Lane, Stefanie" w:date="2023-09-27T17:47:00Z">
                <w:pPr>
                  <w:spacing w:after="0" w:line="240" w:lineRule="auto"/>
                </w:pPr>
              </w:pPrChange>
            </w:pPr>
            <w:del w:id="5289" w:author="Lane, Stefanie" w:date="2023-09-27T17:47:00Z">
              <w:r w:rsidRPr="00C44004" w:rsidDel="00CB6B19">
                <w:rPr>
                  <w:rFonts w:ascii="Calibri" w:eastAsia="Times New Roman" w:hAnsi="Calibri" w:cs="Calibri"/>
                  <w:i/>
                  <w:iCs/>
                  <w:color w:val="000000"/>
                </w:rPr>
                <w:delText>Deschampsia caespi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51E55C14" w:rsidR="00D143A8" w:rsidRPr="00C44004" w:rsidDel="00CB6B19" w:rsidRDefault="00D143A8" w:rsidP="00CB6B19">
            <w:pPr>
              <w:rPr>
                <w:del w:id="5290" w:author="Lane, Stefanie" w:date="2023-09-27T17:47:00Z"/>
                <w:rFonts w:ascii="Calibri" w:eastAsia="Times New Roman" w:hAnsi="Calibri" w:cs="Calibri"/>
                <w:color w:val="000000"/>
              </w:rPr>
              <w:pPrChange w:id="5291" w:author="Lane, Stefanie" w:date="2023-09-27T17:47:00Z">
                <w:pPr>
                  <w:spacing w:after="0" w:line="240" w:lineRule="auto"/>
                  <w:jc w:val="center"/>
                </w:pPr>
              </w:pPrChange>
            </w:pPr>
            <w:del w:id="5292"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0E7A6076" w:rsidR="00D143A8" w:rsidRPr="00C44004" w:rsidDel="00CB6B19" w:rsidRDefault="00D143A8" w:rsidP="00CB6B19">
            <w:pPr>
              <w:rPr>
                <w:del w:id="5293" w:author="Lane, Stefanie" w:date="2023-09-27T17:47:00Z"/>
                <w:rFonts w:ascii="Calibri" w:eastAsia="Times New Roman" w:hAnsi="Calibri" w:cs="Calibri"/>
                <w:color w:val="000000"/>
              </w:rPr>
              <w:pPrChange w:id="5294" w:author="Lane, Stefanie" w:date="2023-09-27T17:47:00Z">
                <w:pPr>
                  <w:spacing w:after="0" w:line="240" w:lineRule="auto"/>
                  <w:jc w:val="center"/>
                </w:pPr>
              </w:pPrChange>
            </w:pPr>
            <w:del w:id="529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4E2F20F1" w:rsidR="00D143A8" w:rsidRPr="00C44004" w:rsidDel="00CB6B19" w:rsidRDefault="00D143A8" w:rsidP="00CB6B19">
            <w:pPr>
              <w:rPr>
                <w:del w:id="5296" w:author="Lane, Stefanie" w:date="2023-09-27T17:47:00Z"/>
                <w:rFonts w:ascii="Calibri" w:eastAsia="Times New Roman" w:hAnsi="Calibri" w:cs="Calibri"/>
                <w:color w:val="000000"/>
              </w:rPr>
              <w:pPrChange w:id="5297" w:author="Lane, Stefanie" w:date="2023-09-27T17:47:00Z">
                <w:pPr>
                  <w:spacing w:after="0" w:line="240" w:lineRule="auto"/>
                  <w:jc w:val="center"/>
                </w:pPr>
              </w:pPrChange>
            </w:pPr>
            <w:del w:id="529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50716F01" w:rsidR="00D143A8" w:rsidRPr="00C44004" w:rsidDel="00CB6B19" w:rsidRDefault="00D143A8" w:rsidP="00CB6B19">
            <w:pPr>
              <w:rPr>
                <w:del w:id="5299" w:author="Lane, Stefanie" w:date="2023-09-27T17:47:00Z"/>
                <w:rFonts w:ascii="Calibri" w:eastAsia="Times New Roman" w:hAnsi="Calibri" w:cs="Calibri"/>
                <w:color w:val="000000"/>
              </w:rPr>
              <w:pPrChange w:id="5300" w:author="Lane, Stefanie" w:date="2023-09-27T17:47:00Z">
                <w:pPr>
                  <w:spacing w:after="0" w:line="240" w:lineRule="auto"/>
                  <w:jc w:val="center"/>
                </w:pPr>
              </w:pPrChange>
            </w:pPr>
            <w:del w:id="530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1EAD0446" w14:textId="737D4D19" w:rsidTr="00D143A8">
        <w:trPr>
          <w:trHeight w:val="290"/>
          <w:del w:id="5302" w:author="Lane, Stefanie" w:date="2023-09-27T17:47:00Z"/>
        </w:trPr>
        <w:tc>
          <w:tcPr>
            <w:tcW w:w="1311" w:type="dxa"/>
            <w:vMerge/>
            <w:tcBorders>
              <w:top w:val="nil"/>
              <w:left w:val="single" w:sz="8" w:space="0" w:color="auto"/>
              <w:bottom w:val="single" w:sz="8" w:space="0" w:color="000000"/>
              <w:right w:val="nil"/>
            </w:tcBorders>
            <w:vAlign w:val="center"/>
            <w:hideMark/>
          </w:tcPr>
          <w:p w14:paraId="333B3E38" w14:textId="181854C7" w:rsidR="00D143A8" w:rsidRPr="00C44004" w:rsidDel="00CB6B19" w:rsidRDefault="00D143A8" w:rsidP="00CB6B19">
            <w:pPr>
              <w:rPr>
                <w:del w:id="5303" w:author="Lane, Stefanie" w:date="2023-09-27T17:47:00Z"/>
                <w:rFonts w:ascii="Calibri" w:eastAsia="Times New Roman" w:hAnsi="Calibri" w:cs="Calibri"/>
                <w:color w:val="000000"/>
              </w:rPr>
              <w:pPrChange w:id="530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2CEBEF1" w14:textId="787908B7" w:rsidR="00D143A8" w:rsidRPr="00C44004" w:rsidDel="00CB6B19" w:rsidRDefault="00D143A8" w:rsidP="00CB6B19">
            <w:pPr>
              <w:rPr>
                <w:del w:id="5305" w:author="Lane, Stefanie" w:date="2023-09-27T17:47:00Z"/>
                <w:rFonts w:ascii="Calibri" w:eastAsia="Times New Roman" w:hAnsi="Calibri" w:cs="Calibri"/>
                <w:color w:val="000000"/>
              </w:rPr>
              <w:pPrChange w:id="530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07FD9CC" w14:textId="6434DF14" w:rsidR="00D143A8" w:rsidRPr="00C44004" w:rsidDel="00CB6B19" w:rsidRDefault="00D143A8" w:rsidP="00CB6B19">
            <w:pPr>
              <w:rPr>
                <w:del w:id="5307" w:author="Lane, Stefanie" w:date="2023-09-27T17:47:00Z"/>
                <w:rFonts w:ascii="Calibri" w:eastAsia="Times New Roman" w:hAnsi="Calibri" w:cs="Calibri"/>
                <w:i/>
                <w:iCs/>
                <w:color w:val="000000"/>
              </w:rPr>
              <w:pPrChange w:id="5308" w:author="Lane, Stefanie" w:date="2023-09-27T17:47:00Z">
                <w:pPr>
                  <w:spacing w:after="0" w:line="240" w:lineRule="auto"/>
                </w:pPr>
              </w:pPrChange>
            </w:pPr>
            <w:del w:id="5309" w:author="Lane, Stefanie" w:date="2023-09-27T17:47:00Z">
              <w:r w:rsidRPr="00C44004" w:rsidDel="00CB6B19">
                <w:rPr>
                  <w:rFonts w:ascii="Calibri" w:eastAsia="Times New Roman" w:hAnsi="Calibri" w:cs="Calibri"/>
                  <w:i/>
                  <w:iCs/>
                  <w:color w:val="000000"/>
                </w:rPr>
                <w:delText>Dulichium arundinaceum</w:delText>
              </w:r>
            </w:del>
          </w:p>
        </w:tc>
        <w:tc>
          <w:tcPr>
            <w:tcW w:w="960" w:type="dxa"/>
            <w:tcBorders>
              <w:top w:val="nil"/>
              <w:left w:val="nil"/>
              <w:bottom w:val="nil"/>
              <w:right w:val="nil"/>
            </w:tcBorders>
            <w:shd w:val="clear" w:color="auto" w:fill="auto"/>
            <w:noWrap/>
            <w:vAlign w:val="bottom"/>
            <w:hideMark/>
          </w:tcPr>
          <w:p w14:paraId="53D3546E" w14:textId="6467C45D" w:rsidR="00D143A8" w:rsidRPr="00C44004" w:rsidDel="00CB6B19" w:rsidRDefault="00D143A8" w:rsidP="00CB6B19">
            <w:pPr>
              <w:rPr>
                <w:del w:id="5310" w:author="Lane, Stefanie" w:date="2023-09-27T17:47:00Z"/>
                <w:rFonts w:ascii="Calibri" w:eastAsia="Times New Roman" w:hAnsi="Calibri" w:cs="Calibri"/>
                <w:color w:val="000000"/>
              </w:rPr>
              <w:pPrChange w:id="5311" w:author="Lane, Stefanie" w:date="2023-09-27T17:47:00Z">
                <w:pPr>
                  <w:spacing w:after="0" w:line="240" w:lineRule="auto"/>
                  <w:jc w:val="center"/>
                </w:pPr>
              </w:pPrChange>
            </w:pPr>
            <w:del w:id="5312"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6D5AF153" w14:textId="7BE503B1" w:rsidR="00D143A8" w:rsidRPr="00C44004" w:rsidDel="00CB6B19" w:rsidRDefault="00D143A8" w:rsidP="00CB6B19">
            <w:pPr>
              <w:rPr>
                <w:del w:id="5313" w:author="Lane, Stefanie" w:date="2023-09-27T17:47:00Z"/>
                <w:rFonts w:ascii="Calibri" w:eastAsia="Times New Roman" w:hAnsi="Calibri" w:cs="Calibri"/>
                <w:color w:val="000000"/>
              </w:rPr>
              <w:pPrChange w:id="5314"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54E8F689" w14:textId="1BCB8A53" w:rsidR="00D143A8" w:rsidRPr="00C44004" w:rsidDel="00CB6B19" w:rsidRDefault="00D143A8" w:rsidP="00CB6B19">
            <w:pPr>
              <w:rPr>
                <w:del w:id="5315" w:author="Lane, Stefanie" w:date="2023-09-27T17:47:00Z"/>
                <w:rFonts w:ascii="Times New Roman" w:eastAsia="Times New Roman" w:hAnsi="Times New Roman" w:cs="Times New Roman"/>
                <w:sz w:val="20"/>
                <w:szCs w:val="20"/>
              </w:rPr>
              <w:pPrChange w:id="5316"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3DD37005" w:rsidR="00D143A8" w:rsidRPr="00C44004" w:rsidDel="00CB6B19" w:rsidRDefault="00D143A8" w:rsidP="00CB6B19">
            <w:pPr>
              <w:rPr>
                <w:del w:id="5317" w:author="Lane, Stefanie" w:date="2023-09-27T17:47:00Z"/>
                <w:rFonts w:ascii="Calibri" w:eastAsia="Times New Roman" w:hAnsi="Calibri" w:cs="Calibri"/>
                <w:color w:val="000000"/>
              </w:rPr>
              <w:pPrChange w:id="5318" w:author="Lane, Stefanie" w:date="2023-09-27T17:47:00Z">
                <w:pPr>
                  <w:spacing w:after="0" w:line="240" w:lineRule="auto"/>
                  <w:jc w:val="center"/>
                </w:pPr>
              </w:pPrChange>
            </w:pPr>
            <w:del w:id="531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477F29A" w14:textId="02A50FB1" w:rsidTr="00D143A8">
        <w:trPr>
          <w:trHeight w:val="290"/>
          <w:del w:id="5320" w:author="Lane, Stefanie" w:date="2023-09-27T17:47:00Z"/>
        </w:trPr>
        <w:tc>
          <w:tcPr>
            <w:tcW w:w="1311" w:type="dxa"/>
            <w:vMerge/>
            <w:tcBorders>
              <w:top w:val="nil"/>
              <w:left w:val="single" w:sz="8" w:space="0" w:color="auto"/>
              <w:bottom w:val="single" w:sz="8" w:space="0" w:color="000000"/>
              <w:right w:val="nil"/>
            </w:tcBorders>
            <w:vAlign w:val="center"/>
            <w:hideMark/>
          </w:tcPr>
          <w:p w14:paraId="6E89C3EC" w14:textId="2903BDC1" w:rsidR="00D143A8" w:rsidRPr="00C44004" w:rsidDel="00CB6B19" w:rsidRDefault="00D143A8" w:rsidP="00CB6B19">
            <w:pPr>
              <w:rPr>
                <w:del w:id="5321" w:author="Lane, Stefanie" w:date="2023-09-27T17:47:00Z"/>
                <w:rFonts w:ascii="Calibri" w:eastAsia="Times New Roman" w:hAnsi="Calibri" w:cs="Calibri"/>
                <w:color w:val="000000"/>
              </w:rPr>
              <w:pPrChange w:id="532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62E346A" w14:textId="0F9370C1" w:rsidR="00D143A8" w:rsidRPr="00C44004" w:rsidDel="00CB6B19" w:rsidRDefault="00D143A8" w:rsidP="00CB6B19">
            <w:pPr>
              <w:rPr>
                <w:del w:id="5323" w:author="Lane, Stefanie" w:date="2023-09-27T17:47:00Z"/>
                <w:rFonts w:ascii="Calibri" w:eastAsia="Times New Roman" w:hAnsi="Calibri" w:cs="Calibri"/>
                <w:color w:val="000000"/>
              </w:rPr>
              <w:pPrChange w:id="532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4C26BBD4" w:rsidR="00D143A8" w:rsidRPr="00C44004" w:rsidDel="00CB6B19" w:rsidRDefault="00D143A8" w:rsidP="00CB6B19">
            <w:pPr>
              <w:rPr>
                <w:del w:id="5325" w:author="Lane, Stefanie" w:date="2023-09-27T17:47:00Z"/>
                <w:rFonts w:ascii="Calibri" w:eastAsia="Times New Roman" w:hAnsi="Calibri" w:cs="Calibri"/>
                <w:i/>
                <w:iCs/>
                <w:color w:val="000000"/>
              </w:rPr>
              <w:pPrChange w:id="5326" w:author="Lane, Stefanie" w:date="2023-09-27T17:47:00Z">
                <w:pPr>
                  <w:spacing w:after="0" w:line="240" w:lineRule="auto"/>
                </w:pPr>
              </w:pPrChange>
            </w:pPr>
            <w:del w:id="5327" w:author="Lane, Stefanie" w:date="2023-09-27T17:47:00Z">
              <w:r w:rsidRPr="00C44004" w:rsidDel="00CB6B19">
                <w:rPr>
                  <w:rFonts w:ascii="Calibri" w:eastAsia="Times New Roman" w:hAnsi="Calibri" w:cs="Calibri"/>
                  <w:i/>
                  <w:iCs/>
                  <w:color w:val="00000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00EA40C3" w:rsidR="00D143A8" w:rsidRPr="00C44004" w:rsidDel="00CB6B19" w:rsidRDefault="00D143A8" w:rsidP="00CB6B19">
            <w:pPr>
              <w:rPr>
                <w:del w:id="5328" w:author="Lane, Stefanie" w:date="2023-09-27T17:47:00Z"/>
                <w:rFonts w:ascii="Calibri" w:eastAsia="Times New Roman" w:hAnsi="Calibri" w:cs="Calibri"/>
                <w:color w:val="000000"/>
              </w:rPr>
              <w:pPrChange w:id="5329" w:author="Lane, Stefanie" w:date="2023-09-27T17:47:00Z">
                <w:pPr>
                  <w:spacing w:after="0" w:line="240" w:lineRule="auto"/>
                  <w:jc w:val="center"/>
                </w:pPr>
              </w:pPrChange>
            </w:pPr>
            <w:del w:id="5330"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1A1521C9" w:rsidR="00D143A8" w:rsidRPr="00C44004" w:rsidDel="00CB6B19" w:rsidRDefault="00D143A8" w:rsidP="00CB6B19">
            <w:pPr>
              <w:rPr>
                <w:del w:id="5331" w:author="Lane, Stefanie" w:date="2023-09-27T17:47:00Z"/>
                <w:rFonts w:ascii="Calibri" w:eastAsia="Times New Roman" w:hAnsi="Calibri" w:cs="Calibri"/>
                <w:color w:val="000000"/>
              </w:rPr>
              <w:pPrChange w:id="5332" w:author="Lane, Stefanie" w:date="2023-09-27T17:47:00Z">
                <w:pPr>
                  <w:spacing w:after="0" w:line="240" w:lineRule="auto"/>
                  <w:jc w:val="center"/>
                </w:pPr>
              </w:pPrChange>
            </w:pPr>
            <w:del w:id="5333"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08A2C33E" w:rsidR="00D143A8" w:rsidRPr="00C44004" w:rsidDel="00CB6B19" w:rsidRDefault="00D143A8" w:rsidP="00CB6B19">
            <w:pPr>
              <w:rPr>
                <w:del w:id="5334" w:author="Lane, Stefanie" w:date="2023-09-27T17:47:00Z"/>
                <w:rFonts w:ascii="Calibri" w:eastAsia="Times New Roman" w:hAnsi="Calibri" w:cs="Calibri"/>
                <w:color w:val="000000"/>
              </w:rPr>
              <w:pPrChange w:id="5335" w:author="Lane, Stefanie" w:date="2023-09-27T17:47:00Z">
                <w:pPr>
                  <w:spacing w:after="0" w:line="240" w:lineRule="auto"/>
                  <w:jc w:val="center"/>
                </w:pPr>
              </w:pPrChange>
            </w:pPr>
            <w:del w:id="5336"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24B9B016" w:rsidR="00D143A8" w:rsidRPr="00C44004" w:rsidDel="00CB6B19" w:rsidRDefault="00D143A8" w:rsidP="00CB6B19">
            <w:pPr>
              <w:rPr>
                <w:del w:id="5337" w:author="Lane, Stefanie" w:date="2023-09-27T17:47:00Z"/>
                <w:rFonts w:ascii="Calibri" w:eastAsia="Times New Roman" w:hAnsi="Calibri" w:cs="Calibri"/>
                <w:color w:val="000000"/>
              </w:rPr>
              <w:pPrChange w:id="5338" w:author="Lane, Stefanie" w:date="2023-09-27T17:47:00Z">
                <w:pPr>
                  <w:spacing w:after="0" w:line="240" w:lineRule="auto"/>
                  <w:jc w:val="center"/>
                </w:pPr>
              </w:pPrChange>
            </w:pPr>
            <w:del w:id="533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1CBDC3E" w14:textId="1D30549E" w:rsidTr="00D143A8">
        <w:trPr>
          <w:trHeight w:val="290"/>
          <w:del w:id="5340" w:author="Lane, Stefanie" w:date="2023-09-27T17:47:00Z"/>
        </w:trPr>
        <w:tc>
          <w:tcPr>
            <w:tcW w:w="1311" w:type="dxa"/>
            <w:vMerge/>
            <w:tcBorders>
              <w:top w:val="nil"/>
              <w:left w:val="single" w:sz="8" w:space="0" w:color="auto"/>
              <w:bottom w:val="single" w:sz="8" w:space="0" w:color="000000"/>
              <w:right w:val="nil"/>
            </w:tcBorders>
            <w:vAlign w:val="center"/>
            <w:hideMark/>
          </w:tcPr>
          <w:p w14:paraId="68A2DAA1" w14:textId="1157A8A9" w:rsidR="00D143A8" w:rsidRPr="00C44004" w:rsidDel="00CB6B19" w:rsidRDefault="00D143A8" w:rsidP="00CB6B19">
            <w:pPr>
              <w:rPr>
                <w:del w:id="5341" w:author="Lane, Stefanie" w:date="2023-09-27T17:47:00Z"/>
                <w:rFonts w:ascii="Calibri" w:eastAsia="Times New Roman" w:hAnsi="Calibri" w:cs="Calibri"/>
                <w:color w:val="000000"/>
              </w:rPr>
              <w:pPrChange w:id="534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AA46C7" w14:textId="6AEE0714" w:rsidR="00D143A8" w:rsidRPr="00C44004" w:rsidDel="00CB6B19" w:rsidRDefault="00D143A8" w:rsidP="00CB6B19">
            <w:pPr>
              <w:rPr>
                <w:del w:id="5343" w:author="Lane, Stefanie" w:date="2023-09-27T17:47:00Z"/>
                <w:rFonts w:ascii="Calibri" w:eastAsia="Times New Roman" w:hAnsi="Calibri" w:cs="Calibri"/>
                <w:color w:val="000000"/>
              </w:rPr>
              <w:pPrChange w:id="534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16A168A" w14:textId="35F150B5" w:rsidR="00D143A8" w:rsidRPr="00C44004" w:rsidDel="00CB6B19" w:rsidRDefault="00D143A8" w:rsidP="00CB6B19">
            <w:pPr>
              <w:rPr>
                <w:del w:id="5345" w:author="Lane, Stefanie" w:date="2023-09-27T17:47:00Z"/>
                <w:rFonts w:ascii="Calibri" w:eastAsia="Times New Roman" w:hAnsi="Calibri" w:cs="Calibri"/>
                <w:i/>
                <w:iCs/>
                <w:color w:val="000000"/>
              </w:rPr>
              <w:pPrChange w:id="5346" w:author="Lane, Stefanie" w:date="2023-09-27T17:47:00Z">
                <w:pPr>
                  <w:spacing w:after="0" w:line="240" w:lineRule="auto"/>
                </w:pPr>
              </w:pPrChange>
            </w:pPr>
            <w:del w:id="5347" w:author="Lane, Stefanie" w:date="2023-09-27T17:47:00Z">
              <w:r w:rsidRPr="00C44004" w:rsidDel="00CB6B19">
                <w:rPr>
                  <w:rFonts w:ascii="Calibri" w:eastAsia="Times New Roman" w:hAnsi="Calibri" w:cs="Calibri"/>
                  <w:i/>
                  <w:iCs/>
                  <w:color w:val="000000"/>
                </w:rPr>
                <w:delText>Equisetum palustre</w:delText>
              </w:r>
            </w:del>
          </w:p>
        </w:tc>
        <w:tc>
          <w:tcPr>
            <w:tcW w:w="960" w:type="dxa"/>
            <w:tcBorders>
              <w:top w:val="nil"/>
              <w:left w:val="nil"/>
              <w:bottom w:val="nil"/>
              <w:right w:val="nil"/>
            </w:tcBorders>
            <w:shd w:val="clear" w:color="auto" w:fill="auto"/>
            <w:noWrap/>
            <w:vAlign w:val="bottom"/>
            <w:hideMark/>
          </w:tcPr>
          <w:p w14:paraId="5DEF623B" w14:textId="197D4586" w:rsidR="00D143A8" w:rsidRPr="00C44004" w:rsidDel="00CB6B19" w:rsidRDefault="00D143A8" w:rsidP="00CB6B19">
            <w:pPr>
              <w:rPr>
                <w:del w:id="5348" w:author="Lane, Stefanie" w:date="2023-09-27T17:47:00Z"/>
                <w:rFonts w:ascii="Calibri" w:eastAsia="Times New Roman" w:hAnsi="Calibri" w:cs="Calibri"/>
                <w:color w:val="000000"/>
              </w:rPr>
              <w:pPrChange w:id="5349" w:author="Lane, Stefanie" w:date="2023-09-27T17:47:00Z">
                <w:pPr>
                  <w:spacing w:after="0" w:line="240" w:lineRule="auto"/>
                  <w:jc w:val="center"/>
                </w:pPr>
              </w:pPrChange>
            </w:pPr>
            <w:del w:id="5350"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439850D2" w14:textId="4FD7AF9B" w:rsidR="00D143A8" w:rsidRPr="00C44004" w:rsidDel="00CB6B19" w:rsidRDefault="00D143A8" w:rsidP="00CB6B19">
            <w:pPr>
              <w:rPr>
                <w:del w:id="5351" w:author="Lane, Stefanie" w:date="2023-09-27T17:47:00Z"/>
                <w:rFonts w:ascii="Calibri" w:eastAsia="Times New Roman" w:hAnsi="Calibri" w:cs="Calibri"/>
                <w:color w:val="000000"/>
              </w:rPr>
              <w:pPrChange w:id="5352" w:author="Lane, Stefanie" w:date="2023-09-27T17:47:00Z">
                <w:pPr>
                  <w:spacing w:after="0" w:line="240" w:lineRule="auto"/>
                  <w:jc w:val="center"/>
                </w:pPr>
              </w:pPrChange>
            </w:pPr>
            <w:del w:id="5353"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45614FFF" w14:textId="2078A919" w:rsidR="00D143A8" w:rsidRPr="00C44004" w:rsidDel="00CB6B19" w:rsidRDefault="00D143A8" w:rsidP="00CB6B19">
            <w:pPr>
              <w:rPr>
                <w:del w:id="5354" w:author="Lane, Stefanie" w:date="2023-09-27T17:47:00Z"/>
                <w:rFonts w:ascii="Calibri" w:eastAsia="Times New Roman" w:hAnsi="Calibri" w:cs="Calibri"/>
                <w:color w:val="000000"/>
              </w:rPr>
              <w:pPrChange w:id="5355"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0E7798DF" w:rsidR="00D143A8" w:rsidRPr="00C44004" w:rsidDel="00CB6B19" w:rsidRDefault="00D143A8" w:rsidP="00CB6B19">
            <w:pPr>
              <w:rPr>
                <w:del w:id="5356" w:author="Lane, Stefanie" w:date="2023-09-27T17:47:00Z"/>
                <w:rFonts w:ascii="Calibri" w:eastAsia="Times New Roman" w:hAnsi="Calibri" w:cs="Calibri"/>
                <w:color w:val="000000"/>
              </w:rPr>
              <w:pPrChange w:id="5357" w:author="Lane, Stefanie" w:date="2023-09-27T17:47:00Z">
                <w:pPr>
                  <w:spacing w:after="0" w:line="240" w:lineRule="auto"/>
                  <w:jc w:val="center"/>
                </w:pPr>
              </w:pPrChange>
            </w:pPr>
            <w:del w:id="5358"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A576D89" w14:textId="216297FF" w:rsidTr="00D143A8">
        <w:trPr>
          <w:trHeight w:val="290"/>
          <w:del w:id="5359" w:author="Lane, Stefanie" w:date="2023-09-27T17:47:00Z"/>
        </w:trPr>
        <w:tc>
          <w:tcPr>
            <w:tcW w:w="1311" w:type="dxa"/>
            <w:vMerge/>
            <w:tcBorders>
              <w:top w:val="nil"/>
              <w:left w:val="single" w:sz="8" w:space="0" w:color="auto"/>
              <w:bottom w:val="single" w:sz="8" w:space="0" w:color="000000"/>
              <w:right w:val="nil"/>
            </w:tcBorders>
            <w:vAlign w:val="center"/>
            <w:hideMark/>
          </w:tcPr>
          <w:p w14:paraId="14CD1D2E" w14:textId="622AEE50" w:rsidR="00D143A8" w:rsidRPr="00C44004" w:rsidDel="00CB6B19" w:rsidRDefault="00D143A8" w:rsidP="00CB6B19">
            <w:pPr>
              <w:rPr>
                <w:del w:id="5360" w:author="Lane, Stefanie" w:date="2023-09-27T17:47:00Z"/>
                <w:rFonts w:ascii="Calibri" w:eastAsia="Times New Roman" w:hAnsi="Calibri" w:cs="Calibri"/>
                <w:color w:val="000000"/>
              </w:rPr>
              <w:pPrChange w:id="536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BE51B58" w14:textId="240566C1" w:rsidR="00D143A8" w:rsidRPr="00C44004" w:rsidDel="00CB6B19" w:rsidRDefault="00D143A8" w:rsidP="00CB6B19">
            <w:pPr>
              <w:rPr>
                <w:del w:id="5362" w:author="Lane, Stefanie" w:date="2023-09-27T17:47:00Z"/>
                <w:rFonts w:ascii="Calibri" w:eastAsia="Times New Roman" w:hAnsi="Calibri" w:cs="Calibri"/>
                <w:color w:val="000000"/>
              </w:rPr>
              <w:pPrChange w:id="536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08022D87" w:rsidR="00D143A8" w:rsidRPr="00C44004" w:rsidDel="00CB6B19" w:rsidRDefault="00D143A8" w:rsidP="00CB6B19">
            <w:pPr>
              <w:rPr>
                <w:del w:id="5364" w:author="Lane, Stefanie" w:date="2023-09-27T17:47:00Z"/>
                <w:rFonts w:ascii="Calibri" w:eastAsia="Times New Roman" w:hAnsi="Calibri" w:cs="Calibri"/>
                <w:i/>
                <w:iCs/>
                <w:color w:val="000000"/>
              </w:rPr>
              <w:pPrChange w:id="5365" w:author="Lane, Stefanie" w:date="2023-09-27T17:47:00Z">
                <w:pPr>
                  <w:spacing w:after="0" w:line="240" w:lineRule="auto"/>
                </w:pPr>
              </w:pPrChange>
            </w:pPr>
            <w:del w:id="5366" w:author="Lane, Stefanie" w:date="2023-09-27T17:47:00Z">
              <w:r w:rsidRPr="00C44004" w:rsidDel="00CB6B19">
                <w:rPr>
                  <w:rFonts w:ascii="Calibri" w:eastAsia="Times New Roman" w:hAnsi="Calibri" w:cs="Calibri"/>
                  <w:i/>
                  <w:iCs/>
                  <w:color w:val="00000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51C10655" w:rsidR="00D143A8" w:rsidRPr="00C44004" w:rsidDel="00CB6B19" w:rsidRDefault="00D143A8" w:rsidP="00CB6B19">
            <w:pPr>
              <w:rPr>
                <w:del w:id="5367" w:author="Lane, Stefanie" w:date="2023-09-27T17:47:00Z"/>
                <w:rFonts w:ascii="Calibri" w:eastAsia="Times New Roman" w:hAnsi="Calibri" w:cs="Calibri"/>
                <w:color w:val="000000"/>
              </w:rPr>
              <w:pPrChange w:id="5368" w:author="Lane, Stefanie" w:date="2023-09-27T17:47:00Z">
                <w:pPr>
                  <w:spacing w:after="0" w:line="240" w:lineRule="auto"/>
                  <w:jc w:val="center"/>
                </w:pPr>
              </w:pPrChange>
            </w:pPr>
            <w:del w:id="5369"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6C65D07F" w:rsidR="00D143A8" w:rsidRPr="00C44004" w:rsidDel="00CB6B19" w:rsidRDefault="00D143A8" w:rsidP="00CB6B19">
            <w:pPr>
              <w:rPr>
                <w:del w:id="5370" w:author="Lane, Stefanie" w:date="2023-09-27T17:47:00Z"/>
                <w:rFonts w:ascii="Calibri" w:eastAsia="Times New Roman" w:hAnsi="Calibri" w:cs="Calibri"/>
                <w:color w:val="000000"/>
              </w:rPr>
              <w:pPrChange w:id="5371" w:author="Lane, Stefanie" w:date="2023-09-27T17:47:00Z">
                <w:pPr>
                  <w:spacing w:after="0" w:line="240" w:lineRule="auto"/>
                  <w:jc w:val="center"/>
                </w:pPr>
              </w:pPrChange>
            </w:pPr>
            <w:del w:id="537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29903FD8" w:rsidR="00D143A8" w:rsidRPr="00C44004" w:rsidDel="00CB6B19" w:rsidRDefault="00D143A8" w:rsidP="00CB6B19">
            <w:pPr>
              <w:rPr>
                <w:del w:id="5373" w:author="Lane, Stefanie" w:date="2023-09-27T17:47:00Z"/>
                <w:rFonts w:ascii="Calibri" w:eastAsia="Times New Roman" w:hAnsi="Calibri" w:cs="Calibri"/>
                <w:color w:val="000000"/>
              </w:rPr>
              <w:pPrChange w:id="5374" w:author="Lane, Stefanie" w:date="2023-09-27T17:47:00Z">
                <w:pPr>
                  <w:spacing w:after="0" w:line="240" w:lineRule="auto"/>
                  <w:jc w:val="center"/>
                </w:pPr>
              </w:pPrChange>
            </w:pPr>
            <w:del w:id="5375"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4D8FD170" w:rsidR="00D143A8" w:rsidRPr="00C44004" w:rsidDel="00CB6B19" w:rsidRDefault="00D143A8" w:rsidP="00CB6B19">
            <w:pPr>
              <w:rPr>
                <w:del w:id="5376" w:author="Lane, Stefanie" w:date="2023-09-27T17:47:00Z"/>
                <w:rFonts w:ascii="Calibri" w:eastAsia="Times New Roman" w:hAnsi="Calibri" w:cs="Calibri"/>
                <w:color w:val="000000"/>
              </w:rPr>
              <w:pPrChange w:id="5377" w:author="Lane, Stefanie" w:date="2023-09-27T17:47:00Z">
                <w:pPr>
                  <w:spacing w:after="0" w:line="240" w:lineRule="auto"/>
                  <w:jc w:val="center"/>
                </w:pPr>
              </w:pPrChange>
            </w:pPr>
            <w:del w:id="5378"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8C07798" w14:textId="1EA14AA8" w:rsidTr="00D143A8">
        <w:trPr>
          <w:trHeight w:val="290"/>
          <w:del w:id="5379" w:author="Lane, Stefanie" w:date="2023-09-27T17:47:00Z"/>
        </w:trPr>
        <w:tc>
          <w:tcPr>
            <w:tcW w:w="1311" w:type="dxa"/>
            <w:vMerge/>
            <w:tcBorders>
              <w:top w:val="nil"/>
              <w:left w:val="single" w:sz="8" w:space="0" w:color="auto"/>
              <w:bottom w:val="single" w:sz="8" w:space="0" w:color="000000"/>
              <w:right w:val="nil"/>
            </w:tcBorders>
            <w:vAlign w:val="center"/>
            <w:hideMark/>
          </w:tcPr>
          <w:p w14:paraId="371210A3" w14:textId="5E6DD119" w:rsidR="00D143A8" w:rsidRPr="00C44004" w:rsidDel="00CB6B19" w:rsidRDefault="00D143A8" w:rsidP="00CB6B19">
            <w:pPr>
              <w:rPr>
                <w:del w:id="5380" w:author="Lane, Stefanie" w:date="2023-09-27T17:47:00Z"/>
                <w:rFonts w:ascii="Calibri" w:eastAsia="Times New Roman" w:hAnsi="Calibri" w:cs="Calibri"/>
                <w:color w:val="000000"/>
              </w:rPr>
              <w:pPrChange w:id="538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B151E52" w14:textId="35FBA684" w:rsidR="00D143A8" w:rsidRPr="00C44004" w:rsidDel="00CB6B19" w:rsidRDefault="00D143A8" w:rsidP="00CB6B19">
            <w:pPr>
              <w:rPr>
                <w:del w:id="5382" w:author="Lane, Stefanie" w:date="2023-09-27T17:47:00Z"/>
                <w:rFonts w:ascii="Calibri" w:eastAsia="Times New Roman" w:hAnsi="Calibri" w:cs="Calibri"/>
                <w:color w:val="000000"/>
              </w:rPr>
              <w:pPrChange w:id="538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4391938" w14:textId="52E9DD9C" w:rsidR="00D143A8" w:rsidRPr="00C44004" w:rsidDel="00CB6B19" w:rsidRDefault="00D143A8" w:rsidP="00CB6B19">
            <w:pPr>
              <w:rPr>
                <w:del w:id="5384" w:author="Lane, Stefanie" w:date="2023-09-27T17:47:00Z"/>
                <w:rFonts w:ascii="Calibri" w:eastAsia="Times New Roman" w:hAnsi="Calibri" w:cs="Calibri"/>
                <w:i/>
                <w:iCs/>
                <w:color w:val="000000"/>
              </w:rPr>
              <w:pPrChange w:id="5385" w:author="Lane, Stefanie" w:date="2023-09-27T17:47:00Z">
                <w:pPr>
                  <w:spacing w:after="0" w:line="240" w:lineRule="auto"/>
                </w:pPr>
              </w:pPrChange>
            </w:pPr>
            <w:del w:id="5386" w:author="Lane, Stefanie" w:date="2023-09-27T17:47:00Z">
              <w:r w:rsidRPr="00C44004" w:rsidDel="00CB6B19">
                <w:rPr>
                  <w:rFonts w:ascii="Calibri" w:eastAsia="Times New Roman" w:hAnsi="Calibri" w:cs="Calibri"/>
                  <w:i/>
                  <w:iCs/>
                  <w:color w:val="000000"/>
                </w:rPr>
                <w:delText>Hypericum formosum</w:delText>
              </w:r>
            </w:del>
          </w:p>
        </w:tc>
        <w:tc>
          <w:tcPr>
            <w:tcW w:w="960" w:type="dxa"/>
            <w:tcBorders>
              <w:top w:val="nil"/>
              <w:left w:val="nil"/>
              <w:bottom w:val="nil"/>
              <w:right w:val="nil"/>
            </w:tcBorders>
            <w:shd w:val="clear" w:color="auto" w:fill="auto"/>
            <w:noWrap/>
            <w:vAlign w:val="bottom"/>
            <w:hideMark/>
          </w:tcPr>
          <w:p w14:paraId="1D891C43" w14:textId="7C5C8DE1" w:rsidR="00D143A8" w:rsidRPr="00C44004" w:rsidDel="00CB6B19" w:rsidRDefault="00D143A8" w:rsidP="00CB6B19">
            <w:pPr>
              <w:rPr>
                <w:del w:id="5387" w:author="Lane, Stefanie" w:date="2023-09-27T17:47:00Z"/>
                <w:rFonts w:ascii="Calibri" w:eastAsia="Times New Roman" w:hAnsi="Calibri" w:cs="Calibri"/>
                <w:color w:val="000000"/>
              </w:rPr>
              <w:pPrChange w:id="5388" w:author="Lane, Stefanie" w:date="2023-09-27T17:47:00Z">
                <w:pPr>
                  <w:spacing w:after="0" w:line="240" w:lineRule="auto"/>
                  <w:jc w:val="center"/>
                </w:pPr>
              </w:pPrChange>
            </w:pPr>
            <w:del w:id="5389"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00E028B" w14:textId="05BBF0F2" w:rsidR="00D143A8" w:rsidRPr="00C44004" w:rsidDel="00CB6B19" w:rsidRDefault="00D143A8" w:rsidP="00CB6B19">
            <w:pPr>
              <w:rPr>
                <w:del w:id="5390" w:author="Lane, Stefanie" w:date="2023-09-27T17:47:00Z"/>
                <w:rFonts w:ascii="Calibri" w:eastAsia="Times New Roman" w:hAnsi="Calibri" w:cs="Calibri"/>
                <w:color w:val="000000"/>
              </w:rPr>
              <w:pPrChange w:id="5391"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4845DEC" w14:textId="16171F4D" w:rsidR="00D143A8" w:rsidRPr="00C44004" w:rsidDel="00CB6B19" w:rsidRDefault="00D143A8" w:rsidP="00CB6B19">
            <w:pPr>
              <w:rPr>
                <w:del w:id="5392" w:author="Lane, Stefanie" w:date="2023-09-27T17:47:00Z"/>
                <w:rFonts w:ascii="Times New Roman" w:eastAsia="Times New Roman" w:hAnsi="Times New Roman" w:cs="Times New Roman"/>
                <w:sz w:val="20"/>
                <w:szCs w:val="20"/>
              </w:rPr>
              <w:pPrChange w:id="5393"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17FEA233" w:rsidR="00D143A8" w:rsidRPr="00C44004" w:rsidDel="00CB6B19" w:rsidRDefault="00D143A8" w:rsidP="00CB6B19">
            <w:pPr>
              <w:rPr>
                <w:del w:id="5394" w:author="Lane, Stefanie" w:date="2023-09-27T17:47:00Z"/>
                <w:rFonts w:ascii="Calibri" w:eastAsia="Times New Roman" w:hAnsi="Calibri" w:cs="Calibri"/>
                <w:color w:val="000000"/>
              </w:rPr>
              <w:pPrChange w:id="5395" w:author="Lane, Stefanie" w:date="2023-09-27T17:47:00Z">
                <w:pPr>
                  <w:spacing w:after="0" w:line="240" w:lineRule="auto"/>
                  <w:jc w:val="center"/>
                </w:pPr>
              </w:pPrChange>
            </w:pPr>
            <w:del w:id="5396"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A2A6442" w14:textId="71951AA6" w:rsidTr="00D143A8">
        <w:trPr>
          <w:trHeight w:val="290"/>
          <w:del w:id="5397" w:author="Lane, Stefanie" w:date="2023-09-27T17:47:00Z"/>
        </w:trPr>
        <w:tc>
          <w:tcPr>
            <w:tcW w:w="1311" w:type="dxa"/>
            <w:vMerge/>
            <w:tcBorders>
              <w:top w:val="nil"/>
              <w:left w:val="single" w:sz="8" w:space="0" w:color="auto"/>
              <w:bottom w:val="single" w:sz="8" w:space="0" w:color="000000"/>
              <w:right w:val="nil"/>
            </w:tcBorders>
            <w:vAlign w:val="center"/>
            <w:hideMark/>
          </w:tcPr>
          <w:p w14:paraId="3AB8E919" w14:textId="2CB9D77D" w:rsidR="00D143A8" w:rsidRPr="00C44004" w:rsidDel="00CB6B19" w:rsidRDefault="00D143A8" w:rsidP="00CB6B19">
            <w:pPr>
              <w:rPr>
                <w:del w:id="5398" w:author="Lane, Stefanie" w:date="2023-09-27T17:47:00Z"/>
                <w:rFonts w:ascii="Calibri" w:eastAsia="Times New Roman" w:hAnsi="Calibri" w:cs="Calibri"/>
                <w:color w:val="000000"/>
              </w:rPr>
              <w:pPrChange w:id="539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2D3269E" w14:textId="708CA2AF" w:rsidR="00D143A8" w:rsidRPr="00C44004" w:rsidDel="00CB6B19" w:rsidRDefault="00D143A8" w:rsidP="00CB6B19">
            <w:pPr>
              <w:rPr>
                <w:del w:id="5400" w:author="Lane, Stefanie" w:date="2023-09-27T17:47:00Z"/>
                <w:rFonts w:ascii="Calibri" w:eastAsia="Times New Roman" w:hAnsi="Calibri" w:cs="Calibri"/>
                <w:color w:val="000000"/>
              </w:rPr>
              <w:pPrChange w:id="540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5A6150FD" w:rsidR="00D143A8" w:rsidRPr="00C44004" w:rsidDel="00CB6B19" w:rsidRDefault="00D143A8" w:rsidP="00CB6B19">
            <w:pPr>
              <w:rPr>
                <w:del w:id="5402" w:author="Lane, Stefanie" w:date="2023-09-27T17:47:00Z"/>
                <w:rFonts w:ascii="Calibri" w:eastAsia="Times New Roman" w:hAnsi="Calibri" w:cs="Calibri"/>
                <w:i/>
                <w:iCs/>
                <w:color w:val="000000"/>
              </w:rPr>
              <w:pPrChange w:id="5403" w:author="Lane, Stefanie" w:date="2023-09-27T17:47:00Z">
                <w:pPr>
                  <w:spacing w:after="0" w:line="240" w:lineRule="auto"/>
                </w:pPr>
              </w:pPrChange>
            </w:pPr>
            <w:del w:id="5404" w:author="Lane, Stefanie" w:date="2023-09-27T17:47:00Z">
              <w:r w:rsidRPr="00C44004" w:rsidDel="00CB6B19">
                <w:rPr>
                  <w:rFonts w:ascii="Calibri" w:eastAsia="Times New Roman" w:hAnsi="Calibri" w:cs="Calibri"/>
                  <w:i/>
                  <w:iCs/>
                  <w:color w:val="000000"/>
                </w:rPr>
                <w:delText>Juncus art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04A8170E" w:rsidR="00D143A8" w:rsidRPr="00C44004" w:rsidDel="00CB6B19" w:rsidRDefault="00D143A8" w:rsidP="00CB6B19">
            <w:pPr>
              <w:rPr>
                <w:del w:id="5405" w:author="Lane, Stefanie" w:date="2023-09-27T17:47:00Z"/>
                <w:rFonts w:ascii="Calibri" w:eastAsia="Times New Roman" w:hAnsi="Calibri" w:cs="Calibri"/>
                <w:color w:val="000000"/>
              </w:rPr>
              <w:pPrChange w:id="5406" w:author="Lane, Stefanie" w:date="2023-09-27T17:47:00Z">
                <w:pPr>
                  <w:spacing w:after="0" w:line="240" w:lineRule="auto"/>
                  <w:jc w:val="center"/>
                </w:pPr>
              </w:pPrChange>
            </w:pPr>
            <w:del w:id="5407"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0AF939E9" w:rsidR="00D143A8" w:rsidRPr="00C44004" w:rsidDel="00CB6B19" w:rsidRDefault="00D143A8" w:rsidP="00CB6B19">
            <w:pPr>
              <w:rPr>
                <w:del w:id="5408" w:author="Lane, Stefanie" w:date="2023-09-27T17:47:00Z"/>
                <w:rFonts w:ascii="Calibri" w:eastAsia="Times New Roman" w:hAnsi="Calibri" w:cs="Calibri"/>
                <w:color w:val="000000"/>
              </w:rPr>
              <w:pPrChange w:id="5409" w:author="Lane, Stefanie" w:date="2023-09-27T17:47:00Z">
                <w:pPr>
                  <w:spacing w:after="0" w:line="240" w:lineRule="auto"/>
                  <w:jc w:val="center"/>
                </w:pPr>
              </w:pPrChange>
            </w:pPr>
            <w:del w:id="5410"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32E1E36C" w:rsidR="00D143A8" w:rsidRPr="00C44004" w:rsidDel="00CB6B19" w:rsidRDefault="00D143A8" w:rsidP="00CB6B19">
            <w:pPr>
              <w:rPr>
                <w:del w:id="5411" w:author="Lane, Stefanie" w:date="2023-09-27T17:47:00Z"/>
                <w:rFonts w:ascii="Calibri" w:eastAsia="Times New Roman" w:hAnsi="Calibri" w:cs="Calibri"/>
                <w:color w:val="000000"/>
              </w:rPr>
              <w:pPrChange w:id="5412" w:author="Lane, Stefanie" w:date="2023-09-27T17:47:00Z">
                <w:pPr>
                  <w:spacing w:after="0" w:line="240" w:lineRule="auto"/>
                  <w:jc w:val="center"/>
                </w:pPr>
              </w:pPrChange>
            </w:pPr>
            <w:del w:id="5413"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58B34CC6" w:rsidR="00D143A8" w:rsidRPr="00C44004" w:rsidDel="00CB6B19" w:rsidRDefault="00D143A8" w:rsidP="00CB6B19">
            <w:pPr>
              <w:rPr>
                <w:del w:id="5414" w:author="Lane, Stefanie" w:date="2023-09-27T17:47:00Z"/>
                <w:rFonts w:ascii="Calibri" w:eastAsia="Times New Roman" w:hAnsi="Calibri" w:cs="Calibri"/>
                <w:color w:val="000000"/>
              </w:rPr>
              <w:pPrChange w:id="5415" w:author="Lane, Stefanie" w:date="2023-09-27T17:47:00Z">
                <w:pPr>
                  <w:spacing w:after="0" w:line="240" w:lineRule="auto"/>
                  <w:jc w:val="center"/>
                </w:pPr>
              </w:pPrChange>
            </w:pPr>
            <w:del w:id="5416"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224507D" w14:textId="1265BC30" w:rsidTr="00D143A8">
        <w:trPr>
          <w:trHeight w:val="290"/>
          <w:del w:id="5417" w:author="Lane, Stefanie" w:date="2023-09-27T17:47:00Z"/>
        </w:trPr>
        <w:tc>
          <w:tcPr>
            <w:tcW w:w="1311" w:type="dxa"/>
            <w:vMerge/>
            <w:tcBorders>
              <w:top w:val="nil"/>
              <w:left w:val="single" w:sz="8" w:space="0" w:color="auto"/>
              <w:bottom w:val="single" w:sz="8" w:space="0" w:color="000000"/>
              <w:right w:val="nil"/>
            </w:tcBorders>
            <w:vAlign w:val="center"/>
            <w:hideMark/>
          </w:tcPr>
          <w:p w14:paraId="375502AE" w14:textId="002C4087" w:rsidR="00D143A8" w:rsidRPr="00C44004" w:rsidDel="00CB6B19" w:rsidRDefault="00D143A8" w:rsidP="00CB6B19">
            <w:pPr>
              <w:rPr>
                <w:del w:id="5418" w:author="Lane, Stefanie" w:date="2023-09-27T17:47:00Z"/>
                <w:rFonts w:ascii="Calibri" w:eastAsia="Times New Roman" w:hAnsi="Calibri" w:cs="Calibri"/>
                <w:color w:val="000000"/>
              </w:rPr>
              <w:pPrChange w:id="541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54AAB8" w14:textId="3CB43603" w:rsidR="00D143A8" w:rsidRPr="00C44004" w:rsidDel="00CB6B19" w:rsidRDefault="00D143A8" w:rsidP="00CB6B19">
            <w:pPr>
              <w:rPr>
                <w:del w:id="5420" w:author="Lane, Stefanie" w:date="2023-09-27T17:47:00Z"/>
                <w:rFonts w:ascii="Calibri" w:eastAsia="Times New Roman" w:hAnsi="Calibri" w:cs="Calibri"/>
                <w:color w:val="000000"/>
              </w:rPr>
              <w:pPrChange w:id="542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226490E" w14:textId="6761AFC0" w:rsidR="00D143A8" w:rsidRPr="00C44004" w:rsidDel="00CB6B19" w:rsidRDefault="00D143A8" w:rsidP="00CB6B19">
            <w:pPr>
              <w:rPr>
                <w:del w:id="5422" w:author="Lane, Stefanie" w:date="2023-09-27T17:47:00Z"/>
                <w:rFonts w:ascii="Calibri" w:eastAsia="Times New Roman" w:hAnsi="Calibri" w:cs="Calibri"/>
                <w:i/>
                <w:iCs/>
                <w:color w:val="000000"/>
              </w:rPr>
              <w:pPrChange w:id="5423" w:author="Lane, Stefanie" w:date="2023-09-27T17:47:00Z">
                <w:pPr>
                  <w:spacing w:after="0" w:line="240" w:lineRule="auto"/>
                </w:pPr>
              </w:pPrChange>
            </w:pPr>
            <w:del w:id="5424" w:author="Lane, Stefanie" w:date="2023-09-27T17:47:00Z">
              <w:r w:rsidRPr="00C44004" w:rsidDel="00CB6B19">
                <w:rPr>
                  <w:rFonts w:ascii="Calibri" w:eastAsia="Times New Roman" w:hAnsi="Calibri" w:cs="Calibri"/>
                  <w:i/>
                  <w:iCs/>
                  <w:color w:val="000000"/>
                </w:rPr>
                <w:delText>Leersia oryzoides</w:delText>
              </w:r>
            </w:del>
          </w:p>
        </w:tc>
        <w:tc>
          <w:tcPr>
            <w:tcW w:w="960" w:type="dxa"/>
            <w:tcBorders>
              <w:top w:val="nil"/>
              <w:left w:val="nil"/>
              <w:bottom w:val="nil"/>
              <w:right w:val="nil"/>
            </w:tcBorders>
            <w:shd w:val="clear" w:color="auto" w:fill="auto"/>
            <w:noWrap/>
            <w:vAlign w:val="bottom"/>
            <w:hideMark/>
          </w:tcPr>
          <w:p w14:paraId="41CD93B9" w14:textId="04E95831" w:rsidR="00D143A8" w:rsidRPr="00C44004" w:rsidDel="00CB6B19" w:rsidRDefault="00D143A8" w:rsidP="00CB6B19">
            <w:pPr>
              <w:rPr>
                <w:del w:id="5425" w:author="Lane, Stefanie" w:date="2023-09-27T17:47:00Z"/>
                <w:rFonts w:ascii="Calibri" w:eastAsia="Times New Roman" w:hAnsi="Calibri" w:cs="Calibri"/>
                <w:color w:val="000000"/>
              </w:rPr>
              <w:pPrChange w:id="5426" w:author="Lane, Stefanie" w:date="2023-09-27T17:47:00Z">
                <w:pPr>
                  <w:spacing w:after="0" w:line="240" w:lineRule="auto"/>
                  <w:jc w:val="center"/>
                </w:pPr>
              </w:pPrChange>
            </w:pPr>
            <w:del w:id="5427"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06A900F1" w14:textId="330D3987" w:rsidR="00D143A8" w:rsidRPr="00C44004" w:rsidDel="00CB6B19" w:rsidRDefault="00D143A8" w:rsidP="00CB6B19">
            <w:pPr>
              <w:rPr>
                <w:del w:id="5428" w:author="Lane, Stefanie" w:date="2023-09-27T17:47:00Z"/>
                <w:rFonts w:ascii="Calibri" w:eastAsia="Times New Roman" w:hAnsi="Calibri" w:cs="Calibri"/>
                <w:color w:val="000000"/>
              </w:rPr>
              <w:pPrChange w:id="5429" w:author="Lane, Stefanie" w:date="2023-09-27T17:47:00Z">
                <w:pPr>
                  <w:spacing w:after="0" w:line="240" w:lineRule="auto"/>
                  <w:jc w:val="center"/>
                </w:pPr>
              </w:pPrChange>
            </w:pPr>
            <w:del w:id="5430"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1C95E423" w14:textId="1D64C3AA" w:rsidR="00D143A8" w:rsidRPr="00C44004" w:rsidDel="00CB6B19" w:rsidRDefault="00D143A8" w:rsidP="00CB6B19">
            <w:pPr>
              <w:rPr>
                <w:del w:id="5431" w:author="Lane, Stefanie" w:date="2023-09-27T17:47:00Z"/>
                <w:rFonts w:ascii="Calibri" w:eastAsia="Times New Roman" w:hAnsi="Calibri" w:cs="Calibri"/>
                <w:color w:val="000000"/>
              </w:rPr>
              <w:pPrChange w:id="5432"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1BCC9466" w:rsidR="00D143A8" w:rsidRPr="00C44004" w:rsidDel="00CB6B19" w:rsidRDefault="00D143A8" w:rsidP="00CB6B19">
            <w:pPr>
              <w:rPr>
                <w:del w:id="5433" w:author="Lane, Stefanie" w:date="2023-09-27T17:47:00Z"/>
                <w:rFonts w:ascii="Calibri" w:eastAsia="Times New Roman" w:hAnsi="Calibri" w:cs="Calibri"/>
                <w:color w:val="000000"/>
              </w:rPr>
              <w:pPrChange w:id="5434" w:author="Lane, Stefanie" w:date="2023-09-27T17:47:00Z">
                <w:pPr>
                  <w:spacing w:after="0" w:line="240" w:lineRule="auto"/>
                  <w:jc w:val="center"/>
                </w:pPr>
              </w:pPrChange>
            </w:pPr>
            <w:del w:id="5435"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313BE2A" w14:textId="3EBC86BE" w:rsidTr="00D143A8">
        <w:trPr>
          <w:trHeight w:val="290"/>
          <w:del w:id="5436" w:author="Lane, Stefanie" w:date="2023-09-27T17:47:00Z"/>
        </w:trPr>
        <w:tc>
          <w:tcPr>
            <w:tcW w:w="1311" w:type="dxa"/>
            <w:vMerge/>
            <w:tcBorders>
              <w:top w:val="nil"/>
              <w:left w:val="single" w:sz="8" w:space="0" w:color="auto"/>
              <w:bottom w:val="single" w:sz="8" w:space="0" w:color="000000"/>
              <w:right w:val="nil"/>
            </w:tcBorders>
            <w:vAlign w:val="center"/>
            <w:hideMark/>
          </w:tcPr>
          <w:p w14:paraId="5630AC71" w14:textId="63F13A94" w:rsidR="00D143A8" w:rsidRPr="00C44004" w:rsidDel="00CB6B19" w:rsidRDefault="00D143A8" w:rsidP="00CB6B19">
            <w:pPr>
              <w:rPr>
                <w:del w:id="5437" w:author="Lane, Stefanie" w:date="2023-09-27T17:47:00Z"/>
                <w:rFonts w:ascii="Calibri" w:eastAsia="Times New Roman" w:hAnsi="Calibri" w:cs="Calibri"/>
                <w:color w:val="000000"/>
              </w:rPr>
              <w:pPrChange w:id="543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4544D82" w14:textId="386121FF" w:rsidR="00D143A8" w:rsidRPr="00C44004" w:rsidDel="00CB6B19" w:rsidRDefault="00D143A8" w:rsidP="00CB6B19">
            <w:pPr>
              <w:rPr>
                <w:del w:id="5439" w:author="Lane, Stefanie" w:date="2023-09-27T17:47:00Z"/>
                <w:rFonts w:ascii="Calibri" w:eastAsia="Times New Roman" w:hAnsi="Calibri" w:cs="Calibri"/>
                <w:color w:val="000000"/>
              </w:rPr>
              <w:pPrChange w:id="5440"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2A6C6A54" w:rsidR="00D143A8" w:rsidRPr="00C44004" w:rsidDel="00CB6B19" w:rsidRDefault="00D143A8" w:rsidP="00CB6B19">
            <w:pPr>
              <w:rPr>
                <w:del w:id="5441" w:author="Lane, Stefanie" w:date="2023-09-27T17:47:00Z"/>
                <w:rFonts w:ascii="Calibri" w:eastAsia="Times New Roman" w:hAnsi="Calibri" w:cs="Calibri"/>
                <w:i/>
                <w:iCs/>
                <w:color w:val="000000"/>
              </w:rPr>
              <w:pPrChange w:id="5442" w:author="Lane, Stefanie" w:date="2023-09-27T17:47:00Z">
                <w:pPr>
                  <w:spacing w:after="0" w:line="240" w:lineRule="auto"/>
                </w:pPr>
              </w:pPrChange>
            </w:pPr>
            <w:del w:id="5443" w:author="Lane, Stefanie" w:date="2023-09-27T17:47:00Z">
              <w:r w:rsidRPr="00C44004" w:rsidDel="00CB6B19">
                <w:rPr>
                  <w:rFonts w:ascii="Calibri" w:eastAsia="Times New Roman" w:hAnsi="Calibri" w:cs="Calibri"/>
                  <w:i/>
                  <w:iCs/>
                  <w:color w:val="00000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2825D812" w:rsidR="00D143A8" w:rsidRPr="00C44004" w:rsidDel="00CB6B19" w:rsidRDefault="00D143A8" w:rsidP="00CB6B19">
            <w:pPr>
              <w:rPr>
                <w:del w:id="5444" w:author="Lane, Stefanie" w:date="2023-09-27T17:47:00Z"/>
                <w:rFonts w:ascii="Calibri" w:eastAsia="Times New Roman" w:hAnsi="Calibri" w:cs="Calibri"/>
                <w:color w:val="000000"/>
              </w:rPr>
              <w:pPrChange w:id="5445" w:author="Lane, Stefanie" w:date="2023-09-27T17:47:00Z">
                <w:pPr>
                  <w:spacing w:after="0" w:line="240" w:lineRule="auto"/>
                  <w:jc w:val="center"/>
                </w:pPr>
              </w:pPrChange>
            </w:pPr>
            <w:del w:id="5446"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5BF007E6" w:rsidR="00D143A8" w:rsidRPr="00C44004" w:rsidDel="00CB6B19" w:rsidRDefault="00D143A8" w:rsidP="00CB6B19">
            <w:pPr>
              <w:rPr>
                <w:del w:id="5447" w:author="Lane, Stefanie" w:date="2023-09-27T17:47:00Z"/>
                <w:rFonts w:ascii="Calibri" w:eastAsia="Times New Roman" w:hAnsi="Calibri" w:cs="Calibri"/>
                <w:color w:val="000000"/>
              </w:rPr>
              <w:pPrChange w:id="5448" w:author="Lane, Stefanie" w:date="2023-09-27T17:47:00Z">
                <w:pPr>
                  <w:spacing w:after="0" w:line="240" w:lineRule="auto"/>
                  <w:jc w:val="center"/>
                </w:pPr>
              </w:pPrChange>
            </w:pPr>
            <w:del w:id="5449"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1EB0C357" w:rsidR="00D143A8" w:rsidRPr="00C44004" w:rsidDel="00CB6B19" w:rsidRDefault="00D143A8" w:rsidP="00CB6B19">
            <w:pPr>
              <w:rPr>
                <w:del w:id="5450" w:author="Lane, Stefanie" w:date="2023-09-27T17:47:00Z"/>
                <w:rFonts w:ascii="Calibri" w:eastAsia="Times New Roman" w:hAnsi="Calibri" w:cs="Calibri"/>
                <w:color w:val="000000"/>
              </w:rPr>
              <w:pPrChange w:id="5451" w:author="Lane, Stefanie" w:date="2023-09-27T17:47:00Z">
                <w:pPr>
                  <w:spacing w:after="0" w:line="240" w:lineRule="auto"/>
                  <w:jc w:val="center"/>
                </w:pPr>
              </w:pPrChange>
            </w:pPr>
            <w:del w:id="5452"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5DDB3CE8" w:rsidR="00D143A8" w:rsidRPr="00C44004" w:rsidDel="00CB6B19" w:rsidRDefault="00D143A8" w:rsidP="00CB6B19">
            <w:pPr>
              <w:rPr>
                <w:del w:id="5453" w:author="Lane, Stefanie" w:date="2023-09-27T17:47:00Z"/>
                <w:rFonts w:ascii="Calibri" w:eastAsia="Times New Roman" w:hAnsi="Calibri" w:cs="Calibri"/>
                <w:color w:val="000000"/>
              </w:rPr>
              <w:pPrChange w:id="5454" w:author="Lane, Stefanie" w:date="2023-09-27T17:47:00Z">
                <w:pPr>
                  <w:spacing w:after="0" w:line="240" w:lineRule="auto"/>
                  <w:jc w:val="center"/>
                </w:pPr>
              </w:pPrChange>
            </w:pPr>
            <w:del w:id="5455"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FF3B2DE" w14:textId="7C215E06" w:rsidTr="00D143A8">
        <w:trPr>
          <w:trHeight w:val="290"/>
          <w:del w:id="5456" w:author="Lane, Stefanie" w:date="2023-09-27T17:47:00Z"/>
        </w:trPr>
        <w:tc>
          <w:tcPr>
            <w:tcW w:w="1311" w:type="dxa"/>
            <w:vMerge/>
            <w:tcBorders>
              <w:top w:val="nil"/>
              <w:left w:val="single" w:sz="8" w:space="0" w:color="auto"/>
              <w:bottom w:val="single" w:sz="8" w:space="0" w:color="000000"/>
              <w:right w:val="nil"/>
            </w:tcBorders>
            <w:vAlign w:val="center"/>
            <w:hideMark/>
          </w:tcPr>
          <w:p w14:paraId="07732E79" w14:textId="618A0788" w:rsidR="00D143A8" w:rsidRPr="00C44004" w:rsidDel="00CB6B19" w:rsidRDefault="00D143A8" w:rsidP="00CB6B19">
            <w:pPr>
              <w:rPr>
                <w:del w:id="5457" w:author="Lane, Stefanie" w:date="2023-09-27T17:47:00Z"/>
                <w:rFonts w:ascii="Calibri" w:eastAsia="Times New Roman" w:hAnsi="Calibri" w:cs="Calibri"/>
                <w:color w:val="000000"/>
              </w:rPr>
              <w:pPrChange w:id="545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8CA89EF" w14:textId="074FC473" w:rsidR="00D143A8" w:rsidRPr="00C44004" w:rsidDel="00CB6B19" w:rsidRDefault="00D143A8" w:rsidP="00CB6B19">
            <w:pPr>
              <w:rPr>
                <w:del w:id="5459" w:author="Lane, Stefanie" w:date="2023-09-27T17:47:00Z"/>
                <w:rFonts w:ascii="Calibri" w:eastAsia="Times New Roman" w:hAnsi="Calibri" w:cs="Calibri"/>
                <w:color w:val="000000"/>
              </w:rPr>
              <w:pPrChange w:id="5460"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D1A7595" w14:textId="463AC9F6" w:rsidR="00D143A8" w:rsidRPr="00C44004" w:rsidDel="00CB6B19" w:rsidRDefault="00D143A8" w:rsidP="00CB6B19">
            <w:pPr>
              <w:rPr>
                <w:del w:id="5461" w:author="Lane, Stefanie" w:date="2023-09-27T17:47:00Z"/>
                <w:rFonts w:ascii="Calibri" w:eastAsia="Times New Roman" w:hAnsi="Calibri" w:cs="Calibri"/>
                <w:i/>
                <w:iCs/>
                <w:color w:val="000000"/>
              </w:rPr>
              <w:pPrChange w:id="5462" w:author="Lane, Stefanie" w:date="2023-09-27T17:47:00Z">
                <w:pPr>
                  <w:spacing w:after="0" w:line="240" w:lineRule="auto"/>
                </w:pPr>
              </w:pPrChange>
            </w:pPr>
            <w:del w:id="5463" w:author="Lane, Stefanie" w:date="2023-09-27T17:47:00Z">
              <w:r w:rsidDel="00CB6B19">
                <w:rPr>
                  <w:rFonts w:ascii="Calibri" w:eastAsia="Times New Roman" w:hAnsi="Calibri" w:cs="Calibri"/>
                  <w:i/>
                  <w:iCs/>
                  <w:color w:val="000000"/>
                </w:rPr>
                <w:delText>Erythranthe scouleri</w:delText>
              </w:r>
            </w:del>
          </w:p>
        </w:tc>
        <w:tc>
          <w:tcPr>
            <w:tcW w:w="960" w:type="dxa"/>
            <w:tcBorders>
              <w:top w:val="nil"/>
              <w:left w:val="nil"/>
              <w:bottom w:val="nil"/>
              <w:right w:val="nil"/>
            </w:tcBorders>
            <w:shd w:val="clear" w:color="auto" w:fill="auto"/>
            <w:noWrap/>
            <w:vAlign w:val="bottom"/>
            <w:hideMark/>
          </w:tcPr>
          <w:p w14:paraId="3B1DB437" w14:textId="61845046" w:rsidR="00D143A8" w:rsidRPr="00C44004" w:rsidDel="00CB6B19" w:rsidRDefault="00D143A8" w:rsidP="00CB6B19">
            <w:pPr>
              <w:rPr>
                <w:del w:id="5464" w:author="Lane, Stefanie" w:date="2023-09-27T17:47:00Z"/>
                <w:rFonts w:ascii="Calibri" w:eastAsia="Times New Roman" w:hAnsi="Calibri" w:cs="Calibri"/>
                <w:color w:val="000000"/>
              </w:rPr>
              <w:pPrChange w:id="5465" w:author="Lane, Stefanie" w:date="2023-09-27T17:47:00Z">
                <w:pPr>
                  <w:spacing w:after="0" w:line="240" w:lineRule="auto"/>
                  <w:jc w:val="center"/>
                </w:pPr>
              </w:pPrChange>
            </w:pPr>
            <w:del w:id="5466"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7D9768B6" w14:textId="2C087B93" w:rsidR="00D143A8" w:rsidRPr="00C44004" w:rsidDel="00CB6B19" w:rsidRDefault="00D143A8" w:rsidP="00CB6B19">
            <w:pPr>
              <w:rPr>
                <w:del w:id="5467" w:author="Lane, Stefanie" w:date="2023-09-27T17:47:00Z"/>
                <w:rFonts w:ascii="Calibri" w:eastAsia="Times New Roman" w:hAnsi="Calibri" w:cs="Calibri"/>
                <w:color w:val="000000"/>
              </w:rPr>
              <w:pPrChange w:id="5468"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498F9F1" w14:textId="5C7990B1" w:rsidR="00D143A8" w:rsidRPr="00C44004" w:rsidDel="00CB6B19" w:rsidRDefault="00D143A8" w:rsidP="00CB6B19">
            <w:pPr>
              <w:rPr>
                <w:del w:id="5469" w:author="Lane, Stefanie" w:date="2023-09-27T17:47:00Z"/>
                <w:rFonts w:ascii="Times New Roman" w:eastAsia="Times New Roman" w:hAnsi="Times New Roman" w:cs="Times New Roman"/>
                <w:sz w:val="20"/>
                <w:szCs w:val="20"/>
              </w:rPr>
              <w:pPrChange w:id="5470"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1AAD0EE6" w:rsidR="00D143A8" w:rsidRPr="00C44004" w:rsidDel="00CB6B19" w:rsidRDefault="00D143A8" w:rsidP="00CB6B19">
            <w:pPr>
              <w:rPr>
                <w:del w:id="5471" w:author="Lane, Stefanie" w:date="2023-09-27T17:47:00Z"/>
                <w:rFonts w:ascii="Calibri" w:eastAsia="Times New Roman" w:hAnsi="Calibri" w:cs="Calibri"/>
                <w:color w:val="000000"/>
              </w:rPr>
              <w:pPrChange w:id="5472" w:author="Lane, Stefanie" w:date="2023-09-27T17:47:00Z">
                <w:pPr>
                  <w:spacing w:after="0" w:line="240" w:lineRule="auto"/>
                  <w:jc w:val="center"/>
                </w:pPr>
              </w:pPrChange>
            </w:pPr>
            <w:del w:id="5473"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4E96755E" w14:textId="368B3751" w:rsidTr="00D143A8">
        <w:trPr>
          <w:trHeight w:val="290"/>
          <w:del w:id="5474" w:author="Lane, Stefanie" w:date="2023-09-27T17:47:00Z"/>
        </w:trPr>
        <w:tc>
          <w:tcPr>
            <w:tcW w:w="1311" w:type="dxa"/>
            <w:vMerge/>
            <w:tcBorders>
              <w:top w:val="nil"/>
              <w:left w:val="single" w:sz="8" w:space="0" w:color="auto"/>
              <w:bottom w:val="single" w:sz="8" w:space="0" w:color="000000"/>
              <w:right w:val="nil"/>
            </w:tcBorders>
            <w:vAlign w:val="center"/>
            <w:hideMark/>
          </w:tcPr>
          <w:p w14:paraId="0321C618" w14:textId="27210F88" w:rsidR="00D143A8" w:rsidRPr="00C44004" w:rsidDel="00CB6B19" w:rsidRDefault="00D143A8" w:rsidP="00CB6B19">
            <w:pPr>
              <w:rPr>
                <w:del w:id="5475" w:author="Lane, Stefanie" w:date="2023-09-27T17:47:00Z"/>
                <w:rFonts w:ascii="Calibri" w:eastAsia="Times New Roman" w:hAnsi="Calibri" w:cs="Calibri"/>
                <w:color w:val="000000"/>
              </w:rPr>
              <w:pPrChange w:id="547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1B93938" w14:textId="3A5D97EB" w:rsidR="00D143A8" w:rsidRPr="00C44004" w:rsidDel="00CB6B19" w:rsidRDefault="00D143A8" w:rsidP="00CB6B19">
            <w:pPr>
              <w:rPr>
                <w:del w:id="5477" w:author="Lane, Stefanie" w:date="2023-09-27T17:47:00Z"/>
                <w:rFonts w:ascii="Calibri" w:eastAsia="Times New Roman" w:hAnsi="Calibri" w:cs="Calibri"/>
                <w:color w:val="000000"/>
              </w:rPr>
              <w:pPrChange w:id="547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31109BEC" w:rsidR="00D143A8" w:rsidRPr="00C44004" w:rsidDel="00CB6B19" w:rsidRDefault="00D143A8" w:rsidP="00CB6B19">
            <w:pPr>
              <w:rPr>
                <w:del w:id="5479" w:author="Lane, Stefanie" w:date="2023-09-27T17:47:00Z"/>
                <w:rFonts w:ascii="Calibri" w:eastAsia="Times New Roman" w:hAnsi="Calibri" w:cs="Calibri"/>
                <w:i/>
                <w:iCs/>
                <w:color w:val="000000"/>
              </w:rPr>
              <w:pPrChange w:id="5480" w:author="Lane, Stefanie" w:date="2023-09-27T17:47:00Z">
                <w:pPr>
                  <w:spacing w:after="0" w:line="240" w:lineRule="auto"/>
                </w:pPr>
              </w:pPrChange>
            </w:pPr>
            <w:del w:id="5481" w:author="Lane, Stefanie" w:date="2023-09-27T17:47:00Z">
              <w:r w:rsidRPr="00C44004" w:rsidDel="00CB6B19">
                <w:rPr>
                  <w:rFonts w:ascii="Calibri" w:eastAsia="Times New Roman" w:hAnsi="Calibri" w:cs="Calibri"/>
                  <w:i/>
                  <w:iCs/>
                  <w:color w:val="000000"/>
                </w:rPr>
                <w:delText>Oenanthe sarmen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1010352D" w:rsidR="00D143A8" w:rsidRPr="00C44004" w:rsidDel="00CB6B19" w:rsidRDefault="00D143A8" w:rsidP="00CB6B19">
            <w:pPr>
              <w:rPr>
                <w:del w:id="5482" w:author="Lane, Stefanie" w:date="2023-09-27T17:47:00Z"/>
                <w:rFonts w:ascii="Calibri" w:eastAsia="Times New Roman" w:hAnsi="Calibri" w:cs="Calibri"/>
                <w:color w:val="000000"/>
              </w:rPr>
              <w:pPrChange w:id="5483" w:author="Lane, Stefanie" w:date="2023-09-27T17:47:00Z">
                <w:pPr>
                  <w:spacing w:after="0" w:line="240" w:lineRule="auto"/>
                  <w:jc w:val="center"/>
                </w:pPr>
              </w:pPrChange>
            </w:pPr>
            <w:del w:id="5484"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11F8E5E" w:rsidR="00D143A8" w:rsidRPr="00C44004" w:rsidDel="00CB6B19" w:rsidRDefault="00D143A8" w:rsidP="00CB6B19">
            <w:pPr>
              <w:rPr>
                <w:del w:id="5485" w:author="Lane, Stefanie" w:date="2023-09-27T17:47:00Z"/>
                <w:rFonts w:ascii="Calibri" w:eastAsia="Times New Roman" w:hAnsi="Calibri" w:cs="Calibri"/>
                <w:color w:val="000000"/>
              </w:rPr>
              <w:pPrChange w:id="5486" w:author="Lane, Stefanie" w:date="2023-09-27T17:47:00Z">
                <w:pPr>
                  <w:spacing w:after="0" w:line="240" w:lineRule="auto"/>
                  <w:jc w:val="center"/>
                </w:pPr>
              </w:pPrChange>
            </w:pPr>
            <w:del w:id="5487"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06BE0272" w:rsidR="00D143A8" w:rsidRPr="00C44004" w:rsidDel="00CB6B19" w:rsidRDefault="00D143A8" w:rsidP="00CB6B19">
            <w:pPr>
              <w:rPr>
                <w:del w:id="5488" w:author="Lane, Stefanie" w:date="2023-09-27T17:47:00Z"/>
                <w:rFonts w:ascii="Calibri" w:eastAsia="Times New Roman" w:hAnsi="Calibri" w:cs="Calibri"/>
                <w:color w:val="000000"/>
              </w:rPr>
              <w:pPrChange w:id="5489" w:author="Lane, Stefanie" w:date="2023-09-27T17:47:00Z">
                <w:pPr>
                  <w:spacing w:after="0" w:line="240" w:lineRule="auto"/>
                  <w:jc w:val="center"/>
                </w:pPr>
              </w:pPrChange>
            </w:pPr>
            <w:del w:id="5490"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2A4C7A0" w:rsidR="00D143A8" w:rsidRPr="00C44004" w:rsidDel="00CB6B19" w:rsidRDefault="00D143A8" w:rsidP="00CB6B19">
            <w:pPr>
              <w:rPr>
                <w:del w:id="5491" w:author="Lane, Stefanie" w:date="2023-09-27T17:47:00Z"/>
                <w:rFonts w:ascii="Calibri" w:eastAsia="Times New Roman" w:hAnsi="Calibri" w:cs="Calibri"/>
                <w:color w:val="000000"/>
              </w:rPr>
              <w:pPrChange w:id="5492" w:author="Lane, Stefanie" w:date="2023-09-27T17:47:00Z">
                <w:pPr>
                  <w:spacing w:after="0" w:line="240" w:lineRule="auto"/>
                  <w:jc w:val="center"/>
                </w:pPr>
              </w:pPrChange>
            </w:pPr>
            <w:del w:id="5493"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516B528" w14:textId="00FE07BD" w:rsidTr="00D143A8">
        <w:trPr>
          <w:trHeight w:val="290"/>
          <w:del w:id="5494" w:author="Lane, Stefanie" w:date="2023-09-27T17:47:00Z"/>
        </w:trPr>
        <w:tc>
          <w:tcPr>
            <w:tcW w:w="1311" w:type="dxa"/>
            <w:vMerge/>
            <w:tcBorders>
              <w:top w:val="nil"/>
              <w:left w:val="single" w:sz="8" w:space="0" w:color="auto"/>
              <w:bottom w:val="single" w:sz="8" w:space="0" w:color="000000"/>
              <w:right w:val="nil"/>
            </w:tcBorders>
            <w:vAlign w:val="center"/>
            <w:hideMark/>
          </w:tcPr>
          <w:p w14:paraId="7D21673E" w14:textId="15D5F160" w:rsidR="00D143A8" w:rsidRPr="00C44004" w:rsidDel="00CB6B19" w:rsidRDefault="00D143A8" w:rsidP="00CB6B19">
            <w:pPr>
              <w:rPr>
                <w:del w:id="5495" w:author="Lane, Stefanie" w:date="2023-09-27T17:47:00Z"/>
                <w:rFonts w:ascii="Calibri" w:eastAsia="Times New Roman" w:hAnsi="Calibri" w:cs="Calibri"/>
                <w:color w:val="000000"/>
              </w:rPr>
              <w:pPrChange w:id="549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582BC66" w14:textId="4B99A646" w:rsidR="00D143A8" w:rsidRPr="00C44004" w:rsidDel="00CB6B19" w:rsidRDefault="00D143A8" w:rsidP="00CB6B19">
            <w:pPr>
              <w:rPr>
                <w:del w:id="5497" w:author="Lane, Stefanie" w:date="2023-09-27T17:47:00Z"/>
                <w:rFonts w:ascii="Calibri" w:eastAsia="Times New Roman" w:hAnsi="Calibri" w:cs="Calibri"/>
                <w:color w:val="000000"/>
              </w:rPr>
              <w:pPrChange w:id="5498"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38246BC" w14:textId="0DEF6247" w:rsidR="00D143A8" w:rsidRPr="00C44004" w:rsidDel="00CB6B19" w:rsidRDefault="00D143A8" w:rsidP="00CB6B19">
            <w:pPr>
              <w:rPr>
                <w:del w:id="5499" w:author="Lane, Stefanie" w:date="2023-09-27T17:47:00Z"/>
                <w:rFonts w:ascii="Calibri" w:eastAsia="Times New Roman" w:hAnsi="Calibri" w:cs="Calibri"/>
                <w:i/>
                <w:iCs/>
                <w:color w:val="000000"/>
              </w:rPr>
              <w:pPrChange w:id="5500" w:author="Lane, Stefanie" w:date="2023-09-27T17:47:00Z">
                <w:pPr>
                  <w:spacing w:after="0" w:line="240" w:lineRule="auto"/>
                </w:pPr>
              </w:pPrChange>
            </w:pPr>
            <w:del w:id="5501" w:author="Lane, Stefanie" w:date="2023-09-27T17:47:00Z">
              <w:r w:rsidRPr="00C44004" w:rsidDel="00CB6B19">
                <w:rPr>
                  <w:rFonts w:ascii="Calibri" w:eastAsia="Times New Roman" w:hAnsi="Calibri" w:cs="Calibri"/>
                  <w:i/>
                  <w:iCs/>
                  <w:color w:val="000000"/>
                </w:rPr>
                <w:delText>Platanthera dilatata</w:delText>
              </w:r>
            </w:del>
          </w:p>
        </w:tc>
        <w:tc>
          <w:tcPr>
            <w:tcW w:w="960" w:type="dxa"/>
            <w:tcBorders>
              <w:top w:val="nil"/>
              <w:left w:val="nil"/>
              <w:bottom w:val="nil"/>
              <w:right w:val="nil"/>
            </w:tcBorders>
            <w:shd w:val="clear" w:color="auto" w:fill="auto"/>
            <w:noWrap/>
            <w:vAlign w:val="bottom"/>
            <w:hideMark/>
          </w:tcPr>
          <w:p w14:paraId="37E05E2F" w14:textId="343CB091" w:rsidR="00D143A8" w:rsidRPr="00C44004" w:rsidDel="00CB6B19" w:rsidRDefault="00D143A8" w:rsidP="00CB6B19">
            <w:pPr>
              <w:rPr>
                <w:del w:id="5502" w:author="Lane, Stefanie" w:date="2023-09-27T17:47:00Z"/>
                <w:rFonts w:ascii="Calibri" w:eastAsia="Times New Roman" w:hAnsi="Calibri" w:cs="Calibri"/>
                <w:color w:val="000000"/>
              </w:rPr>
              <w:pPrChange w:id="5503" w:author="Lane, Stefanie" w:date="2023-09-27T17:47:00Z">
                <w:pPr>
                  <w:spacing w:after="0" w:line="240" w:lineRule="auto"/>
                  <w:jc w:val="center"/>
                </w:pPr>
              </w:pPrChange>
            </w:pPr>
            <w:del w:id="5504"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3589FA48" w14:textId="3878620F" w:rsidR="00D143A8" w:rsidRPr="00C44004" w:rsidDel="00CB6B19" w:rsidRDefault="00D143A8" w:rsidP="00CB6B19">
            <w:pPr>
              <w:rPr>
                <w:del w:id="5505" w:author="Lane, Stefanie" w:date="2023-09-27T17:47:00Z"/>
                <w:rFonts w:ascii="Calibri" w:eastAsia="Times New Roman" w:hAnsi="Calibri" w:cs="Calibri"/>
                <w:color w:val="000000"/>
              </w:rPr>
              <w:pPrChange w:id="5506" w:author="Lane, Stefanie" w:date="2023-09-27T17:47:00Z">
                <w:pPr>
                  <w:spacing w:after="0" w:line="240" w:lineRule="auto"/>
                  <w:jc w:val="center"/>
                </w:pPr>
              </w:pPrChange>
            </w:pPr>
            <w:del w:id="5507" w:author="Lane, Stefanie" w:date="2023-09-27T17:47:00Z">
              <w:r w:rsidRPr="00C44004" w:rsidDel="00CB6B19">
                <w:rPr>
                  <w:rFonts w:ascii="Calibri" w:eastAsia="Times New Roman" w:hAnsi="Calibri" w:cs="Calibri"/>
                  <w:color w:val="000000"/>
                </w:rPr>
                <w:delText>0.0</w:delText>
              </w:r>
            </w:del>
          </w:p>
        </w:tc>
        <w:tc>
          <w:tcPr>
            <w:tcW w:w="960" w:type="dxa"/>
            <w:tcBorders>
              <w:top w:val="nil"/>
              <w:left w:val="nil"/>
              <w:bottom w:val="nil"/>
              <w:right w:val="nil"/>
            </w:tcBorders>
            <w:shd w:val="clear" w:color="auto" w:fill="auto"/>
            <w:noWrap/>
            <w:vAlign w:val="bottom"/>
            <w:hideMark/>
          </w:tcPr>
          <w:p w14:paraId="09536165" w14:textId="7D56B1C9" w:rsidR="00D143A8" w:rsidRPr="00C44004" w:rsidDel="00CB6B19" w:rsidRDefault="00D143A8" w:rsidP="00CB6B19">
            <w:pPr>
              <w:rPr>
                <w:del w:id="5508" w:author="Lane, Stefanie" w:date="2023-09-27T17:47:00Z"/>
                <w:rFonts w:ascii="Calibri" w:eastAsia="Times New Roman" w:hAnsi="Calibri" w:cs="Calibri"/>
                <w:color w:val="000000"/>
              </w:rPr>
              <w:pPrChange w:id="5509"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59FAAE50" w:rsidR="00D143A8" w:rsidRPr="00C44004" w:rsidDel="00CB6B19" w:rsidRDefault="00D143A8" w:rsidP="00CB6B19">
            <w:pPr>
              <w:rPr>
                <w:del w:id="5510" w:author="Lane, Stefanie" w:date="2023-09-27T17:47:00Z"/>
                <w:rFonts w:ascii="Calibri" w:eastAsia="Times New Roman" w:hAnsi="Calibri" w:cs="Calibri"/>
                <w:color w:val="000000"/>
              </w:rPr>
              <w:pPrChange w:id="5511" w:author="Lane, Stefanie" w:date="2023-09-27T17:47:00Z">
                <w:pPr>
                  <w:spacing w:after="0" w:line="240" w:lineRule="auto"/>
                  <w:jc w:val="center"/>
                </w:pPr>
              </w:pPrChange>
            </w:pPr>
            <w:del w:id="551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BB7C138" w14:textId="2C43DEDD" w:rsidTr="00D143A8">
        <w:trPr>
          <w:trHeight w:val="290"/>
          <w:del w:id="5513" w:author="Lane, Stefanie" w:date="2023-09-27T17:47:00Z"/>
        </w:trPr>
        <w:tc>
          <w:tcPr>
            <w:tcW w:w="1311" w:type="dxa"/>
            <w:vMerge/>
            <w:tcBorders>
              <w:top w:val="nil"/>
              <w:left w:val="single" w:sz="8" w:space="0" w:color="auto"/>
              <w:bottom w:val="single" w:sz="8" w:space="0" w:color="000000"/>
              <w:right w:val="nil"/>
            </w:tcBorders>
            <w:vAlign w:val="center"/>
            <w:hideMark/>
          </w:tcPr>
          <w:p w14:paraId="633099D1" w14:textId="2C7B8B85" w:rsidR="00D143A8" w:rsidRPr="00C44004" w:rsidDel="00CB6B19" w:rsidRDefault="00D143A8" w:rsidP="00CB6B19">
            <w:pPr>
              <w:rPr>
                <w:del w:id="5514" w:author="Lane, Stefanie" w:date="2023-09-27T17:47:00Z"/>
                <w:rFonts w:ascii="Calibri" w:eastAsia="Times New Roman" w:hAnsi="Calibri" w:cs="Calibri"/>
                <w:color w:val="000000"/>
              </w:rPr>
              <w:pPrChange w:id="551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A89E268" w14:textId="1AA42717" w:rsidR="00D143A8" w:rsidRPr="00C44004" w:rsidDel="00CB6B19" w:rsidRDefault="00D143A8" w:rsidP="00CB6B19">
            <w:pPr>
              <w:rPr>
                <w:del w:id="5516" w:author="Lane, Stefanie" w:date="2023-09-27T17:47:00Z"/>
                <w:rFonts w:ascii="Calibri" w:eastAsia="Times New Roman" w:hAnsi="Calibri" w:cs="Calibri"/>
                <w:color w:val="000000"/>
              </w:rPr>
              <w:pPrChange w:id="551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0C31263A" w:rsidR="00D143A8" w:rsidRPr="00C44004" w:rsidDel="00CB6B19" w:rsidRDefault="00D143A8" w:rsidP="00CB6B19">
            <w:pPr>
              <w:rPr>
                <w:del w:id="5518" w:author="Lane, Stefanie" w:date="2023-09-27T17:47:00Z"/>
                <w:rFonts w:ascii="Calibri" w:eastAsia="Times New Roman" w:hAnsi="Calibri" w:cs="Calibri"/>
                <w:i/>
                <w:iCs/>
                <w:color w:val="000000"/>
              </w:rPr>
              <w:pPrChange w:id="5519" w:author="Lane, Stefanie" w:date="2023-09-27T17:47:00Z">
                <w:pPr>
                  <w:spacing w:after="0" w:line="240" w:lineRule="auto"/>
                </w:pPr>
              </w:pPrChange>
            </w:pPr>
            <w:del w:id="5520" w:author="Lane, Stefanie" w:date="2023-09-27T17:47:00Z">
              <w:r w:rsidRPr="00C44004" w:rsidDel="00CB6B19">
                <w:rPr>
                  <w:rFonts w:ascii="Calibri" w:eastAsia="Times New Roman" w:hAnsi="Calibri" w:cs="Calibri"/>
                  <w:i/>
                  <w:iCs/>
                  <w:color w:val="00000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576D838C" w:rsidR="00D143A8" w:rsidRPr="00C44004" w:rsidDel="00CB6B19" w:rsidRDefault="00D143A8" w:rsidP="00CB6B19">
            <w:pPr>
              <w:rPr>
                <w:del w:id="5521" w:author="Lane, Stefanie" w:date="2023-09-27T17:47:00Z"/>
                <w:rFonts w:ascii="Calibri" w:eastAsia="Times New Roman" w:hAnsi="Calibri" w:cs="Calibri"/>
                <w:color w:val="000000"/>
              </w:rPr>
              <w:pPrChange w:id="5522" w:author="Lane, Stefanie" w:date="2023-09-27T17:47:00Z">
                <w:pPr>
                  <w:spacing w:after="0" w:line="240" w:lineRule="auto"/>
                  <w:jc w:val="center"/>
                </w:pPr>
              </w:pPrChange>
            </w:pPr>
            <w:del w:id="5523"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3A17C71E" w:rsidR="00D143A8" w:rsidRPr="00C44004" w:rsidDel="00CB6B19" w:rsidRDefault="00D143A8" w:rsidP="00CB6B19">
            <w:pPr>
              <w:rPr>
                <w:del w:id="5524" w:author="Lane, Stefanie" w:date="2023-09-27T17:47:00Z"/>
                <w:rFonts w:ascii="Calibri" w:eastAsia="Times New Roman" w:hAnsi="Calibri" w:cs="Calibri"/>
                <w:color w:val="000000"/>
              </w:rPr>
              <w:pPrChange w:id="5525" w:author="Lane, Stefanie" w:date="2023-09-27T17:47:00Z">
                <w:pPr>
                  <w:spacing w:after="0" w:line="240" w:lineRule="auto"/>
                  <w:jc w:val="center"/>
                </w:pPr>
              </w:pPrChange>
            </w:pPr>
            <w:del w:id="5526" w:author="Lane, Stefanie" w:date="2023-09-27T17:47:00Z">
              <w:r w:rsidRPr="00C44004" w:rsidDel="00CB6B19">
                <w:rPr>
                  <w:rFonts w:ascii="Calibri" w:eastAsia="Times New Roman" w:hAnsi="Calibri" w:cs="Calibri"/>
                  <w:color w:val="000000"/>
                </w:rPr>
                <w:delText>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28896AE9" w:rsidR="00D143A8" w:rsidRPr="00C44004" w:rsidDel="00CB6B19" w:rsidRDefault="00D143A8" w:rsidP="00CB6B19">
            <w:pPr>
              <w:rPr>
                <w:del w:id="5527" w:author="Lane, Stefanie" w:date="2023-09-27T17:47:00Z"/>
                <w:rFonts w:ascii="Calibri" w:eastAsia="Times New Roman" w:hAnsi="Calibri" w:cs="Calibri"/>
                <w:color w:val="000000"/>
              </w:rPr>
              <w:pPrChange w:id="5528" w:author="Lane, Stefanie" w:date="2023-09-27T17:47:00Z">
                <w:pPr>
                  <w:spacing w:after="0" w:line="240" w:lineRule="auto"/>
                  <w:jc w:val="center"/>
                </w:pPr>
              </w:pPrChange>
            </w:pPr>
            <w:del w:id="552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6BF4E00A" w:rsidR="00D143A8" w:rsidRPr="00C44004" w:rsidDel="00CB6B19" w:rsidRDefault="00D143A8" w:rsidP="00CB6B19">
            <w:pPr>
              <w:rPr>
                <w:del w:id="5530" w:author="Lane, Stefanie" w:date="2023-09-27T17:47:00Z"/>
                <w:rFonts w:ascii="Calibri" w:eastAsia="Times New Roman" w:hAnsi="Calibri" w:cs="Calibri"/>
                <w:color w:val="000000"/>
              </w:rPr>
              <w:pPrChange w:id="5531" w:author="Lane, Stefanie" w:date="2023-09-27T17:47:00Z">
                <w:pPr>
                  <w:spacing w:after="0" w:line="240" w:lineRule="auto"/>
                  <w:jc w:val="center"/>
                </w:pPr>
              </w:pPrChange>
            </w:pPr>
            <w:del w:id="553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7B64C86E" w14:textId="2EDC002B" w:rsidTr="00D143A8">
        <w:trPr>
          <w:trHeight w:val="290"/>
          <w:del w:id="5533" w:author="Lane, Stefanie" w:date="2023-09-27T17:47:00Z"/>
        </w:trPr>
        <w:tc>
          <w:tcPr>
            <w:tcW w:w="1311" w:type="dxa"/>
            <w:vMerge/>
            <w:tcBorders>
              <w:top w:val="nil"/>
              <w:left w:val="single" w:sz="8" w:space="0" w:color="auto"/>
              <w:bottom w:val="single" w:sz="8" w:space="0" w:color="000000"/>
              <w:right w:val="nil"/>
            </w:tcBorders>
            <w:vAlign w:val="center"/>
            <w:hideMark/>
          </w:tcPr>
          <w:p w14:paraId="437C52A4" w14:textId="42C9883F" w:rsidR="00D143A8" w:rsidRPr="00C44004" w:rsidDel="00CB6B19" w:rsidRDefault="00D143A8" w:rsidP="00CB6B19">
            <w:pPr>
              <w:rPr>
                <w:del w:id="5534" w:author="Lane, Stefanie" w:date="2023-09-27T17:47:00Z"/>
                <w:rFonts w:ascii="Calibri" w:eastAsia="Times New Roman" w:hAnsi="Calibri" w:cs="Calibri"/>
                <w:color w:val="000000"/>
              </w:rPr>
              <w:pPrChange w:id="553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37B3A7E" w14:textId="487CA90F" w:rsidR="00D143A8" w:rsidRPr="00C44004" w:rsidDel="00CB6B19" w:rsidRDefault="00D143A8" w:rsidP="00CB6B19">
            <w:pPr>
              <w:rPr>
                <w:del w:id="5536" w:author="Lane, Stefanie" w:date="2023-09-27T17:47:00Z"/>
                <w:rFonts w:ascii="Calibri" w:eastAsia="Times New Roman" w:hAnsi="Calibri" w:cs="Calibri"/>
                <w:color w:val="000000"/>
              </w:rPr>
              <w:pPrChange w:id="553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97FB03D" w14:textId="38FAD705" w:rsidR="00D143A8" w:rsidRPr="00C44004" w:rsidDel="00CB6B19" w:rsidRDefault="00D143A8" w:rsidP="00CB6B19">
            <w:pPr>
              <w:rPr>
                <w:del w:id="5538" w:author="Lane, Stefanie" w:date="2023-09-27T17:47:00Z"/>
                <w:rFonts w:ascii="Calibri" w:eastAsia="Times New Roman" w:hAnsi="Calibri" w:cs="Calibri"/>
                <w:i/>
                <w:iCs/>
                <w:color w:val="000000"/>
              </w:rPr>
              <w:pPrChange w:id="5539" w:author="Lane, Stefanie" w:date="2023-09-27T17:47:00Z">
                <w:pPr>
                  <w:spacing w:after="0" w:line="240" w:lineRule="auto"/>
                </w:pPr>
              </w:pPrChange>
            </w:pPr>
            <w:del w:id="5540" w:author="Lane, Stefanie" w:date="2023-09-27T17:47:00Z">
              <w:r w:rsidRPr="00C44004" w:rsidDel="00CB6B19">
                <w:rPr>
                  <w:rFonts w:ascii="Calibri" w:eastAsia="Times New Roman" w:hAnsi="Calibri" w:cs="Calibri"/>
                  <w:i/>
                  <w:iCs/>
                  <w:color w:val="000000"/>
                </w:rPr>
                <w:delText>Poa trivialis</w:delText>
              </w:r>
            </w:del>
          </w:p>
        </w:tc>
        <w:tc>
          <w:tcPr>
            <w:tcW w:w="960" w:type="dxa"/>
            <w:tcBorders>
              <w:top w:val="nil"/>
              <w:left w:val="nil"/>
              <w:bottom w:val="nil"/>
              <w:right w:val="nil"/>
            </w:tcBorders>
            <w:shd w:val="clear" w:color="auto" w:fill="auto"/>
            <w:noWrap/>
            <w:vAlign w:val="bottom"/>
            <w:hideMark/>
          </w:tcPr>
          <w:p w14:paraId="32990467" w14:textId="473E87F3" w:rsidR="00D143A8" w:rsidRPr="00C44004" w:rsidDel="00CB6B19" w:rsidRDefault="00D143A8" w:rsidP="00CB6B19">
            <w:pPr>
              <w:rPr>
                <w:del w:id="5541" w:author="Lane, Stefanie" w:date="2023-09-27T17:47:00Z"/>
                <w:rFonts w:ascii="Calibri" w:eastAsia="Times New Roman" w:hAnsi="Calibri" w:cs="Calibri"/>
                <w:color w:val="000000"/>
              </w:rPr>
              <w:pPrChange w:id="5542" w:author="Lane, Stefanie" w:date="2023-09-27T17:47:00Z">
                <w:pPr>
                  <w:spacing w:after="0" w:line="240" w:lineRule="auto"/>
                  <w:jc w:val="center"/>
                </w:pPr>
              </w:pPrChange>
            </w:pPr>
            <w:del w:id="5543"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334AC128" w14:textId="44F24C45" w:rsidR="00D143A8" w:rsidRPr="00C44004" w:rsidDel="00CB6B19" w:rsidRDefault="00D143A8" w:rsidP="00CB6B19">
            <w:pPr>
              <w:rPr>
                <w:del w:id="5544" w:author="Lane, Stefanie" w:date="2023-09-27T17:47:00Z"/>
                <w:rFonts w:ascii="Calibri" w:eastAsia="Times New Roman" w:hAnsi="Calibri" w:cs="Calibri"/>
                <w:color w:val="000000"/>
              </w:rPr>
              <w:pPrChange w:id="5545"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55E0D7EC" w14:textId="1E64C87D" w:rsidR="00D143A8" w:rsidRPr="00C44004" w:rsidDel="00CB6B19" w:rsidRDefault="00D143A8" w:rsidP="00CB6B19">
            <w:pPr>
              <w:rPr>
                <w:del w:id="5546" w:author="Lane, Stefanie" w:date="2023-09-27T17:47:00Z"/>
                <w:rFonts w:ascii="Times New Roman" w:eastAsia="Times New Roman" w:hAnsi="Times New Roman" w:cs="Times New Roman"/>
                <w:sz w:val="20"/>
                <w:szCs w:val="20"/>
              </w:rPr>
              <w:pPrChange w:id="5547"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1D1E4F7C" w:rsidR="00D143A8" w:rsidRPr="00C44004" w:rsidDel="00CB6B19" w:rsidRDefault="00D143A8" w:rsidP="00CB6B19">
            <w:pPr>
              <w:rPr>
                <w:del w:id="5548" w:author="Lane, Stefanie" w:date="2023-09-27T17:47:00Z"/>
                <w:rFonts w:ascii="Calibri" w:eastAsia="Times New Roman" w:hAnsi="Calibri" w:cs="Calibri"/>
                <w:color w:val="000000"/>
              </w:rPr>
              <w:pPrChange w:id="5549" w:author="Lane, Stefanie" w:date="2023-09-27T17:47:00Z">
                <w:pPr>
                  <w:spacing w:after="0" w:line="240" w:lineRule="auto"/>
                  <w:jc w:val="center"/>
                </w:pPr>
              </w:pPrChange>
            </w:pPr>
            <w:del w:id="5550"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057D186B" w14:textId="32A6362A" w:rsidTr="00D143A8">
        <w:trPr>
          <w:trHeight w:val="290"/>
          <w:del w:id="5551" w:author="Lane, Stefanie" w:date="2023-09-27T17:47:00Z"/>
        </w:trPr>
        <w:tc>
          <w:tcPr>
            <w:tcW w:w="1311" w:type="dxa"/>
            <w:vMerge/>
            <w:tcBorders>
              <w:top w:val="nil"/>
              <w:left w:val="single" w:sz="8" w:space="0" w:color="auto"/>
              <w:bottom w:val="single" w:sz="8" w:space="0" w:color="000000"/>
              <w:right w:val="nil"/>
            </w:tcBorders>
            <w:vAlign w:val="center"/>
            <w:hideMark/>
          </w:tcPr>
          <w:p w14:paraId="646A1EC4" w14:textId="48FF4D55" w:rsidR="00D143A8" w:rsidRPr="00C44004" w:rsidDel="00CB6B19" w:rsidRDefault="00D143A8" w:rsidP="00CB6B19">
            <w:pPr>
              <w:rPr>
                <w:del w:id="5552" w:author="Lane, Stefanie" w:date="2023-09-27T17:47:00Z"/>
                <w:rFonts w:ascii="Calibri" w:eastAsia="Times New Roman" w:hAnsi="Calibri" w:cs="Calibri"/>
                <w:color w:val="000000"/>
              </w:rPr>
              <w:pPrChange w:id="555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62B3A51" w14:textId="05469C4F" w:rsidR="00D143A8" w:rsidRPr="00C44004" w:rsidDel="00CB6B19" w:rsidRDefault="00D143A8" w:rsidP="00CB6B19">
            <w:pPr>
              <w:rPr>
                <w:del w:id="5554" w:author="Lane, Stefanie" w:date="2023-09-27T17:47:00Z"/>
                <w:rFonts w:ascii="Calibri" w:eastAsia="Times New Roman" w:hAnsi="Calibri" w:cs="Calibri"/>
                <w:color w:val="000000"/>
              </w:rPr>
              <w:pPrChange w:id="555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42D3B9F9" w:rsidR="00D143A8" w:rsidRPr="00C44004" w:rsidDel="00CB6B19" w:rsidRDefault="00D143A8" w:rsidP="00CB6B19">
            <w:pPr>
              <w:rPr>
                <w:del w:id="5556" w:author="Lane, Stefanie" w:date="2023-09-27T17:47:00Z"/>
                <w:rFonts w:ascii="Calibri" w:eastAsia="Times New Roman" w:hAnsi="Calibri" w:cs="Calibri"/>
                <w:i/>
                <w:iCs/>
                <w:color w:val="000000"/>
              </w:rPr>
              <w:pPrChange w:id="5557" w:author="Lane, Stefanie" w:date="2023-09-27T17:47:00Z">
                <w:pPr>
                  <w:spacing w:after="0" w:line="240" w:lineRule="auto"/>
                </w:pPr>
              </w:pPrChange>
            </w:pPr>
            <w:del w:id="5558" w:author="Lane, Stefanie" w:date="2023-09-27T17:47:00Z">
              <w:r w:rsidRPr="00C44004" w:rsidDel="00CB6B19">
                <w:rPr>
                  <w:rFonts w:ascii="Calibri" w:eastAsia="Times New Roman" w:hAnsi="Calibri" w:cs="Calibri"/>
                  <w:i/>
                  <w:iCs/>
                  <w:color w:val="000000"/>
                </w:rPr>
                <w:delText>Polygonum hydropiper</w:delText>
              </w:r>
            </w:del>
          </w:p>
        </w:tc>
        <w:tc>
          <w:tcPr>
            <w:tcW w:w="960" w:type="dxa"/>
            <w:tcBorders>
              <w:top w:val="single" w:sz="4" w:space="0" w:color="auto"/>
              <w:left w:val="nil"/>
              <w:bottom w:val="nil"/>
              <w:right w:val="nil"/>
            </w:tcBorders>
            <w:shd w:val="clear" w:color="auto" w:fill="auto"/>
            <w:noWrap/>
            <w:vAlign w:val="bottom"/>
            <w:hideMark/>
          </w:tcPr>
          <w:p w14:paraId="7FEE9BB5" w14:textId="3F500D5F" w:rsidR="00D143A8" w:rsidRPr="00C44004" w:rsidDel="00CB6B19" w:rsidRDefault="00D143A8" w:rsidP="00CB6B19">
            <w:pPr>
              <w:rPr>
                <w:del w:id="5559" w:author="Lane, Stefanie" w:date="2023-09-27T17:47:00Z"/>
                <w:rFonts w:ascii="Calibri" w:eastAsia="Times New Roman" w:hAnsi="Calibri" w:cs="Calibri"/>
                <w:color w:val="000000"/>
              </w:rPr>
              <w:pPrChange w:id="5560" w:author="Lane, Stefanie" w:date="2023-09-27T17:47:00Z">
                <w:pPr>
                  <w:spacing w:after="0" w:line="240" w:lineRule="auto"/>
                  <w:jc w:val="center"/>
                </w:pPr>
              </w:pPrChange>
            </w:pPr>
            <w:del w:id="5561"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CC7F46E" w:rsidR="00D143A8" w:rsidRPr="00C44004" w:rsidDel="00CB6B19" w:rsidRDefault="00D143A8" w:rsidP="00CB6B19">
            <w:pPr>
              <w:rPr>
                <w:del w:id="5562" w:author="Lane, Stefanie" w:date="2023-09-27T17:47:00Z"/>
                <w:rFonts w:ascii="Calibri" w:eastAsia="Times New Roman" w:hAnsi="Calibri" w:cs="Calibri"/>
                <w:color w:val="000000"/>
              </w:rPr>
              <w:pPrChange w:id="5563" w:author="Lane, Stefanie" w:date="2023-09-27T17:47:00Z">
                <w:pPr>
                  <w:spacing w:after="0" w:line="240" w:lineRule="auto"/>
                  <w:jc w:val="center"/>
                </w:pPr>
              </w:pPrChange>
            </w:pPr>
            <w:del w:id="556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AC3AC73" w:rsidR="00D143A8" w:rsidRPr="00C44004" w:rsidDel="00CB6B19" w:rsidRDefault="00D143A8" w:rsidP="00CB6B19">
            <w:pPr>
              <w:rPr>
                <w:del w:id="5565" w:author="Lane, Stefanie" w:date="2023-09-27T17:47:00Z"/>
                <w:rFonts w:ascii="Calibri" w:eastAsia="Times New Roman" w:hAnsi="Calibri" w:cs="Calibri"/>
                <w:color w:val="000000"/>
              </w:rPr>
              <w:pPrChange w:id="5566" w:author="Lane, Stefanie" w:date="2023-09-27T17:47:00Z">
                <w:pPr>
                  <w:spacing w:after="0" w:line="240" w:lineRule="auto"/>
                  <w:jc w:val="center"/>
                </w:pPr>
              </w:pPrChange>
            </w:pPr>
            <w:del w:id="5567"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1C38306B" w:rsidR="00D143A8" w:rsidRPr="00C44004" w:rsidDel="00CB6B19" w:rsidRDefault="00D143A8" w:rsidP="00CB6B19">
            <w:pPr>
              <w:rPr>
                <w:del w:id="5568" w:author="Lane, Stefanie" w:date="2023-09-27T17:47:00Z"/>
                <w:rFonts w:ascii="Calibri" w:eastAsia="Times New Roman" w:hAnsi="Calibri" w:cs="Calibri"/>
                <w:color w:val="000000"/>
              </w:rPr>
              <w:pPrChange w:id="5569" w:author="Lane, Stefanie" w:date="2023-09-27T17:47:00Z">
                <w:pPr>
                  <w:spacing w:after="0" w:line="240" w:lineRule="auto"/>
                  <w:jc w:val="center"/>
                </w:pPr>
              </w:pPrChange>
            </w:pPr>
            <w:del w:id="5570"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BCDAC56" w14:textId="7862D711" w:rsidTr="00D143A8">
        <w:trPr>
          <w:trHeight w:val="290"/>
          <w:del w:id="5571" w:author="Lane, Stefanie" w:date="2023-09-27T17:47:00Z"/>
        </w:trPr>
        <w:tc>
          <w:tcPr>
            <w:tcW w:w="1311" w:type="dxa"/>
            <w:vMerge/>
            <w:tcBorders>
              <w:top w:val="nil"/>
              <w:left w:val="single" w:sz="8" w:space="0" w:color="auto"/>
              <w:bottom w:val="single" w:sz="8" w:space="0" w:color="000000"/>
              <w:right w:val="nil"/>
            </w:tcBorders>
            <w:vAlign w:val="center"/>
            <w:hideMark/>
          </w:tcPr>
          <w:p w14:paraId="2B1E6836" w14:textId="2D78B310" w:rsidR="00D143A8" w:rsidRPr="00C44004" w:rsidDel="00CB6B19" w:rsidRDefault="00D143A8" w:rsidP="00CB6B19">
            <w:pPr>
              <w:rPr>
                <w:del w:id="5572" w:author="Lane, Stefanie" w:date="2023-09-27T17:47:00Z"/>
                <w:rFonts w:ascii="Calibri" w:eastAsia="Times New Roman" w:hAnsi="Calibri" w:cs="Calibri"/>
                <w:color w:val="000000"/>
              </w:rPr>
              <w:pPrChange w:id="557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890A0F4" w14:textId="0A7A436F" w:rsidR="00D143A8" w:rsidRPr="00C44004" w:rsidDel="00CB6B19" w:rsidRDefault="00D143A8" w:rsidP="00CB6B19">
            <w:pPr>
              <w:rPr>
                <w:del w:id="5574" w:author="Lane, Stefanie" w:date="2023-09-27T17:47:00Z"/>
                <w:rFonts w:ascii="Calibri" w:eastAsia="Times New Roman" w:hAnsi="Calibri" w:cs="Calibri"/>
                <w:color w:val="000000"/>
              </w:rPr>
              <w:pPrChange w:id="557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F7B9976" w14:textId="49C487B2" w:rsidR="00D143A8" w:rsidRPr="00C44004" w:rsidDel="00CB6B19" w:rsidRDefault="00D143A8" w:rsidP="00CB6B19">
            <w:pPr>
              <w:rPr>
                <w:del w:id="5576" w:author="Lane, Stefanie" w:date="2023-09-27T17:47:00Z"/>
                <w:rFonts w:ascii="Calibri" w:eastAsia="Times New Roman" w:hAnsi="Calibri" w:cs="Calibri"/>
                <w:i/>
                <w:iCs/>
                <w:color w:val="000000"/>
              </w:rPr>
              <w:pPrChange w:id="5577" w:author="Lane, Stefanie" w:date="2023-09-27T17:47:00Z">
                <w:pPr>
                  <w:spacing w:after="0" w:line="240" w:lineRule="auto"/>
                </w:pPr>
              </w:pPrChange>
            </w:pPr>
            <w:del w:id="5578" w:author="Lane, Stefanie" w:date="2023-09-27T17:47:00Z">
              <w:r w:rsidRPr="00C44004" w:rsidDel="00CB6B19">
                <w:rPr>
                  <w:rFonts w:ascii="Calibri" w:eastAsia="Times New Roman" w:hAnsi="Calibri" w:cs="Calibri"/>
                  <w:i/>
                  <w:iCs/>
                  <w:color w:val="000000"/>
                </w:rPr>
                <w:delText>Sagittaria latifolia</w:delText>
              </w:r>
            </w:del>
          </w:p>
        </w:tc>
        <w:tc>
          <w:tcPr>
            <w:tcW w:w="960" w:type="dxa"/>
            <w:tcBorders>
              <w:top w:val="single" w:sz="4" w:space="0" w:color="auto"/>
              <w:left w:val="nil"/>
              <w:bottom w:val="nil"/>
              <w:right w:val="nil"/>
            </w:tcBorders>
            <w:shd w:val="clear" w:color="auto" w:fill="auto"/>
            <w:noWrap/>
            <w:vAlign w:val="bottom"/>
            <w:hideMark/>
          </w:tcPr>
          <w:p w14:paraId="73BB487D" w14:textId="13F1012D" w:rsidR="00D143A8" w:rsidRPr="00C44004" w:rsidDel="00CB6B19" w:rsidRDefault="00D143A8" w:rsidP="00CB6B19">
            <w:pPr>
              <w:rPr>
                <w:del w:id="5579" w:author="Lane, Stefanie" w:date="2023-09-27T17:47:00Z"/>
                <w:rFonts w:ascii="Calibri" w:eastAsia="Times New Roman" w:hAnsi="Calibri" w:cs="Calibri"/>
                <w:color w:val="000000"/>
              </w:rPr>
              <w:pPrChange w:id="5580" w:author="Lane, Stefanie" w:date="2023-09-27T17:47:00Z">
                <w:pPr>
                  <w:spacing w:after="0" w:line="240" w:lineRule="auto"/>
                  <w:jc w:val="center"/>
                </w:pPr>
              </w:pPrChange>
            </w:pPr>
            <w:del w:id="5581"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72D8D0BA" w14:textId="277257EA" w:rsidR="00D143A8" w:rsidRPr="00C44004" w:rsidDel="00CB6B19" w:rsidRDefault="00D143A8" w:rsidP="00CB6B19">
            <w:pPr>
              <w:rPr>
                <w:del w:id="5582" w:author="Lane, Stefanie" w:date="2023-09-27T17:47:00Z"/>
                <w:rFonts w:ascii="Calibri" w:eastAsia="Times New Roman" w:hAnsi="Calibri" w:cs="Calibri"/>
                <w:color w:val="000000"/>
              </w:rPr>
              <w:pPrChange w:id="5583" w:author="Lane, Stefanie" w:date="2023-09-27T17:47:00Z">
                <w:pPr>
                  <w:spacing w:after="0" w:line="240" w:lineRule="auto"/>
                  <w:jc w:val="center"/>
                </w:pPr>
              </w:pPrChange>
            </w:pPr>
            <w:del w:id="5584"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02CC7060" w14:textId="68A37669" w:rsidR="00D143A8" w:rsidRPr="00C44004" w:rsidDel="00CB6B19" w:rsidRDefault="00D143A8" w:rsidP="00CB6B19">
            <w:pPr>
              <w:rPr>
                <w:del w:id="5585" w:author="Lane, Stefanie" w:date="2023-09-27T17:47:00Z"/>
                <w:rFonts w:ascii="Calibri" w:eastAsia="Times New Roman" w:hAnsi="Calibri" w:cs="Calibri"/>
                <w:color w:val="000000"/>
              </w:rPr>
              <w:pPrChange w:id="5586"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1547A3C7" w:rsidR="00D143A8" w:rsidRPr="00C44004" w:rsidDel="00CB6B19" w:rsidRDefault="00D143A8" w:rsidP="00CB6B19">
            <w:pPr>
              <w:rPr>
                <w:del w:id="5587" w:author="Lane, Stefanie" w:date="2023-09-27T17:47:00Z"/>
                <w:rFonts w:ascii="Calibri" w:eastAsia="Times New Roman" w:hAnsi="Calibri" w:cs="Calibri"/>
                <w:color w:val="000000"/>
              </w:rPr>
              <w:pPrChange w:id="5588" w:author="Lane, Stefanie" w:date="2023-09-27T17:47:00Z">
                <w:pPr>
                  <w:spacing w:after="0" w:line="240" w:lineRule="auto"/>
                  <w:jc w:val="center"/>
                </w:pPr>
              </w:pPrChange>
            </w:pPr>
            <w:del w:id="558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12BF1FC8" w14:textId="5C6ABF0A" w:rsidTr="00D143A8">
        <w:trPr>
          <w:trHeight w:val="290"/>
          <w:del w:id="5590" w:author="Lane, Stefanie" w:date="2023-09-27T17:47:00Z"/>
        </w:trPr>
        <w:tc>
          <w:tcPr>
            <w:tcW w:w="1311" w:type="dxa"/>
            <w:vMerge/>
            <w:tcBorders>
              <w:top w:val="nil"/>
              <w:left w:val="single" w:sz="8" w:space="0" w:color="auto"/>
              <w:bottom w:val="single" w:sz="8" w:space="0" w:color="000000"/>
              <w:right w:val="nil"/>
            </w:tcBorders>
            <w:vAlign w:val="center"/>
            <w:hideMark/>
          </w:tcPr>
          <w:p w14:paraId="0C591D10" w14:textId="02E195D9" w:rsidR="00D143A8" w:rsidRPr="00C44004" w:rsidDel="00CB6B19" w:rsidRDefault="00D143A8" w:rsidP="00CB6B19">
            <w:pPr>
              <w:rPr>
                <w:del w:id="5591" w:author="Lane, Stefanie" w:date="2023-09-27T17:47:00Z"/>
                <w:rFonts w:ascii="Calibri" w:eastAsia="Times New Roman" w:hAnsi="Calibri" w:cs="Calibri"/>
                <w:color w:val="000000"/>
              </w:rPr>
              <w:pPrChange w:id="559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1BC9CAB" w14:textId="233E6440" w:rsidR="00D143A8" w:rsidRPr="00C44004" w:rsidDel="00CB6B19" w:rsidRDefault="00D143A8" w:rsidP="00CB6B19">
            <w:pPr>
              <w:rPr>
                <w:del w:id="5593" w:author="Lane, Stefanie" w:date="2023-09-27T17:47:00Z"/>
                <w:rFonts w:ascii="Calibri" w:eastAsia="Times New Roman" w:hAnsi="Calibri" w:cs="Calibri"/>
                <w:color w:val="000000"/>
              </w:rPr>
              <w:pPrChange w:id="559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1AD179F2" w:rsidR="00D143A8" w:rsidRPr="00C44004" w:rsidDel="00CB6B19" w:rsidRDefault="00D143A8" w:rsidP="00CB6B19">
            <w:pPr>
              <w:rPr>
                <w:del w:id="5595" w:author="Lane, Stefanie" w:date="2023-09-27T17:47:00Z"/>
                <w:rFonts w:ascii="Calibri" w:eastAsia="Times New Roman" w:hAnsi="Calibri" w:cs="Calibri"/>
                <w:i/>
                <w:iCs/>
                <w:color w:val="000000"/>
              </w:rPr>
              <w:pPrChange w:id="5596" w:author="Lane, Stefanie" w:date="2023-09-27T17:47:00Z">
                <w:pPr>
                  <w:spacing w:after="0" w:line="240" w:lineRule="auto"/>
                </w:pPr>
              </w:pPrChange>
            </w:pPr>
            <w:del w:id="5597" w:author="Lane, Stefanie" w:date="2023-09-27T17:47:00Z">
              <w:r w:rsidRPr="00C44004" w:rsidDel="00CB6B19">
                <w:rPr>
                  <w:rFonts w:ascii="Calibri" w:eastAsia="Times New Roman" w:hAnsi="Calibri" w:cs="Calibri"/>
                  <w:i/>
                  <w:iCs/>
                  <w:color w:val="000000"/>
                </w:rPr>
                <w:delText>Salix sp.</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3BB5D180" w:rsidR="00D143A8" w:rsidRPr="00C44004" w:rsidDel="00CB6B19" w:rsidRDefault="00D143A8" w:rsidP="00CB6B19">
            <w:pPr>
              <w:rPr>
                <w:del w:id="5598" w:author="Lane, Stefanie" w:date="2023-09-27T17:47:00Z"/>
                <w:rFonts w:ascii="Calibri" w:eastAsia="Times New Roman" w:hAnsi="Calibri" w:cs="Calibri"/>
                <w:color w:val="000000"/>
              </w:rPr>
              <w:pPrChange w:id="5599" w:author="Lane, Stefanie" w:date="2023-09-27T17:47:00Z">
                <w:pPr>
                  <w:spacing w:after="0" w:line="240" w:lineRule="auto"/>
                  <w:jc w:val="center"/>
                </w:pPr>
              </w:pPrChange>
            </w:pPr>
            <w:del w:id="5600"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443CCDCB" w:rsidR="00D143A8" w:rsidRPr="00C44004" w:rsidDel="00CB6B19" w:rsidRDefault="00D143A8" w:rsidP="00CB6B19">
            <w:pPr>
              <w:rPr>
                <w:del w:id="5601" w:author="Lane, Stefanie" w:date="2023-09-27T17:47:00Z"/>
                <w:rFonts w:ascii="Calibri" w:eastAsia="Times New Roman" w:hAnsi="Calibri" w:cs="Calibri"/>
                <w:color w:val="000000"/>
              </w:rPr>
              <w:pPrChange w:id="5602" w:author="Lane, Stefanie" w:date="2023-09-27T17:47:00Z">
                <w:pPr>
                  <w:spacing w:after="0" w:line="240" w:lineRule="auto"/>
                  <w:jc w:val="center"/>
                </w:pPr>
              </w:pPrChange>
            </w:pPr>
            <w:del w:id="560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4FF01502" w:rsidR="00D143A8" w:rsidRPr="00C44004" w:rsidDel="00CB6B19" w:rsidRDefault="00D143A8" w:rsidP="00CB6B19">
            <w:pPr>
              <w:rPr>
                <w:del w:id="5604" w:author="Lane, Stefanie" w:date="2023-09-27T17:47:00Z"/>
                <w:rFonts w:ascii="Calibri" w:eastAsia="Times New Roman" w:hAnsi="Calibri" w:cs="Calibri"/>
                <w:color w:val="000000"/>
              </w:rPr>
              <w:pPrChange w:id="5605" w:author="Lane, Stefanie" w:date="2023-09-27T17:47:00Z">
                <w:pPr>
                  <w:spacing w:after="0" w:line="240" w:lineRule="auto"/>
                  <w:jc w:val="center"/>
                </w:pPr>
              </w:pPrChange>
            </w:pPr>
            <w:del w:id="5606"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12944012" w:rsidR="00D143A8" w:rsidRPr="00C44004" w:rsidDel="00CB6B19" w:rsidRDefault="00D143A8" w:rsidP="00CB6B19">
            <w:pPr>
              <w:rPr>
                <w:del w:id="5607" w:author="Lane, Stefanie" w:date="2023-09-27T17:47:00Z"/>
                <w:rFonts w:ascii="Calibri" w:eastAsia="Times New Roman" w:hAnsi="Calibri" w:cs="Calibri"/>
                <w:color w:val="000000"/>
              </w:rPr>
              <w:pPrChange w:id="5608" w:author="Lane, Stefanie" w:date="2023-09-27T17:47:00Z">
                <w:pPr>
                  <w:spacing w:after="0" w:line="240" w:lineRule="auto"/>
                  <w:jc w:val="center"/>
                </w:pPr>
              </w:pPrChange>
            </w:pPr>
            <w:del w:id="560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73DB540" w14:textId="6F67DA8F" w:rsidTr="00D143A8">
        <w:trPr>
          <w:trHeight w:val="290"/>
          <w:del w:id="5610" w:author="Lane, Stefanie" w:date="2023-09-27T17:47:00Z"/>
        </w:trPr>
        <w:tc>
          <w:tcPr>
            <w:tcW w:w="1311" w:type="dxa"/>
            <w:vMerge/>
            <w:tcBorders>
              <w:top w:val="nil"/>
              <w:left w:val="single" w:sz="8" w:space="0" w:color="auto"/>
              <w:bottom w:val="single" w:sz="8" w:space="0" w:color="000000"/>
              <w:right w:val="nil"/>
            </w:tcBorders>
            <w:vAlign w:val="center"/>
            <w:hideMark/>
          </w:tcPr>
          <w:p w14:paraId="4932FA85" w14:textId="062FCDEF" w:rsidR="00D143A8" w:rsidRPr="00C44004" w:rsidDel="00CB6B19" w:rsidRDefault="00D143A8" w:rsidP="00CB6B19">
            <w:pPr>
              <w:rPr>
                <w:del w:id="5611" w:author="Lane, Stefanie" w:date="2023-09-27T17:47:00Z"/>
                <w:rFonts w:ascii="Calibri" w:eastAsia="Times New Roman" w:hAnsi="Calibri" w:cs="Calibri"/>
                <w:color w:val="000000"/>
              </w:rPr>
              <w:pPrChange w:id="561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3C1A95E" w14:textId="72FC017E" w:rsidR="00D143A8" w:rsidRPr="00C44004" w:rsidDel="00CB6B19" w:rsidRDefault="00D143A8" w:rsidP="00CB6B19">
            <w:pPr>
              <w:rPr>
                <w:del w:id="5613" w:author="Lane, Stefanie" w:date="2023-09-27T17:47:00Z"/>
                <w:rFonts w:ascii="Calibri" w:eastAsia="Times New Roman" w:hAnsi="Calibri" w:cs="Calibri"/>
                <w:color w:val="000000"/>
              </w:rPr>
              <w:pPrChange w:id="561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78B47F2" w14:textId="448A715C" w:rsidR="00D143A8" w:rsidRPr="00C44004" w:rsidDel="00CB6B19" w:rsidRDefault="00D143A8" w:rsidP="00CB6B19">
            <w:pPr>
              <w:rPr>
                <w:del w:id="5615" w:author="Lane, Stefanie" w:date="2023-09-27T17:47:00Z"/>
                <w:rFonts w:ascii="Calibri" w:eastAsia="Times New Roman" w:hAnsi="Calibri" w:cs="Calibri"/>
                <w:i/>
                <w:iCs/>
                <w:color w:val="000000"/>
              </w:rPr>
              <w:pPrChange w:id="5616" w:author="Lane, Stefanie" w:date="2023-09-27T17:47:00Z">
                <w:pPr>
                  <w:spacing w:after="0" w:line="240" w:lineRule="auto"/>
                </w:pPr>
              </w:pPrChange>
            </w:pPr>
            <w:del w:id="5617" w:author="Lane, Stefanie" w:date="2023-09-27T17:47:00Z">
              <w:r w:rsidRPr="00C44004" w:rsidDel="00CB6B19">
                <w:rPr>
                  <w:rFonts w:ascii="Calibri" w:eastAsia="Times New Roman" w:hAnsi="Calibri" w:cs="Calibri"/>
                  <w:i/>
                  <w:iCs/>
                  <w:color w:val="000000"/>
                </w:rPr>
                <w:delText>Sium suave</w:delText>
              </w:r>
            </w:del>
          </w:p>
        </w:tc>
        <w:tc>
          <w:tcPr>
            <w:tcW w:w="960" w:type="dxa"/>
            <w:tcBorders>
              <w:top w:val="nil"/>
              <w:left w:val="nil"/>
              <w:bottom w:val="nil"/>
              <w:right w:val="nil"/>
            </w:tcBorders>
            <w:shd w:val="clear" w:color="auto" w:fill="auto"/>
            <w:noWrap/>
            <w:vAlign w:val="bottom"/>
            <w:hideMark/>
          </w:tcPr>
          <w:p w14:paraId="35541616" w14:textId="3AD40602" w:rsidR="00D143A8" w:rsidRPr="00C44004" w:rsidDel="00CB6B19" w:rsidRDefault="00D143A8" w:rsidP="00CB6B19">
            <w:pPr>
              <w:rPr>
                <w:del w:id="5618" w:author="Lane, Stefanie" w:date="2023-09-27T17:47:00Z"/>
                <w:rFonts w:ascii="Calibri" w:eastAsia="Times New Roman" w:hAnsi="Calibri" w:cs="Calibri"/>
                <w:color w:val="000000"/>
              </w:rPr>
              <w:pPrChange w:id="5619" w:author="Lane, Stefanie" w:date="2023-09-27T17:47:00Z">
                <w:pPr>
                  <w:spacing w:after="0" w:line="240" w:lineRule="auto"/>
                  <w:jc w:val="center"/>
                </w:pPr>
              </w:pPrChange>
            </w:pPr>
            <w:del w:id="5620"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5E0178A" w14:textId="130A0C28" w:rsidR="00D143A8" w:rsidRPr="00C44004" w:rsidDel="00CB6B19" w:rsidRDefault="00D143A8" w:rsidP="00CB6B19">
            <w:pPr>
              <w:rPr>
                <w:del w:id="5621" w:author="Lane, Stefanie" w:date="2023-09-27T17:47:00Z"/>
                <w:rFonts w:ascii="Calibri" w:eastAsia="Times New Roman" w:hAnsi="Calibri" w:cs="Calibri"/>
                <w:color w:val="000000"/>
              </w:rPr>
              <w:pPrChange w:id="5622" w:author="Lane, Stefanie" w:date="2023-09-27T17:47:00Z">
                <w:pPr>
                  <w:spacing w:after="0" w:line="240" w:lineRule="auto"/>
                  <w:jc w:val="center"/>
                </w:pPr>
              </w:pPrChange>
            </w:pPr>
            <w:del w:id="5623"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30F40943" w14:textId="0381114F" w:rsidR="00D143A8" w:rsidRPr="00C44004" w:rsidDel="00CB6B19" w:rsidRDefault="00D143A8" w:rsidP="00CB6B19">
            <w:pPr>
              <w:rPr>
                <w:del w:id="5624" w:author="Lane, Stefanie" w:date="2023-09-27T17:47:00Z"/>
                <w:rFonts w:ascii="Calibri" w:eastAsia="Times New Roman" w:hAnsi="Calibri" w:cs="Calibri"/>
                <w:color w:val="000000"/>
              </w:rPr>
              <w:pPrChange w:id="5625"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4F1839A2" w:rsidR="00D143A8" w:rsidRPr="00C44004" w:rsidDel="00CB6B19" w:rsidRDefault="00D143A8" w:rsidP="00CB6B19">
            <w:pPr>
              <w:rPr>
                <w:del w:id="5626" w:author="Lane, Stefanie" w:date="2023-09-27T17:47:00Z"/>
                <w:rFonts w:ascii="Calibri" w:eastAsia="Times New Roman" w:hAnsi="Calibri" w:cs="Calibri"/>
                <w:color w:val="000000"/>
              </w:rPr>
              <w:pPrChange w:id="5627" w:author="Lane, Stefanie" w:date="2023-09-27T17:47:00Z">
                <w:pPr>
                  <w:spacing w:after="0" w:line="240" w:lineRule="auto"/>
                  <w:jc w:val="center"/>
                </w:pPr>
              </w:pPrChange>
            </w:pPr>
            <w:del w:id="5628"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B2C010E" w14:textId="6BC104B4" w:rsidTr="00D143A8">
        <w:trPr>
          <w:trHeight w:val="290"/>
          <w:del w:id="5629" w:author="Lane, Stefanie" w:date="2023-09-27T17:47:00Z"/>
        </w:trPr>
        <w:tc>
          <w:tcPr>
            <w:tcW w:w="1311" w:type="dxa"/>
            <w:vMerge/>
            <w:tcBorders>
              <w:top w:val="nil"/>
              <w:left w:val="single" w:sz="8" w:space="0" w:color="auto"/>
              <w:bottom w:val="single" w:sz="8" w:space="0" w:color="000000"/>
              <w:right w:val="nil"/>
            </w:tcBorders>
            <w:vAlign w:val="center"/>
            <w:hideMark/>
          </w:tcPr>
          <w:p w14:paraId="055F1DDD" w14:textId="7E389090" w:rsidR="00D143A8" w:rsidRPr="00C44004" w:rsidDel="00CB6B19" w:rsidRDefault="00D143A8" w:rsidP="00CB6B19">
            <w:pPr>
              <w:rPr>
                <w:del w:id="5630" w:author="Lane, Stefanie" w:date="2023-09-27T17:47:00Z"/>
                <w:rFonts w:ascii="Calibri" w:eastAsia="Times New Roman" w:hAnsi="Calibri" w:cs="Calibri"/>
                <w:color w:val="000000"/>
              </w:rPr>
              <w:pPrChange w:id="563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D0950F2" w14:textId="5B0EE4D0" w:rsidR="00D143A8" w:rsidRPr="00C44004" w:rsidDel="00CB6B19" w:rsidRDefault="00D143A8" w:rsidP="00CB6B19">
            <w:pPr>
              <w:rPr>
                <w:del w:id="5632" w:author="Lane, Stefanie" w:date="2023-09-27T17:47:00Z"/>
                <w:rFonts w:ascii="Calibri" w:eastAsia="Times New Roman" w:hAnsi="Calibri" w:cs="Calibri"/>
                <w:color w:val="000000"/>
              </w:rPr>
              <w:pPrChange w:id="563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1ED3F3F3" w:rsidR="00D143A8" w:rsidRPr="00C44004" w:rsidDel="00CB6B19" w:rsidRDefault="00D143A8" w:rsidP="00CB6B19">
            <w:pPr>
              <w:rPr>
                <w:del w:id="5634" w:author="Lane, Stefanie" w:date="2023-09-27T17:47:00Z"/>
                <w:rFonts w:ascii="Calibri" w:eastAsia="Times New Roman" w:hAnsi="Calibri" w:cs="Calibri"/>
                <w:i/>
                <w:iCs/>
                <w:color w:val="000000"/>
              </w:rPr>
              <w:pPrChange w:id="5635" w:author="Lane, Stefanie" w:date="2023-09-27T17:47:00Z">
                <w:pPr>
                  <w:spacing w:after="0" w:line="240" w:lineRule="auto"/>
                </w:pPr>
              </w:pPrChange>
            </w:pPr>
            <w:del w:id="5636" w:author="Lane, Stefanie" w:date="2023-09-27T17:47:00Z">
              <w:r w:rsidRPr="00C44004" w:rsidDel="00CB6B19">
                <w:rPr>
                  <w:rFonts w:ascii="Calibri" w:eastAsia="Times New Roman" w:hAnsi="Calibri" w:cs="Calibri"/>
                  <w:i/>
                  <w:iCs/>
                  <w:color w:val="000000"/>
                </w:rPr>
                <w:delText>Symphyotrichum subspicat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45BDA824" w:rsidR="00D143A8" w:rsidRPr="00C44004" w:rsidDel="00CB6B19" w:rsidRDefault="00D143A8" w:rsidP="00CB6B19">
            <w:pPr>
              <w:rPr>
                <w:del w:id="5637" w:author="Lane, Stefanie" w:date="2023-09-27T17:47:00Z"/>
                <w:rFonts w:ascii="Calibri" w:eastAsia="Times New Roman" w:hAnsi="Calibri" w:cs="Calibri"/>
                <w:color w:val="000000"/>
              </w:rPr>
              <w:pPrChange w:id="5638" w:author="Lane, Stefanie" w:date="2023-09-27T17:47:00Z">
                <w:pPr>
                  <w:spacing w:after="0" w:line="240" w:lineRule="auto"/>
                  <w:jc w:val="center"/>
                </w:pPr>
              </w:pPrChange>
            </w:pPr>
            <w:del w:id="5639"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473FDCA9" w:rsidR="00D143A8" w:rsidRPr="00C44004" w:rsidDel="00CB6B19" w:rsidRDefault="00D143A8" w:rsidP="00CB6B19">
            <w:pPr>
              <w:rPr>
                <w:del w:id="5640" w:author="Lane, Stefanie" w:date="2023-09-27T17:47:00Z"/>
                <w:rFonts w:ascii="Calibri" w:eastAsia="Times New Roman" w:hAnsi="Calibri" w:cs="Calibri"/>
                <w:color w:val="000000"/>
              </w:rPr>
              <w:pPrChange w:id="5641" w:author="Lane, Stefanie" w:date="2023-09-27T17:47:00Z">
                <w:pPr>
                  <w:spacing w:after="0" w:line="240" w:lineRule="auto"/>
                  <w:jc w:val="center"/>
                </w:pPr>
              </w:pPrChange>
            </w:pPr>
            <w:del w:id="5642"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5D9F1F8E" w:rsidR="00D143A8" w:rsidRPr="00C44004" w:rsidDel="00CB6B19" w:rsidRDefault="00D143A8" w:rsidP="00CB6B19">
            <w:pPr>
              <w:rPr>
                <w:del w:id="5643" w:author="Lane, Stefanie" w:date="2023-09-27T17:47:00Z"/>
                <w:rFonts w:ascii="Calibri" w:eastAsia="Times New Roman" w:hAnsi="Calibri" w:cs="Calibri"/>
                <w:color w:val="000000"/>
              </w:rPr>
              <w:pPrChange w:id="5644" w:author="Lane, Stefanie" w:date="2023-09-27T17:47:00Z">
                <w:pPr>
                  <w:spacing w:after="0" w:line="240" w:lineRule="auto"/>
                  <w:jc w:val="center"/>
                </w:pPr>
              </w:pPrChange>
            </w:pPr>
            <w:del w:id="5645"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23B1817B" w:rsidR="00D143A8" w:rsidRPr="00C44004" w:rsidDel="00CB6B19" w:rsidRDefault="00D143A8" w:rsidP="00CB6B19">
            <w:pPr>
              <w:rPr>
                <w:del w:id="5646" w:author="Lane, Stefanie" w:date="2023-09-27T17:47:00Z"/>
                <w:rFonts w:ascii="Calibri" w:eastAsia="Times New Roman" w:hAnsi="Calibri" w:cs="Calibri"/>
                <w:color w:val="000000"/>
              </w:rPr>
              <w:pPrChange w:id="5647" w:author="Lane, Stefanie" w:date="2023-09-27T17:47:00Z">
                <w:pPr>
                  <w:spacing w:after="0" w:line="240" w:lineRule="auto"/>
                  <w:jc w:val="center"/>
                </w:pPr>
              </w:pPrChange>
            </w:pPr>
            <w:del w:id="5648"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770E3B32" w14:textId="199D85E8" w:rsidTr="00D143A8">
        <w:trPr>
          <w:trHeight w:val="290"/>
          <w:del w:id="5649" w:author="Lane, Stefanie" w:date="2023-09-27T17:47:00Z"/>
        </w:trPr>
        <w:tc>
          <w:tcPr>
            <w:tcW w:w="1311" w:type="dxa"/>
            <w:vMerge/>
            <w:tcBorders>
              <w:top w:val="nil"/>
              <w:left w:val="single" w:sz="8" w:space="0" w:color="auto"/>
              <w:bottom w:val="single" w:sz="8" w:space="0" w:color="000000"/>
              <w:right w:val="nil"/>
            </w:tcBorders>
            <w:vAlign w:val="center"/>
            <w:hideMark/>
          </w:tcPr>
          <w:p w14:paraId="22314F7A" w14:textId="66DE4FFF" w:rsidR="00D143A8" w:rsidRPr="00C44004" w:rsidDel="00CB6B19" w:rsidRDefault="00D143A8" w:rsidP="00CB6B19">
            <w:pPr>
              <w:rPr>
                <w:del w:id="5650" w:author="Lane, Stefanie" w:date="2023-09-27T17:47:00Z"/>
                <w:rFonts w:ascii="Calibri" w:eastAsia="Times New Roman" w:hAnsi="Calibri" w:cs="Calibri"/>
                <w:color w:val="000000"/>
              </w:rPr>
              <w:pPrChange w:id="565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C2C98B" w14:textId="79AFC4F9" w:rsidR="00D143A8" w:rsidRPr="00C44004" w:rsidDel="00CB6B19" w:rsidRDefault="00D143A8" w:rsidP="00CB6B19">
            <w:pPr>
              <w:rPr>
                <w:del w:id="5652" w:author="Lane, Stefanie" w:date="2023-09-27T17:47:00Z"/>
                <w:rFonts w:ascii="Calibri" w:eastAsia="Times New Roman" w:hAnsi="Calibri" w:cs="Calibri"/>
                <w:color w:val="000000"/>
              </w:rPr>
              <w:pPrChange w:id="565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3BACB9D" w14:textId="7BAC5F9F" w:rsidR="00D143A8" w:rsidRPr="00C44004" w:rsidDel="00CB6B19" w:rsidRDefault="00D143A8" w:rsidP="00CB6B19">
            <w:pPr>
              <w:rPr>
                <w:del w:id="5654" w:author="Lane, Stefanie" w:date="2023-09-27T17:47:00Z"/>
                <w:rFonts w:ascii="Calibri" w:eastAsia="Times New Roman" w:hAnsi="Calibri" w:cs="Calibri"/>
                <w:i/>
                <w:iCs/>
                <w:color w:val="000000"/>
              </w:rPr>
              <w:pPrChange w:id="5655" w:author="Lane, Stefanie" w:date="2023-09-27T17:47:00Z">
                <w:pPr>
                  <w:spacing w:after="0" w:line="240" w:lineRule="auto"/>
                </w:pPr>
              </w:pPrChange>
            </w:pPr>
            <w:del w:id="5656" w:author="Lane, Stefanie" w:date="2023-09-27T17:47:00Z">
              <w:r w:rsidRPr="00C44004" w:rsidDel="00CB6B19">
                <w:rPr>
                  <w:rFonts w:ascii="Calibri" w:eastAsia="Times New Roman" w:hAnsi="Calibri" w:cs="Calibri"/>
                  <w:i/>
                  <w:iCs/>
                  <w:color w:val="000000"/>
                </w:rPr>
                <w:delText>Trifolium wormskioldii</w:delText>
              </w:r>
            </w:del>
          </w:p>
        </w:tc>
        <w:tc>
          <w:tcPr>
            <w:tcW w:w="960" w:type="dxa"/>
            <w:tcBorders>
              <w:top w:val="nil"/>
              <w:left w:val="nil"/>
              <w:bottom w:val="nil"/>
              <w:right w:val="nil"/>
            </w:tcBorders>
            <w:shd w:val="clear" w:color="auto" w:fill="auto"/>
            <w:noWrap/>
            <w:vAlign w:val="bottom"/>
            <w:hideMark/>
          </w:tcPr>
          <w:p w14:paraId="70221203" w14:textId="2DD6A29D" w:rsidR="00D143A8" w:rsidRPr="00C44004" w:rsidDel="00CB6B19" w:rsidRDefault="00D143A8" w:rsidP="00CB6B19">
            <w:pPr>
              <w:rPr>
                <w:del w:id="5657" w:author="Lane, Stefanie" w:date="2023-09-27T17:47:00Z"/>
                <w:rFonts w:ascii="Calibri" w:eastAsia="Times New Roman" w:hAnsi="Calibri" w:cs="Calibri"/>
                <w:color w:val="000000"/>
              </w:rPr>
              <w:pPrChange w:id="5658" w:author="Lane, Stefanie" w:date="2023-09-27T17:47:00Z">
                <w:pPr>
                  <w:spacing w:after="0" w:line="240" w:lineRule="auto"/>
                  <w:jc w:val="center"/>
                </w:pPr>
              </w:pPrChange>
            </w:pPr>
            <w:del w:id="5659"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6619DDF8" w14:textId="2A9FC4C5" w:rsidR="00D143A8" w:rsidRPr="00C44004" w:rsidDel="00CB6B19" w:rsidRDefault="00D143A8" w:rsidP="00CB6B19">
            <w:pPr>
              <w:rPr>
                <w:del w:id="5660" w:author="Lane, Stefanie" w:date="2023-09-27T17:47:00Z"/>
                <w:rFonts w:ascii="Calibri" w:eastAsia="Times New Roman" w:hAnsi="Calibri" w:cs="Calibri"/>
                <w:color w:val="000000"/>
              </w:rPr>
              <w:pPrChange w:id="5661" w:author="Lane, Stefanie" w:date="2023-09-27T17:47:00Z">
                <w:pPr>
                  <w:spacing w:after="0" w:line="240" w:lineRule="auto"/>
                  <w:jc w:val="center"/>
                </w:pPr>
              </w:pPrChange>
            </w:pPr>
            <w:del w:id="5662"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09656E0E" w14:textId="4E4C8518" w:rsidR="00D143A8" w:rsidRPr="00C44004" w:rsidDel="00CB6B19" w:rsidRDefault="00D143A8" w:rsidP="00CB6B19">
            <w:pPr>
              <w:rPr>
                <w:del w:id="5663" w:author="Lane, Stefanie" w:date="2023-09-27T17:47:00Z"/>
                <w:rFonts w:ascii="Calibri" w:eastAsia="Times New Roman" w:hAnsi="Calibri" w:cs="Calibri"/>
                <w:color w:val="000000"/>
              </w:rPr>
              <w:pPrChange w:id="5664"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14D7106B" w:rsidR="00D143A8" w:rsidRPr="00C44004" w:rsidDel="00CB6B19" w:rsidRDefault="00D143A8" w:rsidP="00CB6B19">
            <w:pPr>
              <w:rPr>
                <w:del w:id="5665" w:author="Lane, Stefanie" w:date="2023-09-27T17:47:00Z"/>
                <w:rFonts w:ascii="Calibri" w:eastAsia="Times New Roman" w:hAnsi="Calibri" w:cs="Calibri"/>
                <w:color w:val="000000"/>
              </w:rPr>
              <w:pPrChange w:id="5666" w:author="Lane, Stefanie" w:date="2023-09-27T17:47:00Z">
                <w:pPr>
                  <w:spacing w:after="0" w:line="240" w:lineRule="auto"/>
                  <w:jc w:val="center"/>
                </w:pPr>
              </w:pPrChange>
            </w:pPr>
            <w:del w:id="5667"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D434D5D" w14:textId="5D501AA8" w:rsidTr="00D143A8">
        <w:trPr>
          <w:trHeight w:val="290"/>
          <w:del w:id="5668" w:author="Lane, Stefanie" w:date="2023-09-27T17:47:00Z"/>
        </w:trPr>
        <w:tc>
          <w:tcPr>
            <w:tcW w:w="1311" w:type="dxa"/>
            <w:vMerge/>
            <w:tcBorders>
              <w:top w:val="nil"/>
              <w:left w:val="single" w:sz="8" w:space="0" w:color="auto"/>
              <w:bottom w:val="single" w:sz="8" w:space="0" w:color="000000"/>
              <w:right w:val="nil"/>
            </w:tcBorders>
            <w:vAlign w:val="center"/>
            <w:hideMark/>
          </w:tcPr>
          <w:p w14:paraId="7801EDE3" w14:textId="4B26CF20" w:rsidR="00D143A8" w:rsidRPr="00C44004" w:rsidDel="00CB6B19" w:rsidRDefault="00D143A8" w:rsidP="00CB6B19">
            <w:pPr>
              <w:rPr>
                <w:del w:id="5669" w:author="Lane, Stefanie" w:date="2023-09-27T17:47:00Z"/>
                <w:rFonts w:ascii="Calibri" w:eastAsia="Times New Roman" w:hAnsi="Calibri" w:cs="Calibri"/>
                <w:color w:val="000000"/>
              </w:rPr>
              <w:pPrChange w:id="567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D102010" w14:textId="2AE4E128" w:rsidR="00D143A8" w:rsidRPr="00C44004" w:rsidDel="00CB6B19" w:rsidRDefault="00D143A8" w:rsidP="00CB6B19">
            <w:pPr>
              <w:rPr>
                <w:del w:id="5671" w:author="Lane, Stefanie" w:date="2023-09-27T17:47:00Z"/>
                <w:rFonts w:ascii="Calibri" w:eastAsia="Times New Roman" w:hAnsi="Calibri" w:cs="Calibri"/>
                <w:color w:val="000000"/>
              </w:rPr>
              <w:pPrChange w:id="567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430358A0" w:rsidR="00D143A8" w:rsidRPr="00C44004" w:rsidDel="00CB6B19" w:rsidRDefault="00D143A8" w:rsidP="00CB6B19">
            <w:pPr>
              <w:rPr>
                <w:del w:id="5673" w:author="Lane, Stefanie" w:date="2023-09-27T17:47:00Z"/>
                <w:rFonts w:ascii="Calibri" w:eastAsia="Times New Roman" w:hAnsi="Calibri" w:cs="Calibri"/>
                <w:i/>
                <w:iCs/>
                <w:color w:val="000000"/>
              </w:rPr>
              <w:pPrChange w:id="5674" w:author="Lane, Stefanie" w:date="2023-09-27T17:47:00Z">
                <w:pPr>
                  <w:spacing w:after="0" w:line="240" w:lineRule="auto"/>
                </w:pPr>
              </w:pPrChange>
            </w:pPr>
            <w:del w:id="5675" w:author="Lane, Stefanie" w:date="2023-09-27T17:47:00Z">
              <w:r w:rsidRPr="00C44004" w:rsidDel="00CB6B19">
                <w:rPr>
                  <w:rFonts w:ascii="Calibri" w:eastAsia="Times New Roman" w:hAnsi="Calibri" w:cs="Calibri"/>
                  <w:i/>
                  <w:iCs/>
                  <w:color w:val="00000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2B827FA8" w:rsidR="00D143A8" w:rsidRPr="00C44004" w:rsidDel="00CB6B19" w:rsidRDefault="00D143A8" w:rsidP="00CB6B19">
            <w:pPr>
              <w:rPr>
                <w:del w:id="5676" w:author="Lane, Stefanie" w:date="2023-09-27T17:47:00Z"/>
                <w:rFonts w:ascii="Calibri" w:eastAsia="Times New Roman" w:hAnsi="Calibri" w:cs="Calibri"/>
                <w:color w:val="000000"/>
              </w:rPr>
              <w:pPrChange w:id="5677" w:author="Lane, Stefanie" w:date="2023-09-27T17:47:00Z">
                <w:pPr>
                  <w:spacing w:after="0" w:line="240" w:lineRule="auto"/>
                  <w:jc w:val="center"/>
                </w:pPr>
              </w:pPrChange>
            </w:pPr>
            <w:del w:id="5678" w:author="Lane, Stefanie" w:date="2023-09-27T17:47:00Z">
              <w:r w:rsidRPr="00C44004" w:rsidDel="00CB6B19">
                <w:rPr>
                  <w:rFonts w:ascii="Calibri" w:eastAsia="Times New Roman" w:hAnsi="Calibri" w:cs="Calibri"/>
                  <w:color w:val="000000"/>
                </w:rPr>
                <w:delText>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5B49CDA7" w:rsidR="00D143A8" w:rsidRPr="00C44004" w:rsidDel="00CB6B19" w:rsidRDefault="00D143A8" w:rsidP="00CB6B19">
            <w:pPr>
              <w:rPr>
                <w:del w:id="5679" w:author="Lane, Stefanie" w:date="2023-09-27T17:47:00Z"/>
                <w:rFonts w:ascii="Calibri" w:eastAsia="Times New Roman" w:hAnsi="Calibri" w:cs="Calibri"/>
                <w:color w:val="000000"/>
              </w:rPr>
              <w:pPrChange w:id="5680" w:author="Lane, Stefanie" w:date="2023-09-27T17:47:00Z">
                <w:pPr>
                  <w:spacing w:after="0" w:line="240" w:lineRule="auto"/>
                  <w:jc w:val="center"/>
                </w:pPr>
              </w:pPrChange>
            </w:pPr>
            <w:del w:id="5681" w:author="Lane, Stefanie" w:date="2023-09-27T17:47:00Z">
              <w:r w:rsidRPr="00C44004" w:rsidDel="00CB6B19">
                <w:rPr>
                  <w:rFonts w:ascii="Calibri" w:eastAsia="Times New Roman" w:hAnsi="Calibri" w:cs="Calibri"/>
                  <w:color w:val="000000"/>
                </w:rPr>
                <w:delText>1.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365EC004" w:rsidR="00D143A8" w:rsidRPr="00C44004" w:rsidDel="00CB6B19" w:rsidRDefault="00D143A8" w:rsidP="00CB6B19">
            <w:pPr>
              <w:rPr>
                <w:del w:id="5682" w:author="Lane, Stefanie" w:date="2023-09-27T17:47:00Z"/>
                <w:rFonts w:ascii="Calibri" w:eastAsia="Times New Roman" w:hAnsi="Calibri" w:cs="Calibri"/>
                <w:color w:val="000000"/>
              </w:rPr>
              <w:pPrChange w:id="5683" w:author="Lane, Stefanie" w:date="2023-09-27T17:47:00Z">
                <w:pPr>
                  <w:spacing w:after="0" w:line="240" w:lineRule="auto"/>
                  <w:jc w:val="center"/>
                </w:pPr>
              </w:pPrChange>
            </w:pPr>
            <w:del w:id="568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514BA043" w:rsidR="00D143A8" w:rsidRPr="00C44004" w:rsidDel="00CB6B19" w:rsidRDefault="00D143A8" w:rsidP="00CB6B19">
            <w:pPr>
              <w:rPr>
                <w:del w:id="5685" w:author="Lane, Stefanie" w:date="2023-09-27T17:47:00Z"/>
                <w:rFonts w:ascii="Calibri" w:eastAsia="Times New Roman" w:hAnsi="Calibri" w:cs="Calibri"/>
                <w:color w:val="000000"/>
              </w:rPr>
              <w:pPrChange w:id="5686" w:author="Lane, Stefanie" w:date="2023-09-27T17:47:00Z">
                <w:pPr>
                  <w:spacing w:after="0" w:line="240" w:lineRule="auto"/>
                  <w:jc w:val="center"/>
                </w:pPr>
              </w:pPrChange>
            </w:pPr>
            <w:del w:id="568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301062F8" w14:textId="05209502" w:rsidTr="00D143A8">
        <w:trPr>
          <w:trHeight w:val="290"/>
          <w:del w:id="5688" w:author="Lane, Stefanie" w:date="2023-09-27T17:47:00Z"/>
        </w:trPr>
        <w:tc>
          <w:tcPr>
            <w:tcW w:w="1311" w:type="dxa"/>
            <w:vMerge/>
            <w:tcBorders>
              <w:top w:val="nil"/>
              <w:left w:val="single" w:sz="8" w:space="0" w:color="auto"/>
              <w:bottom w:val="single" w:sz="8" w:space="0" w:color="000000"/>
              <w:right w:val="nil"/>
            </w:tcBorders>
            <w:vAlign w:val="center"/>
            <w:hideMark/>
          </w:tcPr>
          <w:p w14:paraId="79FBD966" w14:textId="651B8395" w:rsidR="00D143A8" w:rsidRPr="00C44004" w:rsidDel="00CB6B19" w:rsidRDefault="00D143A8" w:rsidP="00CB6B19">
            <w:pPr>
              <w:rPr>
                <w:del w:id="5689" w:author="Lane, Stefanie" w:date="2023-09-27T17:47:00Z"/>
                <w:rFonts w:ascii="Calibri" w:eastAsia="Times New Roman" w:hAnsi="Calibri" w:cs="Calibri"/>
                <w:color w:val="000000"/>
              </w:rPr>
              <w:pPrChange w:id="569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DD01E7B" w14:textId="6B93E230" w:rsidR="00D143A8" w:rsidRPr="00C44004" w:rsidDel="00CB6B19" w:rsidRDefault="00D143A8" w:rsidP="00CB6B19">
            <w:pPr>
              <w:rPr>
                <w:del w:id="5691" w:author="Lane, Stefanie" w:date="2023-09-27T17:47:00Z"/>
                <w:rFonts w:ascii="Calibri" w:eastAsia="Times New Roman" w:hAnsi="Calibri" w:cs="Calibri"/>
                <w:color w:val="000000"/>
              </w:rPr>
              <w:pPrChange w:id="569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42E3B69" w14:textId="31929CF4" w:rsidR="00D143A8" w:rsidRPr="00C44004" w:rsidDel="00CB6B19" w:rsidRDefault="00D143A8" w:rsidP="00CB6B19">
            <w:pPr>
              <w:rPr>
                <w:del w:id="5693" w:author="Lane, Stefanie" w:date="2023-09-27T17:47:00Z"/>
                <w:rFonts w:ascii="Calibri" w:eastAsia="Times New Roman" w:hAnsi="Calibri" w:cs="Calibri"/>
                <w:i/>
                <w:iCs/>
                <w:color w:val="000000"/>
              </w:rPr>
              <w:pPrChange w:id="5694" w:author="Lane, Stefanie" w:date="2023-09-27T17:47:00Z">
                <w:pPr>
                  <w:spacing w:after="0" w:line="240" w:lineRule="auto"/>
                </w:pPr>
              </w:pPrChange>
            </w:pPr>
            <w:del w:id="5695" w:author="Lane, Stefanie" w:date="2023-09-27T17:47:00Z">
              <w:r w:rsidRPr="00C44004" w:rsidDel="00CB6B19">
                <w:rPr>
                  <w:rFonts w:ascii="Calibri" w:eastAsia="Times New Roman" w:hAnsi="Calibri" w:cs="Calibri"/>
                  <w:i/>
                  <w:iCs/>
                  <w:color w:val="000000"/>
                </w:rPr>
                <w:delText>Caltha palustris</w:delText>
              </w:r>
            </w:del>
          </w:p>
        </w:tc>
        <w:tc>
          <w:tcPr>
            <w:tcW w:w="960" w:type="dxa"/>
            <w:tcBorders>
              <w:top w:val="nil"/>
              <w:left w:val="nil"/>
              <w:bottom w:val="nil"/>
              <w:right w:val="nil"/>
            </w:tcBorders>
            <w:shd w:val="clear" w:color="auto" w:fill="auto"/>
            <w:noWrap/>
            <w:vAlign w:val="bottom"/>
            <w:hideMark/>
          </w:tcPr>
          <w:p w14:paraId="3CAA061C" w14:textId="5C3FFF13" w:rsidR="00D143A8" w:rsidRPr="00C44004" w:rsidDel="00CB6B19" w:rsidRDefault="00D143A8" w:rsidP="00CB6B19">
            <w:pPr>
              <w:rPr>
                <w:del w:id="5696" w:author="Lane, Stefanie" w:date="2023-09-27T17:47:00Z"/>
                <w:rFonts w:ascii="Calibri" w:eastAsia="Times New Roman" w:hAnsi="Calibri" w:cs="Calibri"/>
                <w:color w:val="000000"/>
              </w:rPr>
              <w:pPrChange w:id="5697" w:author="Lane, Stefanie" w:date="2023-09-27T17:47:00Z">
                <w:pPr>
                  <w:spacing w:after="0" w:line="240" w:lineRule="auto"/>
                  <w:jc w:val="center"/>
                </w:pPr>
              </w:pPrChange>
            </w:pPr>
            <w:del w:id="5698"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61B92747" w14:textId="33BF80B4" w:rsidR="00D143A8" w:rsidRPr="00C44004" w:rsidDel="00CB6B19" w:rsidRDefault="00D143A8" w:rsidP="00CB6B19">
            <w:pPr>
              <w:rPr>
                <w:del w:id="5699" w:author="Lane, Stefanie" w:date="2023-09-27T17:47:00Z"/>
                <w:rFonts w:ascii="Calibri" w:eastAsia="Times New Roman" w:hAnsi="Calibri" w:cs="Calibri"/>
                <w:color w:val="000000"/>
              </w:rPr>
              <w:pPrChange w:id="5700" w:author="Lane, Stefanie" w:date="2023-09-27T17:47:00Z">
                <w:pPr>
                  <w:spacing w:after="0" w:line="240" w:lineRule="auto"/>
                  <w:jc w:val="center"/>
                </w:pPr>
              </w:pPrChange>
            </w:pPr>
            <w:del w:id="5701"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1724B719" w14:textId="63E8F98B" w:rsidR="00D143A8" w:rsidRPr="00C44004" w:rsidDel="00CB6B19" w:rsidRDefault="00D143A8" w:rsidP="00CB6B19">
            <w:pPr>
              <w:rPr>
                <w:del w:id="5702" w:author="Lane, Stefanie" w:date="2023-09-27T17:47:00Z"/>
                <w:rFonts w:ascii="Calibri" w:eastAsia="Times New Roman" w:hAnsi="Calibri" w:cs="Calibri"/>
                <w:color w:val="000000"/>
              </w:rPr>
              <w:pPrChange w:id="5703" w:author="Lane, Stefanie" w:date="2023-09-27T17:47:00Z">
                <w:pPr>
                  <w:spacing w:after="0" w:line="240" w:lineRule="auto"/>
                  <w:jc w:val="center"/>
                </w:pPr>
              </w:pPrChange>
            </w:pPr>
            <w:del w:id="570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7690E78F" w14:textId="33B014F4" w:rsidR="00D143A8" w:rsidRPr="00C44004" w:rsidDel="00CB6B19" w:rsidRDefault="00D143A8" w:rsidP="00CB6B19">
            <w:pPr>
              <w:rPr>
                <w:del w:id="5705" w:author="Lane, Stefanie" w:date="2023-09-27T17:47:00Z"/>
                <w:rFonts w:ascii="Calibri" w:eastAsia="Times New Roman" w:hAnsi="Calibri" w:cs="Calibri"/>
                <w:color w:val="000000"/>
              </w:rPr>
              <w:pPrChange w:id="5706" w:author="Lane, Stefanie" w:date="2023-09-27T17:47:00Z">
                <w:pPr>
                  <w:spacing w:after="0" w:line="240" w:lineRule="auto"/>
                  <w:jc w:val="center"/>
                </w:pPr>
              </w:pPrChange>
            </w:pPr>
            <w:del w:id="570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9903520" w14:textId="18019A56" w:rsidTr="00D143A8">
        <w:trPr>
          <w:trHeight w:val="290"/>
          <w:del w:id="5708" w:author="Lane, Stefanie" w:date="2023-09-27T17:47:00Z"/>
        </w:trPr>
        <w:tc>
          <w:tcPr>
            <w:tcW w:w="1311" w:type="dxa"/>
            <w:vMerge/>
            <w:tcBorders>
              <w:top w:val="nil"/>
              <w:left w:val="single" w:sz="8" w:space="0" w:color="auto"/>
              <w:bottom w:val="single" w:sz="8" w:space="0" w:color="000000"/>
              <w:right w:val="nil"/>
            </w:tcBorders>
            <w:vAlign w:val="center"/>
            <w:hideMark/>
          </w:tcPr>
          <w:p w14:paraId="7FB18E0B" w14:textId="4E012253" w:rsidR="00D143A8" w:rsidRPr="00C44004" w:rsidDel="00CB6B19" w:rsidRDefault="00D143A8" w:rsidP="00CB6B19">
            <w:pPr>
              <w:rPr>
                <w:del w:id="5709" w:author="Lane, Stefanie" w:date="2023-09-27T17:47:00Z"/>
                <w:rFonts w:ascii="Calibri" w:eastAsia="Times New Roman" w:hAnsi="Calibri" w:cs="Calibri"/>
                <w:color w:val="000000"/>
              </w:rPr>
              <w:pPrChange w:id="571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9A346E9" w14:textId="1C8EB7A0" w:rsidR="00D143A8" w:rsidRPr="00C44004" w:rsidDel="00CB6B19" w:rsidRDefault="00D143A8" w:rsidP="00CB6B19">
            <w:pPr>
              <w:rPr>
                <w:del w:id="5711" w:author="Lane, Stefanie" w:date="2023-09-27T17:47:00Z"/>
                <w:rFonts w:ascii="Calibri" w:eastAsia="Times New Roman" w:hAnsi="Calibri" w:cs="Calibri"/>
                <w:color w:val="000000"/>
              </w:rPr>
              <w:pPrChange w:id="571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3D7834A8" w:rsidR="00D143A8" w:rsidRPr="00C44004" w:rsidDel="00CB6B19" w:rsidRDefault="00D143A8" w:rsidP="00CB6B19">
            <w:pPr>
              <w:rPr>
                <w:del w:id="5713" w:author="Lane, Stefanie" w:date="2023-09-27T17:47:00Z"/>
                <w:rFonts w:ascii="Calibri" w:eastAsia="Times New Roman" w:hAnsi="Calibri" w:cs="Calibri"/>
                <w:i/>
                <w:iCs/>
                <w:color w:val="000000"/>
              </w:rPr>
              <w:pPrChange w:id="5714" w:author="Lane, Stefanie" w:date="2023-09-27T17:47:00Z">
                <w:pPr>
                  <w:spacing w:after="0" w:line="240" w:lineRule="auto"/>
                </w:pPr>
              </w:pPrChange>
            </w:pPr>
            <w:del w:id="5715" w:author="Lane, Stefanie" w:date="2023-09-27T17:47:00Z">
              <w:r w:rsidRPr="00C44004" w:rsidDel="00CB6B19">
                <w:rPr>
                  <w:rFonts w:ascii="Calibri" w:eastAsia="Times New Roman" w:hAnsi="Calibri" w:cs="Calibri"/>
                  <w:i/>
                  <w:iCs/>
                  <w:color w:val="000000"/>
                </w:rPr>
                <w:delText>Salix lasiand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6C1FCDBD" w:rsidR="00D143A8" w:rsidRPr="00C44004" w:rsidDel="00CB6B19" w:rsidRDefault="00D143A8" w:rsidP="00CB6B19">
            <w:pPr>
              <w:rPr>
                <w:del w:id="5716" w:author="Lane, Stefanie" w:date="2023-09-27T17:47:00Z"/>
                <w:rFonts w:ascii="Calibri" w:eastAsia="Times New Roman" w:hAnsi="Calibri" w:cs="Calibri"/>
                <w:color w:val="000000"/>
              </w:rPr>
              <w:pPrChange w:id="5717" w:author="Lane, Stefanie" w:date="2023-09-27T17:47:00Z">
                <w:pPr>
                  <w:spacing w:after="0" w:line="240" w:lineRule="auto"/>
                  <w:jc w:val="center"/>
                </w:pPr>
              </w:pPrChange>
            </w:pPr>
            <w:del w:id="5718"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6D321484" w:rsidR="00D143A8" w:rsidRPr="00C44004" w:rsidDel="00CB6B19" w:rsidRDefault="00D143A8" w:rsidP="00CB6B19">
            <w:pPr>
              <w:rPr>
                <w:del w:id="5719" w:author="Lane, Stefanie" w:date="2023-09-27T17:47:00Z"/>
                <w:rFonts w:ascii="Calibri" w:eastAsia="Times New Roman" w:hAnsi="Calibri" w:cs="Calibri"/>
                <w:color w:val="000000"/>
              </w:rPr>
              <w:pPrChange w:id="5720" w:author="Lane, Stefanie" w:date="2023-09-27T17:47:00Z">
                <w:pPr>
                  <w:spacing w:after="0" w:line="240" w:lineRule="auto"/>
                  <w:jc w:val="center"/>
                </w:pPr>
              </w:pPrChange>
            </w:pPr>
            <w:del w:id="5721"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27F6658" w:rsidR="00D143A8" w:rsidRPr="00C44004" w:rsidDel="00CB6B19" w:rsidRDefault="00D143A8" w:rsidP="00CB6B19">
            <w:pPr>
              <w:rPr>
                <w:del w:id="5722" w:author="Lane, Stefanie" w:date="2023-09-27T17:47:00Z"/>
                <w:rFonts w:ascii="Calibri" w:eastAsia="Times New Roman" w:hAnsi="Calibri" w:cs="Calibri"/>
                <w:color w:val="000000"/>
              </w:rPr>
              <w:pPrChange w:id="5723" w:author="Lane, Stefanie" w:date="2023-09-27T17:47:00Z">
                <w:pPr>
                  <w:spacing w:after="0" w:line="240" w:lineRule="auto"/>
                  <w:jc w:val="center"/>
                </w:pPr>
              </w:pPrChange>
            </w:pPr>
            <w:del w:id="5724"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64B8938E" w:rsidR="00D143A8" w:rsidRPr="00C44004" w:rsidDel="00CB6B19" w:rsidRDefault="00D143A8" w:rsidP="00CB6B19">
            <w:pPr>
              <w:rPr>
                <w:del w:id="5725" w:author="Lane, Stefanie" w:date="2023-09-27T17:47:00Z"/>
                <w:rFonts w:ascii="Calibri" w:eastAsia="Times New Roman" w:hAnsi="Calibri" w:cs="Calibri"/>
                <w:color w:val="000000"/>
              </w:rPr>
              <w:pPrChange w:id="5726" w:author="Lane, Stefanie" w:date="2023-09-27T17:47:00Z">
                <w:pPr>
                  <w:spacing w:after="0" w:line="240" w:lineRule="auto"/>
                  <w:jc w:val="center"/>
                </w:pPr>
              </w:pPrChange>
            </w:pPr>
            <w:del w:id="572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6CC594B" w14:textId="74762943" w:rsidTr="00D143A8">
        <w:trPr>
          <w:trHeight w:val="290"/>
          <w:del w:id="5728" w:author="Lane, Stefanie" w:date="2023-09-27T17:47:00Z"/>
        </w:trPr>
        <w:tc>
          <w:tcPr>
            <w:tcW w:w="1311" w:type="dxa"/>
            <w:vMerge/>
            <w:tcBorders>
              <w:top w:val="nil"/>
              <w:left w:val="single" w:sz="8" w:space="0" w:color="auto"/>
              <w:bottom w:val="single" w:sz="8" w:space="0" w:color="000000"/>
              <w:right w:val="nil"/>
            </w:tcBorders>
            <w:vAlign w:val="center"/>
            <w:hideMark/>
          </w:tcPr>
          <w:p w14:paraId="3C52F2E7" w14:textId="108A905D" w:rsidR="00D143A8" w:rsidRPr="00C44004" w:rsidDel="00CB6B19" w:rsidRDefault="00D143A8" w:rsidP="00CB6B19">
            <w:pPr>
              <w:rPr>
                <w:del w:id="5729" w:author="Lane, Stefanie" w:date="2023-09-27T17:47:00Z"/>
                <w:rFonts w:ascii="Calibri" w:eastAsia="Times New Roman" w:hAnsi="Calibri" w:cs="Calibri"/>
                <w:color w:val="000000"/>
              </w:rPr>
              <w:pPrChange w:id="573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53D5F6F" w14:textId="2ED0FF53" w:rsidR="00D143A8" w:rsidRPr="00C44004" w:rsidDel="00CB6B19" w:rsidRDefault="00D143A8" w:rsidP="00CB6B19">
            <w:pPr>
              <w:rPr>
                <w:del w:id="5731" w:author="Lane, Stefanie" w:date="2023-09-27T17:47:00Z"/>
                <w:rFonts w:ascii="Calibri" w:eastAsia="Times New Roman" w:hAnsi="Calibri" w:cs="Calibri"/>
                <w:color w:val="000000"/>
              </w:rPr>
              <w:pPrChange w:id="573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830529" w14:textId="03C19BE1" w:rsidR="00D143A8" w:rsidRPr="00C44004" w:rsidDel="00CB6B19" w:rsidRDefault="00D143A8" w:rsidP="00CB6B19">
            <w:pPr>
              <w:rPr>
                <w:del w:id="5733" w:author="Lane, Stefanie" w:date="2023-09-27T17:47:00Z"/>
                <w:rFonts w:ascii="Calibri" w:eastAsia="Times New Roman" w:hAnsi="Calibri" w:cs="Calibri"/>
                <w:i/>
                <w:iCs/>
                <w:color w:val="000000"/>
              </w:rPr>
              <w:pPrChange w:id="5734" w:author="Lane, Stefanie" w:date="2023-09-27T17:47:00Z">
                <w:pPr>
                  <w:spacing w:after="0" w:line="240" w:lineRule="auto"/>
                </w:pPr>
              </w:pPrChange>
            </w:pPr>
            <w:del w:id="5735" w:author="Lane, Stefanie" w:date="2023-09-27T17:47:00Z">
              <w:r w:rsidRPr="00C44004" w:rsidDel="00CB6B19">
                <w:rPr>
                  <w:rFonts w:ascii="Calibri" w:eastAsia="Times New Roman" w:hAnsi="Calibri" w:cs="Calibri"/>
                  <w:i/>
                  <w:iCs/>
                  <w:color w:val="000000"/>
                </w:rPr>
                <w:delText>Carex lyngbyei</w:delText>
              </w:r>
            </w:del>
          </w:p>
        </w:tc>
        <w:tc>
          <w:tcPr>
            <w:tcW w:w="960" w:type="dxa"/>
            <w:tcBorders>
              <w:top w:val="nil"/>
              <w:left w:val="nil"/>
              <w:bottom w:val="nil"/>
              <w:right w:val="nil"/>
            </w:tcBorders>
            <w:shd w:val="clear" w:color="auto" w:fill="auto"/>
            <w:noWrap/>
            <w:vAlign w:val="bottom"/>
            <w:hideMark/>
          </w:tcPr>
          <w:p w14:paraId="7369B595" w14:textId="67D24FCE" w:rsidR="00D143A8" w:rsidRPr="00C44004" w:rsidDel="00CB6B19" w:rsidRDefault="00D143A8" w:rsidP="00CB6B19">
            <w:pPr>
              <w:rPr>
                <w:del w:id="5736" w:author="Lane, Stefanie" w:date="2023-09-27T17:47:00Z"/>
                <w:rFonts w:ascii="Calibri" w:eastAsia="Times New Roman" w:hAnsi="Calibri" w:cs="Calibri"/>
                <w:color w:val="000000"/>
              </w:rPr>
              <w:pPrChange w:id="5737" w:author="Lane, Stefanie" w:date="2023-09-27T17:47:00Z">
                <w:pPr>
                  <w:spacing w:after="0" w:line="240" w:lineRule="auto"/>
                  <w:jc w:val="center"/>
                </w:pPr>
              </w:pPrChange>
            </w:pPr>
            <w:del w:id="5738"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3967FE1B" w14:textId="31BD12A8" w:rsidR="00D143A8" w:rsidRPr="00C44004" w:rsidDel="00CB6B19" w:rsidRDefault="00D143A8" w:rsidP="00CB6B19">
            <w:pPr>
              <w:rPr>
                <w:del w:id="5739" w:author="Lane, Stefanie" w:date="2023-09-27T17:47:00Z"/>
                <w:rFonts w:ascii="Calibri" w:eastAsia="Times New Roman" w:hAnsi="Calibri" w:cs="Calibri"/>
                <w:color w:val="000000"/>
              </w:rPr>
              <w:pPrChange w:id="5740" w:author="Lane, Stefanie" w:date="2023-09-27T17:47:00Z">
                <w:pPr>
                  <w:spacing w:after="0" w:line="240" w:lineRule="auto"/>
                  <w:jc w:val="center"/>
                </w:pPr>
              </w:pPrChange>
            </w:pPr>
            <w:del w:id="5741" w:author="Lane, Stefanie" w:date="2023-09-27T17:47:00Z">
              <w:r w:rsidRPr="00C44004" w:rsidDel="00CB6B19">
                <w:rPr>
                  <w:rFonts w:ascii="Calibri" w:eastAsia="Times New Roman" w:hAnsi="Calibri" w:cs="Calibri"/>
                  <w:color w:val="000000"/>
                </w:rPr>
                <w:delText>1.4</w:delText>
              </w:r>
            </w:del>
          </w:p>
        </w:tc>
        <w:tc>
          <w:tcPr>
            <w:tcW w:w="960" w:type="dxa"/>
            <w:tcBorders>
              <w:top w:val="nil"/>
              <w:left w:val="nil"/>
              <w:bottom w:val="nil"/>
              <w:right w:val="nil"/>
            </w:tcBorders>
            <w:shd w:val="clear" w:color="auto" w:fill="auto"/>
            <w:noWrap/>
            <w:vAlign w:val="bottom"/>
            <w:hideMark/>
          </w:tcPr>
          <w:p w14:paraId="658C17B7" w14:textId="2E6BCF03" w:rsidR="00D143A8" w:rsidRPr="00C44004" w:rsidDel="00CB6B19" w:rsidRDefault="00D143A8" w:rsidP="00CB6B19">
            <w:pPr>
              <w:rPr>
                <w:del w:id="5742" w:author="Lane, Stefanie" w:date="2023-09-27T17:47:00Z"/>
                <w:rFonts w:ascii="Calibri" w:eastAsia="Times New Roman" w:hAnsi="Calibri" w:cs="Calibri"/>
                <w:color w:val="000000"/>
              </w:rPr>
              <w:pPrChange w:id="5743" w:author="Lane, Stefanie" w:date="2023-09-27T17:47:00Z">
                <w:pPr>
                  <w:spacing w:after="0" w:line="240" w:lineRule="auto"/>
                  <w:jc w:val="center"/>
                </w:pPr>
              </w:pPrChange>
            </w:pPr>
            <w:del w:id="574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4A76B360" w14:textId="6352A44E" w:rsidR="00D143A8" w:rsidRPr="00C44004" w:rsidDel="00CB6B19" w:rsidRDefault="00D143A8" w:rsidP="00CB6B19">
            <w:pPr>
              <w:rPr>
                <w:del w:id="5745" w:author="Lane, Stefanie" w:date="2023-09-27T17:47:00Z"/>
                <w:rFonts w:ascii="Calibri" w:eastAsia="Times New Roman" w:hAnsi="Calibri" w:cs="Calibri"/>
                <w:color w:val="000000"/>
              </w:rPr>
              <w:pPrChange w:id="5746" w:author="Lane, Stefanie" w:date="2023-09-27T17:47:00Z">
                <w:pPr>
                  <w:spacing w:after="0" w:line="240" w:lineRule="auto"/>
                  <w:jc w:val="center"/>
                </w:pPr>
              </w:pPrChange>
            </w:pPr>
            <w:del w:id="574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69C54849" w14:textId="50292D15" w:rsidTr="00D143A8">
        <w:trPr>
          <w:trHeight w:val="290"/>
          <w:del w:id="5748" w:author="Lane, Stefanie" w:date="2023-09-27T17:47:00Z"/>
        </w:trPr>
        <w:tc>
          <w:tcPr>
            <w:tcW w:w="1311" w:type="dxa"/>
            <w:vMerge/>
            <w:tcBorders>
              <w:top w:val="nil"/>
              <w:left w:val="single" w:sz="8" w:space="0" w:color="auto"/>
              <w:bottom w:val="single" w:sz="8" w:space="0" w:color="000000"/>
              <w:right w:val="nil"/>
            </w:tcBorders>
            <w:vAlign w:val="center"/>
            <w:hideMark/>
          </w:tcPr>
          <w:p w14:paraId="288A6FE9" w14:textId="7419E2E0" w:rsidR="00D143A8" w:rsidRPr="00C44004" w:rsidDel="00CB6B19" w:rsidRDefault="00D143A8" w:rsidP="00CB6B19">
            <w:pPr>
              <w:rPr>
                <w:del w:id="5749" w:author="Lane, Stefanie" w:date="2023-09-27T17:47:00Z"/>
                <w:rFonts w:ascii="Calibri" w:eastAsia="Times New Roman" w:hAnsi="Calibri" w:cs="Calibri"/>
                <w:color w:val="000000"/>
              </w:rPr>
              <w:pPrChange w:id="575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1F3F311" w14:textId="2021AF2D" w:rsidR="00D143A8" w:rsidRPr="00C44004" w:rsidDel="00CB6B19" w:rsidRDefault="00D143A8" w:rsidP="00CB6B19">
            <w:pPr>
              <w:rPr>
                <w:del w:id="5751" w:author="Lane, Stefanie" w:date="2023-09-27T17:47:00Z"/>
                <w:rFonts w:ascii="Calibri" w:eastAsia="Times New Roman" w:hAnsi="Calibri" w:cs="Calibri"/>
                <w:color w:val="000000"/>
              </w:rPr>
              <w:pPrChange w:id="575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009342B4" w:rsidR="00D143A8" w:rsidRPr="00C44004" w:rsidDel="00CB6B19" w:rsidRDefault="00D143A8" w:rsidP="00CB6B19">
            <w:pPr>
              <w:rPr>
                <w:del w:id="5753" w:author="Lane, Stefanie" w:date="2023-09-27T17:47:00Z"/>
                <w:rFonts w:ascii="Calibri" w:eastAsia="Times New Roman" w:hAnsi="Calibri" w:cs="Calibri"/>
                <w:i/>
                <w:iCs/>
                <w:color w:val="000000"/>
              </w:rPr>
              <w:pPrChange w:id="5754" w:author="Lane, Stefanie" w:date="2023-09-27T17:47:00Z">
                <w:pPr>
                  <w:spacing w:after="0" w:line="240" w:lineRule="auto"/>
                </w:pPr>
              </w:pPrChange>
            </w:pPr>
            <w:del w:id="5755" w:author="Lane, Stefanie" w:date="2023-09-27T17:47:00Z">
              <w:r w:rsidRPr="00C44004" w:rsidDel="00CB6B19">
                <w:rPr>
                  <w:rFonts w:ascii="Calibri" w:eastAsia="Times New Roman" w:hAnsi="Calibri" w:cs="Calibri"/>
                  <w:i/>
                  <w:iCs/>
                  <w:color w:val="000000"/>
                </w:rPr>
                <w:delText>Potentilla anserina-pacif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45CEA071" w:rsidR="00D143A8" w:rsidRPr="00C44004" w:rsidDel="00CB6B19" w:rsidRDefault="00D143A8" w:rsidP="00CB6B19">
            <w:pPr>
              <w:rPr>
                <w:del w:id="5756" w:author="Lane, Stefanie" w:date="2023-09-27T17:47:00Z"/>
                <w:rFonts w:ascii="Calibri" w:eastAsia="Times New Roman" w:hAnsi="Calibri" w:cs="Calibri"/>
                <w:color w:val="000000"/>
              </w:rPr>
              <w:pPrChange w:id="5757" w:author="Lane, Stefanie" w:date="2023-09-27T17:47:00Z">
                <w:pPr>
                  <w:spacing w:after="0" w:line="240" w:lineRule="auto"/>
                  <w:jc w:val="center"/>
                </w:pPr>
              </w:pPrChange>
            </w:pPr>
            <w:del w:id="5758"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1C6C9035" w:rsidR="00D143A8" w:rsidRPr="00C44004" w:rsidDel="00CB6B19" w:rsidRDefault="00D143A8" w:rsidP="00CB6B19">
            <w:pPr>
              <w:rPr>
                <w:del w:id="5759" w:author="Lane, Stefanie" w:date="2023-09-27T17:47:00Z"/>
                <w:rFonts w:ascii="Calibri" w:eastAsia="Times New Roman" w:hAnsi="Calibri" w:cs="Calibri"/>
                <w:color w:val="000000"/>
              </w:rPr>
              <w:pPrChange w:id="5760" w:author="Lane, Stefanie" w:date="2023-09-27T17:47:00Z">
                <w:pPr>
                  <w:spacing w:after="0" w:line="240" w:lineRule="auto"/>
                  <w:jc w:val="center"/>
                </w:pPr>
              </w:pPrChange>
            </w:pPr>
            <w:del w:id="5761"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6C509BCA" w:rsidR="00D143A8" w:rsidRPr="00C44004" w:rsidDel="00CB6B19" w:rsidRDefault="00D143A8" w:rsidP="00CB6B19">
            <w:pPr>
              <w:rPr>
                <w:del w:id="5762" w:author="Lane, Stefanie" w:date="2023-09-27T17:47:00Z"/>
                <w:rFonts w:ascii="Calibri" w:eastAsia="Times New Roman" w:hAnsi="Calibri" w:cs="Calibri"/>
                <w:color w:val="000000"/>
              </w:rPr>
              <w:pPrChange w:id="5763" w:author="Lane, Stefanie" w:date="2023-09-27T17:47:00Z">
                <w:pPr>
                  <w:spacing w:after="0" w:line="240" w:lineRule="auto"/>
                  <w:jc w:val="center"/>
                </w:pPr>
              </w:pPrChange>
            </w:pPr>
            <w:del w:id="5764"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164E2D36" w:rsidR="00D143A8" w:rsidRPr="00C44004" w:rsidDel="00CB6B19" w:rsidRDefault="00D143A8" w:rsidP="00CB6B19">
            <w:pPr>
              <w:rPr>
                <w:del w:id="5765" w:author="Lane, Stefanie" w:date="2023-09-27T17:47:00Z"/>
                <w:rFonts w:ascii="Calibri" w:eastAsia="Times New Roman" w:hAnsi="Calibri" w:cs="Calibri"/>
                <w:color w:val="000000"/>
              </w:rPr>
              <w:pPrChange w:id="5766" w:author="Lane, Stefanie" w:date="2023-09-27T17:47:00Z">
                <w:pPr>
                  <w:spacing w:after="0" w:line="240" w:lineRule="auto"/>
                  <w:jc w:val="center"/>
                </w:pPr>
              </w:pPrChange>
            </w:pPr>
            <w:del w:id="576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1C412D4D" w14:textId="246C2D2B" w:rsidTr="00D143A8">
        <w:trPr>
          <w:trHeight w:val="290"/>
          <w:del w:id="5768" w:author="Lane, Stefanie" w:date="2023-09-27T17:47:00Z"/>
        </w:trPr>
        <w:tc>
          <w:tcPr>
            <w:tcW w:w="1311" w:type="dxa"/>
            <w:vMerge/>
            <w:tcBorders>
              <w:top w:val="nil"/>
              <w:left w:val="single" w:sz="8" w:space="0" w:color="auto"/>
              <w:bottom w:val="single" w:sz="8" w:space="0" w:color="000000"/>
              <w:right w:val="nil"/>
            </w:tcBorders>
            <w:vAlign w:val="center"/>
            <w:hideMark/>
          </w:tcPr>
          <w:p w14:paraId="507315F3" w14:textId="56B36EDF" w:rsidR="00D143A8" w:rsidRPr="00C44004" w:rsidDel="00CB6B19" w:rsidRDefault="00D143A8" w:rsidP="00CB6B19">
            <w:pPr>
              <w:rPr>
                <w:del w:id="5769" w:author="Lane, Stefanie" w:date="2023-09-27T17:47:00Z"/>
                <w:rFonts w:ascii="Calibri" w:eastAsia="Times New Roman" w:hAnsi="Calibri" w:cs="Calibri"/>
                <w:color w:val="000000"/>
              </w:rPr>
              <w:pPrChange w:id="577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A1DE7A9" w14:textId="3CB13E99" w:rsidR="00D143A8" w:rsidRPr="00C44004" w:rsidDel="00CB6B19" w:rsidRDefault="00D143A8" w:rsidP="00CB6B19">
            <w:pPr>
              <w:rPr>
                <w:del w:id="5771" w:author="Lane, Stefanie" w:date="2023-09-27T17:47:00Z"/>
                <w:rFonts w:ascii="Calibri" w:eastAsia="Times New Roman" w:hAnsi="Calibri" w:cs="Calibri"/>
                <w:color w:val="000000"/>
              </w:rPr>
              <w:pPrChange w:id="577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84D3D2D" w14:textId="09D56293" w:rsidR="00D143A8" w:rsidRPr="00C44004" w:rsidDel="00CB6B19" w:rsidRDefault="00D143A8" w:rsidP="00CB6B19">
            <w:pPr>
              <w:rPr>
                <w:del w:id="5773" w:author="Lane, Stefanie" w:date="2023-09-27T17:47:00Z"/>
                <w:rFonts w:ascii="Calibri" w:eastAsia="Times New Roman" w:hAnsi="Calibri" w:cs="Calibri"/>
                <w:i/>
                <w:iCs/>
                <w:color w:val="000000"/>
              </w:rPr>
              <w:pPrChange w:id="5774" w:author="Lane, Stefanie" w:date="2023-09-27T17:47:00Z">
                <w:pPr>
                  <w:spacing w:after="0" w:line="240" w:lineRule="auto"/>
                </w:pPr>
              </w:pPrChange>
            </w:pPr>
            <w:del w:id="5775" w:author="Lane, Stefanie" w:date="2023-09-27T17:47:00Z">
              <w:r w:rsidRPr="00C44004" w:rsidDel="00CB6B19">
                <w:rPr>
                  <w:rFonts w:ascii="Calibri" w:eastAsia="Times New Roman" w:hAnsi="Calibri" w:cs="Calibri"/>
                  <w:i/>
                  <w:iCs/>
                  <w:color w:val="000000"/>
                </w:rPr>
                <w:delText>Sidalcea hendersonii</w:delText>
              </w:r>
            </w:del>
          </w:p>
        </w:tc>
        <w:tc>
          <w:tcPr>
            <w:tcW w:w="960" w:type="dxa"/>
            <w:tcBorders>
              <w:top w:val="nil"/>
              <w:left w:val="nil"/>
              <w:bottom w:val="nil"/>
              <w:right w:val="nil"/>
            </w:tcBorders>
            <w:shd w:val="clear" w:color="auto" w:fill="auto"/>
            <w:noWrap/>
            <w:vAlign w:val="bottom"/>
            <w:hideMark/>
          </w:tcPr>
          <w:p w14:paraId="6630A7B6" w14:textId="7F6000FE" w:rsidR="00D143A8" w:rsidRPr="00C44004" w:rsidDel="00CB6B19" w:rsidRDefault="00D143A8" w:rsidP="00CB6B19">
            <w:pPr>
              <w:rPr>
                <w:del w:id="5776" w:author="Lane, Stefanie" w:date="2023-09-27T17:47:00Z"/>
                <w:rFonts w:ascii="Calibri" w:eastAsia="Times New Roman" w:hAnsi="Calibri" w:cs="Calibri"/>
                <w:color w:val="000000"/>
              </w:rPr>
              <w:pPrChange w:id="5777" w:author="Lane, Stefanie" w:date="2023-09-27T17:47:00Z">
                <w:pPr>
                  <w:spacing w:after="0" w:line="240" w:lineRule="auto"/>
                  <w:jc w:val="center"/>
                </w:pPr>
              </w:pPrChange>
            </w:pPr>
            <w:del w:id="5778"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39ECC14" w14:textId="718EBF88" w:rsidR="00D143A8" w:rsidRPr="00C44004" w:rsidDel="00CB6B19" w:rsidRDefault="00D143A8" w:rsidP="00CB6B19">
            <w:pPr>
              <w:rPr>
                <w:del w:id="5779" w:author="Lane, Stefanie" w:date="2023-09-27T17:47:00Z"/>
                <w:rFonts w:ascii="Calibri" w:eastAsia="Times New Roman" w:hAnsi="Calibri" w:cs="Calibri"/>
                <w:color w:val="000000"/>
              </w:rPr>
              <w:pPrChange w:id="5780" w:author="Lane, Stefanie" w:date="2023-09-27T17:47:00Z">
                <w:pPr>
                  <w:spacing w:after="0" w:line="240" w:lineRule="auto"/>
                  <w:jc w:val="center"/>
                </w:pPr>
              </w:pPrChange>
            </w:pPr>
            <w:del w:id="5781"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E0808BD" w14:textId="77C44636" w:rsidR="00D143A8" w:rsidRPr="00C44004" w:rsidDel="00CB6B19" w:rsidRDefault="00D143A8" w:rsidP="00CB6B19">
            <w:pPr>
              <w:rPr>
                <w:del w:id="5782" w:author="Lane, Stefanie" w:date="2023-09-27T17:47:00Z"/>
                <w:rFonts w:ascii="Calibri" w:eastAsia="Times New Roman" w:hAnsi="Calibri" w:cs="Calibri"/>
                <w:color w:val="000000"/>
              </w:rPr>
              <w:pPrChange w:id="5783" w:author="Lane, Stefanie" w:date="2023-09-27T17:47:00Z">
                <w:pPr>
                  <w:spacing w:after="0" w:line="240" w:lineRule="auto"/>
                  <w:jc w:val="center"/>
                </w:pPr>
              </w:pPrChange>
            </w:pPr>
            <w:del w:id="5784"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nil"/>
              <w:right w:val="single" w:sz="8" w:space="0" w:color="auto"/>
            </w:tcBorders>
            <w:shd w:val="clear" w:color="auto" w:fill="auto"/>
            <w:noWrap/>
            <w:vAlign w:val="bottom"/>
            <w:hideMark/>
          </w:tcPr>
          <w:p w14:paraId="0543FCAD" w14:textId="3D594300" w:rsidR="00D143A8" w:rsidRPr="00C44004" w:rsidDel="00CB6B19" w:rsidRDefault="00D143A8" w:rsidP="00CB6B19">
            <w:pPr>
              <w:rPr>
                <w:del w:id="5785" w:author="Lane, Stefanie" w:date="2023-09-27T17:47:00Z"/>
                <w:rFonts w:ascii="Calibri" w:eastAsia="Times New Roman" w:hAnsi="Calibri" w:cs="Calibri"/>
                <w:color w:val="000000"/>
              </w:rPr>
              <w:pPrChange w:id="5786" w:author="Lane, Stefanie" w:date="2023-09-27T17:47:00Z">
                <w:pPr>
                  <w:spacing w:after="0" w:line="240" w:lineRule="auto"/>
                  <w:jc w:val="center"/>
                </w:pPr>
              </w:pPrChange>
            </w:pPr>
            <w:del w:id="578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6D2DE6F8" w14:textId="1ACACF40" w:rsidTr="00D143A8">
        <w:trPr>
          <w:trHeight w:val="290"/>
          <w:del w:id="5788" w:author="Lane, Stefanie" w:date="2023-09-27T17:47:00Z"/>
        </w:trPr>
        <w:tc>
          <w:tcPr>
            <w:tcW w:w="1311" w:type="dxa"/>
            <w:vMerge/>
            <w:tcBorders>
              <w:top w:val="nil"/>
              <w:left w:val="single" w:sz="8" w:space="0" w:color="auto"/>
              <w:bottom w:val="single" w:sz="8" w:space="0" w:color="000000"/>
              <w:right w:val="nil"/>
            </w:tcBorders>
            <w:vAlign w:val="center"/>
          </w:tcPr>
          <w:p w14:paraId="6B1A2FA9" w14:textId="650DA01D" w:rsidR="005F6877" w:rsidRPr="00C44004" w:rsidDel="00CB6B19" w:rsidRDefault="005F6877" w:rsidP="00CB6B19">
            <w:pPr>
              <w:rPr>
                <w:del w:id="5789" w:author="Lane, Stefanie" w:date="2023-09-27T17:47:00Z"/>
                <w:rFonts w:ascii="Calibri" w:eastAsia="Times New Roman" w:hAnsi="Calibri" w:cs="Calibri"/>
                <w:color w:val="000000"/>
              </w:rPr>
              <w:pPrChange w:id="579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66A34C4C" w14:textId="56C45C0A" w:rsidR="005F6877" w:rsidRPr="00C44004" w:rsidDel="00CB6B19" w:rsidRDefault="005F6877" w:rsidP="00CB6B19">
            <w:pPr>
              <w:rPr>
                <w:del w:id="5791" w:author="Lane, Stefanie" w:date="2023-09-27T17:47:00Z"/>
                <w:rFonts w:ascii="Calibri" w:eastAsia="Times New Roman" w:hAnsi="Calibri" w:cs="Calibri"/>
                <w:color w:val="000000"/>
              </w:rPr>
              <w:pPrChange w:id="579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21B2DAA6" w14:textId="4DE57625" w:rsidR="005F6877" w:rsidRPr="00C44004" w:rsidDel="00CB6B19" w:rsidRDefault="005F6877" w:rsidP="00CB6B19">
            <w:pPr>
              <w:rPr>
                <w:del w:id="5793" w:author="Lane, Stefanie" w:date="2023-09-27T17:47:00Z"/>
                <w:rFonts w:ascii="Calibri" w:eastAsia="Times New Roman" w:hAnsi="Calibri" w:cs="Calibri"/>
                <w:i/>
                <w:iCs/>
                <w:color w:val="000000"/>
              </w:rPr>
              <w:pPrChange w:id="5794" w:author="Lane, Stefanie" w:date="2023-09-27T17:47:00Z">
                <w:pPr>
                  <w:spacing w:after="0" w:line="240" w:lineRule="auto"/>
                </w:pPr>
              </w:pPrChange>
            </w:pPr>
            <w:del w:id="5795" w:author="Lane, Stefanie" w:date="2023-09-27T17:47:00Z">
              <w:r w:rsidDel="00CB6B19">
                <w:rPr>
                  <w:rFonts w:ascii="Calibri" w:eastAsia="Times New Roman" w:hAnsi="Calibri" w:cs="Calibri"/>
                  <w:i/>
                  <w:iCs/>
                  <w:color w:val="000000"/>
                </w:rPr>
                <w:delText>Mentha canadensis</w:delText>
              </w:r>
            </w:del>
          </w:p>
        </w:tc>
        <w:tc>
          <w:tcPr>
            <w:tcW w:w="960" w:type="dxa"/>
            <w:tcBorders>
              <w:top w:val="single" w:sz="4" w:space="0" w:color="auto"/>
              <w:left w:val="nil"/>
              <w:bottom w:val="single" w:sz="4" w:space="0" w:color="auto"/>
              <w:right w:val="nil"/>
            </w:tcBorders>
            <w:shd w:val="clear" w:color="auto" w:fill="auto"/>
            <w:noWrap/>
            <w:vAlign w:val="bottom"/>
          </w:tcPr>
          <w:p w14:paraId="657AE061" w14:textId="46CCB5AC" w:rsidR="005F6877" w:rsidRPr="00C44004" w:rsidDel="00CB6B19" w:rsidRDefault="005F6877" w:rsidP="00CB6B19">
            <w:pPr>
              <w:rPr>
                <w:del w:id="5796" w:author="Lane, Stefanie" w:date="2023-09-27T17:47:00Z"/>
                <w:rFonts w:ascii="Calibri" w:eastAsia="Times New Roman" w:hAnsi="Calibri" w:cs="Calibri"/>
                <w:color w:val="000000"/>
              </w:rPr>
              <w:pPrChange w:id="5797" w:author="Lane, Stefanie" w:date="2023-09-27T17:47:00Z">
                <w:pPr>
                  <w:spacing w:after="0" w:line="240" w:lineRule="auto"/>
                  <w:jc w:val="center"/>
                </w:pPr>
              </w:pPrChange>
            </w:pPr>
            <w:del w:id="5798"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tcPr>
          <w:p w14:paraId="35FECD6B" w14:textId="7941E78B" w:rsidR="005F6877" w:rsidRPr="00C44004" w:rsidDel="00CB6B19" w:rsidRDefault="005F6877" w:rsidP="00CB6B19">
            <w:pPr>
              <w:rPr>
                <w:del w:id="5799" w:author="Lane, Stefanie" w:date="2023-09-27T17:47:00Z"/>
                <w:rFonts w:ascii="Calibri" w:eastAsia="Times New Roman" w:hAnsi="Calibri" w:cs="Calibri"/>
                <w:color w:val="000000"/>
              </w:rPr>
              <w:pPrChange w:id="5800" w:author="Lane, Stefanie" w:date="2023-09-27T17:47:00Z">
                <w:pPr>
                  <w:spacing w:after="0" w:line="240" w:lineRule="auto"/>
                  <w:jc w:val="center"/>
                </w:pPr>
              </w:pPrChange>
            </w:pPr>
            <w:del w:id="5801"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tcPr>
          <w:p w14:paraId="0B1B5618" w14:textId="2F335ECC" w:rsidR="005F6877" w:rsidRPr="00C44004" w:rsidDel="00CB6B19" w:rsidRDefault="005F6877" w:rsidP="00CB6B19">
            <w:pPr>
              <w:rPr>
                <w:del w:id="5802" w:author="Lane, Stefanie" w:date="2023-09-27T17:47:00Z"/>
                <w:rFonts w:ascii="Calibri" w:eastAsia="Times New Roman" w:hAnsi="Calibri" w:cs="Calibri"/>
                <w:color w:val="000000"/>
              </w:rPr>
              <w:pPrChange w:id="5803" w:author="Lane, Stefanie" w:date="2023-09-27T17:47:00Z">
                <w:pPr>
                  <w:spacing w:after="0" w:line="240" w:lineRule="auto"/>
                  <w:jc w:val="center"/>
                </w:pPr>
              </w:pPrChange>
            </w:pPr>
            <w:del w:id="5804"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058357C5" w:rsidR="005F6877" w:rsidRPr="00C44004" w:rsidDel="00CB6B19" w:rsidRDefault="005F6877" w:rsidP="00CB6B19">
            <w:pPr>
              <w:rPr>
                <w:del w:id="5805" w:author="Lane, Stefanie" w:date="2023-09-27T17:47:00Z"/>
                <w:rFonts w:ascii="Calibri" w:eastAsia="Times New Roman" w:hAnsi="Calibri" w:cs="Calibri"/>
                <w:color w:val="000000"/>
              </w:rPr>
              <w:pPrChange w:id="5806" w:author="Lane, Stefanie" w:date="2023-09-27T17:47:00Z">
                <w:pPr>
                  <w:spacing w:after="0" w:line="240" w:lineRule="auto"/>
                  <w:jc w:val="center"/>
                </w:pPr>
              </w:pPrChange>
            </w:pPr>
            <w:del w:id="580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6C8C5838" w14:textId="02C80EF1" w:rsidTr="00D143A8">
        <w:trPr>
          <w:trHeight w:val="290"/>
          <w:del w:id="5808" w:author="Lane, Stefanie" w:date="2023-09-27T17:47:00Z"/>
        </w:trPr>
        <w:tc>
          <w:tcPr>
            <w:tcW w:w="1311" w:type="dxa"/>
            <w:vMerge/>
            <w:tcBorders>
              <w:top w:val="nil"/>
              <w:left w:val="single" w:sz="8" w:space="0" w:color="auto"/>
              <w:bottom w:val="single" w:sz="8" w:space="0" w:color="000000"/>
              <w:right w:val="nil"/>
            </w:tcBorders>
            <w:vAlign w:val="center"/>
            <w:hideMark/>
          </w:tcPr>
          <w:p w14:paraId="67A2E64A" w14:textId="717D83F1" w:rsidR="005F6877" w:rsidRPr="00C44004" w:rsidDel="00CB6B19" w:rsidRDefault="005F6877" w:rsidP="00CB6B19">
            <w:pPr>
              <w:rPr>
                <w:del w:id="5809" w:author="Lane, Stefanie" w:date="2023-09-27T17:47:00Z"/>
                <w:rFonts w:ascii="Calibri" w:eastAsia="Times New Roman" w:hAnsi="Calibri" w:cs="Calibri"/>
                <w:color w:val="000000"/>
              </w:rPr>
              <w:pPrChange w:id="581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F69871C" w14:textId="773BAF81" w:rsidR="005F6877" w:rsidRPr="00C44004" w:rsidDel="00CB6B19" w:rsidRDefault="005F6877" w:rsidP="00CB6B19">
            <w:pPr>
              <w:rPr>
                <w:del w:id="5811" w:author="Lane, Stefanie" w:date="2023-09-27T17:47:00Z"/>
                <w:rFonts w:ascii="Calibri" w:eastAsia="Times New Roman" w:hAnsi="Calibri" w:cs="Calibri"/>
                <w:color w:val="000000"/>
              </w:rPr>
              <w:pPrChange w:id="581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E714265" w14:textId="01E8E103" w:rsidR="005F6877" w:rsidRPr="00C44004" w:rsidDel="00CB6B19" w:rsidRDefault="005F6877" w:rsidP="00CB6B19">
            <w:pPr>
              <w:rPr>
                <w:del w:id="5813" w:author="Lane, Stefanie" w:date="2023-09-27T17:47:00Z"/>
                <w:rFonts w:ascii="Calibri" w:eastAsia="Times New Roman" w:hAnsi="Calibri" w:cs="Calibri"/>
                <w:i/>
                <w:iCs/>
                <w:color w:val="000000"/>
              </w:rPr>
              <w:pPrChange w:id="5814" w:author="Lane, Stefanie" w:date="2023-09-27T17:47:00Z">
                <w:pPr>
                  <w:spacing w:after="0" w:line="240" w:lineRule="auto"/>
                </w:pPr>
              </w:pPrChange>
            </w:pPr>
            <w:del w:id="5815" w:author="Lane, Stefanie" w:date="2023-09-27T17:47:00Z">
              <w:r w:rsidRPr="00C44004" w:rsidDel="00CB6B19">
                <w:rPr>
                  <w:rFonts w:ascii="Calibri" w:eastAsia="Times New Roman" w:hAnsi="Calibri" w:cs="Calibri"/>
                  <w:i/>
                  <w:iCs/>
                  <w:color w:val="000000"/>
                </w:rPr>
                <w:delText>Typha latifolia</w:delText>
              </w:r>
            </w:del>
          </w:p>
        </w:tc>
        <w:tc>
          <w:tcPr>
            <w:tcW w:w="960" w:type="dxa"/>
            <w:tcBorders>
              <w:top w:val="nil"/>
              <w:left w:val="nil"/>
              <w:bottom w:val="nil"/>
              <w:right w:val="nil"/>
            </w:tcBorders>
            <w:shd w:val="clear" w:color="auto" w:fill="auto"/>
            <w:noWrap/>
            <w:vAlign w:val="bottom"/>
            <w:hideMark/>
          </w:tcPr>
          <w:p w14:paraId="1A0CF509" w14:textId="30045D88" w:rsidR="005F6877" w:rsidRPr="00C44004" w:rsidDel="00CB6B19" w:rsidRDefault="005F6877" w:rsidP="00CB6B19">
            <w:pPr>
              <w:rPr>
                <w:del w:id="5816" w:author="Lane, Stefanie" w:date="2023-09-27T17:47:00Z"/>
                <w:rFonts w:ascii="Calibri" w:eastAsia="Times New Roman" w:hAnsi="Calibri" w:cs="Calibri"/>
                <w:color w:val="000000"/>
              </w:rPr>
              <w:pPrChange w:id="5817" w:author="Lane, Stefanie" w:date="2023-09-27T17:47:00Z">
                <w:pPr>
                  <w:spacing w:after="0" w:line="240" w:lineRule="auto"/>
                  <w:jc w:val="center"/>
                </w:pPr>
              </w:pPrChange>
            </w:pPr>
            <w:del w:id="5818"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7E2113A9" w14:textId="329686DB" w:rsidR="005F6877" w:rsidRPr="00C44004" w:rsidDel="00CB6B19" w:rsidRDefault="005F6877" w:rsidP="00CB6B19">
            <w:pPr>
              <w:rPr>
                <w:del w:id="5819" w:author="Lane, Stefanie" w:date="2023-09-27T17:47:00Z"/>
                <w:rFonts w:ascii="Calibri" w:eastAsia="Times New Roman" w:hAnsi="Calibri" w:cs="Calibri"/>
                <w:color w:val="000000"/>
              </w:rPr>
              <w:pPrChange w:id="5820" w:author="Lane, Stefanie" w:date="2023-09-27T17:47:00Z">
                <w:pPr>
                  <w:spacing w:after="0" w:line="240" w:lineRule="auto"/>
                  <w:jc w:val="center"/>
                </w:pPr>
              </w:pPrChange>
            </w:pPr>
            <w:del w:id="5821"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55FC3FD7" w14:textId="12750F49" w:rsidR="005F6877" w:rsidRPr="00C44004" w:rsidDel="00CB6B19" w:rsidRDefault="005F6877" w:rsidP="00CB6B19">
            <w:pPr>
              <w:rPr>
                <w:del w:id="5822" w:author="Lane, Stefanie" w:date="2023-09-27T17:47:00Z"/>
                <w:rFonts w:ascii="Calibri" w:eastAsia="Times New Roman" w:hAnsi="Calibri" w:cs="Calibri"/>
                <w:color w:val="000000"/>
              </w:rPr>
              <w:pPrChange w:id="5823" w:author="Lane, Stefanie" w:date="2023-09-27T17:47:00Z">
                <w:pPr>
                  <w:spacing w:after="0" w:line="240" w:lineRule="auto"/>
                  <w:jc w:val="center"/>
                </w:pPr>
              </w:pPrChange>
            </w:pPr>
            <w:del w:id="5824"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nil"/>
              <w:right w:val="single" w:sz="8" w:space="0" w:color="auto"/>
            </w:tcBorders>
            <w:shd w:val="clear" w:color="auto" w:fill="auto"/>
            <w:noWrap/>
            <w:vAlign w:val="bottom"/>
            <w:hideMark/>
          </w:tcPr>
          <w:p w14:paraId="492A0847" w14:textId="111C391F" w:rsidR="005F6877" w:rsidRPr="00C44004" w:rsidDel="00CB6B19" w:rsidRDefault="005F6877" w:rsidP="00CB6B19">
            <w:pPr>
              <w:rPr>
                <w:del w:id="5825" w:author="Lane, Stefanie" w:date="2023-09-27T17:47:00Z"/>
                <w:rFonts w:ascii="Calibri" w:eastAsia="Times New Roman" w:hAnsi="Calibri" w:cs="Calibri"/>
                <w:color w:val="000000"/>
              </w:rPr>
              <w:pPrChange w:id="5826" w:author="Lane, Stefanie" w:date="2023-09-27T17:47:00Z">
                <w:pPr>
                  <w:spacing w:after="0" w:line="240" w:lineRule="auto"/>
                  <w:jc w:val="center"/>
                </w:pPr>
              </w:pPrChange>
            </w:pPr>
            <w:del w:id="582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0D8971A7" w14:textId="2C1A65DF" w:rsidTr="00D143A8">
        <w:trPr>
          <w:trHeight w:val="290"/>
          <w:del w:id="5828" w:author="Lane, Stefanie" w:date="2023-09-27T17:47:00Z"/>
        </w:trPr>
        <w:tc>
          <w:tcPr>
            <w:tcW w:w="1311" w:type="dxa"/>
            <w:vMerge/>
            <w:tcBorders>
              <w:top w:val="nil"/>
              <w:left w:val="single" w:sz="8" w:space="0" w:color="auto"/>
              <w:bottom w:val="single" w:sz="8" w:space="0" w:color="000000"/>
              <w:right w:val="nil"/>
            </w:tcBorders>
            <w:vAlign w:val="center"/>
            <w:hideMark/>
          </w:tcPr>
          <w:p w14:paraId="5F2140AC" w14:textId="4FF1DB43" w:rsidR="005F6877" w:rsidRPr="00C44004" w:rsidDel="00CB6B19" w:rsidRDefault="005F6877" w:rsidP="00CB6B19">
            <w:pPr>
              <w:rPr>
                <w:del w:id="5829" w:author="Lane, Stefanie" w:date="2023-09-27T17:47:00Z"/>
                <w:rFonts w:ascii="Calibri" w:eastAsia="Times New Roman" w:hAnsi="Calibri" w:cs="Calibri"/>
                <w:color w:val="000000"/>
              </w:rPr>
              <w:pPrChange w:id="583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9BAE8B8" w14:textId="0C757D86" w:rsidR="005F6877" w:rsidRPr="00C44004" w:rsidDel="00CB6B19" w:rsidRDefault="005F6877" w:rsidP="00CB6B19">
            <w:pPr>
              <w:rPr>
                <w:del w:id="5831" w:author="Lane, Stefanie" w:date="2023-09-27T17:47:00Z"/>
                <w:rFonts w:ascii="Calibri" w:eastAsia="Times New Roman" w:hAnsi="Calibri" w:cs="Calibri"/>
                <w:color w:val="000000"/>
              </w:rPr>
              <w:pPrChange w:id="583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1ECE7F34" w:rsidR="005F6877" w:rsidRPr="00C44004" w:rsidDel="00CB6B19" w:rsidRDefault="005F6877" w:rsidP="00CB6B19">
            <w:pPr>
              <w:rPr>
                <w:del w:id="5833" w:author="Lane, Stefanie" w:date="2023-09-27T17:47:00Z"/>
                <w:rFonts w:ascii="Calibri" w:eastAsia="Times New Roman" w:hAnsi="Calibri" w:cs="Calibri"/>
                <w:i/>
                <w:iCs/>
                <w:color w:val="000000"/>
              </w:rPr>
              <w:pPrChange w:id="5834" w:author="Lane, Stefanie" w:date="2023-09-27T17:47:00Z">
                <w:pPr>
                  <w:spacing w:after="0" w:line="240" w:lineRule="auto"/>
                </w:pPr>
              </w:pPrChange>
            </w:pPr>
            <w:del w:id="5835" w:author="Lane, Stefanie" w:date="2023-09-27T17:47:00Z">
              <w:r w:rsidRPr="00C44004" w:rsidDel="00CB6B19">
                <w:rPr>
                  <w:rFonts w:ascii="Calibri" w:eastAsia="Times New Roman" w:hAnsi="Calibri" w:cs="Calibri"/>
                  <w:i/>
                  <w:iCs/>
                  <w:color w:val="000000"/>
                </w:rPr>
                <w:delText>Hordeum brachyanther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6187206C" w:rsidR="005F6877" w:rsidRPr="00C44004" w:rsidDel="00CB6B19" w:rsidRDefault="005F6877" w:rsidP="00CB6B19">
            <w:pPr>
              <w:rPr>
                <w:del w:id="5836" w:author="Lane, Stefanie" w:date="2023-09-27T17:47:00Z"/>
                <w:rFonts w:ascii="Calibri" w:eastAsia="Times New Roman" w:hAnsi="Calibri" w:cs="Calibri"/>
                <w:color w:val="000000"/>
              </w:rPr>
              <w:pPrChange w:id="5837" w:author="Lane, Stefanie" w:date="2023-09-27T17:47:00Z">
                <w:pPr>
                  <w:spacing w:after="0" w:line="240" w:lineRule="auto"/>
                  <w:jc w:val="center"/>
                </w:pPr>
              </w:pPrChange>
            </w:pPr>
            <w:del w:id="5838"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B987954" w:rsidR="005F6877" w:rsidRPr="00C44004" w:rsidDel="00CB6B19" w:rsidRDefault="005F6877" w:rsidP="00CB6B19">
            <w:pPr>
              <w:rPr>
                <w:del w:id="5839" w:author="Lane, Stefanie" w:date="2023-09-27T17:47:00Z"/>
                <w:rFonts w:ascii="Calibri" w:eastAsia="Times New Roman" w:hAnsi="Calibri" w:cs="Calibri"/>
                <w:color w:val="000000"/>
              </w:rPr>
              <w:pPrChange w:id="5840" w:author="Lane, Stefanie" w:date="2023-09-27T17:47:00Z">
                <w:pPr>
                  <w:spacing w:after="0" w:line="240" w:lineRule="auto"/>
                  <w:jc w:val="center"/>
                </w:pPr>
              </w:pPrChange>
            </w:pPr>
            <w:del w:id="584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1FF543ED" w:rsidR="005F6877" w:rsidRPr="00C44004" w:rsidDel="00CB6B19" w:rsidRDefault="005F6877" w:rsidP="00CB6B19">
            <w:pPr>
              <w:rPr>
                <w:del w:id="5842" w:author="Lane, Stefanie" w:date="2023-09-27T17:47:00Z"/>
                <w:rFonts w:ascii="Calibri" w:eastAsia="Times New Roman" w:hAnsi="Calibri" w:cs="Calibri"/>
                <w:color w:val="000000"/>
              </w:rPr>
              <w:pPrChange w:id="5843" w:author="Lane, Stefanie" w:date="2023-09-27T17:47:00Z">
                <w:pPr>
                  <w:spacing w:after="0" w:line="240" w:lineRule="auto"/>
                  <w:jc w:val="center"/>
                </w:pPr>
              </w:pPrChange>
            </w:pPr>
            <w:del w:id="5844"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4AFECD65" w:rsidR="005F6877" w:rsidRPr="00C44004" w:rsidDel="00CB6B19" w:rsidRDefault="005F6877" w:rsidP="00CB6B19">
            <w:pPr>
              <w:rPr>
                <w:del w:id="5845" w:author="Lane, Stefanie" w:date="2023-09-27T17:47:00Z"/>
                <w:rFonts w:ascii="Calibri" w:eastAsia="Times New Roman" w:hAnsi="Calibri" w:cs="Calibri"/>
                <w:color w:val="000000"/>
              </w:rPr>
              <w:pPrChange w:id="5846" w:author="Lane, Stefanie" w:date="2023-09-27T17:47:00Z">
                <w:pPr>
                  <w:spacing w:after="0" w:line="240" w:lineRule="auto"/>
                  <w:jc w:val="center"/>
                </w:pPr>
              </w:pPrChange>
            </w:pPr>
            <w:del w:id="584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789A5695" w14:textId="4BF15CF2" w:rsidTr="00D143A8">
        <w:trPr>
          <w:trHeight w:val="290"/>
          <w:del w:id="5848" w:author="Lane, Stefanie" w:date="2023-09-27T17:47:00Z"/>
        </w:trPr>
        <w:tc>
          <w:tcPr>
            <w:tcW w:w="1311" w:type="dxa"/>
            <w:vMerge/>
            <w:tcBorders>
              <w:top w:val="nil"/>
              <w:left w:val="single" w:sz="8" w:space="0" w:color="auto"/>
              <w:bottom w:val="single" w:sz="8" w:space="0" w:color="000000"/>
              <w:right w:val="nil"/>
            </w:tcBorders>
            <w:vAlign w:val="center"/>
            <w:hideMark/>
          </w:tcPr>
          <w:p w14:paraId="6CD9D899" w14:textId="0BC2EF1C" w:rsidR="005F6877" w:rsidRPr="00C44004" w:rsidDel="00CB6B19" w:rsidRDefault="005F6877" w:rsidP="00CB6B19">
            <w:pPr>
              <w:rPr>
                <w:del w:id="5849" w:author="Lane, Stefanie" w:date="2023-09-27T17:47:00Z"/>
                <w:rFonts w:ascii="Calibri" w:eastAsia="Times New Roman" w:hAnsi="Calibri" w:cs="Calibri"/>
                <w:color w:val="000000"/>
              </w:rPr>
              <w:pPrChange w:id="585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C5769FA" w14:textId="505BC981" w:rsidR="005F6877" w:rsidRPr="00C44004" w:rsidDel="00CB6B19" w:rsidRDefault="005F6877" w:rsidP="00CB6B19">
            <w:pPr>
              <w:rPr>
                <w:del w:id="5851" w:author="Lane, Stefanie" w:date="2023-09-27T17:47:00Z"/>
                <w:rFonts w:ascii="Calibri" w:eastAsia="Times New Roman" w:hAnsi="Calibri" w:cs="Calibri"/>
                <w:color w:val="000000"/>
              </w:rPr>
              <w:pPrChange w:id="585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0899A86" w14:textId="12E8269D" w:rsidR="005F6877" w:rsidRPr="00C44004" w:rsidDel="00CB6B19" w:rsidRDefault="005F6877" w:rsidP="00CB6B19">
            <w:pPr>
              <w:rPr>
                <w:del w:id="5853" w:author="Lane, Stefanie" w:date="2023-09-27T17:47:00Z"/>
                <w:rFonts w:ascii="Calibri" w:eastAsia="Times New Roman" w:hAnsi="Calibri" w:cs="Calibri"/>
                <w:i/>
                <w:iCs/>
                <w:color w:val="000000"/>
              </w:rPr>
              <w:pPrChange w:id="5854" w:author="Lane, Stefanie" w:date="2023-09-27T17:47:00Z">
                <w:pPr>
                  <w:spacing w:after="0" w:line="240" w:lineRule="auto"/>
                </w:pPr>
              </w:pPrChange>
            </w:pPr>
            <w:del w:id="5855" w:author="Lane, Stefanie" w:date="2023-09-27T17:47:00Z">
              <w:r w:rsidRPr="00C44004" w:rsidDel="00CB6B19">
                <w:rPr>
                  <w:rFonts w:ascii="Calibri" w:eastAsia="Times New Roman" w:hAnsi="Calibri" w:cs="Calibri"/>
                  <w:i/>
                  <w:iCs/>
                  <w:color w:val="000000"/>
                </w:rPr>
                <w:delText>Equisetum fluviatile</w:delText>
              </w:r>
            </w:del>
          </w:p>
        </w:tc>
        <w:tc>
          <w:tcPr>
            <w:tcW w:w="960" w:type="dxa"/>
            <w:tcBorders>
              <w:top w:val="nil"/>
              <w:left w:val="nil"/>
              <w:bottom w:val="nil"/>
              <w:right w:val="nil"/>
            </w:tcBorders>
            <w:shd w:val="clear" w:color="auto" w:fill="auto"/>
            <w:noWrap/>
            <w:vAlign w:val="bottom"/>
            <w:hideMark/>
          </w:tcPr>
          <w:p w14:paraId="79F9E682" w14:textId="6DA3E1FC" w:rsidR="005F6877" w:rsidRPr="00C44004" w:rsidDel="00CB6B19" w:rsidRDefault="005F6877" w:rsidP="00CB6B19">
            <w:pPr>
              <w:rPr>
                <w:del w:id="5856" w:author="Lane, Stefanie" w:date="2023-09-27T17:47:00Z"/>
                <w:rFonts w:ascii="Calibri" w:eastAsia="Times New Roman" w:hAnsi="Calibri" w:cs="Calibri"/>
                <w:color w:val="000000"/>
              </w:rPr>
              <w:pPrChange w:id="5857" w:author="Lane, Stefanie" w:date="2023-09-27T17:47:00Z">
                <w:pPr>
                  <w:spacing w:after="0" w:line="240" w:lineRule="auto"/>
                  <w:jc w:val="center"/>
                </w:pPr>
              </w:pPrChange>
            </w:pPr>
            <w:del w:id="5858"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030D15A5" w14:textId="74E8336E" w:rsidR="005F6877" w:rsidRPr="00C44004" w:rsidDel="00CB6B19" w:rsidRDefault="005F6877" w:rsidP="00CB6B19">
            <w:pPr>
              <w:rPr>
                <w:del w:id="5859" w:author="Lane, Stefanie" w:date="2023-09-27T17:47:00Z"/>
                <w:rFonts w:ascii="Calibri" w:eastAsia="Times New Roman" w:hAnsi="Calibri" w:cs="Calibri"/>
                <w:color w:val="000000"/>
              </w:rPr>
              <w:pPrChange w:id="5860" w:author="Lane, Stefanie" w:date="2023-09-27T17:47:00Z">
                <w:pPr>
                  <w:spacing w:after="0" w:line="240" w:lineRule="auto"/>
                  <w:jc w:val="center"/>
                </w:pPr>
              </w:pPrChange>
            </w:pPr>
            <w:del w:id="5861"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28041DB4" w14:textId="168D7D99" w:rsidR="005F6877" w:rsidRPr="00C44004" w:rsidDel="00CB6B19" w:rsidRDefault="005F6877" w:rsidP="00CB6B19">
            <w:pPr>
              <w:rPr>
                <w:del w:id="5862" w:author="Lane, Stefanie" w:date="2023-09-27T17:47:00Z"/>
                <w:rFonts w:ascii="Calibri" w:eastAsia="Times New Roman" w:hAnsi="Calibri" w:cs="Calibri"/>
                <w:color w:val="000000"/>
              </w:rPr>
              <w:pPrChange w:id="5863" w:author="Lane, Stefanie" w:date="2023-09-27T17:47:00Z">
                <w:pPr>
                  <w:spacing w:after="0" w:line="240" w:lineRule="auto"/>
                  <w:jc w:val="center"/>
                </w:pPr>
              </w:pPrChange>
            </w:pPr>
            <w:del w:id="5864"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nil"/>
              <w:right w:val="single" w:sz="8" w:space="0" w:color="auto"/>
            </w:tcBorders>
            <w:shd w:val="clear" w:color="auto" w:fill="auto"/>
            <w:noWrap/>
            <w:vAlign w:val="bottom"/>
            <w:hideMark/>
          </w:tcPr>
          <w:p w14:paraId="40F4562A" w14:textId="2D525E1D" w:rsidR="005F6877" w:rsidRPr="00C44004" w:rsidDel="00CB6B19" w:rsidRDefault="005F6877" w:rsidP="00CB6B19">
            <w:pPr>
              <w:rPr>
                <w:del w:id="5865" w:author="Lane, Stefanie" w:date="2023-09-27T17:47:00Z"/>
                <w:rFonts w:ascii="Calibri" w:eastAsia="Times New Roman" w:hAnsi="Calibri" w:cs="Calibri"/>
                <w:color w:val="000000"/>
              </w:rPr>
              <w:pPrChange w:id="5866" w:author="Lane, Stefanie" w:date="2023-09-27T17:47:00Z">
                <w:pPr>
                  <w:spacing w:after="0" w:line="240" w:lineRule="auto"/>
                  <w:jc w:val="center"/>
                </w:pPr>
              </w:pPrChange>
            </w:pPr>
            <w:del w:id="586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5414DE6C" w14:textId="5EB3C96E" w:rsidTr="00D143A8">
        <w:trPr>
          <w:trHeight w:val="290"/>
          <w:del w:id="5868" w:author="Lane, Stefanie" w:date="2023-09-27T17:47:00Z"/>
        </w:trPr>
        <w:tc>
          <w:tcPr>
            <w:tcW w:w="1311" w:type="dxa"/>
            <w:vMerge/>
            <w:tcBorders>
              <w:top w:val="nil"/>
              <w:left w:val="single" w:sz="8" w:space="0" w:color="auto"/>
              <w:bottom w:val="single" w:sz="8" w:space="0" w:color="000000"/>
              <w:right w:val="nil"/>
            </w:tcBorders>
            <w:vAlign w:val="center"/>
            <w:hideMark/>
          </w:tcPr>
          <w:p w14:paraId="4B09AB4B" w14:textId="058784A9" w:rsidR="005F6877" w:rsidRPr="00C44004" w:rsidDel="00CB6B19" w:rsidRDefault="005F6877" w:rsidP="00CB6B19">
            <w:pPr>
              <w:rPr>
                <w:del w:id="5869" w:author="Lane, Stefanie" w:date="2023-09-27T17:47:00Z"/>
                <w:rFonts w:ascii="Calibri" w:eastAsia="Times New Roman" w:hAnsi="Calibri" w:cs="Calibri"/>
                <w:color w:val="000000"/>
              </w:rPr>
              <w:pPrChange w:id="587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CFD4C6A" w14:textId="3AF90B94" w:rsidR="005F6877" w:rsidRPr="00C44004" w:rsidDel="00CB6B19" w:rsidRDefault="005F6877" w:rsidP="00CB6B19">
            <w:pPr>
              <w:rPr>
                <w:del w:id="5871" w:author="Lane, Stefanie" w:date="2023-09-27T17:47:00Z"/>
                <w:rFonts w:ascii="Calibri" w:eastAsia="Times New Roman" w:hAnsi="Calibri" w:cs="Calibri"/>
                <w:color w:val="000000"/>
              </w:rPr>
              <w:pPrChange w:id="587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C695520" w14:textId="0B3F6696" w:rsidR="005F6877" w:rsidRPr="00C44004" w:rsidDel="00CB6B19" w:rsidRDefault="005F6877" w:rsidP="00CB6B19">
            <w:pPr>
              <w:rPr>
                <w:del w:id="5873" w:author="Lane, Stefanie" w:date="2023-09-27T17:47:00Z"/>
                <w:rFonts w:ascii="Calibri" w:eastAsia="Times New Roman" w:hAnsi="Calibri" w:cs="Calibri"/>
                <w:i/>
                <w:iCs/>
                <w:color w:val="000000"/>
              </w:rPr>
              <w:pPrChange w:id="5874" w:author="Lane, Stefanie" w:date="2023-09-27T17:47:00Z">
                <w:pPr>
                  <w:spacing w:after="0" w:line="240" w:lineRule="auto"/>
                </w:pPr>
              </w:pPrChange>
            </w:pPr>
            <w:del w:id="5875" w:author="Lane, Stefanie" w:date="2023-09-27T17:47:00Z">
              <w:r w:rsidRPr="00C44004" w:rsidDel="00CB6B19">
                <w:rPr>
                  <w:rFonts w:ascii="Calibri" w:eastAsia="Times New Roman" w:hAnsi="Calibri" w:cs="Calibri"/>
                  <w:i/>
                  <w:iCs/>
                  <w:color w:val="000000"/>
                </w:rPr>
                <w:delText>Lathyrus palustris</w:delText>
              </w:r>
            </w:del>
          </w:p>
        </w:tc>
        <w:tc>
          <w:tcPr>
            <w:tcW w:w="960" w:type="dxa"/>
            <w:tcBorders>
              <w:top w:val="nil"/>
              <w:left w:val="nil"/>
              <w:bottom w:val="nil"/>
              <w:right w:val="nil"/>
            </w:tcBorders>
            <w:shd w:val="clear" w:color="auto" w:fill="auto"/>
            <w:noWrap/>
            <w:vAlign w:val="bottom"/>
            <w:hideMark/>
          </w:tcPr>
          <w:p w14:paraId="5FF38590" w14:textId="6C04730A" w:rsidR="005F6877" w:rsidRPr="00C44004" w:rsidDel="00CB6B19" w:rsidRDefault="005F6877" w:rsidP="00CB6B19">
            <w:pPr>
              <w:rPr>
                <w:del w:id="5876" w:author="Lane, Stefanie" w:date="2023-09-27T17:47:00Z"/>
                <w:rFonts w:ascii="Calibri" w:eastAsia="Times New Roman" w:hAnsi="Calibri" w:cs="Calibri"/>
                <w:color w:val="000000"/>
              </w:rPr>
              <w:pPrChange w:id="5877" w:author="Lane, Stefanie" w:date="2023-09-27T17:47:00Z">
                <w:pPr>
                  <w:spacing w:after="0" w:line="240" w:lineRule="auto"/>
                  <w:jc w:val="center"/>
                </w:pPr>
              </w:pPrChange>
            </w:pPr>
            <w:del w:id="5878"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1C57D675" w14:textId="7AE71A8A" w:rsidR="005F6877" w:rsidRPr="00C44004" w:rsidDel="00CB6B19" w:rsidRDefault="005F6877" w:rsidP="00CB6B19">
            <w:pPr>
              <w:rPr>
                <w:del w:id="5879" w:author="Lane, Stefanie" w:date="2023-09-27T17:47:00Z"/>
                <w:rFonts w:ascii="Calibri" w:eastAsia="Times New Roman" w:hAnsi="Calibri" w:cs="Calibri"/>
                <w:color w:val="000000"/>
              </w:rPr>
              <w:pPrChange w:id="5880" w:author="Lane, Stefanie" w:date="2023-09-27T17:47:00Z">
                <w:pPr>
                  <w:spacing w:after="0" w:line="240" w:lineRule="auto"/>
                  <w:jc w:val="center"/>
                </w:pPr>
              </w:pPrChange>
            </w:pPr>
            <w:del w:id="5881"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70CB049E" w14:textId="7806608D" w:rsidR="005F6877" w:rsidRPr="00C44004" w:rsidDel="00CB6B19" w:rsidRDefault="005F6877" w:rsidP="00CB6B19">
            <w:pPr>
              <w:rPr>
                <w:del w:id="5882" w:author="Lane, Stefanie" w:date="2023-09-27T17:47:00Z"/>
                <w:rFonts w:ascii="Calibri" w:eastAsia="Times New Roman" w:hAnsi="Calibri" w:cs="Calibri"/>
                <w:color w:val="000000"/>
              </w:rPr>
              <w:pPrChange w:id="5883" w:author="Lane, Stefanie" w:date="2023-09-27T17:47:00Z">
                <w:pPr>
                  <w:spacing w:after="0" w:line="240" w:lineRule="auto"/>
                  <w:jc w:val="center"/>
                </w:pPr>
              </w:pPrChange>
            </w:pPr>
            <w:del w:id="5884"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377D117E" w14:textId="195EA384" w:rsidR="005F6877" w:rsidRPr="00C44004" w:rsidDel="00CB6B19" w:rsidRDefault="005F6877" w:rsidP="00CB6B19">
            <w:pPr>
              <w:rPr>
                <w:del w:id="5885" w:author="Lane, Stefanie" w:date="2023-09-27T17:47:00Z"/>
                <w:rFonts w:ascii="Calibri" w:eastAsia="Times New Roman" w:hAnsi="Calibri" w:cs="Calibri"/>
                <w:color w:val="000000"/>
              </w:rPr>
              <w:pPrChange w:id="5886" w:author="Lane, Stefanie" w:date="2023-09-27T17:47:00Z">
                <w:pPr>
                  <w:spacing w:after="0" w:line="240" w:lineRule="auto"/>
                  <w:jc w:val="center"/>
                </w:pPr>
              </w:pPrChange>
            </w:pPr>
            <w:del w:id="588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63B072A8" w14:textId="222C5DCE" w:rsidTr="00D143A8">
        <w:trPr>
          <w:trHeight w:val="290"/>
          <w:del w:id="5888" w:author="Lane, Stefanie" w:date="2023-09-27T17:47:00Z"/>
        </w:trPr>
        <w:tc>
          <w:tcPr>
            <w:tcW w:w="1311" w:type="dxa"/>
            <w:vMerge/>
            <w:tcBorders>
              <w:top w:val="nil"/>
              <w:left w:val="single" w:sz="8" w:space="0" w:color="auto"/>
              <w:bottom w:val="single" w:sz="8" w:space="0" w:color="000000"/>
              <w:right w:val="nil"/>
            </w:tcBorders>
            <w:vAlign w:val="center"/>
            <w:hideMark/>
          </w:tcPr>
          <w:p w14:paraId="3FA5B24C" w14:textId="32436FEE" w:rsidR="005F6877" w:rsidRPr="00C44004" w:rsidDel="00CB6B19" w:rsidRDefault="005F6877" w:rsidP="00CB6B19">
            <w:pPr>
              <w:rPr>
                <w:del w:id="5889" w:author="Lane, Stefanie" w:date="2023-09-27T17:47:00Z"/>
                <w:rFonts w:ascii="Calibri" w:eastAsia="Times New Roman" w:hAnsi="Calibri" w:cs="Calibri"/>
                <w:color w:val="000000"/>
              </w:rPr>
              <w:pPrChange w:id="589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2B5D803" w14:textId="6029D7AC" w:rsidR="005F6877" w:rsidRPr="00C44004" w:rsidDel="00CB6B19" w:rsidRDefault="005F6877" w:rsidP="00CB6B19">
            <w:pPr>
              <w:rPr>
                <w:del w:id="5891" w:author="Lane, Stefanie" w:date="2023-09-27T17:47:00Z"/>
                <w:rFonts w:ascii="Calibri" w:eastAsia="Times New Roman" w:hAnsi="Calibri" w:cs="Calibri"/>
                <w:color w:val="000000"/>
              </w:rPr>
              <w:pPrChange w:id="589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057582CA" w:rsidR="005F6877" w:rsidRPr="00C44004" w:rsidDel="00CB6B19" w:rsidRDefault="005F6877" w:rsidP="00CB6B19">
            <w:pPr>
              <w:rPr>
                <w:del w:id="5893" w:author="Lane, Stefanie" w:date="2023-09-27T17:47:00Z"/>
                <w:rFonts w:ascii="Calibri" w:eastAsia="Times New Roman" w:hAnsi="Calibri" w:cs="Calibri"/>
                <w:i/>
                <w:iCs/>
                <w:color w:val="000000"/>
              </w:rPr>
              <w:pPrChange w:id="5894" w:author="Lane, Stefanie" w:date="2023-09-27T17:47:00Z">
                <w:pPr>
                  <w:spacing w:after="0" w:line="240" w:lineRule="auto"/>
                </w:pPr>
              </w:pPrChange>
            </w:pPr>
            <w:del w:id="5895" w:author="Lane, Stefanie" w:date="2023-09-27T17:47:00Z">
              <w:r w:rsidRPr="00C44004" w:rsidDel="00CB6B19">
                <w:rPr>
                  <w:rFonts w:ascii="Calibri" w:eastAsia="Times New Roman" w:hAnsi="Calibri" w:cs="Calibri"/>
                  <w:i/>
                  <w:iCs/>
                  <w:color w:val="000000"/>
                </w:rPr>
                <w:delText>Rumex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61614468" w:rsidR="005F6877" w:rsidRPr="00C44004" w:rsidDel="00CB6B19" w:rsidRDefault="005F6877" w:rsidP="00CB6B19">
            <w:pPr>
              <w:rPr>
                <w:del w:id="5896" w:author="Lane, Stefanie" w:date="2023-09-27T17:47:00Z"/>
                <w:rFonts w:ascii="Calibri" w:eastAsia="Times New Roman" w:hAnsi="Calibri" w:cs="Calibri"/>
                <w:color w:val="000000"/>
              </w:rPr>
              <w:pPrChange w:id="5897" w:author="Lane, Stefanie" w:date="2023-09-27T17:47:00Z">
                <w:pPr>
                  <w:spacing w:after="0" w:line="240" w:lineRule="auto"/>
                  <w:jc w:val="center"/>
                </w:pPr>
              </w:pPrChange>
            </w:pPr>
            <w:del w:id="5898"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2D405F8A" w:rsidR="005F6877" w:rsidRPr="00C44004" w:rsidDel="00CB6B19" w:rsidRDefault="005F6877" w:rsidP="00CB6B19">
            <w:pPr>
              <w:rPr>
                <w:del w:id="5899" w:author="Lane, Stefanie" w:date="2023-09-27T17:47:00Z"/>
                <w:rFonts w:ascii="Calibri" w:eastAsia="Times New Roman" w:hAnsi="Calibri" w:cs="Calibri"/>
                <w:color w:val="000000"/>
              </w:rPr>
              <w:pPrChange w:id="5900" w:author="Lane, Stefanie" w:date="2023-09-27T17:47:00Z">
                <w:pPr>
                  <w:spacing w:after="0" w:line="240" w:lineRule="auto"/>
                  <w:jc w:val="center"/>
                </w:pPr>
              </w:pPrChange>
            </w:pPr>
            <w:del w:id="5901"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5C9F6094" w:rsidR="005F6877" w:rsidRPr="00C44004" w:rsidDel="00CB6B19" w:rsidRDefault="005F6877" w:rsidP="00CB6B19">
            <w:pPr>
              <w:rPr>
                <w:del w:id="5902" w:author="Lane, Stefanie" w:date="2023-09-27T17:47:00Z"/>
                <w:rFonts w:ascii="Calibri" w:eastAsia="Times New Roman" w:hAnsi="Calibri" w:cs="Calibri"/>
                <w:color w:val="000000"/>
              </w:rPr>
              <w:pPrChange w:id="5903" w:author="Lane, Stefanie" w:date="2023-09-27T17:47:00Z">
                <w:pPr>
                  <w:spacing w:after="0" w:line="240" w:lineRule="auto"/>
                  <w:jc w:val="center"/>
                </w:pPr>
              </w:pPrChange>
            </w:pPr>
            <w:del w:id="5904"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307C0DDB" w:rsidR="005F6877" w:rsidRPr="00C44004" w:rsidDel="00CB6B19" w:rsidRDefault="005F6877" w:rsidP="00CB6B19">
            <w:pPr>
              <w:rPr>
                <w:del w:id="5905" w:author="Lane, Stefanie" w:date="2023-09-27T17:47:00Z"/>
                <w:rFonts w:ascii="Calibri" w:eastAsia="Times New Roman" w:hAnsi="Calibri" w:cs="Calibri"/>
                <w:color w:val="000000"/>
              </w:rPr>
              <w:pPrChange w:id="5906" w:author="Lane, Stefanie" w:date="2023-09-27T17:47:00Z">
                <w:pPr>
                  <w:spacing w:after="0" w:line="240" w:lineRule="auto"/>
                  <w:jc w:val="center"/>
                </w:pPr>
              </w:pPrChange>
            </w:pPr>
            <w:del w:id="590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7BA30DD4" w14:textId="035373E5" w:rsidTr="00D143A8">
        <w:trPr>
          <w:trHeight w:val="290"/>
          <w:del w:id="5908" w:author="Lane, Stefanie" w:date="2023-09-27T17:47:00Z"/>
        </w:trPr>
        <w:tc>
          <w:tcPr>
            <w:tcW w:w="1311" w:type="dxa"/>
            <w:vMerge/>
            <w:tcBorders>
              <w:top w:val="nil"/>
              <w:left w:val="single" w:sz="8" w:space="0" w:color="auto"/>
              <w:bottom w:val="single" w:sz="8" w:space="0" w:color="000000"/>
              <w:right w:val="nil"/>
            </w:tcBorders>
            <w:vAlign w:val="center"/>
            <w:hideMark/>
          </w:tcPr>
          <w:p w14:paraId="032B80AF" w14:textId="1B177A1C" w:rsidR="005F6877" w:rsidRPr="00C44004" w:rsidDel="00CB6B19" w:rsidRDefault="005F6877" w:rsidP="00CB6B19">
            <w:pPr>
              <w:rPr>
                <w:del w:id="5909" w:author="Lane, Stefanie" w:date="2023-09-27T17:47:00Z"/>
                <w:rFonts w:ascii="Calibri" w:eastAsia="Times New Roman" w:hAnsi="Calibri" w:cs="Calibri"/>
                <w:color w:val="000000"/>
              </w:rPr>
              <w:pPrChange w:id="591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6F47166" w14:textId="6EB44894" w:rsidR="005F6877" w:rsidRPr="00C44004" w:rsidDel="00CB6B19" w:rsidRDefault="005F6877" w:rsidP="00CB6B19">
            <w:pPr>
              <w:rPr>
                <w:del w:id="5911" w:author="Lane, Stefanie" w:date="2023-09-27T17:47:00Z"/>
                <w:rFonts w:ascii="Calibri" w:eastAsia="Times New Roman" w:hAnsi="Calibri" w:cs="Calibri"/>
                <w:color w:val="000000"/>
              </w:rPr>
              <w:pPrChange w:id="591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AAF15E5" w14:textId="6B6D477F" w:rsidR="005F6877" w:rsidRPr="00C44004" w:rsidDel="00CB6B19" w:rsidRDefault="005F6877" w:rsidP="00CB6B19">
            <w:pPr>
              <w:rPr>
                <w:del w:id="5913" w:author="Lane, Stefanie" w:date="2023-09-27T17:47:00Z"/>
                <w:rFonts w:ascii="Calibri" w:eastAsia="Times New Roman" w:hAnsi="Calibri" w:cs="Calibri"/>
                <w:i/>
                <w:iCs/>
                <w:color w:val="000000"/>
              </w:rPr>
              <w:pPrChange w:id="5914" w:author="Lane, Stefanie" w:date="2023-09-27T17:47:00Z">
                <w:pPr>
                  <w:spacing w:after="0" w:line="240" w:lineRule="auto"/>
                </w:pPr>
              </w:pPrChange>
            </w:pPr>
            <w:del w:id="5915" w:author="Lane, Stefanie" w:date="2023-09-27T17:47:00Z">
              <w:r w:rsidRPr="00C44004" w:rsidDel="00CB6B19">
                <w:rPr>
                  <w:rFonts w:ascii="Calibri" w:eastAsia="Times New Roman" w:hAnsi="Calibri" w:cs="Calibri"/>
                  <w:i/>
                  <w:iCs/>
                  <w:color w:val="000000"/>
                </w:rPr>
                <w:delText>Impatiens capensis</w:delText>
              </w:r>
            </w:del>
          </w:p>
        </w:tc>
        <w:tc>
          <w:tcPr>
            <w:tcW w:w="960" w:type="dxa"/>
            <w:tcBorders>
              <w:top w:val="nil"/>
              <w:left w:val="nil"/>
              <w:bottom w:val="nil"/>
              <w:right w:val="nil"/>
            </w:tcBorders>
            <w:shd w:val="clear" w:color="auto" w:fill="auto"/>
            <w:noWrap/>
            <w:vAlign w:val="bottom"/>
            <w:hideMark/>
          </w:tcPr>
          <w:p w14:paraId="09E7D9BF" w14:textId="3597A8C4" w:rsidR="005F6877" w:rsidRPr="00C44004" w:rsidDel="00CB6B19" w:rsidRDefault="005F6877" w:rsidP="00CB6B19">
            <w:pPr>
              <w:rPr>
                <w:del w:id="5916" w:author="Lane, Stefanie" w:date="2023-09-27T17:47:00Z"/>
                <w:rFonts w:ascii="Calibri" w:eastAsia="Times New Roman" w:hAnsi="Calibri" w:cs="Calibri"/>
                <w:color w:val="000000"/>
              </w:rPr>
              <w:pPrChange w:id="5917" w:author="Lane, Stefanie" w:date="2023-09-27T17:47:00Z">
                <w:pPr>
                  <w:spacing w:after="0" w:line="240" w:lineRule="auto"/>
                  <w:jc w:val="center"/>
                </w:pPr>
              </w:pPrChange>
            </w:pPr>
            <w:del w:id="5918"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1E9928EA" w14:textId="1EBFCE26" w:rsidR="005F6877" w:rsidRPr="00C44004" w:rsidDel="00CB6B19" w:rsidRDefault="005F6877" w:rsidP="00CB6B19">
            <w:pPr>
              <w:rPr>
                <w:del w:id="5919" w:author="Lane, Stefanie" w:date="2023-09-27T17:47:00Z"/>
                <w:rFonts w:ascii="Calibri" w:eastAsia="Times New Roman" w:hAnsi="Calibri" w:cs="Calibri"/>
                <w:color w:val="000000"/>
              </w:rPr>
              <w:pPrChange w:id="5920" w:author="Lane, Stefanie" w:date="2023-09-27T17:47:00Z">
                <w:pPr>
                  <w:spacing w:after="0" w:line="240" w:lineRule="auto"/>
                  <w:jc w:val="center"/>
                </w:pPr>
              </w:pPrChange>
            </w:pPr>
            <w:del w:id="5921"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4C35925" w14:textId="1E5060DF" w:rsidR="005F6877" w:rsidRPr="00C44004" w:rsidDel="00CB6B19" w:rsidRDefault="005F6877" w:rsidP="00CB6B19">
            <w:pPr>
              <w:rPr>
                <w:del w:id="5922" w:author="Lane, Stefanie" w:date="2023-09-27T17:47:00Z"/>
                <w:rFonts w:ascii="Calibri" w:eastAsia="Times New Roman" w:hAnsi="Calibri" w:cs="Calibri"/>
                <w:color w:val="000000"/>
              </w:rPr>
              <w:pPrChange w:id="5923" w:author="Lane, Stefanie" w:date="2023-09-27T17:47:00Z">
                <w:pPr>
                  <w:spacing w:after="0" w:line="240" w:lineRule="auto"/>
                  <w:jc w:val="center"/>
                </w:pPr>
              </w:pPrChange>
            </w:pPr>
            <w:del w:id="5924"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053FCCDE" w14:textId="1B6EC39F" w:rsidR="005F6877" w:rsidRPr="00C44004" w:rsidDel="00CB6B19" w:rsidRDefault="005F6877" w:rsidP="00CB6B19">
            <w:pPr>
              <w:rPr>
                <w:del w:id="5925" w:author="Lane, Stefanie" w:date="2023-09-27T17:47:00Z"/>
                <w:rFonts w:ascii="Calibri" w:eastAsia="Times New Roman" w:hAnsi="Calibri" w:cs="Calibri"/>
                <w:color w:val="000000"/>
              </w:rPr>
              <w:pPrChange w:id="5926" w:author="Lane, Stefanie" w:date="2023-09-27T17:47:00Z">
                <w:pPr>
                  <w:spacing w:after="0" w:line="240" w:lineRule="auto"/>
                  <w:jc w:val="center"/>
                </w:pPr>
              </w:pPrChange>
            </w:pPr>
            <w:del w:id="5927" w:author="Lane, Stefanie" w:date="2023-09-27T17:47:00Z">
              <w:r w:rsidRPr="00C44004" w:rsidDel="00CB6B19">
                <w:rPr>
                  <w:rFonts w:ascii="Calibri" w:eastAsia="Times New Roman" w:hAnsi="Calibri" w:cs="Calibri"/>
                  <w:color w:val="000000"/>
                </w:rPr>
                <w:delText>+</w:delText>
              </w:r>
            </w:del>
          </w:p>
        </w:tc>
      </w:tr>
      <w:tr w:rsidR="005F6877" w:rsidRPr="00C44004" w:rsidDel="00CB6B19" w14:paraId="1F6385D8" w14:textId="4A3BFFF8" w:rsidTr="00D143A8">
        <w:trPr>
          <w:trHeight w:val="290"/>
          <w:del w:id="5928" w:author="Lane, Stefanie" w:date="2023-09-27T17:47:00Z"/>
        </w:trPr>
        <w:tc>
          <w:tcPr>
            <w:tcW w:w="1311" w:type="dxa"/>
            <w:vMerge/>
            <w:tcBorders>
              <w:top w:val="nil"/>
              <w:left w:val="single" w:sz="8" w:space="0" w:color="auto"/>
              <w:bottom w:val="single" w:sz="8" w:space="0" w:color="000000"/>
              <w:right w:val="nil"/>
            </w:tcBorders>
            <w:vAlign w:val="center"/>
            <w:hideMark/>
          </w:tcPr>
          <w:p w14:paraId="39566C29" w14:textId="3391D675" w:rsidR="005F6877" w:rsidRPr="00C44004" w:rsidDel="00CB6B19" w:rsidRDefault="005F6877" w:rsidP="00CB6B19">
            <w:pPr>
              <w:rPr>
                <w:del w:id="5929" w:author="Lane, Stefanie" w:date="2023-09-27T17:47:00Z"/>
                <w:rFonts w:ascii="Calibri" w:eastAsia="Times New Roman" w:hAnsi="Calibri" w:cs="Calibri"/>
                <w:color w:val="000000"/>
              </w:rPr>
              <w:pPrChange w:id="593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3803B55" w14:textId="7CDD1E2B" w:rsidR="005F6877" w:rsidRPr="00C44004" w:rsidDel="00CB6B19" w:rsidRDefault="005F6877" w:rsidP="00CB6B19">
            <w:pPr>
              <w:rPr>
                <w:del w:id="5931" w:author="Lane, Stefanie" w:date="2023-09-27T17:47:00Z"/>
                <w:rFonts w:ascii="Calibri" w:eastAsia="Times New Roman" w:hAnsi="Calibri" w:cs="Calibri"/>
                <w:color w:val="000000"/>
              </w:rPr>
              <w:pPrChange w:id="593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F74636F" w:rsidR="005F6877" w:rsidRPr="00C44004" w:rsidDel="00CB6B19" w:rsidRDefault="005F6877" w:rsidP="00CB6B19">
            <w:pPr>
              <w:rPr>
                <w:del w:id="5933" w:author="Lane, Stefanie" w:date="2023-09-27T17:47:00Z"/>
                <w:rFonts w:ascii="Calibri" w:eastAsia="Times New Roman" w:hAnsi="Calibri" w:cs="Calibri"/>
                <w:i/>
                <w:iCs/>
                <w:color w:val="000000"/>
              </w:rPr>
              <w:pPrChange w:id="5934" w:author="Lane, Stefanie" w:date="2023-09-27T17:47:00Z">
                <w:pPr>
                  <w:spacing w:after="0" w:line="240" w:lineRule="auto"/>
                </w:pPr>
              </w:pPrChange>
            </w:pPr>
            <w:del w:id="5935" w:author="Lane, Stefanie" w:date="2023-09-27T17:47:00Z">
              <w:r w:rsidRPr="00C44004" w:rsidDel="00CB6B19">
                <w:rPr>
                  <w:rFonts w:ascii="Calibri" w:eastAsia="Times New Roman" w:hAnsi="Calibri" w:cs="Calibri"/>
                  <w:i/>
                  <w:iCs/>
                  <w:color w:val="000000"/>
                </w:rPr>
                <w:delText>Equiset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342AE73E" w:rsidR="005F6877" w:rsidRPr="00C44004" w:rsidDel="00CB6B19" w:rsidRDefault="005F6877" w:rsidP="00CB6B19">
            <w:pPr>
              <w:rPr>
                <w:del w:id="5936" w:author="Lane, Stefanie" w:date="2023-09-27T17:47:00Z"/>
                <w:rFonts w:ascii="Calibri" w:eastAsia="Times New Roman" w:hAnsi="Calibri" w:cs="Calibri"/>
                <w:color w:val="000000"/>
              </w:rPr>
              <w:pPrChange w:id="5937" w:author="Lane, Stefanie" w:date="2023-09-27T17:47:00Z">
                <w:pPr>
                  <w:spacing w:after="0" w:line="240" w:lineRule="auto"/>
                  <w:jc w:val="center"/>
                </w:pPr>
              </w:pPrChange>
            </w:pPr>
            <w:del w:id="593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333FFC6B" w:rsidR="005F6877" w:rsidRPr="00C44004" w:rsidDel="00CB6B19" w:rsidRDefault="005F6877" w:rsidP="00CB6B19">
            <w:pPr>
              <w:rPr>
                <w:del w:id="5939" w:author="Lane, Stefanie" w:date="2023-09-27T17:47:00Z"/>
                <w:rFonts w:ascii="Calibri" w:eastAsia="Times New Roman" w:hAnsi="Calibri" w:cs="Calibri"/>
                <w:color w:val="000000"/>
              </w:rPr>
              <w:pPrChange w:id="5940" w:author="Lane, Stefanie" w:date="2023-09-27T17:47:00Z">
                <w:pPr>
                  <w:spacing w:after="0" w:line="240" w:lineRule="auto"/>
                  <w:jc w:val="center"/>
                </w:pPr>
              </w:pPrChange>
            </w:pPr>
            <w:del w:id="594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3D8941A2" w:rsidR="005F6877" w:rsidRPr="00C44004" w:rsidDel="00CB6B19" w:rsidRDefault="005F6877" w:rsidP="00CB6B19">
            <w:pPr>
              <w:rPr>
                <w:del w:id="5942" w:author="Lane, Stefanie" w:date="2023-09-27T17:47:00Z"/>
                <w:rFonts w:ascii="Calibri" w:eastAsia="Times New Roman" w:hAnsi="Calibri" w:cs="Calibri"/>
                <w:color w:val="000000"/>
              </w:rPr>
              <w:pPrChange w:id="5943" w:author="Lane, Stefanie" w:date="2023-09-27T17:47:00Z">
                <w:pPr>
                  <w:spacing w:after="0" w:line="240" w:lineRule="auto"/>
                  <w:jc w:val="center"/>
                </w:pPr>
              </w:pPrChange>
            </w:pPr>
            <w:del w:id="5944" w:author="Lane, Stefanie" w:date="2023-09-27T17:47:00Z">
              <w:r w:rsidRPr="00C44004" w:rsidDel="00CB6B19">
                <w:rPr>
                  <w:rFonts w:ascii="Calibri" w:eastAsia="Times New Roman" w:hAnsi="Calibri" w:cs="Calibri"/>
                  <w:color w:val="000000"/>
                </w:rPr>
                <w:delText>0.4</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1E840838" w:rsidR="005F6877" w:rsidRPr="00C44004" w:rsidDel="00CB6B19" w:rsidRDefault="005F6877" w:rsidP="00CB6B19">
            <w:pPr>
              <w:rPr>
                <w:del w:id="5945" w:author="Lane, Stefanie" w:date="2023-09-27T17:47:00Z"/>
                <w:rFonts w:ascii="Calibri" w:eastAsia="Times New Roman" w:hAnsi="Calibri" w:cs="Calibri"/>
                <w:color w:val="000000"/>
              </w:rPr>
              <w:pPrChange w:id="5946" w:author="Lane, Stefanie" w:date="2023-09-27T17:47:00Z">
                <w:pPr>
                  <w:spacing w:after="0" w:line="240" w:lineRule="auto"/>
                  <w:jc w:val="center"/>
                </w:pPr>
              </w:pPrChange>
            </w:pPr>
            <w:del w:id="5947"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66FB2BB8" w14:textId="14A8A50C" w:rsidTr="00D143A8">
        <w:trPr>
          <w:trHeight w:val="290"/>
          <w:del w:id="5948" w:author="Lane, Stefanie" w:date="2023-09-27T17:47:00Z"/>
        </w:trPr>
        <w:tc>
          <w:tcPr>
            <w:tcW w:w="1311" w:type="dxa"/>
            <w:vMerge/>
            <w:tcBorders>
              <w:top w:val="nil"/>
              <w:left w:val="single" w:sz="8" w:space="0" w:color="auto"/>
              <w:bottom w:val="single" w:sz="8" w:space="0" w:color="000000"/>
              <w:right w:val="nil"/>
            </w:tcBorders>
            <w:vAlign w:val="center"/>
            <w:hideMark/>
          </w:tcPr>
          <w:p w14:paraId="48126A4A" w14:textId="7AD7ACB3" w:rsidR="005F6877" w:rsidRPr="00C44004" w:rsidDel="00CB6B19" w:rsidRDefault="005F6877" w:rsidP="00CB6B19">
            <w:pPr>
              <w:rPr>
                <w:del w:id="5949" w:author="Lane, Stefanie" w:date="2023-09-27T17:47:00Z"/>
                <w:rFonts w:ascii="Calibri" w:eastAsia="Times New Roman" w:hAnsi="Calibri" w:cs="Calibri"/>
                <w:color w:val="000000"/>
              </w:rPr>
              <w:pPrChange w:id="595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58462EA" w14:textId="3F09468A" w:rsidR="005F6877" w:rsidRPr="00C44004" w:rsidDel="00CB6B19" w:rsidRDefault="005F6877" w:rsidP="00CB6B19">
            <w:pPr>
              <w:rPr>
                <w:del w:id="5951" w:author="Lane, Stefanie" w:date="2023-09-27T17:47:00Z"/>
                <w:rFonts w:ascii="Calibri" w:eastAsia="Times New Roman" w:hAnsi="Calibri" w:cs="Calibri"/>
                <w:color w:val="000000"/>
              </w:rPr>
              <w:pPrChange w:id="595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2D3702B" w14:textId="7FC235C0" w:rsidR="005F6877" w:rsidRPr="00C44004" w:rsidDel="00CB6B19" w:rsidRDefault="005F6877" w:rsidP="00CB6B19">
            <w:pPr>
              <w:rPr>
                <w:del w:id="5953" w:author="Lane, Stefanie" w:date="2023-09-27T17:47:00Z"/>
                <w:rFonts w:ascii="Calibri" w:eastAsia="Times New Roman" w:hAnsi="Calibri" w:cs="Calibri"/>
                <w:i/>
                <w:iCs/>
                <w:color w:val="000000"/>
              </w:rPr>
              <w:pPrChange w:id="5954" w:author="Lane, Stefanie" w:date="2023-09-27T17:47:00Z">
                <w:pPr>
                  <w:spacing w:after="0" w:line="240" w:lineRule="auto"/>
                </w:pPr>
              </w:pPrChange>
            </w:pPr>
            <w:del w:id="5955" w:author="Lane, Stefanie" w:date="2023-09-27T17:47:00Z">
              <w:r w:rsidRPr="00C44004" w:rsidDel="00CB6B19">
                <w:rPr>
                  <w:rFonts w:ascii="Calibri" w:eastAsia="Times New Roman" w:hAnsi="Calibri" w:cs="Calibri"/>
                  <w:i/>
                  <w:iCs/>
                  <w:color w:val="000000"/>
                </w:rPr>
                <w:delText>Juncus effusus</w:delText>
              </w:r>
            </w:del>
          </w:p>
        </w:tc>
        <w:tc>
          <w:tcPr>
            <w:tcW w:w="960" w:type="dxa"/>
            <w:tcBorders>
              <w:top w:val="nil"/>
              <w:left w:val="nil"/>
              <w:bottom w:val="nil"/>
              <w:right w:val="nil"/>
            </w:tcBorders>
            <w:shd w:val="clear" w:color="auto" w:fill="auto"/>
            <w:noWrap/>
            <w:vAlign w:val="bottom"/>
            <w:hideMark/>
          </w:tcPr>
          <w:p w14:paraId="4482EE33" w14:textId="5894F21F" w:rsidR="005F6877" w:rsidRPr="00C44004" w:rsidDel="00CB6B19" w:rsidRDefault="005F6877" w:rsidP="00CB6B19">
            <w:pPr>
              <w:rPr>
                <w:del w:id="5956" w:author="Lane, Stefanie" w:date="2023-09-27T17:47:00Z"/>
                <w:rFonts w:ascii="Calibri" w:eastAsia="Times New Roman" w:hAnsi="Calibri" w:cs="Calibri"/>
                <w:i/>
                <w:iCs/>
                <w:color w:val="000000"/>
              </w:rPr>
              <w:pPrChange w:id="5957"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6DF8E66D" w14:textId="65197457" w:rsidR="005F6877" w:rsidRPr="00C44004" w:rsidDel="00CB6B19" w:rsidRDefault="005F6877" w:rsidP="00CB6B19">
            <w:pPr>
              <w:rPr>
                <w:del w:id="5958" w:author="Lane, Stefanie" w:date="2023-09-27T17:47:00Z"/>
                <w:rFonts w:ascii="Times New Roman" w:eastAsia="Times New Roman" w:hAnsi="Times New Roman" w:cs="Times New Roman"/>
                <w:sz w:val="20"/>
                <w:szCs w:val="20"/>
              </w:rPr>
              <w:pPrChange w:id="5959"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0ACE3E1" w14:textId="03084FE4" w:rsidR="005F6877" w:rsidRPr="00C44004" w:rsidDel="00CB6B19" w:rsidRDefault="005F6877" w:rsidP="00CB6B19">
            <w:pPr>
              <w:rPr>
                <w:del w:id="5960" w:author="Lane, Stefanie" w:date="2023-09-27T17:47:00Z"/>
                <w:rFonts w:ascii="Calibri" w:eastAsia="Times New Roman" w:hAnsi="Calibri" w:cs="Calibri"/>
                <w:color w:val="000000"/>
              </w:rPr>
              <w:pPrChange w:id="5961" w:author="Lane, Stefanie" w:date="2023-09-27T17:47:00Z">
                <w:pPr>
                  <w:spacing w:after="0" w:line="240" w:lineRule="auto"/>
                  <w:jc w:val="center"/>
                </w:pPr>
              </w:pPrChange>
            </w:pPr>
            <w:del w:id="5962"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65DAC446" w:rsidR="005F6877" w:rsidRPr="00C44004" w:rsidDel="00CB6B19" w:rsidRDefault="005F6877" w:rsidP="00CB6B19">
            <w:pPr>
              <w:rPr>
                <w:del w:id="5963" w:author="Lane, Stefanie" w:date="2023-09-27T17:47:00Z"/>
                <w:rFonts w:ascii="Calibri" w:eastAsia="Times New Roman" w:hAnsi="Calibri" w:cs="Calibri"/>
                <w:color w:val="000000"/>
              </w:rPr>
              <w:pPrChange w:id="5964" w:author="Lane, Stefanie" w:date="2023-09-27T17:47:00Z">
                <w:pPr>
                  <w:spacing w:after="0" w:line="240" w:lineRule="auto"/>
                  <w:jc w:val="center"/>
                </w:pPr>
              </w:pPrChange>
            </w:pPr>
            <w:del w:id="5965"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7F5F5ADC" w14:textId="047B0A65" w:rsidTr="00D143A8">
        <w:trPr>
          <w:trHeight w:val="290"/>
          <w:del w:id="5966" w:author="Lane, Stefanie" w:date="2023-09-27T17:47:00Z"/>
        </w:trPr>
        <w:tc>
          <w:tcPr>
            <w:tcW w:w="1311" w:type="dxa"/>
            <w:vMerge/>
            <w:tcBorders>
              <w:top w:val="nil"/>
              <w:left w:val="single" w:sz="8" w:space="0" w:color="auto"/>
              <w:bottom w:val="single" w:sz="8" w:space="0" w:color="000000"/>
              <w:right w:val="nil"/>
            </w:tcBorders>
            <w:vAlign w:val="center"/>
            <w:hideMark/>
          </w:tcPr>
          <w:p w14:paraId="4CC9324E" w14:textId="24D07B41" w:rsidR="005F6877" w:rsidRPr="00C44004" w:rsidDel="00CB6B19" w:rsidRDefault="005F6877" w:rsidP="00CB6B19">
            <w:pPr>
              <w:rPr>
                <w:del w:id="5967" w:author="Lane, Stefanie" w:date="2023-09-27T17:47:00Z"/>
                <w:rFonts w:ascii="Calibri" w:eastAsia="Times New Roman" w:hAnsi="Calibri" w:cs="Calibri"/>
                <w:color w:val="000000"/>
              </w:rPr>
              <w:pPrChange w:id="596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D9BA99C" w14:textId="6D15216F" w:rsidR="005F6877" w:rsidRPr="00C44004" w:rsidDel="00CB6B19" w:rsidRDefault="005F6877" w:rsidP="00CB6B19">
            <w:pPr>
              <w:rPr>
                <w:del w:id="5969" w:author="Lane, Stefanie" w:date="2023-09-27T17:47:00Z"/>
                <w:rFonts w:ascii="Calibri" w:eastAsia="Times New Roman" w:hAnsi="Calibri" w:cs="Calibri"/>
                <w:color w:val="000000"/>
              </w:rPr>
              <w:pPrChange w:id="5970"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39382BF7" w:rsidR="005F6877" w:rsidRPr="00C44004" w:rsidDel="00CB6B19" w:rsidRDefault="005F6877" w:rsidP="00CB6B19">
            <w:pPr>
              <w:rPr>
                <w:del w:id="5971" w:author="Lane, Stefanie" w:date="2023-09-27T17:47:00Z"/>
                <w:rFonts w:ascii="Calibri" w:eastAsia="Times New Roman" w:hAnsi="Calibri" w:cs="Calibri"/>
                <w:i/>
                <w:iCs/>
                <w:color w:val="000000"/>
              </w:rPr>
              <w:pPrChange w:id="5972" w:author="Lane, Stefanie" w:date="2023-09-27T17:47:00Z">
                <w:pPr>
                  <w:spacing w:after="0" w:line="240" w:lineRule="auto"/>
                </w:pPr>
              </w:pPrChange>
            </w:pPr>
            <w:del w:id="5973" w:author="Lane, Stefanie" w:date="2023-09-27T17:47:00Z">
              <w:r w:rsidRPr="00C44004" w:rsidDel="00CB6B19">
                <w:rPr>
                  <w:rFonts w:ascii="Calibri" w:eastAsia="Times New Roman" w:hAnsi="Calibri" w:cs="Calibri"/>
                  <w:i/>
                  <w:iCs/>
                  <w:color w:val="000000"/>
                </w:rPr>
                <w:delText>Lysichiton american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5C2BE71E" w:rsidR="005F6877" w:rsidRPr="00C44004" w:rsidDel="00CB6B19" w:rsidRDefault="005F6877" w:rsidP="00CB6B19">
            <w:pPr>
              <w:rPr>
                <w:del w:id="5974" w:author="Lane, Stefanie" w:date="2023-09-27T17:47:00Z"/>
                <w:rFonts w:ascii="Calibri" w:eastAsia="Times New Roman" w:hAnsi="Calibri" w:cs="Calibri"/>
                <w:color w:val="000000"/>
              </w:rPr>
              <w:pPrChange w:id="5975" w:author="Lane, Stefanie" w:date="2023-09-27T17:47:00Z">
                <w:pPr>
                  <w:spacing w:after="0" w:line="240" w:lineRule="auto"/>
                  <w:jc w:val="center"/>
                </w:pPr>
              </w:pPrChange>
            </w:pPr>
            <w:del w:id="5976"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245E5D46" w:rsidR="005F6877" w:rsidRPr="00C44004" w:rsidDel="00CB6B19" w:rsidRDefault="005F6877" w:rsidP="00CB6B19">
            <w:pPr>
              <w:rPr>
                <w:del w:id="5977" w:author="Lane, Stefanie" w:date="2023-09-27T17:47:00Z"/>
                <w:rFonts w:ascii="Calibri" w:eastAsia="Times New Roman" w:hAnsi="Calibri" w:cs="Calibri"/>
                <w:color w:val="000000"/>
              </w:rPr>
              <w:pPrChange w:id="5978" w:author="Lane, Stefanie" w:date="2023-09-27T17:47:00Z">
                <w:pPr>
                  <w:spacing w:after="0" w:line="240" w:lineRule="auto"/>
                  <w:jc w:val="center"/>
                </w:pPr>
              </w:pPrChange>
            </w:pPr>
            <w:del w:id="5979"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02EE8341" w:rsidR="005F6877" w:rsidRPr="00C44004" w:rsidDel="00CB6B19" w:rsidRDefault="005F6877" w:rsidP="00CB6B19">
            <w:pPr>
              <w:rPr>
                <w:del w:id="5980" w:author="Lane, Stefanie" w:date="2023-09-27T17:47:00Z"/>
                <w:rFonts w:ascii="Calibri" w:eastAsia="Times New Roman" w:hAnsi="Calibri" w:cs="Calibri"/>
                <w:color w:val="000000"/>
              </w:rPr>
              <w:pPrChange w:id="5981" w:author="Lane, Stefanie" w:date="2023-09-27T17:47:00Z">
                <w:pPr>
                  <w:spacing w:after="0" w:line="240" w:lineRule="auto"/>
                  <w:jc w:val="center"/>
                </w:pPr>
              </w:pPrChange>
            </w:pPr>
            <w:del w:id="5982"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68078B62" w:rsidR="005F6877" w:rsidRPr="00C44004" w:rsidDel="00CB6B19" w:rsidRDefault="005F6877" w:rsidP="00CB6B19">
            <w:pPr>
              <w:rPr>
                <w:del w:id="5983" w:author="Lane, Stefanie" w:date="2023-09-27T17:47:00Z"/>
                <w:rFonts w:ascii="Calibri" w:eastAsia="Times New Roman" w:hAnsi="Calibri" w:cs="Calibri"/>
                <w:color w:val="000000"/>
              </w:rPr>
              <w:pPrChange w:id="5984" w:author="Lane, Stefanie" w:date="2023-09-27T17:47:00Z">
                <w:pPr>
                  <w:spacing w:after="0" w:line="240" w:lineRule="auto"/>
                  <w:jc w:val="center"/>
                </w:pPr>
              </w:pPrChange>
            </w:pPr>
            <w:del w:id="5985"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76562AFF" w14:textId="01CEE69B" w:rsidTr="00D143A8">
        <w:trPr>
          <w:trHeight w:val="290"/>
          <w:del w:id="5986" w:author="Lane, Stefanie" w:date="2023-09-27T17:47:00Z"/>
        </w:trPr>
        <w:tc>
          <w:tcPr>
            <w:tcW w:w="1311" w:type="dxa"/>
            <w:vMerge/>
            <w:tcBorders>
              <w:top w:val="nil"/>
              <w:left w:val="single" w:sz="8" w:space="0" w:color="auto"/>
              <w:bottom w:val="single" w:sz="8" w:space="0" w:color="000000"/>
              <w:right w:val="nil"/>
            </w:tcBorders>
            <w:vAlign w:val="center"/>
            <w:hideMark/>
          </w:tcPr>
          <w:p w14:paraId="082D99F2" w14:textId="7F4A655B" w:rsidR="005F6877" w:rsidRPr="00C44004" w:rsidDel="00CB6B19" w:rsidRDefault="005F6877" w:rsidP="00CB6B19">
            <w:pPr>
              <w:rPr>
                <w:del w:id="5987" w:author="Lane, Stefanie" w:date="2023-09-27T17:47:00Z"/>
                <w:rFonts w:ascii="Calibri" w:eastAsia="Times New Roman" w:hAnsi="Calibri" w:cs="Calibri"/>
                <w:color w:val="000000"/>
              </w:rPr>
              <w:pPrChange w:id="598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777B4E" w14:textId="641F5BC0" w:rsidR="005F6877" w:rsidRPr="00C44004" w:rsidDel="00CB6B19" w:rsidRDefault="005F6877" w:rsidP="00CB6B19">
            <w:pPr>
              <w:rPr>
                <w:del w:id="5989" w:author="Lane, Stefanie" w:date="2023-09-27T17:47:00Z"/>
                <w:rFonts w:ascii="Calibri" w:eastAsia="Times New Roman" w:hAnsi="Calibri" w:cs="Calibri"/>
                <w:color w:val="000000"/>
              </w:rPr>
              <w:pPrChange w:id="5990"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AC2477C" w14:textId="5424696A" w:rsidR="005F6877" w:rsidRPr="00C44004" w:rsidDel="00CB6B19" w:rsidRDefault="005F6877" w:rsidP="00CB6B19">
            <w:pPr>
              <w:rPr>
                <w:del w:id="5991" w:author="Lane, Stefanie" w:date="2023-09-27T17:47:00Z"/>
                <w:rFonts w:ascii="Calibri" w:eastAsia="Times New Roman" w:hAnsi="Calibri" w:cs="Calibri"/>
                <w:i/>
                <w:iCs/>
                <w:color w:val="000000"/>
              </w:rPr>
              <w:pPrChange w:id="5992" w:author="Lane, Stefanie" w:date="2023-09-27T17:47:00Z">
                <w:pPr>
                  <w:spacing w:after="0" w:line="240" w:lineRule="auto"/>
                </w:pPr>
              </w:pPrChange>
            </w:pPr>
            <w:del w:id="5993" w:author="Lane, Stefanie" w:date="2023-09-27T17:47:00Z">
              <w:r w:rsidRPr="00C44004" w:rsidDel="00CB6B19">
                <w:rPr>
                  <w:rFonts w:ascii="Calibri" w:eastAsia="Times New Roman" w:hAnsi="Calibri" w:cs="Calibri"/>
                  <w:i/>
                  <w:iCs/>
                  <w:color w:val="000000"/>
                </w:rPr>
                <w:delText>Myrica gale</w:delText>
              </w:r>
            </w:del>
          </w:p>
        </w:tc>
        <w:tc>
          <w:tcPr>
            <w:tcW w:w="960" w:type="dxa"/>
            <w:tcBorders>
              <w:top w:val="nil"/>
              <w:left w:val="nil"/>
              <w:bottom w:val="nil"/>
              <w:right w:val="nil"/>
            </w:tcBorders>
            <w:shd w:val="clear" w:color="auto" w:fill="auto"/>
            <w:noWrap/>
            <w:vAlign w:val="bottom"/>
            <w:hideMark/>
          </w:tcPr>
          <w:p w14:paraId="0A3D4C52" w14:textId="13ECF714" w:rsidR="005F6877" w:rsidRPr="00C44004" w:rsidDel="00CB6B19" w:rsidRDefault="005F6877" w:rsidP="00CB6B19">
            <w:pPr>
              <w:rPr>
                <w:del w:id="5994" w:author="Lane, Stefanie" w:date="2023-09-27T17:47:00Z"/>
                <w:rFonts w:ascii="Calibri" w:eastAsia="Times New Roman" w:hAnsi="Calibri" w:cs="Calibri"/>
                <w:i/>
                <w:iCs/>
                <w:color w:val="000000"/>
              </w:rPr>
              <w:pPrChange w:id="5995"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6CA5AB65" w14:textId="04CF7F81" w:rsidR="005F6877" w:rsidRPr="00C44004" w:rsidDel="00CB6B19" w:rsidRDefault="005F6877" w:rsidP="00CB6B19">
            <w:pPr>
              <w:rPr>
                <w:del w:id="5996" w:author="Lane, Stefanie" w:date="2023-09-27T17:47:00Z"/>
                <w:rFonts w:ascii="Times New Roman" w:eastAsia="Times New Roman" w:hAnsi="Times New Roman" w:cs="Times New Roman"/>
                <w:sz w:val="20"/>
                <w:szCs w:val="20"/>
              </w:rPr>
              <w:pPrChange w:id="5997"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AAD3814" w14:textId="6EA90523" w:rsidR="005F6877" w:rsidRPr="00C44004" w:rsidDel="00CB6B19" w:rsidRDefault="005F6877" w:rsidP="00CB6B19">
            <w:pPr>
              <w:rPr>
                <w:del w:id="5998" w:author="Lane, Stefanie" w:date="2023-09-27T17:47:00Z"/>
                <w:rFonts w:ascii="Calibri" w:eastAsia="Times New Roman" w:hAnsi="Calibri" w:cs="Calibri"/>
                <w:color w:val="000000"/>
              </w:rPr>
              <w:pPrChange w:id="5999" w:author="Lane, Stefanie" w:date="2023-09-27T17:47:00Z">
                <w:pPr>
                  <w:spacing w:after="0" w:line="240" w:lineRule="auto"/>
                  <w:jc w:val="center"/>
                </w:pPr>
              </w:pPrChange>
            </w:pPr>
            <w:del w:id="6000"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0C7BBB58" w:rsidR="005F6877" w:rsidRPr="00C44004" w:rsidDel="00CB6B19" w:rsidRDefault="005F6877" w:rsidP="00CB6B19">
            <w:pPr>
              <w:rPr>
                <w:del w:id="6001" w:author="Lane, Stefanie" w:date="2023-09-27T17:47:00Z"/>
                <w:rFonts w:ascii="Calibri" w:eastAsia="Times New Roman" w:hAnsi="Calibri" w:cs="Calibri"/>
                <w:color w:val="000000"/>
              </w:rPr>
              <w:pPrChange w:id="6002" w:author="Lane, Stefanie" w:date="2023-09-27T17:47:00Z">
                <w:pPr>
                  <w:spacing w:after="0" w:line="240" w:lineRule="auto"/>
                  <w:jc w:val="center"/>
                </w:pPr>
              </w:pPrChange>
            </w:pPr>
            <w:del w:id="6003"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15523551" w14:textId="0DAECF32" w:rsidTr="00137F24">
        <w:trPr>
          <w:trHeight w:val="290"/>
          <w:del w:id="6004" w:author="Lane, Stefanie" w:date="2023-09-27T17:47:00Z"/>
        </w:trPr>
        <w:tc>
          <w:tcPr>
            <w:tcW w:w="1311" w:type="dxa"/>
            <w:vMerge/>
            <w:tcBorders>
              <w:top w:val="nil"/>
              <w:left w:val="single" w:sz="8" w:space="0" w:color="auto"/>
              <w:bottom w:val="single" w:sz="8" w:space="0" w:color="000000"/>
              <w:right w:val="nil"/>
            </w:tcBorders>
            <w:vAlign w:val="center"/>
            <w:hideMark/>
          </w:tcPr>
          <w:p w14:paraId="62BC6282" w14:textId="79716E4B" w:rsidR="005F6877" w:rsidRPr="00C44004" w:rsidDel="00CB6B19" w:rsidRDefault="005F6877" w:rsidP="00CB6B19">
            <w:pPr>
              <w:rPr>
                <w:del w:id="6005" w:author="Lane, Stefanie" w:date="2023-09-27T17:47:00Z"/>
                <w:rFonts w:ascii="Calibri" w:eastAsia="Times New Roman" w:hAnsi="Calibri" w:cs="Calibri"/>
                <w:color w:val="000000"/>
              </w:rPr>
              <w:pPrChange w:id="600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01C0864" w14:textId="0FA136FA" w:rsidR="005F6877" w:rsidRPr="00C44004" w:rsidDel="00CB6B19" w:rsidRDefault="005F6877" w:rsidP="00CB6B19">
            <w:pPr>
              <w:rPr>
                <w:del w:id="6007" w:author="Lane, Stefanie" w:date="2023-09-27T17:47:00Z"/>
                <w:rFonts w:ascii="Calibri" w:eastAsia="Times New Roman" w:hAnsi="Calibri" w:cs="Calibri"/>
                <w:color w:val="000000"/>
              </w:rPr>
              <w:pPrChange w:id="600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0291A233" w:rsidR="005F6877" w:rsidRPr="00C44004" w:rsidDel="00CB6B19" w:rsidRDefault="005F6877" w:rsidP="00CB6B19">
            <w:pPr>
              <w:rPr>
                <w:del w:id="6009" w:author="Lane, Stefanie" w:date="2023-09-27T17:47:00Z"/>
                <w:rFonts w:ascii="Calibri" w:eastAsia="Times New Roman" w:hAnsi="Calibri" w:cs="Calibri"/>
                <w:i/>
                <w:iCs/>
                <w:color w:val="000000"/>
              </w:rPr>
              <w:pPrChange w:id="6010" w:author="Lane, Stefanie" w:date="2023-09-27T17:47:00Z">
                <w:pPr>
                  <w:spacing w:after="0" w:line="240" w:lineRule="auto"/>
                </w:pPr>
              </w:pPrChange>
            </w:pPr>
            <w:del w:id="6011" w:author="Lane, Stefanie" w:date="2023-09-27T17:47:00Z">
              <w:r w:rsidRPr="00C44004" w:rsidDel="00CB6B19">
                <w:rPr>
                  <w:rFonts w:ascii="Calibri" w:eastAsia="Times New Roman" w:hAnsi="Calibri" w:cs="Calibri"/>
                  <w:i/>
                  <w:iCs/>
                  <w:color w:val="000000"/>
                </w:rPr>
                <w:delText>Salix scoulerian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5DDA9D61" w:rsidR="005F6877" w:rsidRPr="00C44004" w:rsidDel="00CB6B19" w:rsidRDefault="005F6877" w:rsidP="00CB6B19">
            <w:pPr>
              <w:rPr>
                <w:del w:id="6012" w:author="Lane, Stefanie" w:date="2023-09-27T17:47:00Z"/>
                <w:rFonts w:ascii="Calibri" w:eastAsia="Times New Roman" w:hAnsi="Calibri" w:cs="Calibri"/>
                <w:color w:val="000000"/>
              </w:rPr>
              <w:pPrChange w:id="6013" w:author="Lane, Stefanie" w:date="2023-09-27T17:47:00Z">
                <w:pPr>
                  <w:spacing w:after="0" w:line="240" w:lineRule="auto"/>
                  <w:jc w:val="center"/>
                </w:pPr>
              </w:pPrChange>
            </w:pPr>
            <w:del w:id="601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4267BD37" w:rsidR="005F6877" w:rsidRPr="00C44004" w:rsidDel="00CB6B19" w:rsidRDefault="005F6877" w:rsidP="00CB6B19">
            <w:pPr>
              <w:rPr>
                <w:del w:id="6015" w:author="Lane, Stefanie" w:date="2023-09-27T17:47:00Z"/>
                <w:rFonts w:ascii="Calibri" w:eastAsia="Times New Roman" w:hAnsi="Calibri" w:cs="Calibri"/>
                <w:color w:val="000000"/>
              </w:rPr>
              <w:pPrChange w:id="6016" w:author="Lane, Stefanie" w:date="2023-09-27T17:47:00Z">
                <w:pPr>
                  <w:spacing w:after="0" w:line="240" w:lineRule="auto"/>
                  <w:jc w:val="center"/>
                </w:pPr>
              </w:pPrChange>
            </w:pPr>
            <w:del w:id="601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523E92D0" w:rsidR="005F6877" w:rsidRPr="00C44004" w:rsidDel="00CB6B19" w:rsidRDefault="005F6877" w:rsidP="00CB6B19">
            <w:pPr>
              <w:rPr>
                <w:del w:id="6018" w:author="Lane, Stefanie" w:date="2023-09-27T17:47:00Z"/>
                <w:rFonts w:ascii="Calibri" w:eastAsia="Times New Roman" w:hAnsi="Calibri" w:cs="Calibri"/>
                <w:color w:val="000000"/>
              </w:rPr>
              <w:pPrChange w:id="6019" w:author="Lane, Stefanie" w:date="2023-09-27T17:47:00Z">
                <w:pPr>
                  <w:spacing w:after="0" w:line="240" w:lineRule="auto"/>
                  <w:jc w:val="center"/>
                </w:pPr>
              </w:pPrChange>
            </w:pPr>
            <w:del w:id="6020"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346123FF" w:rsidR="005F6877" w:rsidRPr="00C44004" w:rsidDel="00CB6B19" w:rsidRDefault="005F6877" w:rsidP="00CB6B19">
            <w:pPr>
              <w:rPr>
                <w:del w:id="6021" w:author="Lane, Stefanie" w:date="2023-09-27T17:47:00Z"/>
                <w:rFonts w:ascii="Calibri" w:eastAsia="Times New Roman" w:hAnsi="Calibri" w:cs="Calibri"/>
                <w:color w:val="000000"/>
              </w:rPr>
              <w:pPrChange w:id="6022" w:author="Lane, Stefanie" w:date="2023-09-27T17:47:00Z">
                <w:pPr>
                  <w:spacing w:after="0" w:line="240" w:lineRule="auto"/>
                  <w:jc w:val="center"/>
                </w:pPr>
              </w:pPrChange>
            </w:pPr>
            <w:del w:id="6023"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662E4F67" w14:textId="3B46E388" w:rsidTr="00137F24">
        <w:trPr>
          <w:trHeight w:val="290"/>
          <w:del w:id="6024" w:author="Lane, Stefanie" w:date="2023-09-27T17:47:00Z"/>
        </w:trPr>
        <w:tc>
          <w:tcPr>
            <w:tcW w:w="1311" w:type="dxa"/>
            <w:vMerge/>
            <w:tcBorders>
              <w:top w:val="nil"/>
              <w:left w:val="single" w:sz="8" w:space="0" w:color="auto"/>
              <w:bottom w:val="single" w:sz="8" w:space="0" w:color="000000"/>
              <w:right w:val="nil"/>
            </w:tcBorders>
            <w:vAlign w:val="center"/>
          </w:tcPr>
          <w:p w14:paraId="358E4055" w14:textId="064F77AD" w:rsidR="00B36617" w:rsidRPr="00C44004" w:rsidDel="00CB6B19" w:rsidRDefault="00B36617" w:rsidP="00CB6B19">
            <w:pPr>
              <w:rPr>
                <w:del w:id="6025" w:author="Lane, Stefanie" w:date="2023-09-27T17:47:00Z"/>
                <w:rFonts w:ascii="Calibri" w:eastAsia="Times New Roman" w:hAnsi="Calibri" w:cs="Calibri"/>
                <w:color w:val="000000"/>
              </w:rPr>
              <w:pPrChange w:id="602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2D46BF0B" w14:textId="31AED867" w:rsidR="00B36617" w:rsidRPr="00C44004" w:rsidDel="00CB6B19" w:rsidRDefault="00B36617" w:rsidP="00CB6B19">
            <w:pPr>
              <w:rPr>
                <w:del w:id="6027" w:author="Lane, Stefanie" w:date="2023-09-27T17:47:00Z"/>
                <w:rFonts w:ascii="Calibri" w:eastAsia="Times New Roman" w:hAnsi="Calibri" w:cs="Calibri"/>
                <w:color w:val="000000"/>
              </w:rPr>
              <w:pPrChange w:id="602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0E1BCB63" w14:textId="653DE64E" w:rsidR="00B36617" w:rsidRPr="00C44004" w:rsidDel="00CB6B19" w:rsidRDefault="00B36617" w:rsidP="00CB6B19">
            <w:pPr>
              <w:rPr>
                <w:del w:id="6029" w:author="Lane, Stefanie" w:date="2023-09-27T17:47:00Z"/>
                <w:rFonts w:ascii="Calibri" w:eastAsia="Times New Roman" w:hAnsi="Calibri" w:cs="Calibri"/>
                <w:i/>
                <w:iCs/>
                <w:color w:val="000000"/>
              </w:rPr>
              <w:pPrChange w:id="6030" w:author="Lane, Stefanie" w:date="2023-09-27T17:47:00Z">
                <w:pPr>
                  <w:spacing w:after="0" w:line="240" w:lineRule="auto"/>
                </w:pPr>
              </w:pPrChange>
            </w:pPr>
            <w:del w:id="6031" w:author="Lane, Stefanie" w:date="2023-09-27T17:47:00Z">
              <w:r w:rsidRPr="00C44004" w:rsidDel="00CB6B19">
                <w:rPr>
                  <w:rFonts w:ascii="Calibri" w:eastAsia="Times New Roman" w:hAnsi="Calibri" w:cs="Calibri"/>
                  <w:i/>
                  <w:iCs/>
                  <w:color w:val="00000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tcPr>
          <w:p w14:paraId="5B5645E4" w14:textId="63B2F311" w:rsidR="00B36617" w:rsidRPr="00C44004" w:rsidDel="00CB6B19" w:rsidRDefault="00B36617" w:rsidP="00CB6B19">
            <w:pPr>
              <w:rPr>
                <w:del w:id="6032" w:author="Lane, Stefanie" w:date="2023-09-27T17:47:00Z"/>
                <w:rFonts w:ascii="Calibri" w:eastAsia="Times New Roman" w:hAnsi="Calibri" w:cs="Calibri"/>
                <w:i/>
                <w:iCs/>
                <w:color w:val="000000"/>
              </w:rPr>
              <w:pPrChange w:id="6033" w:author="Lane, Stefanie" w:date="2023-09-27T17:47:00Z">
                <w:pPr>
                  <w:spacing w:after="0" w:line="240" w:lineRule="auto"/>
                </w:pPr>
              </w:pPrChange>
            </w:pPr>
            <w:del w:id="6034"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tcPr>
          <w:p w14:paraId="17C42D1F" w14:textId="6E0F9D53" w:rsidR="00B36617" w:rsidRPr="00C44004" w:rsidDel="00CB6B19" w:rsidRDefault="00B36617" w:rsidP="00CB6B19">
            <w:pPr>
              <w:rPr>
                <w:del w:id="6035" w:author="Lane, Stefanie" w:date="2023-09-27T17:47:00Z"/>
                <w:rFonts w:ascii="Calibri" w:eastAsia="Times New Roman" w:hAnsi="Calibri" w:cs="Calibri"/>
                <w:color w:val="000000"/>
              </w:rPr>
              <w:pPrChange w:id="6036" w:author="Lane, Stefanie" w:date="2023-09-27T17:47:00Z">
                <w:pPr>
                  <w:spacing w:after="0" w:line="240" w:lineRule="auto"/>
                  <w:jc w:val="center"/>
                </w:pPr>
              </w:pPrChange>
            </w:pPr>
            <w:del w:id="6037"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tcPr>
          <w:p w14:paraId="5C03CA50" w14:textId="4CC4B995" w:rsidR="00B36617" w:rsidRPr="00C44004" w:rsidDel="00CB6B19" w:rsidRDefault="00B36617" w:rsidP="00CB6B19">
            <w:pPr>
              <w:rPr>
                <w:del w:id="6038" w:author="Lane, Stefanie" w:date="2023-09-27T17:47:00Z"/>
                <w:rFonts w:ascii="Calibri" w:eastAsia="Times New Roman" w:hAnsi="Calibri" w:cs="Calibri"/>
                <w:color w:val="000000"/>
              </w:rPr>
              <w:pPrChange w:id="6039" w:author="Lane, Stefanie" w:date="2023-09-27T17:47:00Z">
                <w:pPr>
                  <w:spacing w:after="0" w:line="240" w:lineRule="auto"/>
                  <w:jc w:val="center"/>
                </w:pPr>
              </w:pPrChange>
            </w:pPr>
            <w:del w:id="6040"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2106D89" w:rsidR="00B36617" w:rsidRPr="00C44004" w:rsidDel="00CB6B19" w:rsidRDefault="00B36617" w:rsidP="00CB6B19">
            <w:pPr>
              <w:rPr>
                <w:del w:id="6041" w:author="Lane, Stefanie" w:date="2023-09-27T17:47:00Z"/>
                <w:rFonts w:ascii="Calibri" w:eastAsia="Times New Roman" w:hAnsi="Calibri" w:cs="Calibri"/>
                <w:color w:val="000000"/>
              </w:rPr>
              <w:pPrChange w:id="6042" w:author="Lane, Stefanie" w:date="2023-09-27T17:47:00Z">
                <w:pPr>
                  <w:spacing w:after="0" w:line="240" w:lineRule="auto"/>
                  <w:jc w:val="center"/>
                </w:pPr>
              </w:pPrChange>
            </w:pPr>
          </w:p>
        </w:tc>
      </w:tr>
      <w:tr w:rsidR="00B36617" w:rsidRPr="00C44004" w:rsidDel="00CB6B19" w14:paraId="4C6A0B8B" w14:textId="649D58C1" w:rsidTr="00B36617">
        <w:trPr>
          <w:trHeight w:val="290"/>
          <w:del w:id="6043" w:author="Lane, Stefanie" w:date="2023-09-27T17:47:00Z"/>
        </w:trPr>
        <w:tc>
          <w:tcPr>
            <w:tcW w:w="1311" w:type="dxa"/>
            <w:vMerge/>
            <w:tcBorders>
              <w:top w:val="nil"/>
              <w:left w:val="single" w:sz="8" w:space="0" w:color="auto"/>
              <w:bottom w:val="single" w:sz="8" w:space="0" w:color="000000"/>
              <w:right w:val="nil"/>
            </w:tcBorders>
            <w:vAlign w:val="center"/>
          </w:tcPr>
          <w:p w14:paraId="03E392A8" w14:textId="2993AC2E" w:rsidR="00B36617" w:rsidRPr="00C44004" w:rsidDel="00CB6B19" w:rsidRDefault="00B36617" w:rsidP="00CB6B19">
            <w:pPr>
              <w:rPr>
                <w:del w:id="6044" w:author="Lane, Stefanie" w:date="2023-09-27T17:47:00Z"/>
                <w:rFonts w:ascii="Calibri" w:eastAsia="Times New Roman" w:hAnsi="Calibri" w:cs="Calibri"/>
                <w:color w:val="000000"/>
              </w:rPr>
              <w:pPrChange w:id="604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4C7DE8DC" w14:textId="21411709" w:rsidR="00B36617" w:rsidRPr="00C44004" w:rsidDel="00CB6B19" w:rsidRDefault="00B36617" w:rsidP="00CB6B19">
            <w:pPr>
              <w:rPr>
                <w:del w:id="6046" w:author="Lane, Stefanie" w:date="2023-09-27T17:47:00Z"/>
                <w:rFonts w:ascii="Calibri" w:eastAsia="Times New Roman" w:hAnsi="Calibri" w:cs="Calibri"/>
                <w:color w:val="000000"/>
              </w:rPr>
              <w:pPrChange w:id="6047"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tcPr>
          <w:p w14:paraId="155B11BF" w14:textId="5C188E68" w:rsidR="00B36617" w:rsidRPr="00C44004" w:rsidDel="00CB6B19" w:rsidRDefault="00B36617" w:rsidP="00CB6B19">
            <w:pPr>
              <w:rPr>
                <w:del w:id="6048" w:author="Lane, Stefanie" w:date="2023-09-27T17:47:00Z"/>
                <w:rFonts w:ascii="Calibri" w:eastAsia="Times New Roman" w:hAnsi="Calibri" w:cs="Calibri"/>
                <w:i/>
                <w:iCs/>
                <w:color w:val="000000"/>
              </w:rPr>
              <w:pPrChange w:id="6049" w:author="Lane, Stefanie" w:date="2023-09-27T17:47:00Z">
                <w:pPr>
                  <w:spacing w:after="0" w:line="240" w:lineRule="auto"/>
                </w:pPr>
              </w:pPrChange>
            </w:pPr>
            <w:del w:id="6050" w:author="Lane, Stefanie" w:date="2023-09-27T17:47:00Z">
              <w:r w:rsidRPr="00C44004" w:rsidDel="00CB6B19">
                <w:rPr>
                  <w:rFonts w:ascii="Calibri" w:eastAsia="Times New Roman" w:hAnsi="Calibri" w:cs="Calibri"/>
                  <w:i/>
                  <w:iCs/>
                  <w:color w:val="000000"/>
                </w:rPr>
                <w:delText>Schoenoplectus tabernaemontani</w:delText>
              </w:r>
            </w:del>
          </w:p>
        </w:tc>
        <w:tc>
          <w:tcPr>
            <w:tcW w:w="960" w:type="dxa"/>
            <w:tcBorders>
              <w:top w:val="single" w:sz="4" w:space="0" w:color="auto"/>
              <w:left w:val="nil"/>
              <w:bottom w:val="nil"/>
              <w:right w:val="nil"/>
            </w:tcBorders>
            <w:shd w:val="clear" w:color="auto" w:fill="auto"/>
            <w:noWrap/>
            <w:vAlign w:val="bottom"/>
          </w:tcPr>
          <w:p w14:paraId="61C48D59" w14:textId="0F7511E9" w:rsidR="00B36617" w:rsidRPr="00C44004" w:rsidDel="00CB6B19" w:rsidRDefault="00B36617" w:rsidP="00CB6B19">
            <w:pPr>
              <w:rPr>
                <w:del w:id="6051" w:author="Lane, Stefanie" w:date="2023-09-27T17:47:00Z"/>
                <w:rFonts w:ascii="Calibri" w:eastAsia="Times New Roman" w:hAnsi="Calibri" w:cs="Calibri"/>
                <w:i/>
                <w:iCs/>
                <w:color w:val="000000"/>
              </w:rPr>
              <w:pPrChange w:id="6052" w:author="Lane, Stefanie" w:date="2023-09-27T17:47:00Z">
                <w:pPr>
                  <w:spacing w:after="0" w:line="240" w:lineRule="auto"/>
                </w:pPr>
              </w:pPrChange>
            </w:pPr>
            <w:del w:id="6053"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tcPr>
          <w:p w14:paraId="4C6F7BAE" w14:textId="4D9986CD" w:rsidR="00B36617" w:rsidRPr="00C44004" w:rsidDel="00CB6B19" w:rsidRDefault="00B36617" w:rsidP="00CB6B19">
            <w:pPr>
              <w:rPr>
                <w:del w:id="6054" w:author="Lane, Stefanie" w:date="2023-09-27T17:47:00Z"/>
                <w:rFonts w:ascii="Calibri" w:eastAsia="Times New Roman" w:hAnsi="Calibri" w:cs="Calibri"/>
                <w:color w:val="000000"/>
              </w:rPr>
              <w:pPrChange w:id="6055" w:author="Lane, Stefanie" w:date="2023-09-27T17:47:00Z">
                <w:pPr>
                  <w:spacing w:after="0" w:line="240" w:lineRule="auto"/>
                  <w:jc w:val="center"/>
                </w:pPr>
              </w:pPrChange>
            </w:pPr>
            <w:del w:id="6056"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nil"/>
              <w:right w:val="nil"/>
            </w:tcBorders>
            <w:shd w:val="clear" w:color="auto" w:fill="auto"/>
            <w:noWrap/>
            <w:vAlign w:val="bottom"/>
          </w:tcPr>
          <w:p w14:paraId="6BE88EB6" w14:textId="337B12EE" w:rsidR="00B36617" w:rsidRPr="00C44004" w:rsidDel="00CB6B19" w:rsidRDefault="00B36617" w:rsidP="00CB6B19">
            <w:pPr>
              <w:rPr>
                <w:del w:id="6057" w:author="Lane, Stefanie" w:date="2023-09-27T17:47:00Z"/>
                <w:rFonts w:ascii="Calibri" w:eastAsia="Times New Roman" w:hAnsi="Calibri" w:cs="Calibri"/>
                <w:color w:val="000000"/>
              </w:rPr>
              <w:pPrChange w:id="6058" w:author="Lane, Stefanie" w:date="2023-09-27T17:47:00Z">
                <w:pPr>
                  <w:spacing w:after="0" w:line="240" w:lineRule="auto"/>
                  <w:jc w:val="center"/>
                </w:pPr>
              </w:pPrChange>
            </w:pPr>
            <w:del w:id="6059"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nil"/>
              <w:right w:val="single" w:sz="8" w:space="0" w:color="auto"/>
            </w:tcBorders>
            <w:shd w:val="clear" w:color="auto" w:fill="auto"/>
            <w:noWrap/>
            <w:vAlign w:val="bottom"/>
          </w:tcPr>
          <w:p w14:paraId="53B7C76A" w14:textId="13920A2F" w:rsidR="00B36617" w:rsidRPr="00C44004" w:rsidDel="00CB6B19" w:rsidRDefault="00B36617" w:rsidP="00CB6B19">
            <w:pPr>
              <w:rPr>
                <w:del w:id="6060" w:author="Lane, Stefanie" w:date="2023-09-27T17:47:00Z"/>
                <w:rFonts w:ascii="Calibri" w:eastAsia="Times New Roman" w:hAnsi="Calibri" w:cs="Calibri"/>
                <w:color w:val="000000"/>
              </w:rPr>
              <w:pPrChange w:id="6061" w:author="Lane, Stefanie" w:date="2023-09-27T17:47:00Z">
                <w:pPr>
                  <w:spacing w:after="0" w:line="240" w:lineRule="auto"/>
                  <w:jc w:val="center"/>
                </w:pPr>
              </w:pPrChange>
            </w:pPr>
          </w:p>
        </w:tc>
      </w:tr>
      <w:tr w:rsidR="00B36617" w:rsidRPr="00C44004" w:rsidDel="00CB6B19" w14:paraId="657FBFBC" w14:textId="5AAB180F" w:rsidTr="00137F24">
        <w:trPr>
          <w:trHeight w:val="290"/>
          <w:del w:id="6062" w:author="Lane, Stefanie" w:date="2023-09-27T17:47:00Z"/>
        </w:trPr>
        <w:tc>
          <w:tcPr>
            <w:tcW w:w="1311" w:type="dxa"/>
            <w:vMerge/>
            <w:tcBorders>
              <w:top w:val="nil"/>
              <w:left w:val="single" w:sz="8" w:space="0" w:color="auto"/>
              <w:bottom w:val="single" w:sz="8" w:space="0" w:color="000000"/>
              <w:right w:val="nil"/>
            </w:tcBorders>
            <w:vAlign w:val="center"/>
            <w:hideMark/>
          </w:tcPr>
          <w:p w14:paraId="0DD4302F" w14:textId="0362E059" w:rsidR="00B36617" w:rsidRPr="00C44004" w:rsidDel="00CB6B19" w:rsidRDefault="00B36617" w:rsidP="00CB6B19">
            <w:pPr>
              <w:rPr>
                <w:del w:id="6063" w:author="Lane, Stefanie" w:date="2023-09-27T17:47:00Z"/>
                <w:rFonts w:ascii="Calibri" w:eastAsia="Times New Roman" w:hAnsi="Calibri" w:cs="Calibri"/>
                <w:color w:val="000000"/>
              </w:rPr>
              <w:pPrChange w:id="606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04920B1" w14:textId="03456FF5" w:rsidR="00B36617" w:rsidRPr="00C44004" w:rsidDel="00CB6B19" w:rsidRDefault="00B36617" w:rsidP="00CB6B19">
            <w:pPr>
              <w:rPr>
                <w:del w:id="6065" w:author="Lane, Stefanie" w:date="2023-09-27T17:47:00Z"/>
                <w:rFonts w:ascii="Calibri" w:eastAsia="Times New Roman" w:hAnsi="Calibri" w:cs="Calibri"/>
                <w:color w:val="000000"/>
              </w:rPr>
              <w:pPrChange w:id="6066"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3077E0D2" w14:textId="75715E6F" w:rsidR="00B36617" w:rsidRPr="00C44004" w:rsidDel="00CB6B19" w:rsidRDefault="00B36617" w:rsidP="00CB6B19">
            <w:pPr>
              <w:rPr>
                <w:del w:id="6067" w:author="Lane, Stefanie" w:date="2023-09-27T17:47:00Z"/>
                <w:rFonts w:ascii="Calibri" w:eastAsia="Times New Roman" w:hAnsi="Calibri" w:cs="Calibri"/>
                <w:i/>
                <w:iCs/>
                <w:color w:val="000000"/>
              </w:rPr>
              <w:pPrChange w:id="6068" w:author="Lane, Stefanie" w:date="2023-09-27T17:47:00Z">
                <w:pPr>
                  <w:spacing w:after="0" w:line="240" w:lineRule="auto"/>
                </w:pPr>
              </w:pPrChange>
            </w:pPr>
            <w:del w:id="6069" w:author="Lane, Stefanie" w:date="2023-09-27T17:47:00Z">
              <w:r w:rsidRPr="00C44004" w:rsidDel="00CB6B19">
                <w:rPr>
                  <w:rFonts w:ascii="Calibri" w:eastAsia="Times New Roman" w:hAnsi="Calibri" w:cs="Calibri"/>
                  <w:i/>
                  <w:iCs/>
                  <w:color w:val="000000"/>
                </w:rPr>
                <w:delText>Asteraceae sp.</w:delText>
              </w:r>
            </w:del>
          </w:p>
        </w:tc>
        <w:tc>
          <w:tcPr>
            <w:tcW w:w="960" w:type="dxa"/>
            <w:tcBorders>
              <w:top w:val="single" w:sz="4" w:space="0" w:color="auto"/>
              <w:left w:val="nil"/>
              <w:bottom w:val="nil"/>
              <w:right w:val="nil"/>
            </w:tcBorders>
            <w:shd w:val="clear" w:color="auto" w:fill="auto"/>
            <w:noWrap/>
            <w:vAlign w:val="bottom"/>
            <w:hideMark/>
          </w:tcPr>
          <w:p w14:paraId="01F8ACD0" w14:textId="1940CC47" w:rsidR="00B36617" w:rsidRPr="00C44004" w:rsidDel="00CB6B19" w:rsidRDefault="00B36617" w:rsidP="00CB6B19">
            <w:pPr>
              <w:rPr>
                <w:del w:id="6070" w:author="Lane, Stefanie" w:date="2023-09-27T17:47:00Z"/>
                <w:rFonts w:ascii="Calibri" w:eastAsia="Times New Roman" w:hAnsi="Calibri" w:cs="Calibri"/>
                <w:i/>
                <w:iCs/>
                <w:color w:val="000000"/>
              </w:rPr>
              <w:pPrChange w:id="6071" w:author="Lane, Stefanie" w:date="2023-09-27T17:47:00Z">
                <w:pPr>
                  <w:spacing w:after="0" w:line="240" w:lineRule="auto"/>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473A3846" w:rsidR="00B36617" w:rsidRPr="00C44004" w:rsidDel="00CB6B19" w:rsidRDefault="00B36617" w:rsidP="00CB6B19">
            <w:pPr>
              <w:rPr>
                <w:del w:id="6072" w:author="Lane, Stefanie" w:date="2023-09-27T17:47:00Z"/>
                <w:rFonts w:ascii="Calibri" w:eastAsia="Times New Roman" w:hAnsi="Calibri" w:cs="Calibri"/>
                <w:color w:val="000000"/>
              </w:rPr>
              <w:pPrChange w:id="6073" w:author="Lane, Stefanie" w:date="2023-09-27T17:47:00Z">
                <w:pPr>
                  <w:spacing w:after="0" w:line="240" w:lineRule="auto"/>
                  <w:jc w:val="center"/>
                </w:pPr>
              </w:pPrChange>
            </w:pPr>
            <w:del w:id="6074"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nil"/>
              <w:right w:val="nil"/>
            </w:tcBorders>
            <w:shd w:val="clear" w:color="auto" w:fill="auto"/>
            <w:noWrap/>
            <w:vAlign w:val="bottom"/>
            <w:hideMark/>
          </w:tcPr>
          <w:p w14:paraId="73B2678C" w14:textId="1F8DB245" w:rsidR="00B36617" w:rsidRPr="00C44004" w:rsidDel="00CB6B19" w:rsidRDefault="00B36617" w:rsidP="00CB6B19">
            <w:pPr>
              <w:rPr>
                <w:del w:id="6075" w:author="Lane, Stefanie" w:date="2023-09-27T17:47:00Z"/>
                <w:rFonts w:ascii="Calibri" w:eastAsia="Times New Roman" w:hAnsi="Calibri" w:cs="Calibri"/>
                <w:color w:val="000000"/>
              </w:rPr>
              <w:pPrChange w:id="6076" w:author="Lane, Stefanie" w:date="2023-09-27T17:47:00Z">
                <w:pPr>
                  <w:spacing w:after="0" w:line="240" w:lineRule="auto"/>
                  <w:jc w:val="center"/>
                </w:pPr>
              </w:pPrChange>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0EF4A6AE" w:rsidR="00B36617" w:rsidRPr="00C44004" w:rsidDel="00CB6B19" w:rsidRDefault="00B36617" w:rsidP="00CB6B19">
            <w:pPr>
              <w:rPr>
                <w:del w:id="6077" w:author="Lane, Stefanie" w:date="2023-09-27T17:47:00Z"/>
                <w:rFonts w:ascii="Calibri" w:eastAsia="Times New Roman" w:hAnsi="Calibri" w:cs="Calibri"/>
                <w:color w:val="000000"/>
              </w:rPr>
              <w:pPrChange w:id="6078" w:author="Lane, Stefanie" w:date="2023-09-27T17:47:00Z">
                <w:pPr>
                  <w:spacing w:after="0" w:line="240" w:lineRule="auto"/>
                  <w:jc w:val="center"/>
                </w:pPr>
              </w:pPrChange>
            </w:pPr>
            <w:del w:id="6079"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7BCD12A5" w14:textId="653BEAAA" w:rsidTr="00D143A8">
        <w:trPr>
          <w:trHeight w:val="290"/>
          <w:del w:id="6080" w:author="Lane, Stefanie" w:date="2023-09-27T17:47:00Z"/>
        </w:trPr>
        <w:tc>
          <w:tcPr>
            <w:tcW w:w="1311" w:type="dxa"/>
            <w:vMerge/>
            <w:tcBorders>
              <w:top w:val="nil"/>
              <w:left w:val="single" w:sz="8" w:space="0" w:color="auto"/>
              <w:bottom w:val="single" w:sz="8" w:space="0" w:color="000000"/>
              <w:right w:val="nil"/>
            </w:tcBorders>
            <w:vAlign w:val="center"/>
            <w:hideMark/>
          </w:tcPr>
          <w:p w14:paraId="70EB87A1" w14:textId="70C6CFC9" w:rsidR="00B36617" w:rsidRPr="00C44004" w:rsidDel="00CB6B19" w:rsidRDefault="00B36617" w:rsidP="00CB6B19">
            <w:pPr>
              <w:rPr>
                <w:del w:id="6081" w:author="Lane, Stefanie" w:date="2023-09-27T17:47:00Z"/>
                <w:rFonts w:ascii="Calibri" w:eastAsia="Times New Roman" w:hAnsi="Calibri" w:cs="Calibri"/>
                <w:color w:val="000000"/>
              </w:rPr>
              <w:pPrChange w:id="608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6BF20C1" w14:textId="161E5825" w:rsidR="00B36617" w:rsidRPr="00C44004" w:rsidDel="00CB6B19" w:rsidRDefault="00B36617" w:rsidP="00CB6B19">
            <w:pPr>
              <w:rPr>
                <w:del w:id="6083" w:author="Lane, Stefanie" w:date="2023-09-27T17:47:00Z"/>
                <w:rFonts w:ascii="Calibri" w:eastAsia="Times New Roman" w:hAnsi="Calibri" w:cs="Calibri"/>
                <w:color w:val="000000"/>
              </w:rPr>
              <w:pPrChange w:id="608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139E9DBC" w:rsidR="00B36617" w:rsidRPr="00C44004" w:rsidDel="00CB6B19" w:rsidRDefault="00B36617" w:rsidP="00CB6B19">
            <w:pPr>
              <w:rPr>
                <w:del w:id="6085" w:author="Lane, Stefanie" w:date="2023-09-27T17:47:00Z"/>
                <w:rFonts w:ascii="Calibri" w:eastAsia="Times New Roman" w:hAnsi="Calibri" w:cs="Calibri"/>
                <w:i/>
                <w:iCs/>
                <w:color w:val="000000"/>
              </w:rPr>
              <w:pPrChange w:id="6086" w:author="Lane, Stefanie" w:date="2023-09-27T17:47:00Z">
                <w:pPr>
                  <w:spacing w:after="0" w:line="240" w:lineRule="auto"/>
                </w:pPr>
              </w:pPrChange>
            </w:pPr>
            <w:del w:id="6087" w:author="Lane, Stefanie" w:date="2023-09-27T17:47:00Z">
              <w:r w:rsidRPr="00C44004" w:rsidDel="00CB6B19">
                <w:rPr>
                  <w:rFonts w:ascii="Calibri" w:eastAsia="Times New Roman" w:hAnsi="Calibri" w:cs="Calibri"/>
                  <w:i/>
                  <w:iCs/>
                  <w:color w:val="000000"/>
                </w:rPr>
                <w:delText>Carex sp.</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300574CA" w:rsidR="00B36617" w:rsidRPr="00C44004" w:rsidDel="00CB6B19" w:rsidRDefault="00B36617" w:rsidP="00CB6B19">
            <w:pPr>
              <w:rPr>
                <w:del w:id="6088" w:author="Lane, Stefanie" w:date="2023-09-27T17:47:00Z"/>
                <w:rFonts w:ascii="Calibri" w:eastAsia="Times New Roman" w:hAnsi="Calibri" w:cs="Calibri"/>
                <w:color w:val="000000"/>
              </w:rPr>
              <w:pPrChange w:id="6089" w:author="Lane, Stefanie" w:date="2023-09-27T17:47:00Z">
                <w:pPr>
                  <w:spacing w:after="0" w:line="240" w:lineRule="auto"/>
                  <w:jc w:val="center"/>
                </w:pPr>
              </w:pPrChange>
            </w:pPr>
            <w:del w:id="6090"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7DAF0A57" w14:textId="276831D4" w:rsidR="00B36617" w:rsidRPr="00C44004" w:rsidDel="00CB6B19" w:rsidRDefault="00B36617" w:rsidP="00CB6B19">
            <w:pPr>
              <w:rPr>
                <w:del w:id="6091" w:author="Lane, Stefanie" w:date="2023-09-27T17:47:00Z"/>
                <w:rFonts w:ascii="Calibri" w:eastAsia="Times New Roman" w:hAnsi="Calibri" w:cs="Calibri"/>
                <w:color w:val="000000"/>
              </w:rPr>
              <w:pPrChange w:id="6092" w:author="Lane, Stefanie" w:date="2023-09-27T17:47:00Z">
                <w:pPr>
                  <w:spacing w:after="0" w:line="240" w:lineRule="auto"/>
                  <w:jc w:val="center"/>
                </w:pPr>
              </w:pPrChange>
            </w:pPr>
            <w:del w:id="6093"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0417D627" w:rsidR="00B36617" w:rsidRPr="00C44004" w:rsidDel="00CB6B19" w:rsidRDefault="00B36617" w:rsidP="00CB6B19">
            <w:pPr>
              <w:rPr>
                <w:del w:id="6094" w:author="Lane, Stefanie" w:date="2023-09-27T17:47:00Z"/>
                <w:rFonts w:ascii="Calibri" w:eastAsia="Times New Roman" w:hAnsi="Calibri" w:cs="Calibri"/>
                <w:color w:val="000000"/>
              </w:rPr>
              <w:pPrChange w:id="6095" w:author="Lane, Stefanie" w:date="2023-09-27T17:47:00Z">
                <w:pPr>
                  <w:spacing w:after="0" w:line="240" w:lineRule="auto"/>
                  <w:jc w:val="center"/>
                </w:pPr>
              </w:pPrChange>
            </w:pPr>
            <w:del w:id="6096"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28872FA7" w:rsidR="00B36617" w:rsidRPr="00C44004" w:rsidDel="00CB6B19" w:rsidRDefault="00B36617" w:rsidP="00CB6B19">
            <w:pPr>
              <w:rPr>
                <w:del w:id="6097" w:author="Lane, Stefanie" w:date="2023-09-27T17:47:00Z"/>
                <w:rFonts w:ascii="Calibri" w:eastAsia="Times New Roman" w:hAnsi="Calibri" w:cs="Calibri"/>
                <w:color w:val="000000"/>
              </w:rPr>
              <w:pPrChange w:id="6098" w:author="Lane, Stefanie" w:date="2023-09-27T17:47:00Z">
                <w:pPr>
                  <w:spacing w:after="0" w:line="240" w:lineRule="auto"/>
                  <w:jc w:val="center"/>
                </w:pPr>
              </w:pPrChange>
            </w:pPr>
            <w:del w:id="6099"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74B42483" w14:textId="3616D44F" w:rsidTr="00D143A8">
        <w:trPr>
          <w:trHeight w:val="290"/>
          <w:del w:id="6100" w:author="Lane, Stefanie" w:date="2023-09-27T17:47:00Z"/>
        </w:trPr>
        <w:tc>
          <w:tcPr>
            <w:tcW w:w="1311" w:type="dxa"/>
            <w:vMerge/>
            <w:tcBorders>
              <w:top w:val="nil"/>
              <w:left w:val="single" w:sz="8" w:space="0" w:color="auto"/>
              <w:bottom w:val="single" w:sz="8" w:space="0" w:color="000000"/>
              <w:right w:val="nil"/>
            </w:tcBorders>
            <w:vAlign w:val="center"/>
            <w:hideMark/>
          </w:tcPr>
          <w:p w14:paraId="05513D67" w14:textId="46A66329" w:rsidR="00B36617" w:rsidRPr="00C44004" w:rsidDel="00CB6B19" w:rsidRDefault="00B36617" w:rsidP="00CB6B19">
            <w:pPr>
              <w:rPr>
                <w:del w:id="6101" w:author="Lane, Stefanie" w:date="2023-09-27T17:47:00Z"/>
                <w:rFonts w:ascii="Calibri" w:eastAsia="Times New Roman" w:hAnsi="Calibri" w:cs="Calibri"/>
                <w:color w:val="000000"/>
              </w:rPr>
              <w:pPrChange w:id="610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8AD5CD5" w14:textId="7836E8D8" w:rsidR="00B36617" w:rsidRPr="00C44004" w:rsidDel="00CB6B19" w:rsidRDefault="00B36617" w:rsidP="00CB6B19">
            <w:pPr>
              <w:rPr>
                <w:del w:id="6103" w:author="Lane, Stefanie" w:date="2023-09-27T17:47:00Z"/>
                <w:rFonts w:ascii="Calibri" w:eastAsia="Times New Roman" w:hAnsi="Calibri" w:cs="Calibri"/>
                <w:color w:val="000000"/>
              </w:rPr>
              <w:pPrChange w:id="610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DCF04A3" w14:textId="385C2471" w:rsidR="00B36617" w:rsidRPr="00C44004" w:rsidDel="00CB6B19" w:rsidRDefault="00B36617" w:rsidP="00CB6B19">
            <w:pPr>
              <w:rPr>
                <w:del w:id="6105" w:author="Lane, Stefanie" w:date="2023-09-27T17:47:00Z"/>
                <w:rFonts w:ascii="Calibri" w:eastAsia="Times New Roman" w:hAnsi="Calibri" w:cs="Calibri"/>
                <w:i/>
                <w:iCs/>
                <w:color w:val="000000"/>
              </w:rPr>
              <w:pPrChange w:id="6106" w:author="Lane, Stefanie" w:date="2023-09-27T17:47:00Z">
                <w:pPr>
                  <w:spacing w:after="0" w:line="240" w:lineRule="auto"/>
                </w:pPr>
              </w:pPrChange>
            </w:pPr>
            <w:del w:id="6107" w:author="Lane, Stefanie" w:date="2023-09-27T17:47:00Z">
              <w:r w:rsidRPr="00C44004" w:rsidDel="00CB6B19">
                <w:rPr>
                  <w:rFonts w:ascii="Calibri" w:eastAsia="Times New Roman" w:hAnsi="Calibri" w:cs="Calibri"/>
                  <w:i/>
                  <w:iCs/>
                  <w:color w:val="000000"/>
                </w:rPr>
                <w:delText>Galium sp.</w:delText>
              </w:r>
            </w:del>
          </w:p>
        </w:tc>
        <w:tc>
          <w:tcPr>
            <w:tcW w:w="960" w:type="dxa"/>
            <w:tcBorders>
              <w:top w:val="nil"/>
              <w:left w:val="nil"/>
              <w:bottom w:val="nil"/>
              <w:right w:val="nil"/>
            </w:tcBorders>
            <w:shd w:val="clear" w:color="auto" w:fill="auto"/>
            <w:noWrap/>
            <w:vAlign w:val="bottom"/>
            <w:hideMark/>
          </w:tcPr>
          <w:p w14:paraId="19F1AFF8" w14:textId="41EEC536" w:rsidR="00B36617" w:rsidRPr="00C44004" w:rsidDel="00CB6B19" w:rsidRDefault="00B36617" w:rsidP="00CB6B19">
            <w:pPr>
              <w:rPr>
                <w:del w:id="6108" w:author="Lane, Stefanie" w:date="2023-09-27T17:47:00Z"/>
                <w:rFonts w:ascii="Calibri" w:eastAsia="Times New Roman" w:hAnsi="Calibri" w:cs="Calibri"/>
                <w:i/>
                <w:iCs/>
                <w:color w:val="000000"/>
              </w:rPr>
              <w:pPrChange w:id="6109" w:author="Lane, Stefanie" w:date="2023-09-27T17:47:00Z">
                <w:pPr>
                  <w:spacing w:after="0" w:line="240" w:lineRule="auto"/>
                </w:pPr>
              </w:pPrChange>
            </w:pPr>
          </w:p>
        </w:tc>
        <w:tc>
          <w:tcPr>
            <w:tcW w:w="960" w:type="dxa"/>
            <w:tcBorders>
              <w:top w:val="nil"/>
              <w:left w:val="nil"/>
              <w:bottom w:val="single" w:sz="4" w:space="0" w:color="auto"/>
              <w:right w:val="nil"/>
            </w:tcBorders>
            <w:shd w:val="clear" w:color="auto" w:fill="auto"/>
            <w:noWrap/>
            <w:vAlign w:val="bottom"/>
            <w:hideMark/>
          </w:tcPr>
          <w:p w14:paraId="67F86CE5" w14:textId="16A59A71" w:rsidR="00B36617" w:rsidRPr="00C44004" w:rsidDel="00CB6B19" w:rsidRDefault="00B36617" w:rsidP="00CB6B19">
            <w:pPr>
              <w:rPr>
                <w:del w:id="6110" w:author="Lane, Stefanie" w:date="2023-09-27T17:47:00Z"/>
                <w:rFonts w:ascii="Calibri" w:eastAsia="Times New Roman" w:hAnsi="Calibri" w:cs="Calibri"/>
                <w:color w:val="000000"/>
              </w:rPr>
              <w:pPrChange w:id="6111" w:author="Lane, Stefanie" w:date="2023-09-27T17:47:00Z">
                <w:pPr>
                  <w:spacing w:after="0" w:line="240" w:lineRule="auto"/>
                  <w:jc w:val="center"/>
                </w:pPr>
              </w:pPrChange>
            </w:pPr>
            <w:del w:id="6112"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4076890C" w14:textId="6A22ABFA" w:rsidR="00B36617" w:rsidRPr="00C44004" w:rsidDel="00CB6B19" w:rsidRDefault="00B36617" w:rsidP="00CB6B19">
            <w:pPr>
              <w:rPr>
                <w:del w:id="6113" w:author="Lane, Stefanie" w:date="2023-09-27T17:47:00Z"/>
                <w:rFonts w:ascii="Calibri" w:eastAsia="Times New Roman" w:hAnsi="Calibri" w:cs="Calibri"/>
                <w:color w:val="000000"/>
              </w:rPr>
              <w:pPrChange w:id="6114"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1E7474DE" w14:textId="7C7F2E0E" w:rsidR="00B36617" w:rsidRPr="00C44004" w:rsidDel="00CB6B19" w:rsidRDefault="00B36617" w:rsidP="00CB6B19">
            <w:pPr>
              <w:rPr>
                <w:del w:id="6115" w:author="Lane, Stefanie" w:date="2023-09-27T17:47:00Z"/>
                <w:rFonts w:ascii="Calibri" w:eastAsia="Times New Roman" w:hAnsi="Calibri" w:cs="Calibri"/>
                <w:color w:val="000000"/>
              </w:rPr>
              <w:pPrChange w:id="6116" w:author="Lane, Stefanie" w:date="2023-09-27T17:47:00Z">
                <w:pPr>
                  <w:spacing w:after="0" w:line="240" w:lineRule="auto"/>
                  <w:jc w:val="center"/>
                </w:pPr>
              </w:pPrChange>
            </w:pPr>
            <w:del w:id="6117"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1445CE7F" w14:textId="0963222F" w:rsidTr="00D143A8">
        <w:trPr>
          <w:trHeight w:val="290"/>
          <w:del w:id="6118" w:author="Lane, Stefanie" w:date="2023-09-27T17:47:00Z"/>
        </w:trPr>
        <w:tc>
          <w:tcPr>
            <w:tcW w:w="1311" w:type="dxa"/>
            <w:vMerge/>
            <w:tcBorders>
              <w:top w:val="nil"/>
              <w:left w:val="single" w:sz="8" w:space="0" w:color="auto"/>
              <w:bottom w:val="single" w:sz="8" w:space="0" w:color="000000"/>
              <w:right w:val="nil"/>
            </w:tcBorders>
            <w:vAlign w:val="center"/>
            <w:hideMark/>
          </w:tcPr>
          <w:p w14:paraId="3DE9BAD0" w14:textId="24DBB30B" w:rsidR="00B36617" w:rsidRPr="00C44004" w:rsidDel="00CB6B19" w:rsidRDefault="00B36617" w:rsidP="00CB6B19">
            <w:pPr>
              <w:rPr>
                <w:del w:id="6119" w:author="Lane, Stefanie" w:date="2023-09-27T17:47:00Z"/>
                <w:rFonts w:ascii="Calibri" w:eastAsia="Times New Roman" w:hAnsi="Calibri" w:cs="Calibri"/>
                <w:color w:val="000000"/>
              </w:rPr>
              <w:pPrChange w:id="612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B095E7" w14:textId="1B706665" w:rsidR="00B36617" w:rsidRPr="00C44004" w:rsidDel="00CB6B19" w:rsidRDefault="00B36617" w:rsidP="00CB6B19">
            <w:pPr>
              <w:rPr>
                <w:del w:id="6121" w:author="Lane, Stefanie" w:date="2023-09-27T17:47:00Z"/>
                <w:rFonts w:ascii="Calibri" w:eastAsia="Times New Roman" w:hAnsi="Calibri" w:cs="Calibri"/>
                <w:color w:val="000000"/>
              </w:rPr>
              <w:pPrChange w:id="612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374B4E3E" w:rsidR="00B36617" w:rsidRPr="00C44004" w:rsidDel="00CB6B19" w:rsidRDefault="00B36617" w:rsidP="00CB6B19">
            <w:pPr>
              <w:rPr>
                <w:del w:id="6123" w:author="Lane, Stefanie" w:date="2023-09-27T17:47:00Z"/>
                <w:rFonts w:ascii="Calibri" w:eastAsia="Times New Roman" w:hAnsi="Calibri" w:cs="Calibri"/>
                <w:i/>
                <w:iCs/>
                <w:color w:val="000000"/>
              </w:rPr>
              <w:pPrChange w:id="6124" w:author="Lane, Stefanie" w:date="2023-09-27T17:47:00Z">
                <w:pPr>
                  <w:spacing w:after="0" w:line="240" w:lineRule="auto"/>
                </w:pPr>
              </w:pPrChange>
            </w:pPr>
            <w:del w:id="6125" w:author="Lane, Stefanie" w:date="2023-09-27T17:47:00Z">
              <w:r w:rsidRPr="00C44004" w:rsidDel="00CB6B19">
                <w:rPr>
                  <w:rFonts w:ascii="Calibri" w:eastAsia="Times New Roman" w:hAnsi="Calibri" w:cs="Calibri"/>
                  <w:i/>
                  <w:iCs/>
                  <w:color w:val="00000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6D2636A2" w:rsidR="00B36617" w:rsidRPr="00C44004" w:rsidDel="00CB6B19" w:rsidRDefault="00B36617" w:rsidP="00CB6B19">
            <w:pPr>
              <w:rPr>
                <w:del w:id="6126" w:author="Lane, Stefanie" w:date="2023-09-27T17:47:00Z"/>
                <w:rFonts w:ascii="Calibri" w:eastAsia="Times New Roman" w:hAnsi="Calibri" w:cs="Calibri"/>
                <w:color w:val="000000"/>
              </w:rPr>
              <w:pPrChange w:id="6127" w:author="Lane, Stefanie" w:date="2023-09-27T17:47:00Z">
                <w:pPr>
                  <w:spacing w:after="0" w:line="240" w:lineRule="auto"/>
                  <w:jc w:val="center"/>
                </w:pPr>
              </w:pPrChange>
            </w:pPr>
            <w:del w:id="6128"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1DD764A2" w14:textId="2E731057" w:rsidR="00B36617" w:rsidRPr="00C44004" w:rsidDel="00CB6B19" w:rsidRDefault="00B36617" w:rsidP="00CB6B19">
            <w:pPr>
              <w:rPr>
                <w:del w:id="6129" w:author="Lane, Stefanie" w:date="2023-09-27T17:47:00Z"/>
                <w:rFonts w:ascii="Calibri" w:eastAsia="Times New Roman" w:hAnsi="Calibri" w:cs="Calibri"/>
                <w:color w:val="000000"/>
              </w:rPr>
              <w:pPrChange w:id="6130" w:author="Lane, Stefanie" w:date="2023-09-27T17:47:00Z">
                <w:pPr>
                  <w:spacing w:after="0" w:line="240" w:lineRule="auto"/>
                  <w:jc w:val="center"/>
                </w:pPr>
              </w:pPrChange>
            </w:pPr>
            <w:del w:id="613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2522BC50" w:rsidR="00B36617" w:rsidRPr="00C44004" w:rsidDel="00CB6B19" w:rsidRDefault="00B36617" w:rsidP="00CB6B19">
            <w:pPr>
              <w:rPr>
                <w:del w:id="6132" w:author="Lane, Stefanie" w:date="2023-09-27T17:47:00Z"/>
                <w:rFonts w:ascii="Calibri" w:eastAsia="Times New Roman" w:hAnsi="Calibri" w:cs="Calibri"/>
                <w:color w:val="000000"/>
              </w:rPr>
              <w:pPrChange w:id="6133" w:author="Lane, Stefanie" w:date="2023-09-27T17:47:00Z">
                <w:pPr>
                  <w:spacing w:after="0" w:line="240" w:lineRule="auto"/>
                  <w:jc w:val="center"/>
                </w:pPr>
              </w:pPrChange>
            </w:pPr>
            <w:del w:id="6134"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32EB5686" w:rsidR="00B36617" w:rsidRPr="00C44004" w:rsidDel="00CB6B19" w:rsidRDefault="00B36617" w:rsidP="00CB6B19">
            <w:pPr>
              <w:rPr>
                <w:del w:id="6135" w:author="Lane, Stefanie" w:date="2023-09-27T17:47:00Z"/>
                <w:rFonts w:ascii="Calibri" w:eastAsia="Times New Roman" w:hAnsi="Calibri" w:cs="Calibri"/>
                <w:color w:val="000000"/>
              </w:rPr>
              <w:pPrChange w:id="6136" w:author="Lane, Stefanie" w:date="2023-09-27T17:47:00Z">
                <w:pPr>
                  <w:spacing w:after="0" w:line="240" w:lineRule="auto"/>
                  <w:jc w:val="center"/>
                </w:pPr>
              </w:pPrChange>
            </w:pPr>
            <w:del w:id="6137"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3AC0D422" w14:textId="665703B8" w:rsidTr="00D143A8">
        <w:trPr>
          <w:trHeight w:val="300"/>
          <w:del w:id="6138" w:author="Lane, Stefanie" w:date="2023-09-27T17:47:00Z"/>
        </w:trPr>
        <w:tc>
          <w:tcPr>
            <w:tcW w:w="1311" w:type="dxa"/>
            <w:vMerge/>
            <w:tcBorders>
              <w:top w:val="nil"/>
              <w:left w:val="single" w:sz="8" w:space="0" w:color="auto"/>
              <w:bottom w:val="single" w:sz="8" w:space="0" w:color="000000"/>
              <w:right w:val="nil"/>
            </w:tcBorders>
            <w:vAlign w:val="center"/>
            <w:hideMark/>
          </w:tcPr>
          <w:p w14:paraId="550F96A2" w14:textId="3B230DD6" w:rsidR="00B36617" w:rsidRPr="00C44004" w:rsidDel="00CB6B19" w:rsidRDefault="00B36617" w:rsidP="00CB6B19">
            <w:pPr>
              <w:rPr>
                <w:del w:id="6139" w:author="Lane, Stefanie" w:date="2023-09-27T17:47:00Z"/>
                <w:rFonts w:ascii="Calibri" w:eastAsia="Times New Roman" w:hAnsi="Calibri" w:cs="Calibri"/>
                <w:color w:val="000000"/>
              </w:rPr>
              <w:pPrChange w:id="614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2129D0B" w14:textId="4AD69D63" w:rsidR="00B36617" w:rsidRPr="00C44004" w:rsidDel="00CB6B19" w:rsidRDefault="00B36617" w:rsidP="00CB6B19">
            <w:pPr>
              <w:rPr>
                <w:del w:id="6141" w:author="Lane, Stefanie" w:date="2023-09-27T17:47:00Z"/>
                <w:rFonts w:ascii="Calibri" w:eastAsia="Times New Roman" w:hAnsi="Calibri" w:cs="Calibri"/>
                <w:color w:val="000000"/>
              </w:rPr>
              <w:pPrChange w:id="6142"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2F1F80D2" w14:textId="69A1115B" w:rsidR="00B36617" w:rsidRPr="00C44004" w:rsidDel="00CB6B19" w:rsidRDefault="00B36617" w:rsidP="00CB6B19">
            <w:pPr>
              <w:rPr>
                <w:del w:id="6143" w:author="Lane, Stefanie" w:date="2023-09-27T17:47:00Z"/>
                <w:rFonts w:ascii="Calibri" w:eastAsia="Times New Roman" w:hAnsi="Calibri" w:cs="Calibri"/>
                <w:i/>
                <w:iCs/>
                <w:color w:val="000000"/>
              </w:rPr>
              <w:pPrChange w:id="6144" w:author="Lane, Stefanie" w:date="2023-09-27T17:47:00Z">
                <w:pPr>
                  <w:spacing w:after="0" w:line="240" w:lineRule="auto"/>
                </w:pPr>
              </w:pPrChange>
            </w:pPr>
            <w:del w:id="6145" w:author="Lane, Stefanie" w:date="2023-09-27T17:47:00Z">
              <w:r w:rsidRPr="00C44004" w:rsidDel="00CB6B19">
                <w:rPr>
                  <w:rFonts w:ascii="Calibri" w:eastAsia="Times New Roman" w:hAnsi="Calibri" w:cs="Calibri"/>
                  <w:i/>
                  <w:iCs/>
                  <w:color w:val="000000"/>
                </w:rPr>
                <w:delText>Salix sitchensis</w:delText>
              </w:r>
            </w:del>
          </w:p>
        </w:tc>
        <w:tc>
          <w:tcPr>
            <w:tcW w:w="960" w:type="dxa"/>
            <w:tcBorders>
              <w:top w:val="nil"/>
              <w:left w:val="nil"/>
              <w:bottom w:val="single" w:sz="8" w:space="0" w:color="auto"/>
              <w:right w:val="nil"/>
            </w:tcBorders>
            <w:shd w:val="clear" w:color="auto" w:fill="auto"/>
            <w:noWrap/>
            <w:vAlign w:val="bottom"/>
            <w:hideMark/>
          </w:tcPr>
          <w:p w14:paraId="669DB940" w14:textId="6E97DBEB" w:rsidR="00B36617" w:rsidRPr="00C44004" w:rsidDel="00CB6B19" w:rsidRDefault="00B36617" w:rsidP="00CB6B19">
            <w:pPr>
              <w:rPr>
                <w:del w:id="6146" w:author="Lane, Stefanie" w:date="2023-09-27T17:47:00Z"/>
                <w:rFonts w:ascii="Calibri" w:eastAsia="Times New Roman" w:hAnsi="Calibri" w:cs="Calibri"/>
                <w:color w:val="000000"/>
              </w:rPr>
              <w:pPrChange w:id="6147" w:author="Lane, Stefanie" w:date="2023-09-27T17:47:00Z">
                <w:pPr>
                  <w:spacing w:after="0" w:line="240" w:lineRule="auto"/>
                  <w:jc w:val="center"/>
                </w:pPr>
              </w:pPrChange>
            </w:pPr>
            <w:del w:id="6148"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4BD8B899" w14:textId="76231C1E" w:rsidR="00B36617" w:rsidRPr="00C44004" w:rsidDel="00CB6B19" w:rsidRDefault="00B36617" w:rsidP="00CB6B19">
            <w:pPr>
              <w:rPr>
                <w:del w:id="6149" w:author="Lane, Stefanie" w:date="2023-09-27T17:47:00Z"/>
                <w:rFonts w:ascii="Calibri" w:eastAsia="Times New Roman" w:hAnsi="Calibri" w:cs="Calibri"/>
                <w:color w:val="000000"/>
              </w:rPr>
              <w:pPrChange w:id="6150" w:author="Lane, Stefanie" w:date="2023-09-27T17:47:00Z">
                <w:pPr>
                  <w:spacing w:after="0" w:line="240" w:lineRule="auto"/>
                  <w:jc w:val="center"/>
                </w:pPr>
              </w:pPrChange>
            </w:pPr>
            <w:del w:id="6151"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542E9215" w14:textId="1669A579" w:rsidR="00B36617" w:rsidRPr="00C44004" w:rsidDel="00CB6B19" w:rsidRDefault="00B36617" w:rsidP="00CB6B19">
            <w:pPr>
              <w:rPr>
                <w:del w:id="6152" w:author="Lane, Stefanie" w:date="2023-09-27T17:47:00Z"/>
                <w:rFonts w:ascii="Calibri" w:eastAsia="Times New Roman" w:hAnsi="Calibri" w:cs="Calibri"/>
                <w:color w:val="000000"/>
              </w:rPr>
              <w:pPrChange w:id="6153" w:author="Lane, Stefanie" w:date="2023-09-27T17:47:00Z">
                <w:pPr>
                  <w:spacing w:after="0" w:line="240" w:lineRule="auto"/>
                  <w:jc w:val="center"/>
                </w:pPr>
              </w:pPrChange>
            </w:pPr>
            <w:del w:id="6154"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3EEB5CE1" w:rsidR="00B36617" w:rsidRPr="00C44004" w:rsidDel="00CB6B19" w:rsidRDefault="00B36617" w:rsidP="00CB6B19">
            <w:pPr>
              <w:rPr>
                <w:del w:id="6155" w:author="Lane, Stefanie" w:date="2023-09-27T17:47:00Z"/>
                <w:rFonts w:ascii="Calibri" w:eastAsia="Times New Roman" w:hAnsi="Calibri" w:cs="Calibri"/>
                <w:color w:val="000000"/>
              </w:rPr>
              <w:pPrChange w:id="6156" w:author="Lane, Stefanie" w:date="2023-09-27T17:47:00Z">
                <w:pPr>
                  <w:spacing w:after="0" w:line="240" w:lineRule="auto"/>
                  <w:jc w:val="center"/>
                </w:pPr>
              </w:pPrChange>
            </w:pPr>
            <w:del w:id="6157"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42D45EFC" w14:textId="12EABA14" w:rsidTr="00D143A8">
        <w:trPr>
          <w:trHeight w:val="290"/>
          <w:del w:id="6158" w:author="Lane, Stefanie" w:date="2023-09-27T17:47:00Z"/>
        </w:trPr>
        <w:tc>
          <w:tcPr>
            <w:tcW w:w="1311" w:type="dxa"/>
            <w:tcBorders>
              <w:top w:val="nil"/>
              <w:left w:val="nil"/>
              <w:bottom w:val="nil"/>
              <w:right w:val="nil"/>
            </w:tcBorders>
            <w:shd w:val="clear" w:color="auto" w:fill="auto"/>
            <w:noWrap/>
            <w:vAlign w:val="center"/>
            <w:hideMark/>
          </w:tcPr>
          <w:p w14:paraId="1296F49F" w14:textId="33369DD5" w:rsidR="00B36617" w:rsidRPr="00C44004" w:rsidDel="00CB6B19" w:rsidRDefault="00B36617" w:rsidP="00CB6B19">
            <w:pPr>
              <w:rPr>
                <w:del w:id="6159" w:author="Lane, Stefanie" w:date="2023-09-27T17:47:00Z"/>
                <w:rFonts w:ascii="Calibri" w:eastAsia="Times New Roman" w:hAnsi="Calibri" w:cs="Calibri"/>
                <w:color w:val="000000"/>
              </w:rPr>
              <w:pPrChange w:id="6160" w:author="Lane, Stefanie" w:date="2023-09-27T17:47:00Z">
                <w:pPr>
                  <w:spacing w:after="0" w:line="240" w:lineRule="auto"/>
                  <w:jc w:val="center"/>
                </w:pPr>
              </w:pPrChange>
            </w:pPr>
          </w:p>
        </w:tc>
        <w:tc>
          <w:tcPr>
            <w:tcW w:w="1279" w:type="dxa"/>
            <w:tcBorders>
              <w:top w:val="nil"/>
              <w:left w:val="nil"/>
              <w:bottom w:val="nil"/>
              <w:right w:val="nil"/>
            </w:tcBorders>
            <w:shd w:val="clear" w:color="auto" w:fill="auto"/>
            <w:noWrap/>
            <w:vAlign w:val="center"/>
            <w:hideMark/>
          </w:tcPr>
          <w:p w14:paraId="44332A30" w14:textId="5151D51C" w:rsidR="00B36617" w:rsidRPr="00C44004" w:rsidDel="00CB6B19" w:rsidRDefault="00B36617" w:rsidP="00CB6B19">
            <w:pPr>
              <w:rPr>
                <w:del w:id="6161" w:author="Lane, Stefanie" w:date="2023-09-27T17:47:00Z"/>
                <w:rFonts w:ascii="Times New Roman" w:eastAsia="Times New Roman" w:hAnsi="Times New Roman" w:cs="Times New Roman"/>
                <w:sz w:val="20"/>
                <w:szCs w:val="20"/>
              </w:rPr>
              <w:pPrChange w:id="6162" w:author="Lane, Stefanie" w:date="2023-09-27T17:47: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79E656A4" w14:textId="4B69801E" w:rsidR="00B36617" w:rsidRPr="00C44004" w:rsidDel="00CB6B19" w:rsidRDefault="00B36617" w:rsidP="00CB6B19">
            <w:pPr>
              <w:rPr>
                <w:del w:id="6163" w:author="Lane, Stefanie" w:date="2023-09-27T17:47:00Z"/>
                <w:rFonts w:ascii="Times New Roman" w:eastAsia="Times New Roman" w:hAnsi="Times New Roman" w:cs="Times New Roman"/>
                <w:sz w:val="20"/>
                <w:szCs w:val="20"/>
              </w:rPr>
              <w:pPrChange w:id="6164"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1496BE4D" w14:textId="2964DCC9" w:rsidR="00B36617" w:rsidRPr="00C44004" w:rsidDel="00CB6B19" w:rsidRDefault="00B36617" w:rsidP="00CB6B19">
            <w:pPr>
              <w:rPr>
                <w:del w:id="6165" w:author="Lane, Stefanie" w:date="2023-09-27T17:47:00Z"/>
                <w:rFonts w:ascii="Times New Roman" w:eastAsia="Times New Roman" w:hAnsi="Times New Roman" w:cs="Times New Roman"/>
                <w:sz w:val="20"/>
                <w:szCs w:val="20"/>
              </w:rPr>
              <w:pPrChange w:id="6166"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760F5906" w14:textId="1D76D55A" w:rsidR="00B36617" w:rsidRPr="00C44004" w:rsidDel="00CB6B19" w:rsidRDefault="00B36617" w:rsidP="00CB6B19">
            <w:pPr>
              <w:rPr>
                <w:del w:id="6167" w:author="Lane, Stefanie" w:date="2023-09-27T17:47:00Z"/>
                <w:rFonts w:ascii="Times New Roman" w:eastAsia="Times New Roman" w:hAnsi="Times New Roman" w:cs="Times New Roman"/>
                <w:sz w:val="20"/>
                <w:szCs w:val="20"/>
              </w:rPr>
              <w:pPrChange w:id="6168"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45D73F34" w14:textId="72E3985D" w:rsidR="00B36617" w:rsidRPr="00C44004" w:rsidDel="00CB6B19" w:rsidRDefault="00B36617" w:rsidP="00CB6B19">
            <w:pPr>
              <w:rPr>
                <w:del w:id="6169" w:author="Lane, Stefanie" w:date="2023-09-27T17:47:00Z"/>
                <w:rFonts w:ascii="Times New Roman" w:eastAsia="Times New Roman" w:hAnsi="Times New Roman" w:cs="Times New Roman"/>
                <w:sz w:val="20"/>
                <w:szCs w:val="20"/>
              </w:rPr>
              <w:pPrChange w:id="6170" w:author="Lane, Stefanie" w:date="2023-09-27T17:47:00Z">
                <w:pPr>
                  <w:spacing w:after="0" w:line="240" w:lineRule="auto"/>
                  <w:jc w:val="center"/>
                </w:pPr>
              </w:pPrChange>
            </w:pPr>
          </w:p>
        </w:tc>
        <w:tc>
          <w:tcPr>
            <w:tcW w:w="1560" w:type="dxa"/>
            <w:tcBorders>
              <w:top w:val="nil"/>
              <w:left w:val="nil"/>
              <w:bottom w:val="nil"/>
              <w:right w:val="nil"/>
            </w:tcBorders>
            <w:shd w:val="clear" w:color="auto" w:fill="auto"/>
            <w:noWrap/>
            <w:vAlign w:val="bottom"/>
            <w:hideMark/>
          </w:tcPr>
          <w:p w14:paraId="6DA089D3" w14:textId="20590A3E" w:rsidR="00B36617" w:rsidRPr="00C44004" w:rsidDel="00CB6B19" w:rsidRDefault="00B36617" w:rsidP="00CB6B19">
            <w:pPr>
              <w:rPr>
                <w:del w:id="6171" w:author="Lane, Stefanie" w:date="2023-09-27T17:47:00Z"/>
                <w:rFonts w:ascii="Times New Roman" w:eastAsia="Times New Roman" w:hAnsi="Times New Roman" w:cs="Times New Roman"/>
                <w:sz w:val="20"/>
                <w:szCs w:val="20"/>
              </w:rPr>
              <w:pPrChange w:id="6172" w:author="Lane, Stefanie" w:date="2023-09-27T17:47:00Z">
                <w:pPr>
                  <w:spacing w:after="0" w:line="240" w:lineRule="auto"/>
                  <w:jc w:val="center"/>
                </w:pPr>
              </w:pPrChange>
            </w:pPr>
          </w:p>
        </w:tc>
      </w:tr>
      <w:tr w:rsidR="00B36617" w:rsidRPr="00C44004" w:rsidDel="00CB6B19" w14:paraId="3AD0C42F" w14:textId="068B8328" w:rsidTr="00D143A8">
        <w:trPr>
          <w:trHeight w:val="590"/>
          <w:del w:id="6173" w:author="Lane, Stefanie" w:date="2023-09-27T17:47:00Z"/>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2FE41ED3" w:rsidR="00B36617" w:rsidRPr="00C44004" w:rsidDel="00CB6B19" w:rsidRDefault="00B36617" w:rsidP="00CB6B19">
            <w:pPr>
              <w:rPr>
                <w:del w:id="6174" w:author="Lane, Stefanie" w:date="2023-09-27T17:47:00Z"/>
                <w:rFonts w:ascii="Calibri" w:eastAsia="Times New Roman" w:hAnsi="Calibri" w:cs="Calibri"/>
                <w:b/>
                <w:bCs/>
                <w:color w:val="000000"/>
              </w:rPr>
              <w:pPrChange w:id="6175" w:author="Lane, Stefanie" w:date="2023-09-27T17:47:00Z">
                <w:pPr>
                  <w:spacing w:after="0" w:line="240" w:lineRule="auto"/>
                  <w:jc w:val="center"/>
                </w:pPr>
              </w:pPrChange>
            </w:pPr>
            <w:del w:id="6176" w:author="Lane, Stefanie" w:date="2023-09-27T17:47:00Z">
              <w:r w:rsidRPr="00C44004" w:rsidDel="00CB6B19">
                <w:rPr>
                  <w:rFonts w:ascii="Calibri" w:eastAsia="Times New Roman" w:hAnsi="Calibri" w:cs="Calibri"/>
                  <w:b/>
                  <w:bCs/>
                  <w:color w:val="000000"/>
                </w:rPr>
                <w:delText>Assemblage</w:delText>
              </w:r>
            </w:del>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AE5B31B" w:rsidR="00B36617" w:rsidRPr="00C44004" w:rsidDel="00CB6B19" w:rsidRDefault="00B36617" w:rsidP="00CB6B19">
            <w:pPr>
              <w:rPr>
                <w:del w:id="6177" w:author="Lane, Stefanie" w:date="2023-09-27T17:47:00Z"/>
                <w:rFonts w:ascii="Calibri" w:eastAsia="Times New Roman" w:hAnsi="Calibri" w:cs="Calibri"/>
                <w:b/>
                <w:bCs/>
                <w:color w:val="000000"/>
              </w:rPr>
              <w:pPrChange w:id="6178" w:author="Lane, Stefanie" w:date="2023-09-27T17:47:00Z">
                <w:pPr>
                  <w:spacing w:after="0" w:line="240" w:lineRule="auto"/>
                  <w:jc w:val="center"/>
                </w:pPr>
              </w:pPrChange>
            </w:pPr>
            <w:del w:id="6179" w:author="Lane, Stefanie" w:date="2023-09-27T17:47:00Z">
              <w:r w:rsidRPr="00C44004" w:rsidDel="00CB6B19">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16F1DE26" w:rsidR="00B36617" w:rsidRPr="00C44004" w:rsidDel="00CB6B19" w:rsidRDefault="00B36617" w:rsidP="00CB6B19">
            <w:pPr>
              <w:rPr>
                <w:del w:id="6180" w:author="Lane, Stefanie" w:date="2023-09-27T17:47:00Z"/>
                <w:rFonts w:ascii="Calibri" w:eastAsia="Times New Roman" w:hAnsi="Calibri" w:cs="Calibri"/>
                <w:b/>
                <w:bCs/>
                <w:color w:val="000000"/>
              </w:rPr>
              <w:pPrChange w:id="6181" w:author="Lane, Stefanie" w:date="2023-09-27T17:47:00Z">
                <w:pPr>
                  <w:spacing w:after="0" w:line="240" w:lineRule="auto"/>
                  <w:jc w:val="center"/>
                </w:pPr>
              </w:pPrChange>
            </w:pPr>
            <w:del w:id="6182" w:author="Lane, Stefanie" w:date="2023-09-27T17:47:00Z">
              <w:r w:rsidRPr="00C44004" w:rsidDel="00CB6B19">
                <w:rPr>
                  <w:rFonts w:ascii="Calibri" w:eastAsia="Times New Roman" w:hAnsi="Calibri" w:cs="Calibri"/>
                  <w:b/>
                  <w:bCs/>
                  <w:color w:val="000000"/>
                </w:rPr>
                <w:delText>Species</w:delText>
              </w:r>
            </w:del>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656E99D9" w:rsidR="00B36617" w:rsidRPr="00C44004" w:rsidDel="00CB6B19" w:rsidRDefault="00B36617" w:rsidP="00CB6B19">
            <w:pPr>
              <w:rPr>
                <w:del w:id="6183" w:author="Lane, Stefanie" w:date="2023-09-27T17:47:00Z"/>
                <w:rFonts w:ascii="Calibri" w:eastAsia="Times New Roman" w:hAnsi="Calibri" w:cs="Calibri"/>
                <w:b/>
                <w:bCs/>
                <w:color w:val="000000"/>
              </w:rPr>
              <w:pPrChange w:id="6184" w:author="Lane, Stefanie" w:date="2023-09-27T17:47:00Z">
                <w:pPr>
                  <w:spacing w:after="0" w:line="240" w:lineRule="auto"/>
                  <w:jc w:val="center"/>
                </w:pPr>
              </w:pPrChange>
            </w:pPr>
            <w:del w:id="6185" w:author="Lane, Stefanie" w:date="2023-09-27T17:47:00Z">
              <w:r w:rsidRPr="00C44004" w:rsidDel="00CB6B19">
                <w:rPr>
                  <w:rFonts w:ascii="Calibri" w:eastAsia="Times New Roman" w:hAnsi="Calibri" w:cs="Calibri"/>
                  <w:b/>
                  <w:bCs/>
                  <w:color w:val="000000"/>
                </w:rPr>
                <w:delText>197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2BCD97B7" w:rsidR="00B36617" w:rsidRPr="00C44004" w:rsidDel="00CB6B19" w:rsidRDefault="00B36617" w:rsidP="00CB6B19">
            <w:pPr>
              <w:rPr>
                <w:del w:id="6186" w:author="Lane, Stefanie" w:date="2023-09-27T17:47:00Z"/>
                <w:rFonts w:ascii="Calibri" w:eastAsia="Times New Roman" w:hAnsi="Calibri" w:cs="Calibri"/>
                <w:b/>
                <w:bCs/>
                <w:color w:val="000000"/>
              </w:rPr>
              <w:pPrChange w:id="6187" w:author="Lane, Stefanie" w:date="2023-09-27T17:47:00Z">
                <w:pPr>
                  <w:spacing w:after="0" w:line="240" w:lineRule="auto"/>
                  <w:jc w:val="center"/>
                </w:pPr>
              </w:pPrChange>
            </w:pPr>
            <w:del w:id="6188" w:author="Lane, Stefanie" w:date="2023-09-27T17:47:00Z">
              <w:r w:rsidRPr="00C44004" w:rsidDel="00CB6B19">
                <w:rPr>
                  <w:rFonts w:ascii="Calibri" w:eastAsia="Times New Roman" w:hAnsi="Calibri" w:cs="Calibri"/>
                  <w:b/>
                  <w:bCs/>
                  <w:color w:val="000000"/>
                </w:rPr>
                <w:delText>199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448FEBCE" w:rsidR="00B36617" w:rsidRPr="00C44004" w:rsidDel="00CB6B19" w:rsidRDefault="00B36617" w:rsidP="00CB6B19">
            <w:pPr>
              <w:rPr>
                <w:del w:id="6189" w:author="Lane, Stefanie" w:date="2023-09-27T17:47:00Z"/>
                <w:rFonts w:ascii="Calibri" w:eastAsia="Times New Roman" w:hAnsi="Calibri" w:cs="Calibri"/>
                <w:b/>
                <w:bCs/>
                <w:color w:val="000000"/>
              </w:rPr>
              <w:pPrChange w:id="6190" w:author="Lane, Stefanie" w:date="2023-09-27T17:47:00Z">
                <w:pPr>
                  <w:spacing w:after="0" w:line="240" w:lineRule="auto"/>
                  <w:jc w:val="center"/>
                </w:pPr>
              </w:pPrChange>
            </w:pPr>
            <w:del w:id="6191" w:author="Lane, Stefanie" w:date="2023-09-27T17:47:00Z">
              <w:r w:rsidRPr="00C44004" w:rsidDel="00CB6B19">
                <w:rPr>
                  <w:rFonts w:ascii="Calibri" w:eastAsia="Times New Roman" w:hAnsi="Calibri" w:cs="Calibri"/>
                  <w:b/>
                  <w:bCs/>
                  <w:color w:val="000000"/>
                </w:rPr>
                <w:delText>2019</w:delText>
              </w:r>
            </w:del>
          </w:p>
        </w:tc>
        <w:tc>
          <w:tcPr>
            <w:tcW w:w="1560" w:type="dxa"/>
            <w:tcBorders>
              <w:top w:val="single" w:sz="4" w:space="0" w:color="auto"/>
              <w:left w:val="nil"/>
              <w:bottom w:val="single" w:sz="8" w:space="0" w:color="auto"/>
              <w:right w:val="nil"/>
            </w:tcBorders>
            <w:shd w:val="clear" w:color="auto" w:fill="auto"/>
            <w:vAlign w:val="center"/>
            <w:hideMark/>
          </w:tcPr>
          <w:p w14:paraId="47DE6B8C" w14:textId="5FBD91B4" w:rsidR="00B36617" w:rsidRPr="00C44004" w:rsidDel="00CB6B19" w:rsidRDefault="00B36617" w:rsidP="00CB6B19">
            <w:pPr>
              <w:rPr>
                <w:del w:id="6192" w:author="Lane, Stefanie" w:date="2023-09-27T17:47:00Z"/>
                <w:rFonts w:ascii="Calibri" w:eastAsia="Times New Roman" w:hAnsi="Calibri" w:cs="Calibri"/>
                <w:b/>
                <w:bCs/>
                <w:color w:val="000000"/>
              </w:rPr>
              <w:pPrChange w:id="6193" w:author="Lane, Stefanie" w:date="2023-09-27T17:47:00Z">
                <w:pPr>
                  <w:spacing w:after="0" w:line="240" w:lineRule="auto"/>
                  <w:jc w:val="center"/>
                </w:pPr>
              </w:pPrChange>
            </w:pPr>
            <w:del w:id="6194" w:author="Lane, Stefanie" w:date="2023-09-27T17:47:00Z">
              <w:r w:rsidRPr="00C44004" w:rsidDel="00CB6B19">
                <w:rPr>
                  <w:rFonts w:ascii="Calibri" w:eastAsia="Times New Roman" w:hAnsi="Calibri" w:cs="Calibri"/>
                  <w:b/>
                  <w:bCs/>
                  <w:color w:val="000000"/>
                </w:rPr>
                <w:delText>Overall Change (1979-2019)</w:delText>
              </w:r>
            </w:del>
          </w:p>
        </w:tc>
      </w:tr>
      <w:tr w:rsidR="00B36617" w:rsidRPr="00C44004" w:rsidDel="00CB6B19" w14:paraId="680265CB" w14:textId="229BDFA3" w:rsidTr="00D143A8">
        <w:trPr>
          <w:trHeight w:val="300"/>
          <w:del w:id="6195" w:author="Lane, Stefanie" w:date="2023-09-27T17:4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16C6EBF0" w:rsidR="00B36617" w:rsidRPr="00C44004" w:rsidDel="00CB6B19" w:rsidRDefault="00B36617" w:rsidP="00CB6B19">
            <w:pPr>
              <w:rPr>
                <w:del w:id="6196" w:author="Lane, Stefanie" w:date="2023-09-27T17:47:00Z"/>
                <w:rFonts w:ascii="Calibri" w:eastAsia="Times New Roman" w:hAnsi="Calibri" w:cs="Calibri"/>
                <w:color w:val="000000"/>
              </w:rPr>
              <w:pPrChange w:id="6197" w:author="Lane, Stefanie" w:date="2023-09-27T17:47:00Z">
                <w:pPr>
                  <w:spacing w:after="0" w:line="240" w:lineRule="auto"/>
                  <w:jc w:val="center"/>
                </w:pPr>
              </w:pPrChange>
            </w:pPr>
            <w:del w:id="6198" w:author="Lane, Stefanie" w:date="2023-09-27T17:47:00Z">
              <w:r w:rsidRPr="00C44004" w:rsidDel="00CB6B19">
                <w:rPr>
                  <w:rFonts w:ascii="Calibri" w:eastAsia="Times New Roman" w:hAnsi="Calibri" w:cs="Calibri"/>
                  <w:color w:val="000000"/>
                </w:rPr>
                <w:delText>Sedge</w:delText>
              </w:r>
            </w:del>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48308B42" w:rsidR="00B36617" w:rsidRPr="00C44004" w:rsidDel="00CB6B19" w:rsidRDefault="00B36617" w:rsidP="00CB6B19">
            <w:pPr>
              <w:rPr>
                <w:del w:id="6199" w:author="Lane, Stefanie" w:date="2023-09-27T17:47:00Z"/>
                <w:rFonts w:ascii="Calibri" w:eastAsia="Times New Roman" w:hAnsi="Calibri" w:cs="Calibri"/>
                <w:color w:val="000000"/>
              </w:rPr>
              <w:pPrChange w:id="6200" w:author="Lane, Stefanie" w:date="2023-09-27T17:47:00Z">
                <w:pPr>
                  <w:spacing w:after="0" w:line="240" w:lineRule="auto"/>
                </w:pPr>
              </w:pPrChange>
            </w:pPr>
            <w:del w:id="6201" w:author="Lane, Stefanie" w:date="2023-09-27T17:47:00Z">
              <w:r w:rsidRPr="00C44004" w:rsidDel="00CB6B19">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5EC282C7" w14:textId="0A72C409" w:rsidR="00B36617" w:rsidRPr="00C44004" w:rsidDel="00CB6B19" w:rsidRDefault="00B36617" w:rsidP="00CB6B19">
            <w:pPr>
              <w:rPr>
                <w:del w:id="6202" w:author="Lane, Stefanie" w:date="2023-09-27T17:47:00Z"/>
                <w:rFonts w:ascii="Calibri" w:eastAsia="Times New Roman" w:hAnsi="Calibri" w:cs="Calibri"/>
                <w:i/>
                <w:iCs/>
                <w:color w:val="000000"/>
              </w:rPr>
              <w:pPrChange w:id="6203" w:author="Lane, Stefanie" w:date="2023-09-27T17:47:00Z">
                <w:pPr>
                  <w:spacing w:after="0" w:line="240" w:lineRule="auto"/>
                </w:pPr>
              </w:pPrChange>
            </w:pPr>
            <w:del w:id="6204" w:author="Lane, Stefanie" w:date="2023-09-27T17:47:00Z">
              <w:r w:rsidRPr="00C44004" w:rsidDel="00CB6B19">
                <w:rPr>
                  <w:rFonts w:ascii="Calibri" w:eastAsia="Times New Roman" w:hAnsi="Calibri" w:cs="Calibri"/>
                  <w:i/>
                  <w:iCs/>
                  <w:color w:val="000000"/>
                </w:rPr>
                <w:delText>Galium sp.</w:delText>
              </w:r>
            </w:del>
          </w:p>
        </w:tc>
        <w:tc>
          <w:tcPr>
            <w:tcW w:w="960" w:type="dxa"/>
            <w:tcBorders>
              <w:top w:val="nil"/>
              <w:left w:val="nil"/>
              <w:bottom w:val="single" w:sz="8" w:space="0" w:color="auto"/>
              <w:right w:val="nil"/>
            </w:tcBorders>
            <w:shd w:val="clear" w:color="auto" w:fill="auto"/>
            <w:noWrap/>
            <w:vAlign w:val="bottom"/>
            <w:hideMark/>
          </w:tcPr>
          <w:p w14:paraId="671FFDF5" w14:textId="2FA233A5" w:rsidR="00B36617" w:rsidRPr="00C44004" w:rsidDel="00CB6B19" w:rsidRDefault="00B36617" w:rsidP="00CB6B19">
            <w:pPr>
              <w:rPr>
                <w:del w:id="6205" w:author="Lane, Stefanie" w:date="2023-09-27T17:47:00Z"/>
                <w:rFonts w:ascii="Calibri" w:eastAsia="Times New Roman" w:hAnsi="Calibri" w:cs="Calibri"/>
                <w:color w:val="000000"/>
              </w:rPr>
              <w:pPrChange w:id="6206" w:author="Lane, Stefanie" w:date="2023-09-27T17:47:00Z">
                <w:pPr>
                  <w:spacing w:after="0" w:line="240" w:lineRule="auto"/>
                  <w:jc w:val="center"/>
                </w:pPr>
              </w:pPrChange>
            </w:pPr>
            <w:del w:id="620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nil"/>
              <w:right w:val="nil"/>
            </w:tcBorders>
            <w:shd w:val="clear" w:color="auto" w:fill="auto"/>
            <w:noWrap/>
            <w:vAlign w:val="bottom"/>
            <w:hideMark/>
          </w:tcPr>
          <w:p w14:paraId="515E8EE6" w14:textId="3F733304" w:rsidR="00B36617" w:rsidRPr="00C44004" w:rsidDel="00CB6B19" w:rsidRDefault="00B36617" w:rsidP="00CB6B19">
            <w:pPr>
              <w:rPr>
                <w:del w:id="6208" w:author="Lane, Stefanie" w:date="2023-09-27T17:47:00Z"/>
                <w:rFonts w:ascii="Calibri" w:eastAsia="Times New Roman" w:hAnsi="Calibri" w:cs="Calibri"/>
                <w:color w:val="000000"/>
              </w:rPr>
              <w:pPrChange w:id="6209" w:author="Lane, Stefanie" w:date="2023-09-27T17:47:00Z">
                <w:pPr>
                  <w:spacing w:after="0" w:line="240" w:lineRule="auto"/>
                  <w:jc w:val="center"/>
                </w:pPr>
              </w:pPrChange>
            </w:pPr>
            <w:del w:id="6210"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339CE0CD" w14:textId="5AA24FD8" w:rsidR="00B36617" w:rsidRPr="00C44004" w:rsidDel="00CB6B19" w:rsidRDefault="00B36617" w:rsidP="00CB6B19">
            <w:pPr>
              <w:rPr>
                <w:del w:id="6211" w:author="Lane, Stefanie" w:date="2023-09-27T17:47:00Z"/>
                <w:rFonts w:ascii="Calibri" w:eastAsia="Times New Roman" w:hAnsi="Calibri" w:cs="Calibri"/>
                <w:color w:val="000000"/>
              </w:rPr>
              <w:pPrChange w:id="6212" w:author="Lane, Stefanie" w:date="2023-09-27T17:47:00Z">
                <w:pPr>
                  <w:spacing w:after="0" w:line="240" w:lineRule="auto"/>
                  <w:jc w:val="center"/>
                </w:pPr>
              </w:pPrChange>
            </w:pPr>
            <w:del w:id="6213"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243F11D5" w:rsidR="00B36617" w:rsidRPr="00C44004" w:rsidDel="00CB6B19" w:rsidRDefault="00B36617" w:rsidP="00CB6B19">
            <w:pPr>
              <w:rPr>
                <w:del w:id="6214" w:author="Lane, Stefanie" w:date="2023-09-27T17:47:00Z"/>
                <w:rFonts w:ascii="Calibri" w:eastAsia="Times New Roman" w:hAnsi="Calibri" w:cs="Calibri"/>
                <w:color w:val="000000"/>
              </w:rPr>
              <w:pPrChange w:id="6215" w:author="Lane, Stefanie" w:date="2023-09-27T17:47:00Z">
                <w:pPr>
                  <w:spacing w:after="0" w:line="240" w:lineRule="auto"/>
                  <w:jc w:val="center"/>
                </w:pPr>
              </w:pPrChange>
            </w:pPr>
            <w:del w:id="6216"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14F479BA" w14:textId="577E3B66" w:rsidTr="00D143A8">
        <w:trPr>
          <w:trHeight w:val="290"/>
          <w:del w:id="6217" w:author="Lane, Stefanie" w:date="2023-09-27T17:47:00Z"/>
        </w:trPr>
        <w:tc>
          <w:tcPr>
            <w:tcW w:w="1311" w:type="dxa"/>
            <w:vMerge/>
            <w:tcBorders>
              <w:top w:val="nil"/>
              <w:left w:val="single" w:sz="8" w:space="0" w:color="auto"/>
              <w:bottom w:val="single" w:sz="8" w:space="0" w:color="000000"/>
              <w:right w:val="nil"/>
            </w:tcBorders>
            <w:vAlign w:val="center"/>
            <w:hideMark/>
          </w:tcPr>
          <w:p w14:paraId="3F0816BB" w14:textId="50DF4016" w:rsidR="00B36617" w:rsidRPr="00C44004" w:rsidDel="00CB6B19" w:rsidRDefault="00B36617" w:rsidP="00CB6B19">
            <w:pPr>
              <w:rPr>
                <w:del w:id="6218" w:author="Lane, Stefanie" w:date="2023-09-27T17:47:00Z"/>
                <w:rFonts w:ascii="Calibri" w:eastAsia="Times New Roman" w:hAnsi="Calibri" w:cs="Calibri"/>
                <w:color w:val="000000"/>
              </w:rPr>
              <w:pPrChange w:id="6219"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6AAF0468" w:rsidR="00B36617" w:rsidRPr="00C44004" w:rsidDel="00CB6B19" w:rsidRDefault="00B36617" w:rsidP="00CB6B19">
            <w:pPr>
              <w:rPr>
                <w:del w:id="6220" w:author="Lane, Stefanie" w:date="2023-09-27T17:47:00Z"/>
                <w:rFonts w:ascii="Calibri" w:eastAsia="Times New Roman" w:hAnsi="Calibri" w:cs="Calibri"/>
                <w:color w:val="000000"/>
              </w:rPr>
              <w:pPrChange w:id="6221" w:author="Lane, Stefanie" w:date="2023-09-27T17:47:00Z">
                <w:pPr>
                  <w:spacing w:after="0" w:line="240" w:lineRule="auto"/>
                  <w:jc w:val="center"/>
                </w:pPr>
              </w:pPrChange>
            </w:pPr>
            <w:del w:id="6222" w:author="Lane, Stefanie" w:date="2023-09-27T17:47:00Z">
              <w:r w:rsidRPr="00C44004" w:rsidDel="00CB6B19">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680B59BD" w14:textId="249B820E" w:rsidR="00B36617" w:rsidRPr="00C44004" w:rsidDel="00CB6B19" w:rsidRDefault="00B36617" w:rsidP="00CB6B19">
            <w:pPr>
              <w:rPr>
                <w:del w:id="6223" w:author="Lane, Stefanie" w:date="2023-09-27T17:47:00Z"/>
                <w:rFonts w:ascii="Calibri" w:eastAsia="Times New Roman" w:hAnsi="Calibri" w:cs="Calibri"/>
                <w:i/>
                <w:iCs/>
                <w:color w:val="000000"/>
              </w:rPr>
              <w:pPrChange w:id="6224" w:author="Lane, Stefanie" w:date="2023-09-27T17:47:00Z">
                <w:pPr>
                  <w:spacing w:after="0" w:line="240" w:lineRule="auto"/>
                </w:pPr>
              </w:pPrChange>
            </w:pPr>
            <w:del w:id="6225" w:author="Lane, Stefanie" w:date="2023-09-27T17:47:00Z">
              <w:r w:rsidRPr="00C44004" w:rsidDel="00CB6B19">
                <w:rPr>
                  <w:rFonts w:ascii="Calibri" w:eastAsia="Times New Roman" w:hAnsi="Calibri" w:cs="Calibri"/>
                  <w:i/>
                  <w:iCs/>
                  <w:color w:val="000000"/>
                </w:rPr>
                <w:delText>Alisma plantago aquatica</w:delText>
              </w:r>
            </w:del>
          </w:p>
        </w:tc>
        <w:tc>
          <w:tcPr>
            <w:tcW w:w="960" w:type="dxa"/>
            <w:tcBorders>
              <w:top w:val="nil"/>
              <w:left w:val="nil"/>
              <w:bottom w:val="nil"/>
              <w:right w:val="nil"/>
            </w:tcBorders>
            <w:shd w:val="clear" w:color="auto" w:fill="auto"/>
            <w:noWrap/>
            <w:vAlign w:val="bottom"/>
            <w:hideMark/>
          </w:tcPr>
          <w:p w14:paraId="167EA385" w14:textId="2D4ACF12" w:rsidR="00B36617" w:rsidRPr="00C44004" w:rsidDel="00CB6B19" w:rsidRDefault="00B36617" w:rsidP="00CB6B19">
            <w:pPr>
              <w:rPr>
                <w:del w:id="6226" w:author="Lane, Stefanie" w:date="2023-09-27T17:47:00Z"/>
                <w:rFonts w:ascii="Calibri" w:eastAsia="Times New Roman" w:hAnsi="Calibri" w:cs="Calibri"/>
                <w:color w:val="000000"/>
              </w:rPr>
              <w:pPrChange w:id="6227" w:author="Lane, Stefanie" w:date="2023-09-27T17:47:00Z">
                <w:pPr>
                  <w:spacing w:after="0" w:line="240" w:lineRule="auto"/>
                  <w:jc w:val="center"/>
                </w:pPr>
              </w:pPrChange>
            </w:pPr>
            <w:del w:id="6228" w:author="Lane, Stefanie" w:date="2023-09-27T17:47:00Z">
              <w:r w:rsidRPr="00C44004" w:rsidDel="00CB6B19">
                <w:rPr>
                  <w:rFonts w:ascii="Calibri" w:eastAsia="Times New Roman" w:hAnsi="Calibri" w:cs="Calibri"/>
                  <w:color w:val="000000"/>
                </w:rPr>
                <w:delText>0.4</w:delText>
              </w:r>
            </w:del>
          </w:p>
        </w:tc>
        <w:tc>
          <w:tcPr>
            <w:tcW w:w="960" w:type="dxa"/>
            <w:tcBorders>
              <w:top w:val="single" w:sz="8" w:space="0" w:color="auto"/>
              <w:left w:val="nil"/>
              <w:bottom w:val="nil"/>
              <w:right w:val="nil"/>
            </w:tcBorders>
            <w:shd w:val="clear" w:color="auto" w:fill="auto"/>
            <w:noWrap/>
            <w:vAlign w:val="bottom"/>
            <w:hideMark/>
          </w:tcPr>
          <w:p w14:paraId="1353E276" w14:textId="798EC41D" w:rsidR="00B36617" w:rsidRPr="00C44004" w:rsidDel="00CB6B19" w:rsidRDefault="00B36617" w:rsidP="00CB6B19">
            <w:pPr>
              <w:rPr>
                <w:del w:id="6229" w:author="Lane, Stefanie" w:date="2023-09-27T17:47:00Z"/>
                <w:rFonts w:ascii="Calibri" w:eastAsia="Times New Roman" w:hAnsi="Calibri" w:cs="Calibri"/>
                <w:color w:val="000000"/>
              </w:rPr>
              <w:pPrChange w:id="6230" w:author="Lane, Stefanie" w:date="2023-09-27T17:47:00Z">
                <w:pPr>
                  <w:spacing w:after="0" w:line="240" w:lineRule="auto"/>
                  <w:jc w:val="center"/>
                </w:pPr>
              </w:pPrChange>
            </w:pPr>
            <w:del w:id="6231"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42384BD" w14:textId="1826B6D7" w:rsidR="00B36617" w:rsidRPr="00C44004" w:rsidDel="00CB6B19" w:rsidRDefault="00B36617" w:rsidP="00CB6B19">
            <w:pPr>
              <w:rPr>
                <w:del w:id="6232" w:author="Lane, Stefanie" w:date="2023-09-27T17:47:00Z"/>
                <w:rFonts w:ascii="Calibri" w:eastAsia="Times New Roman" w:hAnsi="Calibri" w:cs="Calibri"/>
                <w:color w:val="000000"/>
              </w:rPr>
              <w:pPrChange w:id="6233" w:author="Lane, Stefanie" w:date="2023-09-27T17:47:00Z">
                <w:pPr>
                  <w:spacing w:after="0" w:line="240" w:lineRule="auto"/>
                  <w:jc w:val="center"/>
                </w:pPr>
              </w:pPrChange>
            </w:pPr>
            <w:del w:id="6234"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nil"/>
              <w:right w:val="single" w:sz="8" w:space="0" w:color="auto"/>
            </w:tcBorders>
            <w:shd w:val="clear" w:color="auto" w:fill="auto"/>
            <w:noWrap/>
            <w:vAlign w:val="bottom"/>
            <w:hideMark/>
          </w:tcPr>
          <w:p w14:paraId="31A7FF28" w14:textId="7B611C0E" w:rsidR="00B36617" w:rsidRPr="00C44004" w:rsidDel="00CB6B19" w:rsidRDefault="00B36617" w:rsidP="00CB6B19">
            <w:pPr>
              <w:rPr>
                <w:del w:id="6235" w:author="Lane, Stefanie" w:date="2023-09-27T17:47:00Z"/>
                <w:rFonts w:ascii="Calibri" w:eastAsia="Times New Roman" w:hAnsi="Calibri" w:cs="Calibri"/>
                <w:color w:val="000000"/>
              </w:rPr>
              <w:pPrChange w:id="6236" w:author="Lane, Stefanie" w:date="2023-09-27T17:47:00Z">
                <w:pPr>
                  <w:spacing w:after="0" w:line="240" w:lineRule="auto"/>
                  <w:jc w:val="center"/>
                </w:pPr>
              </w:pPrChange>
            </w:pPr>
            <w:del w:id="6237"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23D209E7" w14:textId="6655B33D" w:rsidTr="00D143A8">
        <w:trPr>
          <w:trHeight w:val="290"/>
          <w:del w:id="6238" w:author="Lane, Stefanie" w:date="2023-09-27T17:47:00Z"/>
        </w:trPr>
        <w:tc>
          <w:tcPr>
            <w:tcW w:w="1311" w:type="dxa"/>
            <w:vMerge/>
            <w:tcBorders>
              <w:top w:val="nil"/>
              <w:left w:val="single" w:sz="8" w:space="0" w:color="auto"/>
              <w:bottom w:val="single" w:sz="8" w:space="0" w:color="000000"/>
              <w:right w:val="nil"/>
            </w:tcBorders>
            <w:vAlign w:val="center"/>
            <w:hideMark/>
          </w:tcPr>
          <w:p w14:paraId="01EE8008" w14:textId="20B98AB4" w:rsidR="00B36617" w:rsidRPr="00C44004" w:rsidDel="00CB6B19" w:rsidRDefault="00B36617" w:rsidP="00CB6B19">
            <w:pPr>
              <w:rPr>
                <w:del w:id="6239" w:author="Lane, Stefanie" w:date="2023-09-27T17:47:00Z"/>
                <w:rFonts w:ascii="Calibri" w:eastAsia="Times New Roman" w:hAnsi="Calibri" w:cs="Calibri"/>
                <w:color w:val="000000"/>
              </w:rPr>
              <w:pPrChange w:id="624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5B273DF" w14:textId="090ADC48" w:rsidR="00B36617" w:rsidRPr="00C44004" w:rsidDel="00CB6B19" w:rsidRDefault="00B36617" w:rsidP="00CB6B19">
            <w:pPr>
              <w:rPr>
                <w:del w:id="6241" w:author="Lane, Stefanie" w:date="2023-09-27T17:47:00Z"/>
                <w:rFonts w:ascii="Calibri" w:eastAsia="Times New Roman" w:hAnsi="Calibri" w:cs="Calibri"/>
                <w:color w:val="000000"/>
              </w:rPr>
              <w:pPrChange w:id="624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32E8E99C" w:rsidR="00B36617" w:rsidRPr="00C44004" w:rsidDel="00CB6B19" w:rsidRDefault="00B36617" w:rsidP="00CB6B19">
            <w:pPr>
              <w:rPr>
                <w:del w:id="6243" w:author="Lane, Stefanie" w:date="2023-09-27T17:47:00Z"/>
                <w:rFonts w:ascii="Calibri" w:eastAsia="Times New Roman" w:hAnsi="Calibri" w:cs="Calibri"/>
                <w:i/>
                <w:iCs/>
                <w:color w:val="000000"/>
              </w:rPr>
              <w:pPrChange w:id="6244" w:author="Lane, Stefanie" w:date="2023-09-27T17:47:00Z">
                <w:pPr>
                  <w:spacing w:after="0" w:line="240" w:lineRule="auto"/>
                </w:pPr>
              </w:pPrChange>
            </w:pPr>
            <w:del w:id="6245" w:author="Lane, Stefanie" w:date="2023-09-27T17:47:00Z">
              <w:r w:rsidRPr="00C44004" w:rsidDel="00CB6B19">
                <w:rPr>
                  <w:rFonts w:ascii="Calibri" w:eastAsia="Times New Roman" w:hAnsi="Calibri" w:cs="Calibri"/>
                  <w:i/>
                  <w:iCs/>
                  <w:color w:val="000000"/>
                </w:rPr>
                <w:delText>Myosotis scorpi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1899267F" w:rsidR="00B36617" w:rsidRPr="00C44004" w:rsidDel="00CB6B19" w:rsidRDefault="00B36617" w:rsidP="00CB6B19">
            <w:pPr>
              <w:rPr>
                <w:del w:id="6246" w:author="Lane, Stefanie" w:date="2023-09-27T17:47:00Z"/>
                <w:rFonts w:ascii="Calibri" w:eastAsia="Times New Roman" w:hAnsi="Calibri" w:cs="Calibri"/>
                <w:color w:val="000000"/>
              </w:rPr>
              <w:pPrChange w:id="6247" w:author="Lane, Stefanie" w:date="2023-09-27T17:47:00Z">
                <w:pPr>
                  <w:spacing w:after="0" w:line="240" w:lineRule="auto"/>
                  <w:jc w:val="center"/>
                </w:pPr>
              </w:pPrChange>
            </w:pPr>
            <w:del w:id="6248"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660675CA" w:rsidR="00B36617" w:rsidRPr="00C44004" w:rsidDel="00CB6B19" w:rsidRDefault="00B36617" w:rsidP="00CB6B19">
            <w:pPr>
              <w:rPr>
                <w:del w:id="6249" w:author="Lane, Stefanie" w:date="2023-09-27T17:47:00Z"/>
                <w:rFonts w:ascii="Calibri" w:eastAsia="Times New Roman" w:hAnsi="Calibri" w:cs="Calibri"/>
                <w:color w:val="000000"/>
              </w:rPr>
              <w:pPrChange w:id="6250" w:author="Lane, Stefanie" w:date="2023-09-27T17:47:00Z">
                <w:pPr>
                  <w:spacing w:after="0" w:line="240" w:lineRule="auto"/>
                  <w:jc w:val="center"/>
                </w:pPr>
              </w:pPrChange>
            </w:pPr>
            <w:del w:id="625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0BF48F10" w:rsidR="00B36617" w:rsidRPr="00C44004" w:rsidDel="00CB6B19" w:rsidRDefault="00B36617" w:rsidP="00CB6B19">
            <w:pPr>
              <w:rPr>
                <w:del w:id="6252" w:author="Lane, Stefanie" w:date="2023-09-27T17:47:00Z"/>
                <w:rFonts w:ascii="Calibri" w:eastAsia="Times New Roman" w:hAnsi="Calibri" w:cs="Calibri"/>
                <w:color w:val="000000"/>
              </w:rPr>
              <w:pPrChange w:id="6253" w:author="Lane, Stefanie" w:date="2023-09-27T17:47:00Z">
                <w:pPr>
                  <w:spacing w:after="0" w:line="240" w:lineRule="auto"/>
                  <w:jc w:val="center"/>
                </w:pPr>
              </w:pPrChange>
            </w:pPr>
            <w:del w:id="6254"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4E712999" w:rsidR="00B36617" w:rsidRPr="00C44004" w:rsidDel="00CB6B19" w:rsidRDefault="00B36617" w:rsidP="00CB6B19">
            <w:pPr>
              <w:rPr>
                <w:del w:id="6255" w:author="Lane, Stefanie" w:date="2023-09-27T17:47:00Z"/>
                <w:rFonts w:ascii="Calibri" w:eastAsia="Times New Roman" w:hAnsi="Calibri" w:cs="Calibri"/>
                <w:color w:val="000000"/>
              </w:rPr>
              <w:pPrChange w:id="6256" w:author="Lane, Stefanie" w:date="2023-09-27T17:47:00Z">
                <w:pPr>
                  <w:spacing w:after="0" w:line="240" w:lineRule="auto"/>
                  <w:jc w:val="center"/>
                </w:pPr>
              </w:pPrChange>
            </w:pPr>
            <w:del w:id="6257"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7C2DDB07" w14:textId="38C59F32" w:rsidTr="00D143A8">
        <w:trPr>
          <w:trHeight w:val="290"/>
          <w:del w:id="6258" w:author="Lane, Stefanie" w:date="2023-09-27T17:47:00Z"/>
        </w:trPr>
        <w:tc>
          <w:tcPr>
            <w:tcW w:w="1311" w:type="dxa"/>
            <w:vMerge/>
            <w:tcBorders>
              <w:top w:val="nil"/>
              <w:left w:val="single" w:sz="8" w:space="0" w:color="auto"/>
              <w:bottom w:val="single" w:sz="8" w:space="0" w:color="000000"/>
              <w:right w:val="nil"/>
            </w:tcBorders>
            <w:vAlign w:val="center"/>
            <w:hideMark/>
          </w:tcPr>
          <w:p w14:paraId="3A356876" w14:textId="00CA1124" w:rsidR="00B36617" w:rsidRPr="00C44004" w:rsidDel="00CB6B19" w:rsidRDefault="00B36617" w:rsidP="00CB6B19">
            <w:pPr>
              <w:rPr>
                <w:del w:id="6259" w:author="Lane, Stefanie" w:date="2023-09-27T17:47:00Z"/>
                <w:rFonts w:ascii="Calibri" w:eastAsia="Times New Roman" w:hAnsi="Calibri" w:cs="Calibri"/>
                <w:color w:val="000000"/>
              </w:rPr>
              <w:pPrChange w:id="626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DF541B9" w14:textId="63004DB8" w:rsidR="00B36617" w:rsidRPr="00C44004" w:rsidDel="00CB6B19" w:rsidRDefault="00B36617" w:rsidP="00CB6B19">
            <w:pPr>
              <w:rPr>
                <w:del w:id="6261" w:author="Lane, Stefanie" w:date="2023-09-27T17:47:00Z"/>
                <w:rFonts w:ascii="Calibri" w:eastAsia="Times New Roman" w:hAnsi="Calibri" w:cs="Calibri"/>
                <w:color w:val="000000"/>
              </w:rPr>
              <w:pPrChange w:id="626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4E71B4B" w14:textId="635220E9" w:rsidR="00B36617" w:rsidRPr="00C44004" w:rsidDel="00CB6B19" w:rsidRDefault="00B36617" w:rsidP="00CB6B19">
            <w:pPr>
              <w:rPr>
                <w:del w:id="6263" w:author="Lane, Stefanie" w:date="2023-09-27T17:47:00Z"/>
                <w:rFonts w:ascii="Calibri" w:eastAsia="Times New Roman" w:hAnsi="Calibri" w:cs="Calibri"/>
                <w:i/>
                <w:iCs/>
                <w:color w:val="000000"/>
              </w:rPr>
              <w:pPrChange w:id="6264" w:author="Lane, Stefanie" w:date="2023-09-27T17:47:00Z">
                <w:pPr>
                  <w:spacing w:after="0" w:line="240" w:lineRule="auto"/>
                </w:pPr>
              </w:pPrChange>
            </w:pPr>
            <w:del w:id="6265" w:author="Lane, Stefanie" w:date="2023-09-27T17:47:00Z">
              <w:r w:rsidRPr="00C44004" w:rsidDel="00CB6B19">
                <w:rPr>
                  <w:rFonts w:ascii="Calibri" w:eastAsia="Times New Roman" w:hAnsi="Calibri" w:cs="Calibri"/>
                  <w:i/>
                  <w:iCs/>
                  <w:color w:val="000000"/>
                </w:rPr>
                <w:delText>Agrostis stolonifera</w:delText>
              </w:r>
            </w:del>
          </w:p>
        </w:tc>
        <w:tc>
          <w:tcPr>
            <w:tcW w:w="960" w:type="dxa"/>
            <w:tcBorders>
              <w:top w:val="nil"/>
              <w:left w:val="nil"/>
              <w:bottom w:val="nil"/>
              <w:right w:val="nil"/>
            </w:tcBorders>
            <w:shd w:val="clear" w:color="auto" w:fill="auto"/>
            <w:noWrap/>
            <w:vAlign w:val="bottom"/>
            <w:hideMark/>
          </w:tcPr>
          <w:p w14:paraId="210ED1DB" w14:textId="12DA361F" w:rsidR="00B36617" w:rsidRPr="00C44004" w:rsidDel="00CB6B19" w:rsidRDefault="00B36617" w:rsidP="00CB6B19">
            <w:pPr>
              <w:rPr>
                <w:del w:id="6266" w:author="Lane, Stefanie" w:date="2023-09-27T17:47:00Z"/>
                <w:rFonts w:ascii="Calibri" w:eastAsia="Times New Roman" w:hAnsi="Calibri" w:cs="Calibri"/>
                <w:color w:val="000000"/>
              </w:rPr>
              <w:pPrChange w:id="6267" w:author="Lane, Stefanie" w:date="2023-09-27T17:47:00Z">
                <w:pPr>
                  <w:spacing w:after="0" w:line="240" w:lineRule="auto"/>
                  <w:jc w:val="center"/>
                </w:pPr>
              </w:pPrChange>
            </w:pPr>
            <w:del w:id="6268" w:author="Lane, Stefanie" w:date="2023-09-27T17:47:00Z">
              <w:r w:rsidRPr="00C44004" w:rsidDel="00CB6B19">
                <w:rPr>
                  <w:rFonts w:ascii="Calibri" w:eastAsia="Times New Roman" w:hAnsi="Calibri" w:cs="Calibri"/>
                  <w:color w:val="000000"/>
                </w:rPr>
                <w:delText>1.9</w:delText>
              </w:r>
            </w:del>
          </w:p>
        </w:tc>
        <w:tc>
          <w:tcPr>
            <w:tcW w:w="960" w:type="dxa"/>
            <w:tcBorders>
              <w:top w:val="nil"/>
              <w:left w:val="nil"/>
              <w:bottom w:val="nil"/>
              <w:right w:val="nil"/>
            </w:tcBorders>
            <w:shd w:val="clear" w:color="auto" w:fill="auto"/>
            <w:noWrap/>
            <w:vAlign w:val="bottom"/>
            <w:hideMark/>
          </w:tcPr>
          <w:p w14:paraId="50958E95" w14:textId="3819BB68" w:rsidR="00B36617" w:rsidRPr="00C44004" w:rsidDel="00CB6B19" w:rsidRDefault="00B36617" w:rsidP="00CB6B19">
            <w:pPr>
              <w:rPr>
                <w:del w:id="6269" w:author="Lane, Stefanie" w:date="2023-09-27T17:47:00Z"/>
                <w:rFonts w:ascii="Calibri" w:eastAsia="Times New Roman" w:hAnsi="Calibri" w:cs="Calibri"/>
                <w:color w:val="000000"/>
              </w:rPr>
              <w:pPrChange w:id="6270" w:author="Lane, Stefanie" w:date="2023-09-27T17:47:00Z">
                <w:pPr>
                  <w:spacing w:after="0" w:line="240" w:lineRule="auto"/>
                  <w:jc w:val="center"/>
                </w:pPr>
              </w:pPrChange>
            </w:pPr>
            <w:del w:id="6271" w:author="Lane, Stefanie" w:date="2023-09-27T17:47:00Z">
              <w:r w:rsidRPr="00C44004" w:rsidDel="00CB6B19">
                <w:rPr>
                  <w:rFonts w:ascii="Calibri" w:eastAsia="Times New Roman" w:hAnsi="Calibri" w:cs="Calibri"/>
                  <w:color w:val="000000"/>
                </w:rPr>
                <w:delText>2.3</w:delText>
              </w:r>
            </w:del>
          </w:p>
        </w:tc>
        <w:tc>
          <w:tcPr>
            <w:tcW w:w="960" w:type="dxa"/>
            <w:tcBorders>
              <w:top w:val="nil"/>
              <w:left w:val="nil"/>
              <w:bottom w:val="nil"/>
              <w:right w:val="nil"/>
            </w:tcBorders>
            <w:shd w:val="clear" w:color="auto" w:fill="auto"/>
            <w:noWrap/>
            <w:vAlign w:val="bottom"/>
            <w:hideMark/>
          </w:tcPr>
          <w:p w14:paraId="148BC3AC" w14:textId="3B390253" w:rsidR="00B36617" w:rsidRPr="00C44004" w:rsidDel="00CB6B19" w:rsidRDefault="00B36617" w:rsidP="00CB6B19">
            <w:pPr>
              <w:rPr>
                <w:del w:id="6272" w:author="Lane, Stefanie" w:date="2023-09-27T17:47:00Z"/>
                <w:rFonts w:ascii="Calibri" w:eastAsia="Times New Roman" w:hAnsi="Calibri" w:cs="Calibri"/>
                <w:color w:val="000000"/>
              </w:rPr>
              <w:pPrChange w:id="6273" w:author="Lane, Stefanie" w:date="2023-09-27T17:47:00Z">
                <w:pPr>
                  <w:spacing w:after="0" w:line="240" w:lineRule="auto"/>
                  <w:jc w:val="center"/>
                </w:pPr>
              </w:pPrChange>
            </w:pPr>
            <w:del w:id="6274" w:author="Lane, Stefanie" w:date="2023-09-27T17:47:00Z">
              <w:r w:rsidRPr="00C44004" w:rsidDel="00CB6B19">
                <w:rPr>
                  <w:rFonts w:ascii="Calibri" w:eastAsia="Times New Roman" w:hAnsi="Calibri" w:cs="Calibri"/>
                  <w:color w:val="000000"/>
                </w:rPr>
                <w:delText>1.3</w:delText>
              </w:r>
            </w:del>
          </w:p>
        </w:tc>
        <w:tc>
          <w:tcPr>
            <w:tcW w:w="1560" w:type="dxa"/>
            <w:tcBorders>
              <w:top w:val="nil"/>
              <w:left w:val="nil"/>
              <w:bottom w:val="nil"/>
              <w:right w:val="single" w:sz="8" w:space="0" w:color="auto"/>
            </w:tcBorders>
            <w:shd w:val="clear" w:color="auto" w:fill="auto"/>
            <w:noWrap/>
            <w:vAlign w:val="bottom"/>
            <w:hideMark/>
          </w:tcPr>
          <w:p w14:paraId="50DE5348" w14:textId="4877D8D1" w:rsidR="00B36617" w:rsidRPr="00C44004" w:rsidDel="00CB6B19" w:rsidRDefault="00B36617" w:rsidP="00CB6B19">
            <w:pPr>
              <w:rPr>
                <w:del w:id="6275" w:author="Lane, Stefanie" w:date="2023-09-27T17:47:00Z"/>
                <w:rFonts w:ascii="Calibri" w:eastAsia="Times New Roman" w:hAnsi="Calibri" w:cs="Calibri"/>
                <w:color w:val="000000"/>
              </w:rPr>
              <w:pPrChange w:id="6276" w:author="Lane, Stefanie" w:date="2023-09-27T17:47:00Z">
                <w:pPr>
                  <w:spacing w:after="0" w:line="240" w:lineRule="auto"/>
                  <w:jc w:val="center"/>
                </w:pPr>
              </w:pPrChange>
            </w:pPr>
            <w:del w:id="6277" w:author="Lane, Stefanie" w:date="2023-09-27T17:47:00Z">
              <w:r w:rsidRPr="00C44004" w:rsidDel="00CB6B19">
                <w:rPr>
                  <w:rFonts w:ascii="Calibri" w:eastAsia="Times New Roman" w:hAnsi="Calibri" w:cs="Calibri"/>
                  <w:color w:val="000000"/>
                </w:rPr>
                <w:delText>-</w:delText>
              </w:r>
            </w:del>
          </w:p>
        </w:tc>
      </w:tr>
      <w:tr w:rsidR="00B36617" w:rsidRPr="00C44004" w:rsidDel="00CB6B19" w14:paraId="7B6DAF87" w14:textId="166F6C63" w:rsidTr="00D143A8">
        <w:trPr>
          <w:trHeight w:val="290"/>
          <w:del w:id="6278" w:author="Lane, Stefanie" w:date="2023-09-27T17:47:00Z"/>
        </w:trPr>
        <w:tc>
          <w:tcPr>
            <w:tcW w:w="1311" w:type="dxa"/>
            <w:vMerge/>
            <w:tcBorders>
              <w:top w:val="nil"/>
              <w:left w:val="single" w:sz="8" w:space="0" w:color="auto"/>
              <w:bottom w:val="single" w:sz="8" w:space="0" w:color="000000"/>
              <w:right w:val="nil"/>
            </w:tcBorders>
            <w:vAlign w:val="center"/>
            <w:hideMark/>
          </w:tcPr>
          <w:p w14:paraId="06388EA3" w14:textId="10790FC4" w:rsidR="00B36617" w:rsidRPr="00C44004" w:rsidDel="00CB6B19" w:rsidRDefault="00B36617" w:rsidP="00CB6B19">
            <w:pPr>
              <w:rPr>
                <w:del w:id="6279" w:author="Lane, Stefanie" w:date="2023-09-27T17:47:00Z"/>
                <w:rFonts w:ascii="Calibri" w:eastAsia="Times New Roman" w:hAnsi="Calibri" w:cs="Calibri"/>
                <w:color w:val="000000"/>
              </w:rPr>
              <w:pPrChange w:id="628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2C4B6B1" w14:textId="0F5E9A70" w:rsidR="00B36617" w:rsidRPr="00C44004" w:rsidDel="00CB6B19" w:rsidRDefault="00B36617" w:rsidP="00CB6B19">
            <w:pPr>
              <w:rPr>
                <w:del w:id="6281" w:author="Lane, Stefanie" w:date="2023-09-27T17:47:00Z"/>
                <w:rFonts w:ascii="Calibri" w:eastAsia="Times New Roman" w:hAnsi="Calibri" w:cs="Calibri"/>
                <w:color w:val="000000"/>
              </w:rPr>
              <w:pPrChange w:id="628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24BF8C35" w:rsidR="00B36617" w:rsidRPr="00C44004" w:rsidDel="00CB6B19" w:rsidRDefault="00B36617" w:rsidP="00CB6B19">
            <w:pPr>
              <w:rPr>
                <w:del w:id="6283" w:author="Lane, Stefanie" w:date="2023-09-27T17:47:00Z"/>
                <w:rFonts w:ascii="Calibri" w:eastAsia="Times New Roman" w:hAnsi="Calibri" w:cs="Calibri"/>
                <w:i/>
                <w:iCs/>
                <w:color w:val="000000"/>
              </w:rPr>
              <w:pPrChange w:id="6284" w:author="Lane, Stefanie" w:date="2023-09-27T17:47:00Z">
                <w:pPr>
                  <w:spacing w:after="0" w:line="240" w:lineRule="auto"/>
                </w:pPr>
              </w:pPrChange>
            </w:pPr>
            <w:del w:id="6285" w:author="Lane, Stefanie" w:date="2023-09-27T17:47:00Z">
              <w:r w:rsidRPr="00C44004" w:rsidDel="00CB6B19">
                <w:rPr>
                  <w:rFonts w:ascii="Calibri" w:eastAsia="Times New Roman" w:hAnsi="Calibri" w:cs="Calibri"/>
                  <w:i/>
                  <w:iCs/>
                  <w:color w:val="000000"/>
                </w:rPr>
                <w:delText>Lythrum salicar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3D117CF7" w:rsidR="00B36617" w:rsidRPr="00C44004" w:rsidDel="00CB6B19" w:rsidRDefault="00B36617" w:rsidP="00CB6B19">
            <w:pPr>
              <w:rPr>
                <w:del w:id="6286" w:author="Lane, Stefanie" w:date="2023-09-27T17:47:00Z"/>
                <w:rFonts w:ascii="Calibri" w:eastAsia="Times New Roman" w:hAnsi="Calibri" w:cs="Calibri"/>
                <w:color w:val="000000"/>
              </w:rPr>
              <w:pPrChange w:id="6287" w:author="Lane, Stefanie" w:date="2023-09-27T17:47:00Z">
                <w:pPr>
                  <w:spacing w:after="0" w:line="240" w:lineRule="auto"/>
                  <w:jc w:val="center"/>
                </w:pPr>
              </w:pPrChange>
            </w:pPr>
            <w:del w:id="6288"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41856106" w:rsidR="00B36617" w:rsidRPr="00C44004" w:rsidDel="00CB6B19" w:rsidRDefault="00B36617" w:rsidP="00CB6B19">
            <w:pPr>
              <w:rPr>
                <w:del w:id="6289" w:author="Lane, Stefanie" w:date="2023-09-27T17:47:00Z"/>
                <w:rFonts w:ascii="Calibri" w:eastAsia="Times New Roman" w:hAnsi="Calibri" w:cs="Calibri"/>
                <w:color w:val="000000"/>
              </w:rPr>
              <w:pPrChange w:id="6290" w:author="Lane, Stefanie" w:date="2023-09-27T17:47:00Z">
                <w:pPr>
                  <w:spacing w:after="0" w:line="240" w:lineRule="auto"/>
                  <w:jc w:val="center"/>
                </w:pPr>
              </w:pPrChange>
            </w:pPr>
            <w:del w:id="6291"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414A4CDA" w:rsidR="00B36617" w:rsidRPr="00C44004" w:rsidDel="00CB6B19" w:rsidRDefault="00B36617" w:rsidP="00CB6B19">
            <w:pPr>
              <w:rPr>
                <w:del w:id="6292" w:author="Lane, Stefanie" w:date="2023-09-27T17:47:00Z"/>
                <w:rFonts w:ascii="Calibri" w:eastAsia="Times New Roman" w:hAnsi="Calibri" w:cs="Calibri"/>
                <w:color w:val="000000"/>
              </w:rPr>
              <w:pPrChange w:id="6293" w:author="Lane, Stefanie" w:date="2023-09-27T17:47:00Z">
                <w:pPr>
                  <w:spacing w:after="0" w:line="240" w:lineRule="auto"/>
                  <w:jc w:val="center"/>
                </w:pPr>
              </w:pPrChange>
            </w:pPr>
            <w:del w:id="6294" w:author="Lane, Stefanie" w:date="2023-09-27T17:47:00Z">
              <w:r w:rsidRPr="00C44004" w:rsidDel="00CB6B19">
                <w:rPr>
                  <w:rFonts w:ascii="Calibri" w:eastAsia="Times New Roman" w:hAnsi="Calibri" w:cs="Calibri"/>
                  <w:color w:val="000000"/>
                </w:rPr>
                <w:delText>0.4</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0F2B97E9" w:rsidR="00B36617" w:rsidRPr="00C44004" w:rsidDel="00CB6B19" w:rsidRDefault="00B36617" w:rsidP="00CB6B19">
            <w:pPr>
              <w:rPr>
                <w:del w:id="6295" w:author="Lane, Stefanie" w:date="2023-09-27T17:47:00Z"/>
                <w:rFonts w:ascii="Calibri" w:eastAsia="Times New Roman" w:hAnsi="Calibri" w:cs="Calibri"/>
                <w:color w:val="000000"/>
              </w:rPr>
              <w:pPrChange w:id="6296" w:author="Lane, Stefanie" w:date="2023-09-27T17:47:00Z">
                <w:pPr>
                  <w:spacing w:after="0" w:line="240" w:lineRule="auto"/>
                  <w:jc w:val="center"/>
                </w:pPr>
              </w:pPrChange>
            </w:pPr>
            <w:del w:id="6297" w:author="Lane, Stefanie" w:date="2023-09-27T17:47:00Z">
              <w:r w:rsidRPr="00C44004" w:rsidDel="00CB6B19">
                <w:rPr>
                  <w:rFonts w:ascii="Calibri" w:eastAsia="Times New Roman" w:hAnsi="Calibri" w:cs="Calibri"/>
                  <w:color w:val="000000"/>
                </w:rPr>
                <w:delText>+</w:delText>
              </w:r>
            </w:del>
          </w:p>
        </w:tc>
      </w:tr>
      <w:tr w:rsidR="00B36617" w:rsidRPr="00C44004" w:rsidDel="00CB6B19" w14:paraId="3CBC9F89" w14:textId="69DDF76F" w:rsidTr="00D143A8">
        <w:trPr>
          <w:trHeight w:val="290"/>
          <w:del w:id="6298" w:author="Lane, Stefanie" w:date="2023-09-27T17:47:00Z"/>
        </w:trPr>
        <w:tc>
          <w:tcPr>
            <w:tcW w:w="1311" w:type="dxa"/>
            <w:vMerge/>
            <w:tcBorders>
              <w:top w:val="nil"/>
              <w:left w:val="single" w:sz="8" w:space="0" w:color="auto"/>
              <w:bottom w:val="single" w:sz="8" w:space="0" w:color="000000"/>
              <w:right w:val="nil"/>
            </w:tcBorders>
            <w:vAlign w:val="center"/>
            <w:hideMark/>
          </w:tcPr>
          <w:p w14:paraId="39F3C8ED" w14:textId="4B9DC1EB" w:rsidR="00B36617" w:rsidRPr="00C44004" w:rsidDel="00CB6B19" w:rsidRDefault="00B36617" w:rsidP="00CB6B19">
            <w:pPr>
              <w:rPr>
                <w:del w:id="6299" w:author="Lane, Stefanie" w:date="2023-09-27T17:47:00Z"/>
                <w:rFonts w:ascii="Calibri" w:eastAsia="Times New Roman" w:hAnsi="Calibri" w:cs="Calibri"/>
                <w:color w:val="000000"/>
              </w:rPr>
              <w:pPrChange w:id="630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7001BD" w14:textId="7E2537CC" w:rsidR="00B36617" w:rsidRPr="00C44004" w:rsidDel="00CB6B19" w:rsidRDefault="00B36617" w:rsidP="00CB6B19">
            <w:pPr>
              <w:rPr>
                <w:del w:id="6301" w:author="Lane, Stefanie" w:date="2023-09-27T17:47:00Z"/>
                <w:rFonts w:ascii="Calibri" w:eastAsia="Times New Roman" w:hAnsi="Calibri" w:cs="Calibri"/>
                <w:color w:val="000000"/>
              </w:rPr>
              <w:pPrChange w:id="630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BFFA11A" w14:textId="7FA2A56C" w:rsidR="00B36617" w:rsidRPr="00C44004" w:rsidDel="00CB6B19" w:rsidRDefault="00B678A8" w:rsidP="00CB6B19">
            <w:pPr>
              <w:rPr>
                <w:del w:id="6303" w:author="Lane, Stefanie" w:date="2023-09-27T17:47:00Z"/>
                <w:rFonts w:ascii="Calibri" w:eastAsia="Times New Roman" w:hAnsi="Calibri" w:cs="Calibri"/>
                <w:i/>
                <w:iCs/>
                <w:color w:val="000000"/>
              </w:rPr>
              <w:pPrChange w:id="6304" w:author="Lane, Stefanie" w:date="2023-09-27T17:47:00Z">
                <w:pPr>
                  <w:spacing w:after="0" w:line="240" w:lineRule="auto"/>
                </w:pPr>
              </w:pPrChange>
            </w:pPr>
            <w:del w:id="6305" w:author="Lane, Stefanie" w:date="2023-09-27T17:47:00Z">
              <w:r w:rsidDel="00CB6B19">
                <w:rPr>
                  <w:rFonts w:ascii="Calibri" w:eastAsia="Times New Roman" w:hAnsi="Calibri" w:cs="Calibri"/>
                  <w:i/>
                  <w:iCs/>
                  <w:color w:val="000000"/>
                </w:rPr>
                <w:delText>Schedonorus arundinaceus</w:delText>
              </w:r>
            </w:del>
          </w:p>
        </w:tc>
        <w:tc>
          <w:tcPr>
            <w:tcW w:w="960" w:type="dxa"/>
            <w:tcBorders>
              <w:top w:val="nil"/>
              <w:left w:val="nil"/>
              <w:bottom w:val="nil"/>
              <w:right w:val="nil"/>
            </w:tcBorders>
            <w:shd w:val="clear" w:color="auto" w:fill="auto"/>
            <w:noWrap/>
            <w:vAlign w:val="bottom"/>
            <w:hideMark/>
          </w:tcPr>
          <w:p w14:paraId="78D43C6E" w14:textId="310225BE" w:rsidR="00B36617" w:rsidRPr="00C44004" w:rsidDel="00CB6B19" w:rsidRDefault="00B36617" w:rsidP="00CB6B19">
            <w:pPr>
              <w:rPr>
                <w:del w:id="6306" w:author="Lane, Stefanie" w:date="2023-09-27T17:47:00Z"/>
                <w:rFonts w:ascii="Calibri" w:eastAsia="Times New Roman" w:hAnsi="Calibri" w:cs="Calibri"/>
                <w:color w:val="000000"/>
              </w:rPr>
              <w:pPrChange w:id="6307" w:author="Lane, Stefanie" w:date="2023-09-27T17:47:00Z">
                <w:pPr>
                  <w:spacing w:after="0" w:line="240" w:lineRule="auto"/>
                  <w:jc w:val="center"/>
                </w:pPr>
              </w:pPrChange>
            </w:pPr>
            <w:del w:id="6308"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011F4DF0" w14:textId="4642E81F" w:rsidR="00B36617" w:rsidRPr="00C44004" w:rsidDel="00CB6B19" w:rsidRDefault="00B36617" w:rsidP="00CB6B19">
            <w:pPr>
              <w:rPr>
                <w:del w:id="6309" w:author="Lane, Stefanie" w:date="2023-09-27T17:47:00Z"/>
                <w:rFonts w:ascii="Calibri" w:eastAsia="Times New Roman" w:hAnsi="Calibri" w:cs="Calibri"/>
                <w:color w:val="000000"/>
              </w:rPr>
              <w:pPrChange w:id="6310" w:author="Lane, Stefanie" w:date="2023-09-27T17:47:00Z">
                <w:pPr>
                  <w:spacing w:after="0" w:line="240" w:lineRule="auto"/>
                  <w:jc w:val="center"/>
                </w:pPr>
              </w:pPrChange>
            </w:pPr>
            <w:del w:id="6311"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28FD9AF9" w14:textId="30D3E518" w:rsidR="00B36617" w:rsidRPr="00C44004" w:rsidDel="00CB6B19" w:rsidRDefault="00B36617" w:rsidP="00CB6B19">
            <w:pPr>
              <w:rPr>
                <w:del w:id="6312" w:author="Lane, Stefanie" w:date="2023-09-27T17:47:00Z"/>
                <w:rFonts w:ascii="Calibri" w:eastAsia="Times New Roman" w:hAnsi="Calibri" w:cs="Calibri"/>
                <w:color w:val="000000"/>
              </w:rPr>
              <w:pPrChange w:id="6313" w:author="Lane, Stefanie" w:date="2023-09-27T17:47:00Z">
                <w:pPr>
                  <w:spacing w:after="0" w:line="240" w:lineRule="auto"/>
                  <w:jc w:val="center"/>
                </w:pPr>
              </w:pPrChange>
            </w:pPr>
            <w:del w:id="6314"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nil"/>
              <w:right w:val="single" w:sz="8" w:space="0" w:color="auto"/>
            </w:tcBorders>
            <w:shd w:val="clear" w:color="auto" w:fill="auto"/>
            <w:noWrap/>
            <w:vAlign w:val="bottom"/>
            <w:hideMark/>
          </w:tcPr>
          <w:p w14:paraId="242F116F" w14:textId="7F5B3A71" w:rsidR="00B36617" w:rsidRPr="00C44004" w:rsidDel="00CB6B19" w:rsidRDefault="00B36617" w:rsidP="00CB6B19">
            <w:pPr>
              <w:rPr>
                <w:del w:id="6315" w:author="Lane, Stefanie" w:date="2023-09-27T17:47:00Z"/>
                <w:rFonts w:ascii="Calibri" w:eastAsia="Times New Roman" w:hAnsi="Calibri" w:cs="Calibri"/>
                <w:color w:val="000000"/>
              </w:rPr>
              <w:pPrChange w:id="6316" w:author="Lane, Stefanie" w:date="2023-09-27T17:47:00Z">
                <w:pPr>
                  <w:spacing w:after="0" w:line="240" w:lineRule="auto"/>
                  <w:jc w:val="center"/>
                </w:pPr>
              </w:pPrChange>
            </w:pPr>
            <w:del w:id="6317" w:author="Lane, Stefanie" w:date="2023-09-27T17:47:00Z">
              <w:r w:rsidRPr="00C44004" w:rsidDel="00CB6B19">
                <w:rPr>
                  <w:rFonts w:ascii="Calibri" w:eastAsia="Times New Roman" w:hAnsi="Calibri" w:cs="Calibri"/>
                  <w:color w:val="000000"/>
                </w:rPr>
                <w:delText>+</w:delText>
              </w:r>
            </w:del>
          </w:p>
        </w:tc>
      </w:tr>
      <w:tr w:rsidR="00B36617" w:rsidRPr="00C44004" w:rsidDel="00CB6B19" w14:paraId="437BB61C" w14:textId="7FDC47DC" w:rsidTr="00D143A8">
        <w:trPr>
          <w:trHeight w:val="290"/>
          <w:del w:id="6318" w:author="Lane, Stefanie" w:date="2023-09-27T17:47:00Z"/>
        </w:trPr>
        <w:tc>
          <w:tcPr>
            <w:tcW w:w="1311" w:type="dxa"/>
            <w:vMerge/>
            <w:tcBorders>
              <w:top w:val="nil"/>
              <w:left w:val="single" w:sz="8" w:space="0" w:color="auto"/>
              <w:bottom w:val="single" w:sz="8" w:space="0" w:color="000000"/>
              <w:right w:val="nil"/>
            </w:tcBorders>
            <w:vAlign w:val="center"/>
            <w:hideMark/>
          </w:tcPr>
          <w:p w14:paraId="2B41228D" w14:textId="036A5D3B" w:rsidR="00B36617" w:rsidRPr="00C44004" w:rsidDel="00CB6B19" w:rsidRDefault="00B36617" w:rsidP="00CB6B19">
            <w:pPr>
              <w:rPr>
                <w:del w:id="6319" w:author="Lane, Stefanie" w:date="2023-09-27T17:47:00Z"/>
                <w:rFonts w:ascii="Calibri" w:eastAsia="Times New Roman" w:hAnsi="Calibri" w:cs="Calibri"/>
                <w:color w:val="000000"/>
              </w:rPr>
              <w:pPrChange w:id="632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CD739DC" w14:textId="2287563C" w:rsidR="00B36617" w:rsidRPr="00C44004" w:rsidDel="00CB6B19" w:rsidRDefault="00B36617" w:rsidP="00CB6B19">
            <w:pPr>
              <w:rPr>
                <w:del w:id="6321" w:author="Lane, Stefanie" w:date="2023-09-27T17:47:00Z"/>
                <w:rFonts w:ascii="Calibri" w:eastAsia="Times New Roman" w:hAnsi="Calibri" w:cs="Calibri"/>
                <w:color w:val="000000"/>
              </w:rPr>
              <w:pPrChange w:id="632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5D66466D" w:rsidR="00B36617" w:rsidRPr="00C44004" w:rsidDel="00CB6B19" w:rsidRDefault="00B36617" w:rsidP="00CB6B19">
            <w:pPr>
              <w:rPr>
                <w:del w:id="6323" w:author="Lane, Stefanie" w:date="2023-09-27T17:47:00Z"/>
                <w:rFonts w:ascii="Calibri" w:eastAsia="Times New Roman" w:hAnsi="Calibri" w:cs="Calibri"/>
                <w:i/>
                <w:iCs/>
                <w:color w:val="000000"/>
              </w:rPr>
              <w:pPrChange w:id="6324" w:author="Lane, Stefanie" w:date="2023-09-27T17:47:00Z">
                <w:pPr>
                  <w:spacing w:after="0" w:line="240" w:lineRule="auto"/>
                </w:pPr>
              </w:pPrChange>
            </w:pPr>
            <w:del w:id="6325" w:author="Lane, Stefanie" w:date="2023-09-27T17:47:00Z">
              <w:r w:rsidRPr="00C44004" w:rsidDel="00CB6B19">
                <w:rPr>
                  <w:rFonts w:ascii="Calibri" w:eastAsia="Times New Roman" w:hAnsi="Calibri" w:cs="Calibri"/>
                  <w:i/>
                  <w:iCs/>
                  <w:color w:val="000000"/>
                </w:rPr>
                <w:delText>Iris pseuda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5AACA35C" w:rsidR="00B36617" w:rsidRPr="00C44004" w:rsidDel="00CB6B19" w:rsidRDefault="00B36617" w:rsidP="00CB6B19">
            <w:pPr>
              <w:rPr>
                <w:del w:id="6326" w:author="Lane, Stefanie" w:date="2023-09-27T17:47:00Z"/>
                <w:rFonts w:ascii="Calibri" w:eastAsia="Times New Roman" w:hAnsi="Calibri" w:cs="Calibri"/>
                <w:color w:val="000000"/>
              </w:rPr>
              <w:pPrChange w:id="6327" w:author="Lane, Stefanie" w:date="2023-09-27T17:47:00Z">
                <w:pPr>
                  <w:spacing w:after="0" w:line="240" w:lineRule="auto"/>
                  <w:jc w:val="center"/>
                </w:pPr>
              </w:pPrChange>
            </w:pPr>
            <w:del w:id="632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2AC7CECA" w:rsidR="00B36617" w:rsidRPr="00C44004" w:rsidDel="00CB6B19" w:rsidRDefault="00B36617" w:rsidP="00CB6B19">
            <w:pPr>
              <w:rPr>
                <w:del w:id="6329" w:author="Lane, Stefanie" w:date="2023-09-27T17:47:00Z"/>
                <w:rFonts w:ascii="Calibri" w:eastAsia="Times New Roman" w:hAnsi="Calibri" w:cs="Calibri"/>
                <w:color w:val="000000"/>
              </w:rPr>
              <w:pPrChange w:id="6330" w:author="Lane, Stefanie" w:date="2023-09-27T17:47:00Z">
                <w:pPr>
                  <w:spacing w:after="0" w:line="240" w:lineRule="auto"/>
                  <w:jc w:val="center"/>
                </w:pPr>
              </w:pPrChange>
            </w:pPr>
            <w:del w:id="633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2A33F5B2" w:rsidR="00B36617" w:rsidRPr="00C44004" w:rsidDel="00CB6B19" w:rsidRDefault="00B36617" w:rsidP="00CB6B19">
            <w:pPr>
              <w:rPr>
                <w:del w:id="6332" w:author="Lane, Stefanie" w:date="2023-09-27T17:47:00Z"/>
                <w:rFonts w:ascii="Calibri" w:eastAsia="Times New Roman" w:hAnsi="Calibri" w:cs="Calibri"/>
                <w:color w:val="000000"/>
              </w:rPr>
              <w:pPrChange w:id="6333" w:author="Lane, Stefanie" w:date="2023-09-27T17:47:00Z">
                <w:pPr>
                  <w:spacing w:after="0" w:line="240" w:lineRule="auto"/>
                  <w:jc w:val="center"/>
                </w:pPr>
              </w:pPrChange>
            </w:pPr>
            <w:del w:id="6334" w:author="Lane, Stefanie" w:date="2023-09-27T17:47:00Z">
              <w:r w:rsidRPr="00C44004" w:rsidDel="00CB6B19">
                <w:rPr>
                  <w:rFonts w:ascii="Calibri" w:eastAsia="Times New Roman" w:hAnsi="Calibri" w:cs="Calibri"/>
                  <w:color w:val="000000"/>
                </w:rPr>
                <w:delText>0.3</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1B5AA799" w:rsidR="00B36617" w:rsidRPr="00C44004" w:rsidDel="00CB6B19" w:rsidRDefault="00B36617" w:rsidP="00CB6B19">
            <w:pPr>
              <w:rPr>
                <w:del w:id="6335" w:author="Lane, Stefanie" w:date="2023-09-27T17:47:00Z"/>
                <w:rFonts w:ascii="Calibri" w:eastAsia="Times New Roman" w:hAnsi="Calibri" w:cs="Calibri"/>
                <w:color w:val="000000"/>
              </w:rPr>
              <w:pPrChange w:id="6336" w:author="Lane, Stefanie" w:date="2023-09-27T17:47:00Z">
                <w:pPr>
                  <w:spacing w:after="0" w:line="240" w:lineRule="auto"/>
                  <w:jc w:val="center"/>
                </w:pPr>
              </w:pPrChange>
            </w:pPr>
            <w:del w:id="6337"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054F44D7" w14:textId="1D75422D" w:rsidTr="00D143A8">
        <w:trPr>
          <w:trHeight w:val="290"/>
          <w:del w:id="6338" w:author="Lane, Stefanie" w:date="2023-09-27T17:47:00Z"/>
        </w:trPr>
        <w:tc>
          <w:tcPr>
            <w:tcW w:w="1311" w:type="dxa"/>
            <w:vMerge/>
            <w:tcBorders>
              <w:top w:val="nil"/>
              <w:left w:val="single" w:sz="8" w:space="0" w:color="auto"/>
              <w:bottom w:val="single" w:sz="8" w:space="0" w:color="000000"/>
              <w:right w:val="nil"/>
            </w:tcBorders>
            <w:vAlign w:val="center"/>
            <w:hideMark/>
          </w:tcPr>
          <w:p w14:paraId="7C062789" w14:textId="40BDB45D" w:rsidR="00B36617" w:rsidRPr="00C44004" w:rsidDel="00CB6B19" w:rsidRDefault="00B36617" w:rsidP="00CB6B19">
            <w:pPr>
              <w:rPr>
                <w:del w:id="6339" w:author="Lane, Stefanie" w:date="2023-09-27T17:47:00Z"/>
                <w:rFonts w:ascii="Calibri" w:eastAsia="Times New Roman" w:hAnsi="Calibri" w:cs="Calibri"/>
                <w:color w:val="000000"/>
              </w:rPr>
              <w:pPrChange w:id="634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327AB08" w14:textId="48BD2DEC" w:rsidR="00B36617" w:rsidRPr="00C44004" w:rsidDel="00CB6B19" w:rsidRDefault="00B36617" w:rsidP="00CB6B19">
            <w:pPr>
              <w:rPr>
                <w:del w:id="6341" w:author="Lane, Stefanie" w:date="2023-09-27T17:47:00Z"/>
                <w:rFonts w:ascii="Calibri" w:eastAsia="Times New Roman" w:hAnsi="Calibri" w:cs="Calibri"/>
                <w:color w:val="000000"/>
              </w:rPr>
              <w:pPrChange w:id="634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3D919E9" w14:textId="00862711" w:rsidR="00B36617" w:rsidRPr="00C44004" w:rsidDel="00CB6B19" w:rsidRDefault="00B36617" w:rsidP="00CB6B19">
            <w:pPr>
              <w:rPr>
                <w:del w:id="6343" w:author="Lane, Stefanie" w:date="2023-09-27T17:47:00Z"/>
                <w:rFonts w:ascii="Calibri" w:eastAsia="Times New Roman" w:hAnsi="Calibri" w:cs="Calibri"/>
                <w:i/>
                <w:iCs/>
                <w:color w:val="000000"/>
              </w:rPr>
              <w:pPrChange w:id="6344" w:author="Lane, Stefanie" w:date="2023-09-27T17:47:00Z">
                <w:pPr>
                  <w:spacing w:after="0" w:line="240" w:lineRule="auto"/>
                </w:pPr>
              </w:pPrChange>
            </w:pPr>
            <w:del w:id="6345" w:author="Lane, Stefanie" w:date="2023-09-27T17:47:00Z">
              <w:r w:rsidRPr="00C44004" w:rsidDel="00CB6B19">
                <w:rPr>
                  <w:rFonts w:ascii="Calibri" w:eastAsia="Times New Roman" w:hAnsi="Calibri" w:cs="Calibri"/>
                  <w:i/>
                  <w:iCs/>
                  <w:color w:val="000000"/>
                </w:rPr>
                <w:delText>Lycopus europaeus</w:delText>
              </w:r>
            </w:del>
          </w:p>
        </w:tc>
        <w:tc>
          <w:tcPr>
            <w:tcW w:w="960" w:type="dxa"/>
            <w:tcBorders>
              <w:top w:val="nil"/>
              <w:left w:val="nil"/>
              <w:bottom w:val="nil"/>
              <w:right w:val="nil"/>
            </w:tcBorders>
            <w:shd w:val="clear" w:color="auto" w:fill="auto"/>
            <w:noWrap/>
            <w:vAlign w:val="bottom"/>
            <w:hideMark/>
          </w:tcPr>
          <w:p w14:paraId="6AC3EED6" w14:textId="3595608A" w:rsidR="00B36617" w:rsidRPr="00C44004" w:rsidDel="00CB6B19" w:rsidRDefault="00B36617" w:rsidP="00CB6B19">
            <w:pPr>
              <w:rPr>
                <w:del w:id="6346" w:author="Lane, Stefanie" w:date="2023-09-27T17:47:00Z"/>
                <w:rFonts w:ascii="Calibri" w:eastAsia="Times New Roman" w:hAnsi="Calibri" w:cs="Calibri"/>
                <w:i/>
                <w:iCs/>
                <w:color w:val="000000"/>
              </w:rPr>
              <w:pPrChange w:id="6347"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79AE76DC" w14:textId="6659C938" w:rsidR="00B36617" w:rsidRPr="00C44004" w:rsidDel="00CB6B19" w:rsidRDefault="00B36617" w:rsidP="00CB6B19">
            <w:pPr>
              <w:rPr>
                <w:del w:id="6348" w:author="Lane, Stefanie" w:date="2023-09-27T17:47:00Z"/>
                <w:rFonts w:ascii="Calibri" w:eastAsia="Times New Roman" w:hAnsi="Calibri" w:cs="Calibri"/>
                <w:color w:val="000000"/>
              </w:rPr>
              <w:pPrChange w:id="6349" w:author="Lane, Stefanie" w:date="2023-09-27T17:47:00Z">
                <w:pPr>
                  <w:spacing w:after="0" w:line="240" w:lineRule="auto"/>
                  <w:jc w:val="center"/>
                </w:pPr>
              </w:pPrChange>
            </w:pPr>
            <w:del w:id="6350"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3512BE13" w14:textId="36DD487F" w:rsidR="00B36617" w:rsidRPr="00C44004" w:rsidDel="00CB6B19" w:rsidRDefault="00B36617" w:rsidP="00CB6B19">
            <w:pPr>
              <w:rPr>
                <w:del w:id="6351" w:author="Lane, Stefanie" w:date="2023-09-27T17:47:00Z"/>
                <w:rFonts w:ascii="Calibri" w:eastAsia="Times New Roman" w:hAnsi="Calibri" w:cs="Calibri"/>
                <w:color w:val="000000"/>
              </w:rPr>
              <w:pPrChange w:id="6352" w:author="Lane, Stefanie" w:date="2023-09-27T17:47:00Z">
                <w:pPr>
                  <w:spacing w:after="0" w:line="240" w:lineRule="auto"/>
                  <w:jc w:val="center"/>
                </w:pPr>
              </w:pPrChange>
            </w:pPr>
            <w:del w:id="635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59048528" w:rsidR="00B36617" w:rsidRPr="00C44004" w:rsidDel="00CB6B19" w:rsidRDefault="00B36617" w:rsidP="00CB6B19">
            <w:pPr>
              <w:rPr>
                <w:del w:id="6354" w:author="Lane, Stefanie" w:date="2023-09-27T17:47:00Z"/>
                <w:rFonts w:ascii="Calibri" w:eastAsia="Times New Roman" w:hAnsi="Calibri" w:cs="Calibri"/>
                <w:color w:val="000000"/>
              </w:rPr>
              <w:pPrChange w:id="6355" w:author="Lane, Stefanie" w:date="2023-09-27T17:47:00Z">
                <w:pPr>
                  <w:spacing w:after="0" w:line="240" w:lineRule="auto"/>
                  <w:jc w:val="center"/>
                </w:pPr>
              </w:pPrChange>
            </w:pPr>
            <w:del w:id="6356"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25F27BF1" w14:textId="159B19EB" w:rsidTr="00D143A8">
        <w:trPr>
          <w:trHeight w:val="290"/>
          <w:del w:id="6357" w:author="Lane, Stefanie" w:date="2023-09-27T17:47:00Z"/>
        </w:trPr>
        <w:tc>
          <w:tcPr>
            <w:tcW w:w="1311" w:type="dxa"/>
            <w:vMerge/>
            <w:tcBorders>
              <w:top w:val="nil"/>
              <w:left w:val="single" w:sz="8" w:space="0" w:color="auto"/>
              <w:bottom w:val="single" w:sz="8" w:space="0" w:color="000000"/>
              <w:right w:val="nil"/>
            </w:tcBorders>
            <w:vAlign w:val="center"/>
            <w:hideMark/>
          </w:tcPr>
          <w:p w14:paraId="4D10ACEB" w14:textId="36786861" w:rsidR="00B36617" w:rsidRPr="00C44004" w:rsidDel="00CB6B19" w:rsidRDefault="00B36617" w:rsidP="00CB6B19">
            <w:pPr>
              <w:rPr>
                <w:del w:id="6358" w:author="Lane, Stefanie" w:date="2023-09-27T17:47:00Z"/>
                <w:rFonts w:ascii="Calibri" w:eastAsia="Times New Roman" w:hAnsi="Calibri" w:cs="Calibri"/>
                <w:color w:val="000000"/>
              </w:rPr>
              <w:pPrChange w:id="635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3C691C9" w14:textId="44491546" w:rsidR="00B36617" w:rsidRPr="00C44004" w:rsidDel="00CB6B19" w:rsidRDefault="00B36617" w:rsidP="00CB6B19">
            <w:pPr>
              <w:rPr>
                <w:del w:id="6360" w:author="Lane, Stefanie" w:date="2023-09-27T17:47:00Z"/>
                <w:rFonts w:ascii="Calibri" w:eastAsia="Times New Roman" w:hAnsi="Calibri" w:cs="Calibri"/>
                <w:color w:val="000000"/>
              </w:rPr>
              <w:pPrChange w:id="636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25F6C565" w:rsidR="00B36617" w:rsidRPr="00C44004" w:rsidDel="00CB6B19" w:rsidRDefault="00B36617" w:rsidP="00CB6B19">
            <w:pPr>
              <w:rPr>
                <w:del w:id="6362" w:author="Lane, Stefanie" w:date="2023-09-27T17:47:00Z"/>
                <w:rFonts w:ascii="Calibri" w:eastAsia="Times New Roman" w:hAnsi="Calibri" w:cs="Calibri"/>
                <w:i/>
                <w:iCs/>
                <w:color w:val="000000"/>
              </w:rPr>
              <w:pPrChange w:id="6363" w:author="Lane, Stefanie" w:date="2023-09-27T17:47:00Z">
                <w:pPr>
                  <w:spacing w:after="0" w:line="240" w:lineRule="auto"/>
                </w:pPr>
              </w:pPrChange>
            </w:pPr>
            <w:del w:id="6364" w:author="Lane, Stefanie" w:date="2023-09-27T17:47:00Z">
              <w:r w:rsidRPr="00C44004" w:rsidDel="00CB6B19">
                <w:rPr>
                  <w:rFonts w:ascii="Calibri" w:eastAsia="Times New Roman" w:hAnsi="Calibri" w:cs="Calibri"/>
                  <w:i/>
                  <w:iCs/>
                  <w:color w:val="00000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1410B5A7" w:rsidR="00B36617" w:rsidRPr="00C44004" w:rsidDel="00CB6B19" w:rsidRDefault="00B36617" w:rsidP="00CB6B19">
            <w:pPr>
              <w:rPr>
                <w:del w:id="6365" w:author="Lane, Stefanie" w:date="2023-09-27T17:47:00Z"/>
                <w:rFonts w:ascii="Calibri" w:eastAsia="Times New Roman" w:hAnsi="Calibri" w:cs="Calibri"/>
                <w:color w:val="000000"/>
              </w:rPr>
              <w:pPrChange w:id="6366" w:author="Lane, Stefanie" w:date="2023-09-27T17:47:00Z">
                <w:pPr>
                  <w:spacing w:after="0" w:line="240" w:lineRule="auto"/>
                  <w:jc w:val="center"/>
                </w:pPr>
              </w:pPrChange>
            </w:pPr>
            <w:del w:id="636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32C61041" w:rsidR="00B36617" w:rsidRPr="00C44004" w:rsidDel="00CB6B19" w:rsidRDefault="00B36617" w:rsidP="00CB6B19">
            <w:pPr>
              <w:rPr>
                <w:del w:id="6368" w:author="Lane, Stefanie" w:date="2023-09-27T17:47:00Z"/>
                <w:rFonts w:ascii="Calibri" w:eastAsia="Times New Roman" w:hAnsi="Calibri" w:cs="Calibri"/>
                <w:color w:val="000000"/>
              </w:rPr>
              <w:pPrChange w:id="6369" w:author="Lane, Stefanie" w:date="2023-09-27T17:47:00Z">
                <w:pPr>
                  <w:spacing w:after="0" w:line="240" w:lineRule="auto"/>
                  <w:jc w:val="center"/>
                </w:pPr>
              </w:pPrChange>
            </w:pPr>
            <w:del w:id="6370"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50C284D5" w:rsidR="00B36617" w:rsidRPr="00C44004" w:rsidDel="00CB6B19" w:rsidRDefault="00B36617" w:rsidP="00CB6B19">
            <w:pPr>
              <w:rPr>
                <w:del w:id="6371" w:author="Lane, Stefanie" w:date="2023-09-27T17:47:00Z"/>
                <w:rFonts w:ascii="Calibri" w:eastAsia="Times New Roman" w:hAnsi="Calibri" w:cs="Calibri"/>
                <w:color w:val="000000"/>
              </w:rPr>
              <w:pPrChange w:id="6372" w:author="Lane, Stefanie" w:date="2023-09-27T17:47:00Z">
                <w:pPr>
                  <w:spacing w:after="0" w:line="240" w:lineRule="auto"/>
                  <w:jc w:val="center"/>
                </w:pPr>
              </w:pPrChange>
            </w:pPr>
            <w:del w:id="6373"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230BC541" w:rsidR="00B36617" w:rsidRPr="00C44004" w:rsidDel="00CB6B19" w:rsidRDefault="00B36617" w:rsidP="00CB6B19">
            <w:pPr>
              <w:rPr>
                <w:del w:id="6374" w:author="Lane, Stefanie" w:date="2023-09-27T17:47:00Z"/>
                <w:rFonts w:ascii="Calibri" w:eastAsia="Times New Roman" w:hAnsi="Calibri" w:cs="Calibri"/>
                <w:color w:val="000000"/>
              </w:rPr>
              <w:pPrChange w:id="6375" w:author="Lane, Stefanie" w:date="2023-09-27T17:47:00Z">
                <w:pPr>
                  <w:spacing w:after="0" w:line="240" w:lineRule="auto"/>
                  <w:jc w:val="center"/>
                </w:pPr>
              </w:pPrChange>
            </w:pPr>
            <w:del w:id="6376"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2F69C0EA" w14:textId="3AFC5037" w:rsidTr="00D143A8">
        <w:trPr>
          <w:trHeight w:val="290"/>
          <w:del w:id="6377" w:author="Lane, Stefanie" w:date="2023-09-27T17:47:00Z"/>
        </w:trPr>
        <w:tc>
          <w:tcPr>
            <w:tcW w:w="1311" w:type="dxa"/>
            <w:vMerge/>
            <w:tcBorders>
              <w:top w:val="nil"/>
              <w:left w:val="single" w:sz="8" w:space="0" w:color="auto"/>
              <w:bottom w:val="single" w:sz="8" w:space="0" w:color="000000"/>
              <w:right w:val="nil"/>
            </w:tcBorders>
            <w:vAlign w:val="center"/>
            <w:hideMark/>
          </w:tcPr>
          <w:p w14:paraId="6289A14B" w14:textId="7A3E14E6" w:rsidR="00B36617" w:rsidRPr="00C44004" w:rsidDel="00CB6B19" w:rsidRDefault="00B36617" w:rsidP="00CB6B19">
            <w:pPr>
              <w:rPr>
                <w:del w:id="6378" w:author="Lane, Stefanie" w:date="2023-09-27T17:47:00Z"/>
                <w:rFonts w:ascii="Calibri" w:eastAsia="Times New Roman" w:hAnsi="Calibri" w:cs="Calibri"/>
                <w:color w:val="000000"/>
              </w:rPr>
              <w:pPrChange w:id="637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4FDA4CB" w14:textId="3AB4B52A" w:rsidR="00B36617" w:rsidRPr="00C44004" w:rsidDel="00CB6B19" w:rsidRDefault="00B36617" w:rsidP="00CB6B19">
            <w:pPr>
              <w:rPr>
                <w:del w:id="6380" w:author="Lane, Stefanie" w:date="2023-09-27T17:47:00Z"/>
                <w:rFonts w:ascii="Calibri" w:eastAsia="Times New Roman" w:hAnsi="Calibri" w:cs="Calibri"/>
                <w:color w:val="000000"/>
              </w:rPr>
              <w:pPrChange w:id="6381"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21A7E4D4" w14:textId="53E6ABB0" w:rsidR="00B36617" w:rsidRPr="00C44004" w:rsidDel="00CB6B19" w:rsidRDefault="00B36617" w:rsidP="00CB6B19">
            <w:pPr>
              <w:rPr>
                <w:del w:id="6382" w:author="Lane, Stefanie" w:date="2023-09-27T17:47:00Z"/>
                <w:rFonts w:ascii="Calibri" w:eastAsia="Times New Roman" w:hAnsi="Calibri" w:cs="Calibri"/>
                <w:i/>
                <w:iCs/>
                <w:color w:val="000000"/>
              </w:rPr>
              <w:pPrChange w:id="6383" w:author="Lane, Stefanie" w:date="2023-09-27T17:47:00Z">
                <w:pPr>
                  <w:spacing w:after="0" w:line="240" w:lineRule="auto"/>
                </w:pPr>
              </w:pPrChange>
            </w:pPr>
            <w:del w:id="6384" w:author="Lane, Stefanie" w:date="2023-09-27T17:47:00Z">
              <w:r w:rsidRPr="00C44004" w:rsidDel="00CB6B19">
                <w:rPr>
                  <w:rFonts w:ascii="Calibri" w:eastAsia="Times New Roman" w:hAnsi="Calibri" w:cs="Calibri"/>
                  <w:i/>
                  <w:iCs/>
                  <w:color w:val="000000"/>
                </w:rPr>
                <w:delText>Phalaris arundinacea</w:delText>
              </w:r>
            </w:del>
          </w:p>
        </w:tc>
        <w:tc>
          <w:tcPr>
            <w:tcW w:w="960" w:type="dxa"/>
            <w:tcBorders>
              <w:top w:val="nil"/>
              <w:left w:val="nil"/>
              <w:bottom w:val="single" w:sz="4" w:space="0" w:color="auto"/>
              <w:right w:val="nil"/>
            </w:tcBorders>
            <w:shd w:val="clear" w:color="auto" w:fill="auto"/>
            <w:noWrap/>
            <w:vAlign w:val="bottom"/>
            <w:hideMark/>
          </w:tcPr>
          <w:p w14:paraId="41024DC4" w14:textId="0AAEEDD1" w:rsidR="00B36617" w:rsidRPr="00C44004" w:rsidDel="00CB6B19" w:rsidRDefault="00B36617" w:rsidP="00CB6B19">
            <w:pPr>
              <w:rPr>
                <w:del w:id="6385" w:author="Lane, Stefanie" w:date="2023-09-27T17:47:00Z"/>
                <w:rFonts w:ascii="Calibri" w:eastAsia="Times New Roman" w:hAnsi="Calibri" w:cs="Calibri"/>
                <w:color w:val="000000"/>
              </w:rPr>
              <w:pPrChange w:id="6386" w:author="Lane, Stefanie" w:date="2023-09-27T17:47:00Z">
                <w:pPr>
                  <w:spacing w:after="0" w:line="240" w:lineRule="auto"/>
                  <w:jc w:val="center"/>
                </w:pPr>
              </w:pPrChange>
            </w:pPr>
            <w:del w:id="6387"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106E2D40" w14:textId="5D153381" w:rsidR="00B36617" w:rsidRPr="00C44004" w:rsidDel="00CB6B19" w:rsidRDefault="00B36617" w:rsidP="00CB6B19">
            <w:pPr>
              <w:rPr>
                <w:del w:id="6388" w:author="Lane, Stefanie" w:date="2023-09-27T17:47:00Z"/>
                <w:rFonts w:ascii="Calibri" w:eastAsia="Times New Roman" w:hAnsi="Calibri" w:cs="Calibri"/>
                <w:color w:val="000000"/>
              </w:rPr>
              <w:pPrChange w:id="6389" w:author="Lane, Stefanie" w:date="2023-09-27T17:47:00Z">
                <w:pPr>
                  <w:spacing w:after="0" w:line="240" w:lineRule="auto"/>
                  <w:jc w:val="center"/>
                </w:pPr>
              </w:pPrChange>
            </w:pPr>
            <w:del w:id="6390"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6DCAA9F1" w14:textId="07B8F7E4" w:rsidR="00B36617" w:rsidRPr="00C44004" w:rsidDel="00CB6B19" w:rsidRDefault="00B36617" w:rsidP="00CB6B19">
            <w:pPr>
              <w:rPr>
                <w:del w:id="6391" w:author="Lane, Stefanie" w:date="2023-09-27T17:47:00Z"/>
                <w:rFonts w:ascii="Calibri" w:eastAsia="Times New Roman" w:hAnsi="Calibri" w:cs="Calibri"/>
                <w:color w:val="000000"/>
              </w:rPr>
              <w:pPrChange w:id="6392" w:author="Lane, Stefanie" w:date="2023-09-27T17:47:00Z">
                <w:pPr>
                  <w:spacing w:after="0" w:line="240" w:lineRule="auto"/>
                  <w:jc w:val="center"/>
                </w:pPr>
              </w:pPrChange>
            </w:pPr>
            <w:del w:id="639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58FB47BF" w:rsidR="00B36617" w:rsidRPr="00C44004" w:rsidDel="00CB6B19" w:rsidRDefault="00B36617" w:rsidP="00CB6B19">
            <w:pPr>
              <w:rPr>
                <w:del w:id="6394" w:author="Lane, Stefanie" w:date="2023-09-27T17:47:00Z"/>
                <w:rFonts w:ascii="Calibri" w:eastAsia="Times New Roman" w:hAnsi="Calibri" w:cs="Calibri"/>
                <w:color w:val="000000"/>
              </w:rPr>
              <w:pPrChange w:id="6395" w:author="Lane, Stefanie" w:date="2023-09-27T17:47:00Z">
                <w:pPr>
                  <w:spacing w:after="0" w:line="240" w:lineRule="auto"/>
                  <w:jc w:val="center"/>
                </w:pPr>
              </w:pPrChange>
            </w:pPr>
            <w:del w:id="6396"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389CC16F" w14:textId="37A77240" w:rsidTr="00D143A8">
        <w:trPr>
          <w:trHeight w:val="300"/>
          <w:del w:id="6397" w:author="Lane, Stefanie" w:date="2023-09-27T17:47:00Z"/>
        </w:trPr>
        <w:tc>
          <w:tcPr>
            <w:tcW w:w="1311" w:type="dxa"/>
            <w:vMerge/>
            <w:tcBorders>
              <w:top w:val="nil"/>
              <w:left w:val="single" w:sz="8" w:space="0" w:color="auto"/>
              <w:bottom w:val="single" w:sz="8" w:space="0" w:color="000000"/>
              <w:right w:val="nil"/>
            </w:tcBorders>
            <w:vAlign w:val="center"/>
            <w:hideMark/>
          </w:tcPr>
          <w:p w14:paraId="071A9EF0" w14:textId="7C9E220C" w:rsidR="00B36617" w:rsidRPr="00C44004" w:rsidDel="00CB6B19" w:rsidRDefault="00B36617" w:rsidP="00CB6B19">
            <w:pPr>
              <w:rPr>
                <w:del w:id="6398" w:author="Lane, Stefanie" w:date="2023-09-27T17:47:00Z"/>
                <w:rFonts w:ascii="Calibri" w:eastAsia="Times New Roman" w:hAnsi="Calibri" w:cs="Calibri"/>
                <w:color w:val="000000"/>
              </w:rPr>
              <w:pPrChange w:id="639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3500D12" w14:textId="598D1EEB" w:rsidR="00B36617" w:rsidRPr="00C44004" w:rsidDel="00CB6B19" w:rsidRDefault="00B36617" w:rsidP="00CB6B19">
            <w:pPr>
              <w:rPr>
                <w:del w:id="6400" w:author="Lane, Stefanie" w:date="2023-09-27T17:47:00Z"/>
                <w:rFonts w:ascii="Calibri" w:eastAsia="Times New Roman" w:hAnsi="Calibri" w:cs="Calibri"/>
                <w:color w:val="000000"/>
              </w:rPr>
              <w:pPrChange w:id="6401"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511221A3" w14:textId="0084D2F7" w:rsidR="00B36617" w:rsidRPr="00C44004" w:rsidDel="00CB6B19" w:rsidRDefault="00B36617" w:rsidP="00CB6B19">
            <w:pPr>
              <w:rPr>
                <w:del w:id="6402" w:author="Lane, Stefanie" w:date="2023-09-27T17:47:00Z"/>
                <w:rFonts w:ascii="Calibri" w:eastAsia="Times New Roman" w:hAnsi="Calibri" w:cs="Calibri"/>
                <w:i/>
                <w:iCs/>
                <w:color w:val="000000"/>
              </w:rPr>
              <w:pPrChange w:id="6403" w:author="Lane, Stefanie" w:date="2023-09-27T17:47:00Z">
                <w:pPr>
                  <w:spacing w:after="0" w:line="240" w:lineRule="auto"/>
                </w:pPr>
              </w:pPrChange>
            </w:pPr>
            <w:del w:id="6404" w:author="Lane, Stefanie" w:date="2023-09-27T17:47:00Z">
              <w:r w:rsidRPr="00C44004" w:rsidDel="00CB6B19">
                <w:rPr>
                  <w:rFonts w:ascii="Calibri" w:eastAsia="Times New Roman" w:hAnsi="Calibri" w:cs="Calibri"/>
                  <w:i/>
                  <w:iCs/>
                  <w:color w:val="000000"/>
                </w:rPr>
                <w:delText>Cirsium arvense</w:delText>
              </w:r>
            </w:del>
          </w:p>
        </w:tc>
        <w:tc>
          <w:tcPr>
            <w:tcW w:w="960" w:type="dxa"/>
            <w:tcBorders>
              <w:top w:val="nil"/>
              <w:left w:val="nil"/>
              <w:bottom w:val="single" w:sz="8" w:space="0" w:color="auto"/>
              <w:right w:val="nil"/>
            </w:tcBorders>
            <w:shd w:val="clear" w:color="auto" w:fill="auto"/>
            <w:noWrap/>
            <w:vAlign w:val="bottom"/>
            <w:hideMark/>
          </w:tcPr>
          <w:p w14:paraId="3FA14999" w14:textId="004B3AD5" w:rsidR="00B36617" w:rsidRPr="00C44004" w:rsidDel="00CB6B19" w:rsidRDefault="00B36617" w:rsidP="00CB6B19">
            <w:pPr>
              <w:rPr>
                <w:del w:id="6405" w:author="Lane, Stefanie" w:date="2023-09-27T17:47:00Z"/>
                <w:rFonts w:ascii="Calibri" w:eastAsia="Times New Roman" w:hAnsi="Calibri" w:cs="Calibri"/>
                <w:color w:val="000000"/>
              </w:rPr>
              <w:pPrChange w:id="6406" w:author="Lane, Stefanie" w:date="2023-09-27T17:47:00Z">
                <w:pPr>
                  <w:spacing w:after="0" w:line="240" w:lineRule="auto"/>
                  <w:jc w:val="center"/>
                </w:pPr>
              </w:pPrChange>
            </w:pPr>
            <w:del w:id="6407"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29915530" w14:textId="229BA49E" w:rsidR="00B36617" w:rsidRPr="00C44004" w:rsidDel="00CB6B19" w:rsidRDefault="00B36617" w:rsidP="00CB6B19">
            <w:pPr>
              <w:rPr>
                <w:del w:id="6408" w:author="Lane, Stefanie" w:date="2023-09-27T17:47:00Z"/>
                <w:rFonts w:ascii="Calibri" w:eastAsia="Times New Roman" w:hAnsi="Calibri" w:cs="Calibri"/>
                <w:color w:val="000000"/>
              </w:rPr>
              <w:pPrChange w:id="6409" w:author="Lane, Stefanie" w:date="2023-09-27T17:47:00Z">
                <w:pPr>
                  <w:spacing w:after="0" w:line="240" w:lineRule="auto"/>
                  <w:jc w:val="center"/>
                </w:pPr>
              </w:pPrChange>
            </w:pPr>
            <w:del w:id="6410"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477DEDC6" w14:textId="4EC49D59" w:rsidR="00B36617" w:rsidRPr="00C44004" w:rsidDel="00CB6B19" w:rsidRDefault="00B36617" w:rsidP="00CB6B19">
            <w:pPr>
              <w:rPr>
                <w:del w:id="6411" w:author="Lane, Stefanie" w:date="2023-09-27T17:47:00Z"/>
                <w:rFonts w:ascii="Calibri" w:eastAsia="Times New Roman" w:hAnsi="Calibri" w:cs="Calibri"/>
                <w:color w:val="000000"/>
              </w:rPr>
              <w:pPrChange w:id="6412" w:author="Lane, Stefanie" w:date="2023-09-27T17:47:00Z">
                <w:pPr>
                  <w:spacing w:after="0" w:line="240" w:lineRule="auto"/>
                  <w:jc w:val="center"/>
                </w:pPr>
              </w:pPrChange>
            </w:pPr>
            <w:del w:id="6413"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99A832E" w:rsidR="00B36617" w:rsidRPr="00C44004" w:rsidDel="00CB6B19" w:rsidRDefault="00B36617" w:rsidP="00CB6B19">
            <w:pPr>
              <w:rPr>
                <w:del w:id="6414" w:author="Lane, Stefanie" w:date="2023-09-27T17:47:00Z"/>
                <w:rFonts w:ascii="Calibri" w:eastAsia="Times New Roman" w:hAnsi="Calibri" w:cs="Calibri"/>
                <w:color w:val="000000"/>
              </w:rPr>
              <w:pPrChange w:id="6415" w:author="Lane, Stefanie" w:date="2023-09-27T17:47:00Z">
                <w:pPr>
                  <w:spacing w:after="0" w:line="240" w:lineRule="auto"/>
                  <w:jc w:val="center"/>
                </w:pPr>
              </w:pPrChange>
            </w:pPr>
            <w:del w:id="6416"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12BDBF03" w14:textId="4AA16435" w:rsidTr="00D143A8">
        <w:trPr>
          <w:trHeight w:val="290"/>
          <w:del w:id="6417" w:author="Lane, Stefanie" w:date="2023-09-27T17:47:00Z"/>
        </w:trPr>
        <w:tc>
          <w:tcPr>
            <w:tcW w:w="1311" w:type="dxa"/>
            <w:vMerge/>
            <w:tcBorders>
              <w:top w:val="nil"/>
              <w:left w:val="single" w:sz="8" w:space="0" w:color="auto"/>
              <w:bottom w:val="single" w:sz="8" w:space="0" w:color="000000"/>
              <w:right w:val="nil"/>
            </w:tcBorders>
            <w:vAlign w:val="center"/>
            <w:hideMark/>
          </w:tcPr>
          <w:p w14:paraId="70B5950A" w14:textId="2DD6C284" w:rsidR="00B36617" w:rsidRPr="00C44004" w:rsidDel="00CB6B19" w:rsidRDefault="00B36617" w:rsidP="00CB6B19">
            <w:pPr>
              <w:rPr>
                <w:del w:id="6418" w:author="Lane, Stefanie" w:date="2023-09-27T17:47:00Z"/>
                <w:rFonts w:ascii="Calibri" w:eastAsia="Times New Roman" w:hAnsi="Calibri" w:cs="Calibri"/>
                <w:color w:val="000000"/>
              </w:rPr>
              <w:pPrChange w:id="6419"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04B7B88C" w:rsidR="00B36617" w:rsidRPr="00C44004" w:rsidDel="00CB6B19" w:rsidRDefault="00B36617" w:rsidP="00CB6B19">
            <w:pPr>
              <w:rPr>
                <w:del w:id="6420" w:author="Lane, Stefanie" w:date="2023-09-27T17:47:00Z"/>
                <w:rFonts w:ascii="Calibri" w:eastAsia="Times New Roman" w:hAnsi="Calibri" w:cs="Calibri"/>
                <w:color w:val="000000"/>
              </w:rPr>
              <w:pPrChange w:id="6421" w:author="Lane, Stefanie" w:date="2023-09-27T17:47:00Z">
                <w:pPr>
                  <w:spacing w:after="0" w:line="240" w:lineRule="auto"/>
                  <w:jc w:val="center"/>
                </w:pPr>
              </w:pPrChange>
            </w:pPr>
            <w:del w:id="6422" w:author="Lane, Stefanie" w:date="2023-09-27T17:47:00Z">
              <w:r w:rsidRPr="00C44004" w:rsidDel="00CB6B19">
                <w:rPr>
                  <w:rFonts w:ascii="Calibri" w:eastAsia="Times New Roman" w:hAnsi="Calibri" w:cs="Calibri"/>
                  <w:color w:val="000000"/>
                </w:rPr>
                <w:delText> </w:delText>
              </w:r>
              <w:r w:rsidDel="00CB6B19">
                <w:rPr>
                  <w:rFonts w:ascii="Calibri" w:eastAsia="Times New Roman" w:hAnsi="Calibri" w:cs="Calibri"/>
                  <w:color w:val="000000"/>
                </w:rPr>
                <w:delText>Native</w:delText>
              </w:r>
            </w:del>
          </w:p>
        </w:tc>
        <w:tc>
          <w:tcPr>
            <w:tcW w:w="3320" w:type="dxa"/>
            <w:tcBorders>
              <w:top w:val="nil"/>
              <w:left w:val="nil"/>
              <w:bottom w:val="single" w:sz="4" w:space="0" w:color="auto"/>
              <w:right w:val="nil"/>
            </w:tcBorders>
            <w:shd w:val="clear" w:color="auto" w:fill="auto"/>
            <w:noWrap/>
            <w:vAlign w:val="bottom"/>
            <w:hideMark/>
          </w:tcPr>
          <w:p w14:paraId="4DB310F0" w14:textId="13C5F3FD" w:rsidR="00B36617" w:rsidRPr="00C44004" w:rsidDel="00CB6B19" w:rsidRDefault="00B36617" w:rsidP="00CB6B19">
            <w:pPr>
              <w:rPr>
                <w:del w:id="6423" w:author="Lane, Stefanie" w:date="2023-09-27T17:47:00Z"/>
                <w:rFonts w:ascii="Calibri" w:eastAsia="Times New Roman" w:hAnsi="Calibri" w:cs="Calibri"/>
                <w:i/>
                <w:iCs/>
                <w:color w:val="000000"/>
              </w:rPr>
              <w:pPrChange w:id="6424" w:author="Lane, Stefanie" w:date="2023-09-27T17:47:00Z">
                <w:pPr>
                  <w:spacing w:after="0" w:line="240" w:lineRule="auto"/>
                </w:pPr>
              </w:pPrChange>
            </w:pPr>
            <w:del w:id="6425" w:author="Lane, Stefanie" w:date="2023-09-27T17:47:00Z">
              <w:r w:rsidRPr="00C44004" w:rsidDel="00CB6B19">
                <w:rPr>
                  <w:rFonts w:ascii="Calibri" w:eastAsia="Times New Roman" w:hAnsi="Calibri" w:cs="Calibri"/>
                  <w:i/>
                  <w:iCs/>
                  <w:color w:val="000000"/>
                </w:rPr>
                <w:delText>Deschampsia caespitosa</w:delText>
              </w:r>
            </w:del>
          </w:p>
        </w:tc>
        <w:tc>
          <w:tcPr>
            <w:tcW w:w="960" w:type="dxa"/>
            <w:tcBorders>
              <w:top w:val="nil"/>
              <w:left w:val="nil"/>
              <w:bottom w:val="single" w:sz="4" w:space="0" w:color="auto"/>
              <w:right w:val="nil"/>
            </w:tcBorders>
            <w:shd w:val="clear" w:color="auto" w:fill="auto"/>
            <w:noWrap/>
            <w:vAlign w:val="bottom"/>
            <w:hideMark/>
          </w:tcPr>
          <w:p w14:paraId="699DAE23" w14:textId="7896B083" w:rsidR="00B36617" w:rsidRPr="00C44004" w:rsidDel="00CB6B19" w:rsidRDefault="00B36617" w:rsidP="00CB6B19">
            <w:pPr>
              <w:rPr>
                <w:del w:id="6426" w:author="Lane, Stefanie" w:date="2023-09-27T17:47:00Z"/>
                <w:rFonts w:ascii="Calibri" w:eastAsia="Times New Roman" w:hAnsi="Calibri" w:cs="Calibri"/>
                <w:color w:val="000000"/>
              </w:rPr>
              <w:pPrChange w:id="6427" w:author="Lane, Stefanie" w:date="2023-09-27T17:47:00Z">
                <w:pPr>
                  <w:spacing w:after="0" w:line="240" w:lineRule="auto"/>
                  <w:jc w:val="center"/>
                </w:pPr>
              </w:pPrChange>
            </w:pPr>
            <w:del w:id="6428"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4" w:space="0" w:color="auto"/>
              <w:right w:val="nil"/>
            </w:tcBorders>
            <w:shd w:val="clear" w:color="auto" w:fill="auto"/>
            <w:noWrap/>
            <w:vAlign w:val="bottom"/>
            <w:hideMark/>
          </w:tcPr>
          <w:p w14:paraId="612E700C" w14:textId="0ABBFB0D" w:rsidR="00B36617" w:rsidRPr="00C44004" w:rsidDel="00CB6B19" w:rsidRDefault="00B36617" w:rsidP="00CB6B19">
            <w:pPr>
              <w:rPr>
                <w:del w:id="6429" w:author="Lane, Stefanie" w:date="2023-09-27T17:47:00Z"/>
                <w:rFonts w:ascii="Calibri" w:eastAsia="Times New Roman" w:hAnsi="Calibri" w:cs="Calibri"/>
                <w:color w:val="000000"/>
              </w:rPr>
              <w:pPrChange w:id="6430" w:author="Lane, Stefanie" w:date="2023-09-27T17:47:00Z">
                <w:pPr>
                  <w:spacing w:after="0" w:line="240" w:lineRule="auto"/>
                  <w:jc w:val="center"/>
                </w:pPr>
              </w:pPrChange>
            </w:pPr>
            <w:del w:id="6431"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4D8D5573" w14:textId="167BFC81" w:rsidR="00B36617" w:rsidRPr="00C44004" w:rsidDel="00CB6B19" w:rsidRDefault="00B36617" w:rsidP="00CB6B19">
            <w:pPr>
              <w:rPr>
                <w:del w:id="6432" w:author="Lane, Stefanie" w:date="2023-09-27T17:47:00Z"/>
                <w:rFonts w:ascii="Calibri" w:eastAsia="Times New Roman" w:hAnsi="Calibri" w:cs="Calibri"/>
                <w:color w:val="000000"/>
              </w:rPr>
              <w:pPrChange w:id="6433" w:author="Lane, Stefanie" w:date="2023-09-27T17:47:00Z">
                <w:pPr>
                  <w:spacing w:after="0" w:line="240" w:lineRule="auto"/>
                  <w:jc w:val="center"/>
                </w:pPr>
              </w:pPrChange>
            </w:pPr>
            <w:del w:id="6434"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6D936548" w:rsidR="00B36617" w:rsidRPr="00C44004" w:rsidDel="00CB6B19" w:rsidRDefault="00B36617" w:rsidP="00CB6B19">
            <w:pPr>
              <w:rPr>
                <w:del w:id="6435" w:author="Lane, Stefanie" w:date="2023-09-27T17:47:00Z"/>
                <w:rFonts w:ascii="Calibri" w:eastAsia="Times New Roman" w:hAnsi="Calibri" w:cs="Calibri"/>
                <w:color w:val="000000"/>
              </w:rPr>
              <w:pPrChange w:id="6436" w:author="Lane, Stefanie" w:date="2023-09-27T17:47:00Z">
                <w:pPr>
                  <w:spacing w:after="0" w:line="240" w:lineRule="auto"/>
                  <w:jc w:val="center"/>
                </w:pPr>
              </w:pPrChange>
            </w:pPr>
            <w:del w:id="6437"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6FB494B1" w14:textId="6434F73F" w:rsidTr="00D143A8">
        <w:trPr>
          <w:trHeight w:val="290"/>
          <w:del w:id="6438" w:author="Lane, Stefanie" w:date="2023-09-27T17:47:00Z"/>
        </w:trPr>
        <w:tc>
          <w:tcPr>
            <w:tcW w:w="1311" w:type="dxa"/>
            <w:vMerge/>
            <w:tcBorders>
              <w:top w:val="nil"/>
              <w:left w:val="single" w:sz="8" w:space="0" w:color="auto"/>
              <w:bottom w:val="single" w:sz="8" w:space="0" w:color="000000"/>
              <w:right w:val="nil"/>
            </w:tcBorders>
            <w:vAlign w:val="center"/>
            <w:hideMark/>
          </w:tcPr>
          <w:p w14:paraId="1455A092" w14:textId="2C8E1235" w:rsidR="00B36617" w:rsidRPr="00C44004" w:rsidDel="00CB6B19" w:rsidRDefault="00B36617" w:rsidP="00CB6B19">
            <w:pPr>
              <w:rPr>
                <w:del w:id="6439" w:author="Lane, Stefanie" w:date="2023-09-27T17:47:00Z"/>
                <w:rFonts w:ascii="Calibri" w:eastAsia="Times New Roman" w:hAnsi="Calibri" w:cs="Calibri"/>
                <w:color w:val="000000"/>
              </w:rPr>
              <w:pPrChange w:id="644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3FDC9A5" w14:textId="615D43A2" w:rsidR="00B36617" w:rsidRPr="00C44004" w:rsidDel="00CB6B19" w:rsidRDefault="00B36617" w:rsidP="00CB6B19">
            <w:pPr>
              <w:rPr>
                <w:del w:id="6441" w:author="Lane, Stefanie" w:date="2023-09-27T17:47:00Z"/>
                <w:rFonts w:ascii="Calibri" w:eastAsia="Times New Roman" w:hAnsi="Calibri" w:cs="Calibri"/>
                <w:color w:val="000000"/>
              </w:rPr>
              <w:pPrChange w:id="644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A2D9928" w14:textId="46C0B431" w:rsidR="00B36617" w:rsidRPr="00C44004" w:rsidDel="00CB6B19" w:rsidRDefault="00B36617" w:rsidP="00CB6B19">
            <w:pPr>
              <w:rPr>
                <w:del w:id="6443" w:author="Lane, Stefanie" w:date="2023-09-27T17:47:00Z"/>
                <w:rFonts w:ascii="Calibri" w:eastAsia="Times New Roman" w:hAnsi="Calibri" w:cs="Calibri"/>
                <w:i/>
                <w:iCs/>
                <w:color w:val="000000"/>
              </w:rPr>
              <w:pPrChange w:id="6444" w:author="Lane, Stefanie" w:date="2023-09-27T17:47:00Z">
                <w:pPr>
                  <w:spacing w:after="0" w:line="240" w:lineRule="auto"/>
                </w:pPr>
              </w:pPrChange>
            </w:pPr>
            <w:del w:id="6445" w:author="Lane, Stefanie" w:date="2023-09-27T17:47:00Z">
              <w:r w:rsidRPr="00C44004" w:rsidDel="00CB6B19">
                <w:rPr>
                  <w:rFonts w:ascii="Calibri" w:eastAsia="Times New Roman" w:hAnsi="Calibri" w:cs="Calibri"/>
                  <w:i/>
                  <w:iCs/>
                  <w:color w:val="000000"/>
                </w:rPr>
                <w:delText>Leersia oryzoides</w:delText>
              </w:r>
            </w:del>
          </w:p>
        </w:tc>
        <w:tc>
          <w:tcPr>
            <w:tcW w:w="960" w:type="dxa"/>
            <w:tcBorders>
              <w:top w:val="nil"/>
              <w:left w:val="nil"/>
              <w:bottom w:val="nil"/>
              <w:right w:val="nil"/>
            </w:tcBorders>
            <w:shd w:val="clear" w:color="auto" w:fill="auto"/>
            <w:noWrap/>
            <w:vAlign w:val="bottom"/>
            <w:hideMark/>
          </w:tcPr>
          <w:p w14:paraId="325961AF" w14:textId="115F6A52" w:rsidR="00B36617" w:rsidRPr="00C44004" w:rsidDel="00CB6B19" w:rsidRDefault="00B36617" w:rsidP="00CB6B19">
            <w:pPr>
              <w:rPr>
                <w:del w:id="6446" w:author="Lane, Stefanie" w:date="2023-09-27T17:47:00Z"/>
                <w:rFonts w:ascii="Calibri" w:eastAsia="Times New Roman" w:hAnsi="Calibri" w:cs="Calibri"/>
                <w:color w:val="000000"/>
              </w:rPr>
              <w:pPrChange w:id="6447" w:author="Lane, Stefanie" w:date="2023-09-27T17:47:00Z">
                <w:pPr>
                  <w:spacing w:after="0" w:line="240" w:lineRule="auto"/>
                  <w:jc w:val="center"/>
                </w:pPr>
              </w:pPrChange>
            </w:pPr>
            <w:del w:id="6448"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A053B5C" w14:textId="52A8F39A" w:rsidR="00B36617" w:rsidRPr="00C44004" w:rsidDel="00CB6B19" w:rsidRDefault="00B36617" w:rsidP="00CB6B19">
            <w:pPr>
              <w:rPr>
                <w:del w:id="6449" w:author="Lane, Stefanie" w:date="2023-09-27T17:47:00Z"/>
                <w:rFonts w:ascii="Calibri" w:eastAsia="Times New Roman" w:hAnsi="Calibri" w:cs="Calibri"/>
                <w:color w:val="000000"/>
              </w:rPr>
              <w:pPrChange w:id="6450" w:author="Lane, Stefanie" w:date="2023-09-27T17:47:00Z">
                <w:pPr>
                  <w:spacing w:after="0" w:line="240" w:lineRule="auto"/>
                  <w:jc w:val="center"/>
                </w:pPr>
              </w:pPrChange>
            </w:pPr>
            <w:del w:id="6451"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5C30886" w14:textId="36962D4B" w:rsidR="00B36617" w:rsidRPr="00C44004" w:rsidDel="00CB6B19" w:rsidRDefault="00B36617" w:rsidP="00CB6B19">
            <w:pPr>
              <w:rPr>
                <w:del w:id="6452" w:author="Lane, Stefanie" w:date="2023-09-27T17:47:00Z"/>
                <w:rFonts w:ascii="Calibri" w:eastAsia="Times New Roman" w:hAnsi="Calibri" w:cs="Calibri"/>
                <w:color w:val="000000"/>
              </w:rPr>
              <w:pPrChange w:id="6453"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523206A0" w:rsidR="00B36617" w:rsidRPr="00C44004" w:rsidDel="00CB6B19" w:rsidRDefault="00B36617" w:rsidP="00CB6B19">
            <w:pPr>
              <w:rPr>
                <w:del w:id="6454" w:author="Lane, Stefanie" w:date="2023-09-27T17:47:00Z"/>
                <w:rFonts w:ascii="Calibri" w:eastAsia="Times New Roman" w:hAnsi="Calibri" w:cs="Calibri"/>
                <w:color w:val="000000"/>
              </w:rPr>
              <w:pPrChange w:id="6455" w:author="Lane, Stefanie" w:date="2023-09-27T17:47:00Z">
                <w:pPr>
                  <w:spacing w:after="0" w:line="240" w:lineRule="auto"/>
                  <w:jc w:val="center"/>
                </w:pPr>
              </w:pPrChange>
            </w:pPr>
            <w:del w:id="6456"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173FF1D0" w14:textId="594F5038" w:rsidTr="00D143A8">
        <w:trPr>
          <w:trHeight w:val="290"/>
          <w:del w:id="6457" w:author="Lane, Stefanie" w:date="2023-09-27T17:47:00Z"/>
        </w:trPr>
        <w:tc>
          <w:tcPr>
            <w:tcW w:w="1311" w:type="dxa"/>
            <w:vMerge/>
            <w:tcBorders>
              <w:top w:val="nil"/>
              <w:left w:val="single" w:sz="8" w:space="0" w:color="auto"/>
              <w:bottom w:val="single" w:sz="8" w:space="0" w:color="000000"/>
              <w:right w:val="nil"/>
            </w:tcBorders>
            <w:vAlign w:val="center"/>
            <w:hideMark/>
          </w:tcPr>
          <w:p w14:paraId="7DB9348C" w14:textId="5EFE24E5" w:rsidR="00B36617" w:rsidRPr="00C44004" w:rsidDel="00CB6B19" w:rsidRDefault="00B36617" w:rsidP="00CB6B19">
            <w:pPr>
              <w:rPr>
                <w:del w:id="6458" w:author="Lane, Stefanie" w:date="2023-09-27T17:47:00Z"/>
                <w:rFonts w:ascii="Calibri" w:eastAsia="Times New Roman" w:hAnsi="Calibri" w:cs="Calibri"/>
                <w:color w:val="000000"/>
              </w:rPr>
              <w:pPrChange w:id="645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521CE94" w14:textId="56DA4C71" w:rsidR="00B36617" w:rsidRPr="00C44004" w:rsidDel="00CB6B19" w:rsidRDefault="00B36617" w:rsidP="00CB6B19">
            <w:pPr>
              <w:rPr>
                <w:del w:id="6460" w:author="Lane, Stefanie" w:date="2023-09-27T17:47:00Z"/>
                <w:rFonts w:ascii="Calibri" w:eastAsia="Times New Roman" w:hAnsi="Calibri" w:cs="Calibri"/>
                <w:color w:val="000000"/>
              </w:rPr>
              <w:pPrChange w:id="646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1ECFC95" w:rsidR="00B36617" w:rsidRPr="00C44004" w:rsidDel="00CB6B19" w:rsidRDefault="00B36617" w:rsidP="00CB6B19">
            <w:pPr>
              <w:rPr>
                <w:del w:id="6462" w:author="Lane, Stefanie" w:date="2023-09-27T17:47:00Z"/>
                <w:rFonts w:ascii="Calibri" w:eastAsia="Times New Roman" w:hAnsi="Calibri" w:cs="Calibri"/>
                <w:i/>
                <w:iCs/>
                <w:color w:val="000000"/>
              </w:rPr>
              <w:pPrChange w:id="6463" w:author="Lane, Stefanie" w:date="2023-09-27T17:47:00Z">
                <w:pPr>
                  <w:spacing w:after="0" w:line="240" w:lineRule="auto"/>
                </w:pPr>
              </w:pPrChange>
            </w:pPr>
            <w:del w:id="6464" w:author="Lane, Stefanie" w:date="2023-09-27T17:47:00Z">
              <w:r w:rsidRPr="00C44004" w:rsidDel="00CB6B19">
                <w:rPr>
                  <w:rFonts w:ascii="Calibri" w:eastAsia="Times New Roman" w:hAnsi="Calibri" w:cs="Calibri"/>
                  <w:i/>
                  <w:iCs/>
                  <w:color w:val="00000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1F54935B" w:rsidR="00B36617" w:rsidRPr="00C44004" w:rsidDel="00CB6B19" w:rsidRDefault="00B36617" w:rsidP="00CB6B19">
            <w:pPr>
              <w:rPr>
                <w:del w:id="6465" w:author="Lane, Stefanie" w:date="2023-09-27T17:47:00Z"/>
                <w:rFonts w:ascii="Calibri" w:eastAsia="Times New Roman" w:hAnsi="Calibri" w:cs="Calibri"/>
                <w:color w:val="000000"/>
              </w:rPr>
              <w:pPrChange w:id="6466" w:author="Lane, Stefanie" w:date="2023-09-27T17:47:00Z">
                <w:pPr>
                  <w:spacing w:after="0" w:line="240" w:lineRule="auto"/>
                  <w:jc w:val="center"/>
                </w:pPr>
              </w:pPrChange>
            </w:pPr>
            <w:del w:id="6467"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174A7591" w:rsidR="00B36617" w:rsidRPr="00C44004" w:rsidDel="00CB6B19" w:rsidRDefault="00B36617" w:rsidP="00CB6B19">
            <w:pPr>
              <w:rPr>
                <w:del w:id="6468" w:author="Lane, Stefanie" w:date="2023-09-27T17:47:00Z"/>
                <w:rFonts w:ascii="Calibri" w:eastAsia="Times New Roman" w:hAnsi="Calibri" w:cs="Calibri"/>
                <w:color w:val="000000"/>
              </w:rPr>
              <w:pPrChange w:id="6469" w:author="Lane, Stefanie" w:date="2023-09-27T17:47:00Z">
                <w:pPr>
                  <w:spacing w:after="0" w:line="240" w:lineRule="auto"/>
                  <w:jc w:val="center"/>
                </w:pPr>
              </w:pPrChange>
            </w:pPr>
            <w:del w:id="6470"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23D8ADA3" w:rsidR="00B36617" w:rsidRPr="00C44004" w:rsidDel="00CB6B19" w:rsidRDefault="00B36617" w:rsidP="00CB6B19">
            <w:pPr>
              <w:rPr>
                <w:del w:id="6471" w:author="Lane, Stefanie" w:date="2023-09-27T17:47:00Z"/>
                <w:rFonts w:ascii="Calibri" w:eastAsia="Times New Roman" w:hAnsi="Calibri" w:cs="Calibri"/>
                <w:color w:val="000000"/>
              </w:rPr>
              <w:pPrChange w:id="6472" w:author="Lane, Stefanie" w:date="2023-09-27T17:47:00Z">
                <w:pPr>
                  <w:spacing w:after="0" w:line="240" w:lineRule="auto"/>
                  <w:jc w:val="center"/>
                </w:pPr>
              </w:pPrChange>
            </w:pPr>
            <w:del w:id="6473"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2EB7B95F" w:rsidR="00B36617" w:rsidRPr="00C44004" w:rsidDel="00CB6B19" w:rsidRDefault="00B36617" w:rsidP="00CB6B19">
            <w:pPr>
              <w:rPr>
                <w:del w:id="6474" w:author="Lane, Stefanie" w:date="2023-09-27T17:47:00Z"/>
                <w:rFonts w:ascii="Calibri" w:eastAsia="Times New Roman" w:hAnsi="Calibri" w:cs="Calibri"/>
                <w:color w:val="000000"/>
              </w:rPr>
              <w:pPrChange w:id="6475" w:author="Lane, Stefanie" w:date="2023-09-27T17:47:00Z">
                <w:pPr>
                  <w:spacing w:after="0" w:line="240" w:lineRule="auto"/>
                  <w:jc w:val="center"/>
                </w:pPr>
              </w:pPrChange>
            </w:pPr>
            <w:del w:id="6476"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5C13A467" w14:textId="75B857E7" w:rsidTr="00D143A8">
        <w:trPr>
          <w:trHeight w:val="290"/>
          <w:del w:id="6477" w:author="Lane, Stefanie" w:date="2023-09-27T17:47:00Z"/>
        </w:trPr>
        <w:tc>
          <w:tcPr>
            <w:tcW w:w="1311" w:type="dxa"/>
            <w:vMerge/>
            <w:tcBorders>
              <w:top w:val="nil"/>
              <w:left w:val="single" w:sz="8" w:space="0" w:color="auto"/>
              <w:bottom w:val="single" w:sz="8" w:space="0" w:color="000000"/>
              <w:right w:val="nil"/>
            </w:tcBorders>
            <w:vAlign w:val="center"/>
            <w:hideMark/>
          </w:tcPr>
          <w:p w14:paraId="0B2C6EAA" w14:textId="52C564F6" w:rsidR="00B36617" w:rsidRPr="00C44004" w:rsidDel="00CB6B19" w:rsidRDefault="00B36617" w:rsidP="00CB6B19">
            <w:pPr>
              <w:rPr>
                <w:del w:id="6478" w:author="Lane, Stefanie" w:date="2023-09-27T17:47:00Z"/>
                <w:rFonts w:ascii="Calibri" w:eastAsia="Times New Roman" w:hAnsi="Calibri" w:cs="Calibri"/>
                <w:color w:val="000000"/>
              </w:rPr>
              <w:pPrChange w:id="647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29E28C7" w14:textId="79BF0B6E" w:rsidR="00B36617" w:rsidRPr="00C44004" w:rsidDel="00CB6B19" w:rsidRDefault="00B36617" w:rsidP="00CB6B19">
            <w:pPr>
              <w:rPr>
                <w:del w:id="6480" w:author="Lane, Stefanie" w:date="2023-09-27T17:47:00Z"/>
                <w:rFonts w:ascii="Calibri" w:eastAsia="Times New Roman" w:hAnsi="Calibri" w:cs="Calibri"/>
                <w:color w:val="000000"/>
              </w:rPr>
              <w:pPrChange w:id="648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88F3CE6" w14:textId="2878B83C" w:rsidR="00B36617" w:rsidRPr="00C44004" w:rsidDel="00CB6B19" w:rsidRDefault="00B36617" w:rsidP="00CB6B19">
            <w:pPr>
              <w:rPr>
                <w:del w:id="6482" w:author="Lane, Stefanie" w:date="2023-09-27T17:47:00Z"/>
                <w:rFonts w:ascii="Calibri" w:eastAsia="Times New Roman" w:hAnsi="Calibri" w:cs="Calibri"/>
                <w:i/>
                <w:iCs/>
                <w:color w:val="000000"/>
              </w:rPr>
              <w:pPrChange w:id="6483" w:author="Lane, Stefanie" w:date="2023-09-27T17:47:00Z">
                <w:pPr>
                  <w:spacing w:after="0" w:line="240" w:lineRule="auto"/>
                </w:pPr>
              </w:pPrChange>
            </w:pPr>
            <w:del w:id="6484" w:author="Lane, Stefanie" w:date="2023-09-27T17:47:00Z">
              <w:r w:rsidDel="00CB6B19">
                <w:rPr>
                  <w:rFonts w:ascii="Calibri" w:eastAsia="Times New Roman" w:hAnsi="Calibri" w:cs="Calibri"/>
                  <w:i/>
                  <w:iCs/>
                  <w:color w:val="000000"/>
                </w:rPr>
                <w:delText>Erythranthe scouleri</w:delText>
              </w:r>
            </w:del>
          </w:p>
        </w:tc>
        <w:tc>
          <w:tcPr>
            <w:tcW w:w="960" w:type="dxa"/>
            <w:tcBorders>
              <w:top w:val="nil"/>
              <w:left w:val="nil"/>
              <w:bottom w:val="nil"/>
              <w:right w:val="nil"/>
            </w:tcBorders>
            <w:shd w:val="clear" w:color="auto" w:fill="auto"/>
            <w:noWrap/>
            <w:vAlign w:val="bottom"/>
            <w:hideMark/>
          </w:tcPr>
          <w:p w14:paraId="3A201EE5" w14:textId="5E17B7F7" w:rsidR="00B36617" w:rsidRPr="00C44004" w:rsidDel="00CB6B19" w:rsidRDefault="00B36617" w:rsidP="00CB6B19">
            <w:pPr>
              <w:rPr>
                <w:del w:id="6485" w:author="Lane, Stefanie" w:date="2023-09-27T17:47:00Z"/>
                <w:rFonts w:ascii="Calibri" w:eastAsia="Times New Roman" w:hAnsi="Calibri" w:cs="Calibri"/>
                <w:color w:val="000000"/>
              </w:rPr>
              <w:pPrChange w:id="6486" w:author="Lane, Stefanie" w:date="2023-09-27T17:47:00Z">
                <w:pPr>
                  <w:spacing w:after="0" w:line="240" w:lineRule="auto"/>
                  <w:jc w:val="center"/>
                </w:pPr>
              </w:pPrChange>
            </w:pPr>
            <w:del w:id="6487"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D4DFAC6" w14:textId="4EF959FE" w:rsidR="00B36617" w:rsidRPr="00C44004" w:rsidDel="00CB6B19" w:rsidRDefault="00B36617" w:rsidP="00CB6B19">
            <w:pPr>
              <w:rPr>
                <w:del w:id="6488" w:author="Lane, Stefanie" w:date="2023-09-27T17:47:00Z"/>
                <w:rFonts w:ascii="Calibri" w:eastAsia="Times New Roman" w:hAnsi="Calibri" w:cs="Calibri"/>
                <w:color w:val="000000"/>
              </w:rPr>
              <w:pPrChange w:id="6489"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39A77FD" w14:textId="4EFE4841" w:rsidR="00B36617" w:rsidRPr="00C44004" w:rsidDel="00CB6B19" w:rsidRDefault="00B36617" w:rsidP="00CB6B19">
            <w:pPr>
              <w:rPr>
                <w:del w:id="6490" w:author="Lane, Stefanie" w:date="2023-09-27T17:47:00Z"/>
                <w:rFonts w:ascii="Times New Roman" w:eastAsia="Times New Roman" w:hAnsi="Times New Roman" w:cs="Times New Roman"/>
                <w:sz w:val="20"/>
                <w:szCs w:val="20"/>
              </w:rPr>
              <w:pPrChange w:id="6491"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453DFA4E" w:rsidR="00B36617" w:rsidRPr="00C44004" w:rsidDel="00CB6B19" w:rsidRDefault="00B36617" w:rsidP="00CB6B19">
            <w:pPr>
              <w:rPr>
                <w:del w:id="6492" w:author="Lane, Stefanie" w:date="2023-09-27T17:47:00Z"/>
                <w:rFonts w:ascii="Calibri" w:eastAsia="Times New Roman" w:hAnsi="Calibri" w:cs="Calibri"/>
                <w:color w:val="000000"/>
              </w:rPr>
              <w:pPrChange w:id="6493" w:author="Lane, Stefanie" w:date="2023-09-27T17:47:00Z">
                <w:pPr>
                  <w:spacing w:after="0" w:line="240" w:lineRule="auto"/>
                  <w:jc w:val="center"/>
                </w:pPr>
              </w:pPrChange>
            </w:pPr>
            <w:del w:id="6494"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05211C92" w14:textId="55D2A7F7" w:rsidTr="00D143A8">
        <w:trPr>
          <w:trHeight w:val="290"/>
          <w:del w:id="6495" w:author="Lane, Stefanie" w:date="2023-09-27T17:47:00Z"/>
        </w:trPr>
        <w:tc>
          <w:tcPr>
            <w:tcW w:w="1311" w:type="dxa"/>
            <w:vMerge/>
            <w:tcBorders>
              <w:top w:val="nil"/>
              <w:left w:val="single" w:sz="8" w:space="0" w:color="auto"/>
              <w:bottom w:val="single" w:sz="8" w:space="0" w:color="000000"/>
              <w:right w:val="nil"/>
            </w:tcBorders>
            <w:vAlign w:val="center"/>
            <w:hideMark/>
          </w:tcPr>
          <w:p w14:paraId="7896FB86" w14:textId="3C112364" w:rsidR="00B36617" w:rsidRPr="00C44004" w:rsidDel="00CB6B19" w:rsidRDefault="00B36617" w:rsidP="00CB6B19">
            <w:pPr>
              <w:rPr>
                <w:del w:id="6496" w:author="Lane, Stefanie" w:date="2023-09-27T17:47:00Z"/>
                <w:rFonts w:ascii="Calibri" w:eastAsia="Times New Roman" w:hAnsi="Calibri" w:cs="Calibri"/>
                <w:color w:val="000000"/>
              </w:rPr>
              <w:pPrChange w:id="649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3C4A66" w14:textId="78879183" w:rsidR="00B36617" w:rsidRPr="00C44004" w:rsidDel="00CB6B19" w:rsidRDefault="00B36617" w:rsidP="00CB6B19">
            <w:pPr>
              <w:rPr>
                <w:del w:id="6498" w:author="Lane, Stefanie" w:date="2023-09-27T17:47:00Z"/>
                <w:rFonts w:ascii="Calibri" w:eastAsia="Times New Roman" w:hAnsi="Calibri" w:cs="Calibri"/>
                <w:color w:val="000000"/>
              </w:rPr>
              <w:pPrChange w:id="649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3184204C" w:rsidR="00B36617" w:rsidRPr="00C44004" w:rsidDel="00CB6B19" w:rsidRDefault="00B36617" w:rsidP="00CB6B19">
            <w:pPr>
              <w:rPr>
                <w:del w:id="6500" w:author="Lane, Stefanie" w:date="2023-09-27T17:47:00Z"/>
                <w:rFonts w:ascii="Calibri" w:eastAsia="Times New Roman" w:hAnsi="Calibri" w:cs="Calibri"/>
                <w:i/>
                <w:iCs/>
                <w:color w:val="000000"/>
              </w:rPr>
              <w:pPrChange w:id="6501" w:author="Lane, Stefanie" w:date="2023-09-27T17:47:00Z">
                <w:pPr>
                  <w:spacing w:after="0" w:line="240" w:lineRule="auto"/>
                </w:pPr>
              </w:pPrChange>
            </w:pPr>
            <w:del w:id="6502" w:author="Lane, Stefanie" w:date="2023-09-27T17:47:00Z">
              <w:r w:rsidRPr="00C44004" w:rsidDel="00CB6B19">
                <w:rPr>
                  <w:rFonts w:ascii="Calibri" w:eastAsia="Times New Roman" w:hAnsi="Calibri" w:cs="Calibri"/>
                  <w:i/>
                  <w:iCs/>
                  <w:color w:val="000000"/>
                </w:rPr>
                <w:delText>Oenanthe sarmen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541BA734" w:rsidR="00B36617" w:rsidRPr="00C44004" w:rsidDel="00CB6B19" w:rsidRDefault="00B36617" w:rsidP="00CB6B19">
            <w:pPr>
              <w:rPr>
                <w:del w:id="6503" w:author="Lane, Stefanie" w:date="2023-09-27T17:47:00Z"/>
                <w:rFonts w:ascii="Calibri" w:eastAsia="Times New Roman" w:hAnsi="Calibri" w:cs="Calibri"/>
                <w:color w:val="000000"/>
              </w:rPr>
              <w:pPrChange w:id="6504" w:author="Lane, Stefanie" w:date="2023-09-27T17:47:00Z">
                <w:pPr>
                  <w:spacing w:after="0" w:line="240" w:lineRule="auto"/>
                  <w:jc w:val="center"/>
                </w:pPr>
              </w:pPrChange>
            </w:pPr>
            <w:del w:id="6505"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11CD4A68" w:rsidR="00B36617" w:rsidRPr="00C44004" w:rsidDel="00CB6B19" w:rsidRDefault="00B36617" w:rsidP="00CB6B19">
            <w:pPr>
              <w:rPr>
                <w:del w:id="6506" w:author="Lane, Stefanie" w:date="2023-09-27T17:47:00Z"/>
                <w:rFonts w:ascii="Calibri" w:eastAsia="Times New Roman" w:hAnsi="Calibri" w:cs="Calibri"/>
                <w:color w:val="000000"/>
              </w:rPr>
              <w:pPrChange w:id="6507" w:author="Lane, Stefanie" w:date="2023-09-27T17:47:00Z">
                <w:pPr>
                  <w:spacing w:after="0" w:line="240" w:lineRule="auto"/>
                  <w:jc w:val="center"/>
                </w:pPr>
              </w:pPrChange>
            </w:pPr>
            <w:del w:id="6508"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6865E4BD" w:rsidR="00B36617" w:rsidRPr="00C44004" w:rsidDel="00CB6B19" w:rsidRDefault="00B36617" w:rsidP="00CB6B19">
            <w:pPr>
              <w:rPr>
                <w:del w:id="6509" w:author="Lane, Stefanie" w:date="2023-09-27T17:47:00Z"/>
                <w:rFonts w:ascii="Calibri" w:eastAsia="Times New Roman" w:hAnsi="Calibri" w:cs="Calibri"/>
                <w:color w:val="000000"/>
              </w:rPr>
              <w:pPrChange w:id="6510" w:author="Lane, Stefanie" w:date="2023-09-27T17:47:00Z">
                <w:pPr>
                  <w:spacing w:after="0" w:line="240" w:lineRule="auto"/>
                  <w:jc w:val="center"/>
                </w:pPr>
              </w:pPrChange>
            </w:pPr>
            <w:del w:id="6511"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67662CD4" w:rsidR="00B36617" w:rsidRPr="00C44004" w:rsidDel="00CB6B19" w:rsidRDefault="00B36617" w:rsidP="00CB6B19">
            <w:pPr>
              <w:rPr>
                <w:del w:id="6512" w:author="Lane, Stefanie" w:date="2023-09-27T17:47:00Z"/>
                <w:rFonts w:ascii="Calibri" w:eastAsia="Times New Roman" w:hAnsi="Calibri" w:cs="Calibri"/>
                <w:color w:val="000000"/>
              </w:rPr>
              <w:pPrChange w:id="6513" w:author="Lane, Stefanie" w:date="2023-09-27T17:47:00Z">
                <w:pPr>
                  <w:spacing w:after="0" w:line="240" w:lineRule="auto"/>
                  <w:jc w:val="center"/>
                </w:pPr>
              </w:pPrChange>
            </w:pPr>
            <w:del w:id="6514"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2C8A0087" w14:textId="42EB29BB" w:rsidTr="00D143A8">
        <w:trPr>
          <w:trHeight w:val="290"/>
          <w:del w:id="6515" w:author="Lane, Stefanie" w:date="2023-09-27T17:47:00Z"/>
        </w:trPr>
        <w:tc>
          <w:tcPr>
            <w:tcW w:w="1311" w:type="dxa"/>
            <w:vMerge/>
            <w:tcBorders>
              <w:top w:val="nil"/>
              <w:left w:val="single" w:sz="8" w:space="0" w:color="auto"/>
              <w:bottom w:val="single" w:sz="8" w:space="0" w:color="000000"/>
              <w:right w:val="nil"/>
            </w:tcBorders>
            <w:vAlign w:val="center"/>
            <w:hideMark/>
          </w:tcPr>
          <w:p w14:paraId="6251C190" w14:textId="0D829E9A" w:rsidR="00B36617" w:rsidRPr="00C44004" w:rsidDel="00CB6B19" w:rsidRDefault="00B36617" w:rsidP="00CB6B19">
            <w:pPr>
              <w:rPr>
                <w:del w:id="6516" w:author="Lane, Stefanie" w:date="2023-09-27T17:47:00Z"/>
                <w:rFonts w:ascii="Calibri" w:eastAsia="Times New Roman" w:hAnsi="Calibri" w:cs="Calibri"/>
                <w:color w:val="000000"/>
              </w:rPr>
              <w:pPrChange w:id="651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57B97D0" w14:textId="670B34B0" w:rsidR="00B36617" w:rsidRPr="00C44004" w:rsidDel="00CB6B19" w:rsidRDefault="00B36617" w:rsidP="00CB6B19">
            <w:pPr>
              <w:rPr>
                <w:del w:id="6518" w:author="Lane, Stefanie" w:date="2023-09-27T17:47:00Z"/>
                <w:rFonts w:ascii="Calibri" w:eastAsia="Times New Roman" w:hAnsi="Calibri" w:cs="Calibri"/>
                <w:color w:val="000000"/>
              </w:rPr>
              <w:pPrChange w:id="6519"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17BF2FC" w14:textId="46661211" w:rsidR="00B36617" w:rsidRPr="00C44004" w:rsidDel="00CB6B19" w:rsidRDefault="00B36617" w:rsidP="00CB6B19">
            <w:pPr>
              <w:rPr>
                <w:del w:id="6520" w:author="Lane, Stefanie" w:date="2023-09-27T17:47:00Z"/>
                <w:rFonts w:ascii="Calibri" w:eastAsia="Times New Roman" w:hAnsi="Calibri" w:cs="Calibri"/>
                <w:i/>
                <w:iCs/>
                <w:color w:val="000000"/>
              </w:rPr>
              <w:pPrChange w:id="6521" w:author="Lane, Stefanie" w:date="2023-09-27T17:47:00Z">
                <w:pPr>
                  <w:spacing w:after="0" w:line="240" w:lineRule="auto"/>
                </w:pPr>
              </w:pPrChange>
            </w:pPr>
            <w:del w:id="6522" w:author="Lane, Stefanie" w:date="2023-09-27T17:47:00Z">
              <w:r w:rsidRPr="00C44004" w:rsidDel="00CB6B19">
                <w:rPr>
                  <w:rFonts w:ascii="Calibri" w:eastAsia="Times New Roman" w:hAnsi="Calibri" w:cs="Calibri"/>
                  <w:i/>
                  <w:iCs/>
                  <w:color w:val="000000"/>
                </w:rPr>
                <w:delText>Platanthera dilatata</w:delText>
              </w:r>
            </w:del>
          </w:p>
        </w:tc>
        <w:tc>
          <w:tcPr>
            <w:tcW w:w="960" w:type="dxa"/>
            <w:tcBorders>
              <w:top w:val="nil"/>
              <w:left w:val="nil"/>
              <w:bottom w:val="nil"/>
              <w:right w:val="nil"/>
            </w:tcBorders>
            <w:shd w:val="clear" w:color="auto" w:fill="auto"/>
            <w:noWrap/>
            <w:vAlign w:val="bottom"/>
            <w:hideMark/>
          </w:tcPr>
          <w:p w14:paraId="2B258118" w14:textId="462C72AA" w:rsidR="00B36617" w:rsidRPr="00C44004" w:rsidDel="00CB6B19" w:rsidRDefault="00B36617" w:rsidP="00CB6B19">
            <w:pPr>
              <w:rPr>
                <w:del w:id="6523" w:author="Lane, Stefanie" w:date="2023-09-27T17:47:00Z"/>
                <w:rFonts w:ascii="Calibri" w:eastAsia="Times New Roman" w:hAnsi="Calibri" w:cs="Calibri"/>
                <w:color w:val="000000"/>
              </w:rPr>
              <w:pPrChange w:id="6524" w:author="Lane, Stefanie" w:date="2023-09-27T17:47:00Z">
                <w:pPr>
                  <w:spacing w:after="0" w:line="240" w:lineRule="auto"/>
                  <w:jc w:val="center"/>
                </w:pPr>
              </w:pPrChange>
            </w:pPr>
            <w:del w:id="6525"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58D63D80" w14:textId="1CCB06C7" w:rsidR="00B36617" w:rsidRPr="00C44004" w:rsidDel="00CB6B19" w:rsidRDefault="00B36617" w:rsidP="00CB6B19">
            <w:pPr>
              <w:rPr>
                <w:del w:id="6526" w:author="Lane, Stefanie" w:date="2023-09-27T17:47:00Z"/>
                <w:rFonts w:ascii="Calibri" w:eastAsia="Times New Roman" w:hAnsi="Calibri" w:cs="Calibri"/>
                <w:color w:val="000000"/>
              </w:rPr>
              <w:pPrChange w:id="6527" w:author="Lane, Stefanie" w:date="2023-09-27T17:47:00Z">
                <w:pPr>
                  <w:spacing w:after="0" w:line="240" w:lineRule="auto"/>
                  <w:jc w:val="center"/>
                </w:pPr>
              </w:pPrChange>
            </w:pPr>
            <w:del w:id="6528"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2E0231CA" w14:textId="33CFC0CF" w:rsidR="00B36617" w:rsidRPr="00C44004" w:rsidDel="00CB6B19" w:rsidRDefault="00B36617" w:rsidP="00CB6B19">
            <w:pPr>
              <w:rPr>
                <w:del w:id="6529" w:author="Lane, Stefanie" w:date="2023-09-27T17:47:00Z"/>
                <w:rFonts w:ascii="Calibri" w:eastAsia="Times New Roman" w:hAnsi="Calibri" w:cs="Calibri"/>
                <w:color w:val="000000"/>
              </w:rPr>
              <w:pPrChange w:id="6530"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48781C86" w:rsidR="00B36617" w:rsidRPr="00C44004" w:rsidDel="00CB6B19" w:rsidRDefault="00B36617" w:rsidP="00CB6B19">
            <w:pPr>
              <w:rPr>
                <w:del w:id="6531" w:author="Lane, Stefanie" w:date="2023-09-27T17:47:00Z"/>
                <w:rFonts w:ascii="Calibri" w:eastAsia="Times New Roman" w:hAnsi="Calibri" w:cs="Calibri"/>
                <w:color w:val="000000"/>
              </w:rPr>
              <w:pPrChange w:id="6532" w:author="Lane, Stefanie" w:date="2023-09-27T17:47:00Z">
                <w:pPr>
                  <w:spacing w:after="0" w:line="240" w:lineRule="auto"/>
                  <w:jc w:val="center"/>
                </w:pPr>
              </w:pPrChange>
            </w:pPr>
            <w:del w:id="6533"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383B328F" w14:textId="06B16C21" w:rsidTr="00D143A8">
        <w:trPr>
          <w:trHeight w:val="290"/>
          <w:del w:id="6534" w:author="Lane, Stefanie" w:date="2023-09-27T17:47:00Z"/>
        </w:trPr>
        <w:tc>
          <w:tcPr>
            <w:tcW w:w="1311" w:type="dxa"/>
            <w:vMerge/>
            <w:tcBorders>
              <w:top w:val="nil"/>
              <w:left w:val="single" w:sz="8" w:space="0" w:color="auto"/>
              <w:bottom w:val="single" w:sz="8" w:space="0" w:color="000000"/>
              <w:right w:val="nil"/>
            </w:tcBorders>
            <w:vAlign w:val="center"/>
            <w:hideMark/>
          </w:tcPr>
          <w:p w14:paraId="45430B84" w14:textId="52ACB7BC" w:rsidR="00B36617" w:rsidRPr="00C44004" w:rsidDel="00CB6B19" w:rsidRDefault="00B36617" w:rsidP="00CB6B19">
            <w:pPr>
              <w:rPr>
                <w:del w:id="6535" w:author="Lane, Stefanie" w:date="2023-09-27T17:47:00Z"/>
                <w:rFonts w:ascii="Calibri" w:eastAsia="Times New Roman" w:hAnsi="Calibri" w:cs="Calibri"/>
                <w:color w:val="000000"/>
              </w:rPr>
              <w:pPrChange w:id="653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81DA3F1" w14:textId="4711881B" w:rsidR="00B36617" w:rsidRPr="00C44004" w:rsidDel="00CB6B19" w:rsidRDefault="00B36617" w:rsidP="00CB6B19">
            <w:pPr>
              <w:rPr>
                <w:del w:id="6537" w:author="Lane, Stefanie" w:date="2023-09-27T17:47:00Z"/>
                <w:rFonts w:ascii="Calibri" w:eastAsia="Times New Roman" w:hAnsi="Calibri" w:cs="Calibri"/>
                <w:color w:val="000000"/>
              </w:rPr>
              <w:pPrChange w:id="653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2CFA3C24" w:rsidR="00B36617" w:rsidRPr="00C44004" w:rsidDel="00CB6B19" w:rsidRDefault="00B36617" w:rsidP="00CB6B19">
            <w:pPr>
              <w:rPr>
                <w:del w:id="6539" w:author="Lane, Stefanie" w:date="2023-09-27T17:47:00Z"/>
                <w:rFonts w:ascii="Calibri" w:eastAsia="Times New Roman" w:hAnsi="Calibri" w:cs="Calibri"/>
                <w:i/>
                <w:iCs/>
                <w:color w:val="000000"/>
              </w:rPr>
              <w:pPrChange w:id="6540" w:author="Lane, Stefanie" w:date="2023-09-27T17:47:00Z">
                <w:pPr>
                  <w:spacing w:after="0" w:line="240" w:lineRule="auto"/>
                </w:pPr>
              </w:pPrChange>
            </w:pPr>
            <w:del w:id="6541" w:author="Lane, Stefanie" w:date="2023-09-27T17:47:00Z">
              <w:r w:rsidRPr="00C44004" w:rsidDel="00CB6B19">
                <w:rPr>
                  <w:rFonts w:ascii="Calibri" w:eastAsia="Times New Roman" w:hAnsi="Calibri" w:cs="Calibri"/>
                  <w:i/>
                  <w:iCs/>
                  <w:color w:val="00000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95684B4" w:rsidR="00B36617" w:rsidRPr="00C44004" w:rsidDel="00CB6B19" w:rsidRDefault="00B36617" w:rsidP="00CB6B19">
            <w:pPr>
              <w:rPr>
                <w:del w:id="6542" w:author="Lane, Stefanie" w:date="2023-09-27T17:47:00Z"/>
                <w:rFonts w:ascii="Calibri" w:eastAsia="Times New Roman" w:hAnsi="Calibri" w:cs="Calibri"/>
                <w:color w:val="000000"/>
              </w:rPr>
              <w:pPrChange w:id="6543" w:author="Lane, Stefanie" w:date="2023-09-27T17:47:00Z">
                <w:pPr>
                  <w:spacing w:after="0" w:line="240" w:lineRule="auto"/>
                  <w:jc w:val="center"/>
                </w:pPr>
              </w:pPrChange>
            </w:pPr>
            <w:del w:id="6544"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066B6447" w:rsidR="00B36617" w:rsidRPr="00C44004" w:rsidDel="00CB6B19" w:rsidRDefault="00B36617" w:rsidP="00CB6B19">
            <w:pPr>
              <w:rPr>
                <w:del w:id="6545" w:author="Lane, Stefanie" w:date="2023-09-27T17:47:00Z"/>
                <w:rFonts w:ascii="Calibri" w:eastAsia="Times New Roman" w:hAnsi="Calibri" w:cs="Calibri"/>
                <w:color w:val="000000"/>
              </w:rPr>
              <w:pPrChange w:id="6546" w:author="Lane, Stefanie" w:date="2023-09-27T17:47:00Z">
                <w:pPr>
                  <w:spacing w:after="0" w:line="240" w:lineRule="auto"/>
                  <w:jc w:val="center"/>
                </w:pPr>
              </w:pPrChange>
            </w:pPr>
            <w:del w:id="6547"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5B7E46C2" w:rsidR="00B36617" w:rsidRPr="00C44004" w:rsidDel="00CB6B19" w:rsidRDefault="00B36617" w:rsidP="00CB6B19">
            <w:pPr>
              <w:rPr>
                <w:del w:id="6548" w:author="Lane, Stefanie" w:date="2023-09-27T17:47:00Z"/>
                <w:rFonts w:ascii="Calibri" w:eastAsia="Times New Roman" w:hAnsi="Calibri" w:cs="Calibri"/>
                <w:color w:val="000000"/>
              </w:rPr>
              <w:pPrChange w:id="6549" w:author="Lane, Stefanie" w:date="2023-09-27T17:47:00Z">
                <w:pPr>
                  <w:spacing w:after="0" w:line="240" w:lineRule="auto"/>
                  <w:jc w:val="center"/>
                </w:pPr>
              </w:pPrChange>
            </w:pPr>
            <w:del w:id="6550"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F9B5FA6" w:rsidR="00B36617" w:rsidRPr="00C44004" w:rsidDel="00CB6B19" w:rsidRDefault="00B36617" w:rsidP="00CB6B19">
            <w:pPr>
              <w:rPr>
                <w:del w:id="6551" w:author="Lane, Stefanie" w:date="2023-09-27T17:47:00Z"/>
                <w:rFonts w:ascii="Calibri" w:eastAsia="Times New Roman" w:hAnsi="Calibri" w:cs="Calibri"/>
                <w:color w:val="000000"/>
              </w:rPr>
              <w:pPrChange w:id="6552" w:author="Lane, Stefanie" w:date="2023-09-27T17:47:00Z">
                <w:pPr>
                  <w:spacing w:after="0" w:line="240" w:lineRule="auto"/>
                  <w:jc w:val="center"/>
                </w:pPr>
              </w:pPrChange>
            </w:pPr>
            <w:del w:id="6553"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2446F85B" w14:textId="52B9B153" w:rsidTr="00D143A8">
        <w:trPr>
          <w:trHeight w:val="290"/>
          <w:del w:id="6554" w:author="Lane, Stefanie" w:date="2023-09-27T17:47:00Z"/>
        </w:trPr>
        <w:tc>
          <w:tcPr>
            <w:tcW w:w="1311" w:type="dxa"/>
            <w:vMerge/>
            <w:tcBorders>
              <w:top w:val="nil"/>
              <w:left w:val="single" w:sz="8" w:space="0" w:color="auto"/>
              <w:bottom w:val="single" w:sz="8" w:space="0" w:color="000000"/>
              <w:right w:val="nil"/>
            </w:tcBorders>
            <w:vAlign w:val="center"/>
            <w:hideMark/>
          </w:tcPr>
          <w:p w14:paraId="520F61D4" w14:textId="5F8DD52D" w:rsidR="00B36617" w:rsidRPr="00C44004" w:rsidDel="00CB6B19" w:rsidRDefault="00B36617" w:rsidP="00CB6B19">
            <w:pPr>
              <w:rPr>
                <w:del w:id="6555" w:author="Lane, Stefanie" w:date="2023-09-27T17:47:00Z"/>
                <w:rFonts w:ascii="Calibri" w:eastAsia="Times New Roman" w:hAnsi="Calibri" w:cs="Calibri"/>
                <w:color w:val="000000"/>
              </w:rPr>
              <w:pPrChange w:id="655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328DF9A" w14:textId="5F37F91C" w:rsidR="00B36617" w:rsidRPr="00C44004" w:rsidDel="00CB6B19" w:rsidRDefault="00B36617" w:rsidP="00CB6B19">
            <w:pPr>
              <w:rPr>
                <w:del w:id="6557" w:author="Lane, Stefanie" w:date="2023-09-27T17:47:00Z"/>
                <w:rFonts w:ascii="Calibri" w:eastAsia="Times New Roman" w:hAnsi="Calibri" w:cs="Calibri"/>
                <w:color w:val="000000"/>
              </w:rPr>
              <w:pPrChange w:id="6558"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216EBC4" w14:textId="584939AB" w:rsidR="00B36617" w:rsidRPr="00C44004" w:rsidDel="00CB6B19" w:rsidRDefault="00B36617" w:rsidP="00CB6B19">
            <w:pPr>
              <w:rPr>
                <w:del w:id="6559" w:author="Lane, Stefanie" w:date="2023-09-27T17:47:00Z"/>
                <w:rFonts w:ascii="Calibri" w:eastAsia="Times New Roman" w:hAnsi="Calibri" w:cs="Calibri"/>
                <w:i/>
                <w:iCs/>
                <w:color w:val="000000"/>
              </w:rPr>
              <w:pPrChange w:id="6560" w:author="Lane, Stefanie" w:date="2023-09-27T17:47:00Z">
                <w:pPr>
                  <w:spacing w:after="0" w:line="240" w:lineRule="auto"/>
                </w:pPr>
              </w:pPrChange>
            </w:pPr>
            <w:del w:id="6561" w:author="Lane, Stefanie" w:date="2023-09-27T17:47:00Z">
              <w:r w:rsidRPr="00C44004" w:rsidDel="00CB6B19">
                <w:rPr>
                  <w:rFonts w:ascii="Calibri" w:eastAsia="Times New Roman" w:hAnsi="Calibri" w:cs="Calibri"/>
                  <w:i/>
                  <w:iCs/>
                  <w:color w:val="000000"/>
                </w:rPr>
                <w:delText>Puccinellia pauciflora</w:delText>
              </w:r>
            </w:del>
          </w:p>
        </w:tc>
        <w:tc>
          <w:tcPr>
            <w:tcW w:w="960" w:type="dxa"/>
            <w:tcBorders>
              <w:top w:val="nil"/>
              <w:left w:val="nil"/>
              <w:bottom w:val="single" w:sz="4" w:space="0" w:color="auto"/>
              <w:right w:val="nil"/>
            </w:tcBorders>
            <w:shd w:val="clear" w:color="auto" w:fill="auto"/>
            <w:noWrap/>
            <w:vAlign w:val="bottom"/>
            <w:hideMark/>
          </w:tcPr>
          <w:p w14:paraId="045F895C" w14:textId="19A842FC" w:rsidR="00B36617" w:rsidRPr="00C44004" w:rsidDel="00CB6B19" w:rsidRDefault="00B36617" w:rsidP="00CB6B19">
            <w:pPr>
              <w:rPr>
                <w:del w:id="6562" w:author="Lane, Stefanie" w:date="2023-09-27T17:47:00Z"/>
                <w:rFonts w:ascii="Calibri" w:eastAsia="Times New Roman" w:hAnsi="Calibri" w:cs="Calibri"/>
                <w:color w:val="000000"/>
              </w:rPr>
              <w:pPrChange w:id="6563" w:author="Lane, Stefanie" w:date="2023-09-27T17:47:00Z">
                <w:pPr>
                  <w:spacing w:after="0" w:line="240" w:lineRule="auto"/>
                  <w:jc w:val="center"/>
                </w:pPr>
              </w:pPrChange>
            </w:pPr>
            <w:del w:id="6564"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60254904" w14:textId="671E6FBF" w:rsidR="00B36617" w:rsidRPr="00C44004" w:rsidDel="00CB6B19" w:rsidRDefault="00B36617" w:rsidP="00CB6B19">
            <w:pPr>
              <w:rPr>
                <w:del w:id="6565" w:author="Lane, Stefanie" w:date="2023-09-27T17:47:00Z"/>
                <w:rFonts w:ascii="Calibri" w:eastAsia="Times New Roman" w:hAnsi="Calibri" w:cs="Calibri"/>
                <w:color w:val="000000"/>
              </w:rPr>
              <w:pPrChange w:id="6566"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116EF9F2" w14:textId="15B1E70E" w:rsidR="00B36617" w:rsidRPr="00C44004" w:rsidDel="00CB6B19" w:rsidRDefault="00B36617" w:rsidP="00CB6B19">
            <w:pPr>
              <w:rPr>
                <w:del w:id="6567" w:author="Lane, Stefanie" w:date="2023-09-27T17:47:00Z"/>
                <w:rFonts w:ascii="Times New Roman" w:eastAsia="Times New Roman" w:hAnsi="Times New Roman" w:cs="Times New Roman"/>
                <w:sz w:val="20"/>
                <w:szCs w:val="20"/>
              </w:rPr>
              <w:pPrChange w:id="6568"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59F2CD45" w:rsidR="00B36617" w:rsidRPr="00C44004" w:rsidDel="00CB6B19" w:rsidRDefault="00B36617" w:rsidP="00CB6B19">
            <w:pPr>
              <w:rPr>
                <w:del w:id="6569" w:author="Lane, Stefanie" w:date="2023-09-27T17:47:00Z"/>
                <w:rFonts w:ascii="Calibri" w:eastAsia="Times New Roman" w:hAnsi="Calibri" w:cs="Calibri"/>
                <w:color w:val="000000"/>
              </w:rPr>
              <w:pPrChange w:id="6570" w:author="Lane, Stefanie" w:date="2023-09-27T17:47:00Z">
                <w:pPr>
                  <w:spacing w:after="0" w:line="240" w:lineRule="auto"/>
                  <w:jc w:val="center"/>
                </w:pPr>
              </w:pPrChange>
            </w:pPr>
            <w:del w:id="6571"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40C7F8BC" w14:textId="13DC5DA0" w:rsidTr="00D143A8">
        <w:trPr>
          <w:trHeight w:val="290"/>
          <w:del w:id="6572" w:author="Lane, Stefanie" w:date="2023-09-27T17:47:00Z"/>
        </w:trPr>
        <w:tc>
          <w:tcPr>
            <w:tcW w:w="1311" w:type="dxa"/>
            <w:vMerge/>
            <w:tcBorders>
              <w:top w:val="nil"/>
              <w:left w:val="single" w:sz="8" w:space="0" w:color="auto"/>
              <w:bottom w:val="single" w:sz="8" w:space="0" w:color="000000"/>
              <w:right w:val="nil"/>
            </w:tcBorders>
            <w:vAlign w:val="center"/>
            <w:hideMark/>
          </w:tcPr>
          <w:p w14:paraId="51B29186" w14:textId="38D48E27" w:rsidR="00B36617" w:rsidRPr="00C44004" w:rsidDel="00CB6B19" w:rsidRDefault="00B36617" w:rsidP="00CB6B19">
            <w:pPr>
              <w:rPr>
                <w:del w:id="6573" w:author="Lane, Stefanie" w:date="2023-09-27T17:47:00Z"/>
                <w:rFonts w:ascii="Calibri" w:eastAsia="Times New Roman" w:hAnsi="Calibri" w:cs="Calibri"/>
                <w:color w:val="000000"/>
              </w:rPr>
              <w:pPrChange w:id="657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85B30C" w14:textId="4D5E2F35" w:rsidR="00B36617" w:rsidRPr="00C44004" w:rsidDel="00CB6B19" w:rsidRDefault="00B36617" w:rsidP="00CB6B19">
            <w:pPr>
              <w:rPr>
                <w:del w:id="6575" w:author="Lane, Stefanie" w:date="2023-09-27T17:47:00Z"/>
                <w:rFonts w:ascii="Calibri" w:eastAsia="Times New Roman" w:hAnsi="Calibri" w:cs="Calibri"/>
                <w:color w:val="000000"/>
              </w:rPr>
              <w:pPrChange w:id="657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5E77A6A2" w:rsidR="00B36617" w:rsidRPr="00C44004" w:rsidDel="00CB6B19" w:rsidRDefault="00B36617" w:rsidP="00CB6B19">
            <w:pPr>
              <w:rPr>
                <w:del w:id="6577" w:author="Lane, Stefanie" w:date="2023-09-27T17:47:00Z"/>
                <w:rFonts w:ascii="Calibri" w:eastAsia="Times New Roman" w:hAnsi="Calibri" w:cs="Calibri"/>
                <w:i/>
                <w:iCs/>
                <w:color w:val="000000"/>
              </w:rPr>
              <w:pPrChange w:id="6578" w:author="Lane, Stefanie" w:date="2023-09-27T17:47:00Z">
                <w:pPr>
                  <w:spacing w:after="0" w:line="240" w:lineRule="auto"/>
                </w:pPr>
              </w:pPrChange>
            </w:pPr>
            <w:del w:id="6579" w:author="Lane, Stefanie" w:date="2023-09-27T17:47:00Z">
              <w:r w:rsidRPr="00C44004" w:rsidDel="00CB6B19">
                <w:rPr>
                  <w:rFonts w:ascii="Calibri" w:eastAsia="Times New Roman" w:hAnsi="Calibri" w:cs="Calibri"/>
                  <w:i/>
                  <w:iCs/>
                  <w:color w:val="000000"/>
                </w:rPr>
                <w:delText>Sium suave</w:delText>
              </w:r>
            </w:del>
          </w:p>
        </w:tc>
        <w:tc>
          <w:tcPr>
            <w:tcW w:w="960" w:type="dxa"/>
            <w:tcBorders>
              <w:top w:val="nil"/>
              <w:left w:val="nil"/>
              <w:bottom w:val="single" w:sz="4" w:space="0" w:color="auto"/>
              <w:right w:val="nil"/>
            </w:tcBorders>
            <w:shd w:val="clear" w:color="auto" w:fill="auto"/>
            <w:noWrap/>
            <w:vAlign w:val="bottom"/>
            <w:hideMark/>
          </w:tcPr>
          <w:p w14:paraId="6025BAF7" w14:textId="588F6F31" w:rsidR="00B36617" w:rsidRPr="00C44004" w:rsidDel="00CB6B19" w:rsidRDefault="00B36617" w:rsidP="00CB6B19">
            <w:pPr>
              <w:rPr>
                <w:del w:id="6580" w:author="Lane, Stefanie" w:date="2023-09-27T17:47:00Z"/>
                <w:rFonts w:ascii="Calibri" w:eastAsia="Times New Roman" w:hAnsi="Calibri" w:cs="Calibri"/>
                <w:color w:val="000000"/>
              </w:rPr>
              <w:pPrChange w:id="6581" w:author="Lane, Stefanie" w:date="2023-09-27T17:47:00Z">
                <w:pPr>
                  <w:spacing w:after="0" w:line="240" w:lineRule="auto"/>
                  <w:jc w:val="center"/>
                </w:pPr>
              </w:pPrChange>
            </w:pPr>
            <w:del w:id="6582"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31BF3D51" w:rsidR="00B36617" w:rsidRPr="00C44004" w:rsidDel="00CB6B19" w:rsidRDefault="00B36617" w:rsidP="00CB6B19">
            <w:pPr>
              <w:rPr>
                <w:del w:id="6583" w:author="Lane, Stefanie" w:date="2023-09-27T17:47:00Z"/>
                <w:rFonts w:ascii="Calibri" w:eastAsia="Times New Roman" w:hAnsi="Calibri" w:cs="Calibri"/>
                <w:color w:val="000000"/>
              </w:rPr>
              <w:pPrChange w:id="6584" w:author="Lane, Stefanie" w:date="2023-09-27T17:47:00Z">
                <w:pPr>
                  <w:spacing w:after="0" w:line="240" w:lineRule="auto"/>
                  <w:jc w:val="center"/>
                </w:pPr>
              </w:pPrChange>
            </w:pPr>
            <w:del w:id="6585"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69AC9E99" w:rsidR="00B36617" w:rsidRPr="00C44004" w:rsidDel="00CB6B19" w:rsidRDefault="00B36617" w:rsidP="00CB6B19">
            <w:pPr>
              <w:rPr>
                <w:del w:id="6586" w:author="Lane, Stefanie" w:date="2023-09-27T17:47:00Z"/>
                <w:rFonts w:ascii="Calibri" w:eastAsia="Times New Roman" w:hAnsi="Calibri" w:cs="Calibri"/>
                <w:color w:val="000000"/>
              </w:rPr>
              <w:pPrChange w:id="6587" w:author="Lane, Stefanie" w:date="2023-09-27T17:47:00Z">
                <w:pPr>
                  <w:spacing w:after="0" w:line="240" w:lineRule="auto"/>
                  <w:jc w:val="center"/>
                </w:pPr>
              </w:pPrChange>
            </w:pPr>
            <w:del w:id="658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1674A4A0" w:rsidR="00B36617" w:rsidRPr="00C44004" w:rsidDel="00CB6B19" w:rsidRDefault="00B36617" w:rsidP="00CB6B19">
            <w:pPr>
              <w:rPr>
                <w:del w:id="6589" w:author="Lane, Stefanie" w:date="2023-09-27T17:47:00Z"/>
                <w:rFonts w:ascii="Calibri" w:eastAsia="Times New Roman" w:hAnsi="Calibri" w:cs="Calibri"/>
                <w:color w:val="000000"/>
              </w:rPr>
              <w:pPrChange w:id="6590" w:author="Lane, Stefanie" w:date="2023-09-27T17:47:00Z">
                <w:pPr>
                  <w:spacing w:after="0" w:line="240" w:lineRule="auto"/>
                  <w:jc w:val="center"/>
                </w:pPr>
              </w:pPrChange>
            </w:pPr>
            <w:del w:id="6591"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19909C82" w14:textId="69AD245F" w:rsidTr="00D143A8">
        <w:trPr>
          <w:trHeight w:val="290"/>
          <w:del w:id="6592" w:author="Lane, Stefanie" w:date="2023-09-27T17:47:00Z"/>
        </w:trPr>
        <w:tc>
          <w:tcPr>
            <w:tcW w:w="1311" w:type="dxa"/>
            <w:vMerge/>
            <w:tcBorders>
              <w:top w:val="nil"/>
              <w:left w:val="single" w:sz="8" w:space="0" w:color="auto"/>
              <w:bottom w:val="single" w:sz="8" w:space="0" w:color="000000"/>
              <w:right w:val="nil"/>
            </w:tcBorders>
            <w:vAlign w:val="center"/>
            <w:hideMark/>
          </w:tcPr>
          <w:p w14:paraId="529E142B" w14:textId="08009241" w:rsidR="00B36617" w:rsidRPr="00C44004" w:rsidDel="00CB6B19" w:rsidRDefault="00B36617" w:rsidP="00CB6B19">
            <w:pPr>
              <w:rPr>
                <w:del w:id="6593" w:author="Lane, Stefanie" w:date="2023-09-27T17:47:00Z"/>
                <w:rFonts w:ascii="Calibri" w:eastAsia="Times New Roman" w:hAnsi="Calibri" w:cs="Calibri"/>
                <w:color w:val="000000"/>
              </w:rPr>
              <w:pPrChange w:id="659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578A797" w14:textId="18F773E6" w:rsidR="00B36617" w:rsidRPr="00C44004" w:rsidDel="00CB6B19" w:rsidRDefault="00B36617" w:rsidP="00CB6B19">
            <w:pPr>
              <w:rPr>
                <w:del w:id="6595" w:author="Lane, Stefanie" w:date="2023-09-27T17:47:00Z"/>
                <w:rFonts w:ascii="Calibri" w:eastAsia="Times New Roman" w:hAnsi="Calibri" w:cs="Calibri"/>
                <w:color w:val="000000"/>
              </w:rPr>
              <w:pPrChange w:id="659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0C209E5" w14:textId="14C5776F" w:rsidR="00B36617" w:rsidRPr="00C44004" w:rsidDel="00CB6B19" w:rsidRDefault="00B36617" w:rsidP="00CB6B19">
            <w:pPr>
              <w:rPr>
                <w:del w:id="6597" w:author="Lane, Stefanie" w:date="2023-09-27T17:47:00Z"/>
                <w:rFonts w:ascii="Calibri" w:eastAsia="Times New Roman" w:hAnsi="Calibri" w:cs="Calibri"/>
                <w:i/>
                <w:iCs/>
                <w:color w:val="000000"/>
              </w:rPr>
              <w:pPrChange w:id="6598" w:author="Lane, Stefanie" w:date="2023-09-27T17:47:00Z">
                <w:pPr>
                  <w:spacing w:after="0" w:line="240" w:lineRule="auto"/>
                </w:pPr>
              </w:pPrChange>
            </w:pPr>
            <w:del w:id="6599" w:author="Lane, Stefanie" w:date="2023-09-27T17:47:00Z">
              <w:r w:rsidRPr="00C44004" w:rsidDel="00CB6B19">
                <w:rPr>
                  <w:rFonts w:ascii="Calibri" w:eastAsia="Times New Roman" w:hAnsi="Calibri" w:cs="Calibri"/>
                  <w:i/>
                  <w:iCs/>
                  <w:color w:val="000000"/>
                </w:rPr>
                <w:delText>Caltha palustris</w:delText>
              </w:r>
            </w:del>
          </w:p>
        </w:tc>
        <w:tc>
          <w:tcPr>
            <w:tcW w:w="960" w:type="dxa"/>
            <w:tcBorders>
              <w:top w:val="nil"/>
              <w:left w:val="nil"/>
              <w:bottom w:val="nil"/>
              <w:right w:val="nil"/>
            </w:tcBorders>
            <w:shd w:val="clear" w:color="auto" w:fill="auto"/>
            <w:noWrap/>
            <w:vAlign w:val="bottom"/>
            <w:hideMark/>
          </w:tcPr>
          <w:p w14:paraId="3F027F51" w14:textId="2EF54A0E" w:rsidR="00B36617" w:rsidRPr="00C44004" w:rsidDel="00CB6B19" w:rsidRDefault="00B36617" w:rsidP="00CB6B19">
            <w:pPr>
              <w:rPr>
                <w:del w:id="6600" w:author="Lane, Stefanie" w:date="2023-09-27T17:47:00Z"/>
                <w:rFonts w:ascii="Calibri" w:eastAsia="Times New Roman" w:hAnsi="Calibri" w:cs="Calibri"/>
                <w:color w:val="000000"/>
              </w:rPr>
              <w:pPrChange w:id="6601" w:author="Lane, Stefanie" w:date="2023-09-27T17:47:00Z">
                <w:pPr>
                  <w:spacing w:after="0" w:line="240" w:lineRule="auto"/>
                  <w:jc w:val="center"/>
                </w:pPr>
              </w:pPrChange>
            </w:pPr>
            <w:del w:id="6602" w:author="Lane, Stefanie" w:date="2023-09-27T17:47:00Z">
              <w:r w:rsidRPr="00C44004" w:rsidDel="00CB6B19">
                <w:rPr>
                  <w:rFonts w:ascii="Calibri" w:eastAsia="Times New Roman" w:hAnsi="Calibri" w:cs="Calibri"/>
                  <w:color w:val="000000"/>
                </w:rPr>
                <w:delText>1.1</w:delText>
              </w:r>
            </w:del>
          </w:p>
        </w:tc>
        <w:tc>
          <w:tcPr>
            <w:tcW w:w="960" w:type="dxa"/>
            <w:tcBorders>
              <w:top w:val="nil"/>
              <w:left w:val="nil"/>
              <w:bottom w:val="nil"/>
              <w:right w:val="nil"/>
            </w:tcBorders>
            <w:shd w:val="clear" w:color="auto" w:fill="auto"/>
            <w:noWrap/>
            <w:vAlign w:val="bottom"/>
            <w:hideMark/>
          </w:tcPr>
          <w:p w14:paraId="5DDB1A32" w14:textId="4F2E8E89" w:rsidR="00B36617" w:rsidRPr="00C44004" w:rsidDel="00CB6B19" w:rsidRDefault="00B36617" w:rsidP="00CB6B19">
            <w:pPr>
              <w:rPr>
                <w:del w:id="6603" w:author="Lane, Stefanie" w:date="2023-09-27T17:47:00Z"/>
                <w:rFonts w:ascii="Calibri" w:eastAsia="Times New Roman" w:hAnsi="Calibri" w:cs="Calibri"/>
                <w:color w:val="000000"/>
              </w:rPr>
              <w:pPrChange w:id="6604" w:author="Lane, Stefanie" w:date="2023-09-27T17:47:00Z">
                <w:pPr>
                  <w:spacing w:after="0" w:line="240" w:lineRule="auto"/>
                  <w:jc w:val="center"/>
                </w:pPr>
              </w:pPrChange>
            </w:pPr>
            <w:del w:id="6605"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single" w:sz="4" w:space="0" w:color="auto"/>
              <w:right w:val="nil"/>
            </w:tcBorders>
            <w:shd w:val="clear" w:color="auto" w:fill="auto"/>
            <w:noWrap/>
            <w:vAlign w:val="bottom"/>
            <w:hideMark/>
          </w:tcPr>
          <w:p w14:paraId="3988CCDA" w14:textId="65FFB980" w:rsidR="00B36617" w:rsidRPr="00C44004" w:rsidDel="00CB6B19" w:rsidRDefault="00B36617" w:rsidP="00CB6B19">
            <w:pPr>
              <w:rPr>
                <w:del w:id="6606" w:author="Lane, Stefanie" w:date="2023-09-27T17:47:00Z"/>
                <w:rFonts w:ascii="Calibri" w:eastAsia="Times New Roman" w:hAnsi="Calibri" w:cs="Calibri"/>
                <w:color w:val="000000"/>
              </w:rPr>
              <w:pPrChange w:id="6607" w:author="Lane, Stefanie" w:date="2023-09-27T17:47:00Z">
                <w:pPr>
                  <w:spacing w:after="0" w:line="240" w:lineRule="auto"/>
                  <w:jc w:val="center"/>
                </w:pPr>
              </w:pPrChange>
            </w:pPr>
            <w:del w:id="6608"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1FC87E97" w:rsidR="00B36617" w:rsidRPr="00C44004" w:rsidDel="00CB6B19" w:rsidRDefault="00B36617" w:rsidP="00CB6B19">
            <w:pPr>
              <w:rPr>
                <w:del w:id="6609" w:author="Lane, Stefanie" w:date="2023-09-27T17:47:00Z"/>
                <w:rFonts w:ascii="Calibri" w:eastAsia="Times New Roman" w:hAnsi="Calibri" w:cs="Calibri"/>
                <w:color w:val="000000"/>
              </w:rPr>
              <w:pPrChange w:id="6610" w:author="Lane, Stefanie" w:date="2023-09-27T17:47:00Z">
                <w:pPr>
                  <w:spacing w:after="0" w:line="240" w:lineRule="auto"/>
                  <w:jc w:val="center"/>
                </w:pPr>
              </w:pPrChange>
            </w:pPr>
            <w:del w:id="6611" w:author="Lane, Stefanie" w:date="2023-09-27T17:47:00Z">
              <w:r w:rsidRPr="00C44004" w:rsidDel="00CB6B19">
                <w:rPr>
                  <w:rFonts w:ascii="Calibri" w:eastAsia="Times New Roman" w:hAnsi="Calibri" w:cs="Calibri"/>
                  <w:color w:val="000000"/>
                </w:rPr>
                <w:delText>-</w:delText>
              </w:r>
            </w:del>
          </w:p>
        </w:tc>
      </w:tr>
      <w:tr w:rsidR="00B36617" w:rsidRPr="00C44004" w:rsidDel="00CB6B19" w14:paraId="2341226A" w14:textId="537E60A8" w:rsidTr="00137F24">
        <w:trPr>
          <w:trHeight w:val="290"/>
          <w:del w:id="6612" w:author="Lane, Stefanie" w:date="2023-09-27T17:47:00Z"/>
        </w:trPr>
        <w:tc>
          <w:tcPr>
            <w:tcW w:w="1311" w:type="dxa"/>
            <w:vMerge/>
            <w:tcBorders>
              <w:top w:val="nil"/>
              <w:left w:val="single" w:sz="8" w:space="0" w:color="auto"/>
              <w:bottom w:val="single" w:sz="8" w:space="0" w:color="000000"/>
              <w:right w:val="nil"/>
            </w:tcBorders>
            <w:vAlign w:val="center"/>
            <w:hideMark/>
          </w:tcPr>
          <w:p w14:paraId="5BD0DD53" w14:textId="32592F39" w:rsidR="00B36617" w:rsidRPr="00C44004" w:rsidDel="00CB6B19" w:rsidRDefault="00B36617" w:rsidP="00CB6B19">
            <w:pPr>
              <w:rPr>
                <w:del w:id="6613" w:author="Lane, Stefanie" w:date="2023-09-27T17:47:00Z"/>
                <w:rFonts w:ascii="Calibri" w:eastAsia="Times New Roman" w:hAnsi="Calibri" w:cs="Calibri"/>
                <w:color w:val="000000"/>
              </w:rPr>
              <w:pPrChange w:id="661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6C79888" w14:textId="227567F7" w:rsidR="00B36617" w:rsidRPr="00C44004" w:rsidDel="00CB6B19" w:rsidRDefault="00B36617" w:rsidP="00CB6B19">
            <w:pPr>
              <w:rPr>
                <w:del w:id="6615" w:author="Lane, Stefanie" w:date="2023-09-27T17:47:00Z"/>
                <w:rFonts w:ascii="Calibri" w:eastAsia="Times New Roman" w:hAnsi="Calibri" w:cs="Calibri"/>
                <w:color w:val="000000"/>
              </w:rPr>
              <w:pPrChange w:id="661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18FBC89" w:rsidR="00B36617" w:rsidRPr="00C44004" w:rsidDel="00CB6B19" w:rsidRDefault="00B36617" w:rsidP="00CB6B19">
            <w:pPr>
              <w:rPr>
                <w:del w:id="6617" w:author="Lane, Stefanie" w:date="2023-09-27T17:47:00Z"/>
                <w:rFonts w:ascii="Calibri" w:eastAsia="Times New Roman" w:hAnsi="Calibri" w:cs="Calibri"/>
                <w:i/>
                <w:iCs/>
                <w:color w:val="000000"/>
              </w:rPr>
              <w:pPrChange w:id="6618" w:author="Lane, Stefanie" w:date="2023-09-27T17:47:00Z">
                <w:pPr>
                  <w:spacing w:after="0" w:line="240" w:lineRule="auto"/>
                </w:pPr>
              </w:pPrChange>
            </w:pPr>
            <w:del w:id="6619" w:author="Lane, Stefanie" w:date="2023-09-27T17:47:00Z">
              <w:r w:rsidRPr="00C44004" w:rsidDel="00CB6B19">
                <w:rPr>
                  <w:rFonts w:ascii="Calibri" w:eastAsia="Times New Roman" w:hAnsi="Calibri" w:cs="Calibri"/>
                  <w:i/>
                  <w:iCs/>
                  <w:color w:val="00000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A253F3E" w:rsidR="00B36617" w:rsidRPr="00C44004" w:rsidDel="00CB6B19" w:rsidRDefault="00B36617" w:rsidP="00CB6B19">
            <w:pPr>
              <w:rPr>
                <w:del w:id="6620" w:author="Lane, Stefanie" w:date="2023-09-27T17:47:00Z"/>
                <w:rFonts w:ascii="Calibri" w:eastAsia="Times New Roman" w:hAnsi="Calibri" w:cs="Calibri"/>
                <w:color w:val="000000"/>
              </w:rPr>
              <w:pPrChange w:id="6621" w:author="Lane, Stefanie" w:date="2023-09-27T17:47:00Z">
                <w:pPr>
                  <w:spacing w:after="0" w:line="240" w:lineRule="auto"/>
                  <w:jc w:val="center"/>
                </w:pPr>
              </w:pPrChange>
            </w:pPr>
            <w:del w:id="6622"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254D54F1" w:rsidR="00B36617" w:rsidRPr="00C44004" w:rsidDel="00CB6B19" w:rsidRDefault="00B36617" w:rsidP="00CB6B19">
            <w:pPr>
              <w:rPr>
                <w:del w:id="6623" w:author="Lane, Stefanie" w:date="2023-09-27T17:47:00Z"/>
                <w:rFonts w:ascii="Calibri" w:eastAsia="Times New Roman" w:hAnsi="Calibri" w:cs="Calibri"/>
                <w:color w:val="000000"/>
              </w:rPr>
              <w:pPrChange w:id="6624" w:author="Lane, Stefanie" w:date="2023-09-27T17:47:00Z">
                <w:pPr>
                  <w:spacing w:after="0" w:line="240" w:lineRule="auto"/>
                  <w:jc w:val="center"/>
                </w:pPr>
              </w:pPrChange>
            </w:pPr>
            <w:del w:id="6625"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single" w:sz="4" w:space="0" w:color="auto"/>
              <w:right w:val="nil"/>
            </w:tcBorders>
            <w:shd w:val="clear" w:color="auto" w:fill="auto"/>
            <w:noWrap/>
            <w:vAlign w:val="bottom"/>
            <w:hideMark/>
          </w:tcPr>
          <w:p w14:paraId="7EA5C384" w14:textId="4B87484F" w:rsidR="00B36617" w:rsidRPr="00C44004" w:rsidDel="00CB6B19" w:rsidRDefault="00B36617" w:rsidP="00CB6B19">
            <w:pPr>
              <w:rPr>
                <w:del w:id="6626" w:author="Lane, Stefanie" w:date="2023-09-27T17:47:00Z"/>
                <w:rFonts w:ascii="Calibri" w:eastAsia="Times New Roman" w:hAnsi="Calibri" w:cs="Calibri"/>
                <w:color w:val="000000"/>
              </w:rPr>
              <w:pPrChange w:id="6627" w:author="Lane, Stefanie" w:date="2023-09-27T17:47:00Z">
                <w:pPr>
                  <w:spacing w:after="0" w:line="240" w:lineRule="auto"/>
                  <w:jc w:val="center"/>
                </w:pPr>
              </w:pPrChange>
            </w:pPr>
            <w:del w:id="6628"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00659128" w:rsidR="00B36617" w:rsidRPr="00C44004" w:rsidDel="00CB6B19" w:rsidRDefault="00B36617" w:rsidP="00CB6B19">
            <w:pPr>
              <w:rPr>
                <w:del w:id="6629" w:author="Lane, Stefanie" w:date="2023-09-27T17:47:00Z"/>
                <w:rFonts w:ascii="Calibri" w:eastAsia="Times New Roman" w:hAnsi="Calibri" w:cs="Calibri"/>
                <w:color w:val="000000"/>
              </w:rPr>
              <w:pPrChange w:id="6630" w:author="Lane, Stefanie" w:date="2023-09-27T17:47:00Z">
                <w:pPr>
                  <w:spacing w:after="0" w:line="240" w:lineRule="auto"/>
                  <w:jc w:val="center"/>
                </w:pPr>
              </w:pPrChange>
            </w:pPr>
            <w:del w:id="663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89BCD26" w14:textId="0D04A490" w:rsidTr="00137F24">
        <w:trPr>
          <w:trHeight w:val="290"/>
          <w:del w:id="6632" w:author="Lane, Stefanie" w:date="2023-09-27T17:47:00Z"/>
        </w:trPr>
        <w:tc>
          <w:tcPr>
            <w:tcW w:w="1311" w:type="dxa"/>
            <w:vMerge/>
            <w:tcBorders>
              <w:top w:val="nil"/>
              <w:left w:val="single" w:sz="8" w:space="0" w:color="auto"/>
              <w:bottom w:val="single" w:sz="8" w:space="0" w:color="000000"/>
              <w:right w:val="nil"/>
            </w:tcBorders>
            <w:vAlign w:val="center"/>
          </w:tcPr>
          <w:p w14:paraId="090CE1EB" w14:textId="324EDE8E" w:rsidR="007A6D47" w:rsidRPr="00C44004" w:rsidDel="00CB6B19" w:rsidRDefault="007A6D47" w:rsidP="00CB6B19">
            <w:pPr>
              <w:rPr>
                <w:del w:id="6633" w:author="Lane, Stefanie" w:date="2023-09-27T17:47:00Z"/>
                <w:rFonts w:ascii="Calibri" w:eastAsia="Times New Roman" w:hAnsi="Calibri" w:cs="Calibri"/>
                <w:color w:val="000000"/>
              </w:rPr>
              <w:pPrChange w:id="663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4E439BA2" w14:textId="16BCC76E" w:rsidR="007A6D47" w:rsidRPr="00C44004" w:rsidDel="00CB6B19" w:rsidRDefault="007A6D47" w:rsidP="00CB6B19">
            <w:pPr>
              <w:rPr>
                <w:del w:id="6635" w:author="Lane, Stefanie" w:date="2023-09-27T17:47:00Z"/>
                <w:rFonts w:ascii="Calibri" w:eastAsia="Times New Roman" w:hAnsi="Calibri" w:cs="Calibri"/>
                <w:color w:val="000000"/>
              </w:rPr>
              <w:pPrChange w:id="663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12B67696" w14:textId="7A9B9A74" w:rsidR="007A6D47" w:rsidRPr="00C44004" w:rsidDel="00CB6B19" w:rsidRDefault="007A6D47" w:rsidP="00CB6B19">
            <w:pPr>
              <w:rPr>
                <w:del w:id="6637" w:author="Lane, Stefanie" w:date="2023-09-27T17:47:00Z"/>
                <w:rFonts w:ascii="Calibri" w:eastAsia="Times New Roman" w:hAnsi="Calibri" w:cs="Calibri"/>
                <w:i/>
                <w:iCs/>
                <w:color w:val="000000"/>
              </w:rPr>
              <w:pPrChange w:id="6638" w:author="Lane, Stefanie" w:date="2023-09-27T17:47:00Z">
                <w:pPr>
                  <w:spacing w:after="0" w:line="240" w:lineRule="auto"/>
                </w:pPr>
              </w:pPrChange>
            </w:pPr>
            <w:del w:id="6639" w:author="Lane, Stefanie" w:date="2023-09-27T17:47:00Z">
              <w:r w:rsidDel="00CB6B19">
                <w:rPr>
                  <w:rFonts w:ascii="Calibri" w:eastAsia="Times New Roman" w:hAnsi="Calibri" w:cs="Calibri"/>
                  <w:i/>
                  <w:iCs/>
                  <w:color w:val="000000"/>
                </w:rPr>
                <w:delText>Mentha canadensis</w:delText>
              </w:r>
            </w:del>
          </w:p>
        </w:tc>
        <w:tc>
          <w:tcPr>
            <w:tcW w:w="960" w:type="dxa"/>
            <w:tcBorders>
              <w:top w:val="single" w:sz="4" w:space="0" w:color="auto"/>
              <w:left w:val="nil"/>
              <w:bottom w:val="single" w:sz="4" w:space="0" w:color="auto"/>
              <w:right w:val="nil"/>
            </w:tcBorders>
            <w:shd w:val="clear" w:color="auto" w:fill="auto"/>
            <w:noWrap/>
            <w:vAlign w:val="bottom"/>
          </w:tcPr>
          <w:p w14:paraId="7CF01F12" w14:textId="00CFF9B1" w:rsidR="007A6D47" w:rsidRPr="00C44004" w:rsidDel="00CB6B19" w:rsidRDefault="007A6D47" w:rsidP="00CB6B19">
            <w:pPr>
              <w:rPr>
                <w:del w:id="6640" w:author="Lane, Stefanie" w:date="2023-09-27T17:47:00Z"/>
                <w:rFonts w:ascii="Calibri" w:eastAsia="Times New Roman" w:hAnsi="Calibri" w:cs="Calibri"/>
                <w:color w:val="000000"/>
              </w:rPr>
              <w:pPrChange w:id="6641" w:author="Lane, Stefanie" w:date="2023-09-27T17:47:00Z">
                <w:pPr>
                  <w:spacing w:after="0" w:line="240" w:lineRule="auto"/>
                  <w:jc w:val="center"/>
                </w:pPr>
              </w:pPrChange>
            </w:pPr>
            <w:del w:id="6642"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tcPr>
          <w:p w14:paraId="22E4F9CA" w14:textId="3DEC11E4" w:rsidR="007A6D47" w:rsidRPr="00C44004" w:rsidDel="00CB6B19" w:rsidRDefault="007A6D47" w:rsidP="00CB6B19">
            <w:pPr>
              <w:rPr>
                <w:del w:id="6643" w:author="Lane, Stefanie" w:date="2023-09-27T17:47:00Z"/>
                <w:rFonts w:ascii="Calibri" w:eastAsia="Times New Roman" w:hAnsi="Calibri" w:cs="Calibri"/>
                <w:color w:val="000000"/>
              </w:rPr>
              <w:pPrChange w:id="6644" w:author="Lane, Stefanie" w:date="2023-09-27T17:47:00Z">
                <w:pPr>
                  <w:spacing w:after="0" w:line="240" w:lineRule="auto"/>
                  <w:jc w:val="center"/>
                </w:pPr>
              </w:pPrChange>
            </w:pPr>
            <w:del w:id="6645"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tcPr>
          <w:p w14:paraId="454F84C9" w14:textId="0CA4F431" w:rsidR="007A6D47" w:rsidRPr="00C44004" w:rsidDel="00CB6B19" w:rsidRDefault="007A6D47" w:rsidP="00CB6B19">
            <w:pPr>
              <w:rPr>
                <w:del w:id="6646" w:author="Lane, Stefanie" w:date="2023-09-27T17:47:00Z"/>
                <w:rFonts w:ascii="Calibri" w:eastAsia="Times New Roman" w:hAnsi="Calibri" w:cs="Calibri"/>
                <w:color w:val="000000"/>
              </w:rPr>
              <w:pPrChange w:id="6647" w:author="Lane, Stefanie" w:date="2023-09-27T17:47:00Z">
                <w:pPr>
                  <w:spacing w:after="0" w:line="240" w:lineRule="auto"/>
                  <w:jc w:val="center"/>
                </w:pPr>
              </w:pPrChange>
            </w:pPr>
            <w:del w:id="6648"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2DB17C91" w:rsidR="007A6D47" w:rsidRPr="00C44004" w:rsidDel="00CB6B19" w:rsidRDefault="007A6D47" w:rsidP="00CB6B19">
            <w:pPr>
              <w:rPr>
                <w:del w:id="6649" w:author="Lane, Stefanie" w:date="2023-09-27T17:47:00Z"/>
                <w:rFonts w:ascii="Calibri" w:eastAsia="Times New Roman" w:hAnsi="Calibri" w:cs="Calibri"/>
                <w:color w:val="000000"/>
              </w:rPr>
              <w:pPrChange w:id="6650" w:author="Lane, Stefanie" w:date="2023-09-27T17:47:00Z">
                <w:pPr>
                  <w:spacing w:after="0" w:line="240" w:lineRule="auto"/>
                  <w:jc w:val="center"/>
                </w:pPr>
              </w:pPrChange>
            </w:pPr>
            <w:del w:id="665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FF93915" w14:textId="4D503546" w:rsidTr="00137F24">
        <w:trPr>
          <w:trHeight w:val="290"/>
          <w:del w:id="6652" w:author="Lane, Stefanie" w:date="2023-09-27T17:47:00Z"/>
        </w:trPr>
        <w:tc>
          <w:tcPr>
            <w:tcW w:w="1311" w:type="dxa"/>
            <w:vMerge/>
            <w:tcBorders>
              <w:top w:val="nil"/>
              <w:left w:val="single" w:sz="8" w:space="0" w:color="auto"/>
              <w:bottom w:val="single" w:sz="8" w:space="0" w:color="000000"/>
              <w:right w:val="nil"/>
            </w:tcBorders>
            <w:vAlign w:val="center"/>
            <w:hideMark/>
          </w:tcPr>
          <w:p w14:paraId="14D1FAB4" w14:textId="0629F2A5" w:rsidR="007A6D47" w:rsidRPr="00C44004" w:rsidDel="00CB6B19" w:rsidRDefault="007A6D47" w:rsidP="00CB6B19">
            <w:pPr>
              <w:rPr>
                <w:del w:id="6653" w:author="Lane, Stefanie" w:date="2023-09-27T17:47:00Z"/>
                <w:rFonts w:ascii="Calibri" w:eastAsia="Times New Roman" w:hAnsi="Calibri" w:cs="Calibri"/>
                <w:color w:val="000000"/>
              </w:rPr>
              <w:pPrChange w:id="665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68B75B9" w14:textId="124E5E9D" w:rsidR="007A6D47" w:rsidRPr="00C44004" w:rsidDel="00CB6B19" w:rsidRDefault="007A6D47" w:rsidP="00CB6B19">
            <w:pPr>
              <w:rPr>
                <w:del w:id="6655" w:author="Lane, Stefanie" w:date="2023-09-27T17:47:00Z"/>
                <w:rFonts w:ascii="Calibri" w:eastAsia="Times New Roman" w:hAnsi="Calibri" w:cs="Calibri"/>
                <w:color w:val="000000"/>
              </w:rPr>
              <w:pPrChange w:id="6656"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3F302C19" w14:textId="361DE464" w:rsidR="007A6D47" w:rsidRPr="00C44004" w:rsidDel="00CB6B19" w:rsidRDefault="007A6D47" w:rsidP="00CB6B19">
            <w:pPr>
              <w:rPr>
                <w:del w:id="6657" w:author="Lane, Stefanie" w:date="2023-09-27T17:47:00Z"/>
                <w:rFonts w:ascii="Calibri" w:eastAsia="Times New Roman" w:hAnsi="Calibri" w:cs="Calibri"/>
                <w:i/>
                <w:iCs/>
                <w:color w:val="000000"/>
              </w:rPr>
              <w:pPrChange w:id="6658" w:author="Lane, Stefanie" w:date="2023-09-27T17:47:00Z">
                <w:pPr>
                  <w:spacing w:after="0" w:line="240" w:lineRule="auto"/>
                </w:pPr>
              </w:pPrChange>
            </w:pPr>
            <w:del w:id="6659" w:author="Lane, Stefanie" w:date="2023-09-27T17:47:00Z">
              <w:r w:rsidRPr="00C44004" w:rsidDel="00CB6B19">
                <w:rPr>
                  <w:rFonts w:ascii="Calibri" w:eastAsia="Times New Roman" w:hAnsi="Calibri" w:cs="Calibri"/>
                  <w:i/>
                  <w:iCs/>
                  <w:color w:val="000000"/>
                </w:rPr>
                <w:delText>Schoenoplectus tabernaemontani</w:delText>
              </w:r>
            </w:del>
          </w:p>
        </w:tc>
        <w:tc>
          <w:tcPr>
            <w:tcW w:w="960" w:type="dxa"/>
            <w:tcBorders>
              <w:top w:val="single" w:sz="4" w:space="0" w:color="auto"/>
              <w:left w:val="nil"/>
              <w:bottom w:val="nil"/>
              <w:right w:val="nil"/>
            </w:tcBorders>
            <w:shd w:val="clear" w:color="auto" w:fill="auto"/>
            <w:noWrap/>
            <w:vAlign w:val="bottom"/>
            <w:hideMark/>
          </w:tcPr>
          <w:p w14:paraId="36189885" w14:textId="3EA67D7A" w:rsidR="007A6D47" w:rsidRPr="00C44004" w:rsidDel="00CB6B19" w:rsidRDefault="007A6D47" w:rsidP="00CB6B19">
            <w:pPr>
              <w:rPr>
                <w:del w:id="6660" w:author="Lane, Stefanie" w:date="2023-09-27T17:47:00Z"/>
                <w:rFonts w:ascii="Calibri" w:eastAsia="Times New Roman" w:hAnsi="Calibri" w:cs="Calibri"/>
                <w:color w:val="000000"/>
              </w:rPr>
              <w:pPrChange w:id="6661" w:author="Lane, Stefanie" w:date="2023-09-27T17:47:00Z">
                <w:pPr>
                  <w:spacing w:after="0" w:line="240" w:lineRule="auto"/>
                  <w:jc w:val="center"/>
                </w:pPr>
              </w:pPrChange>
            </w:pPr>
            <w:del w:id="6662"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nil"/>
              <w:right w:val="nil"/>
            </w:tcBorders>
            <w:shd w:val="clear" w:color="auto" w:fill="auto"/>
            <w:noWrap/>
            <w:vAlign w:val="bottom"/>
            <w:hideMark/>
          </w:tcPr>
          <w:p w14:paraId="689FED32" w14:textId="72DF9085" w:rsidR="007A6D47" w:rsidRPr="00C44004" w:rsidDel="00CB6B19" w:rsidRDefault="007A6D47" w:rsidP="00CB6B19">
            <w:pPr>
              <w:rPr>
                <w:del w:id="6663" w:author="Lane, Stefanie" w:date="2023-09-27T17:47:00Z"/>
                <w:rFonts w:ascii="Calibri" w:eastAsia="Times New Roman" w:hAnsi="Calibri" w:cs="Calibri"/>
                <w:color w:val="000000"/>
              </w:rPr>
              <w:pPrChange w:id="6664" w:author="Lane, Stefanie" w:date="2023-09-27T17:47:00Z">
                <w:pPr>
                  <w:spacing w:after="0" w:line="240" w:lineRule="auto"/>
                  <w:jc w:val="center"/>
                </w:pPr>
              </w:pPrChange>
            </w:pPr>
            <w:del w:id="666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nil"/>
              <w:right w:val="nil"/>
            </w:tcBorders>
            <w:shd w:val="clear" w:color="auto" w:fill="auto"/>
            <w:noWrap/>
            <w:vAlign w:val="bottom"/>
            <w:hideMark/>
          </w:tcPr>
          <w:p w14:paraId="5A5B90EC" w14:textId="071B3350" w:rsidR="007A6D47" w:rsidRPr="00C44004" w:rsidDel="00CB6B19" w:rsidRDefault="007A6D47" w:rsidP="00CB6B19">
            <w:pPr>
              <w:rPr>
                <w:del w:id="6666" w:author="Lane, Stefanie" w:date="2023-09-27T17:47:00Z"/>
                <w:rFonts w:ascii="Calibri" w:eastAsia="Times New Roman" w:hAnsi="Calibri" w:cs="Calibri"/>
                <w:color w:val="000000"/>
              </w:rPr>
              <w:pPrChange w:id="6667" w:author="Lane, Stefanie" w:date="2023-09-27T17:47:00Z">
                <w:pPr>
                  <w:spacing w:after="0" w:line="240" w:lineRule="auto"/>
                  <w:jc w:val="center"/>
                </w:pPr>
              </w:pPrChange>
            </w:pPr>
            <w:del w:id="6668"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53891750" w:rsidR="007A6D47" w:rsidRPr="00C44004" w:rsidDel="00CB6B19" w:rsidRDefault="007A6D47" w:rsidP="00CB6B19">
            <w:pPr>
              <w:rPr>
                <w:del w:id="6669" w:author="Lane, Stefanie" w:date="2023-09-27T17:47:00Z"/>
                <w:rFonts w:ascii="Calibri" w:eastAsia="Times New Roman" w:hAnsi="Calibri" w:cs="Calibri"/>
                <w:color w:val="000000"/>
              </w:rPr>
              <w:pPrChange w:id="6670" w:author="Lane, Stefanie" w:date="2023-09-27T17:47:00Z">
                <w:pPr>
                  <w:spacing w:after="0" w:line="240" w:lineRule="auto"/>
                  <w:jc w:val="center"/>
                </w:pPr>
              </w:pPrChange>
            </w:pPr>
            <w:del w:id="667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4372B3DD" w14:textId="692EE372" w:rsidTr="00D143A8">
        <w:trPr>
          <w:trHeight w:val="290"/>
          <w:del w:id="6672" w:author="Lane, Stefanie" w:date="2023-09-27T17:47:00Z"/>
        </w:trPr>
        <w:tc>
          <w:tcPr>
            <w:tcW w:w="1311" w:type="dxa"/>
            <w:vMerge/>
            <w:tcBorders>
              <w:top w:val="nil"/>
              <w:left w:val="single" w:sz="8" w:space="0" w:color="auto"/>
              <w:bottom w:val="single" w:sz="8" w:space="0" w:color="000000"/>
              <w:right w:val="nil"/>
            </w:tcBorders>
            <w:vAlign w:val="center"/>
            <w:hideMark/>
          </w:tcPr>
          <w:p w14:paraId="370FAF00" w14:textId="191896C6" w:rsidR="007A6D47" w:rsidRPr="00C44004" w:rsidDel="00CB6B19" w:rsidRDefault="007A6D47" w:rsidP="00CB6B19">
            <w:pPr>
              <w:rPr>
                <w:del w:id="6673" w:author="Lane, Stefanie" w:date="2023-09-27T17:47:00Z"/>
                <w:rFonts w:ascii="Calibri" w:eastAsia="Times New Roman" w:hAnsi="Calibri" w:cs="Calibri"/>
                <w:color w:val="000000"/>
              </w:rPr>
              <w:pPrChange w:id="667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FB95AB4" w14:textId="5F5CE353" w:rsidR="007A6D47" w:rsidRPr="00C44004" w:rsidDel="00CB6B19" w:rsidRDefault="007A6D47" w:rsidP="00CB6B19">
            <w:pPr>
              <w:rPr>
                <w:del w:id="6675" w:author="Lane, Stefanie" w:date="2023-09-27T17:47:00Z"/>
                <w:rFonts w:ascii="Calibri" w:eastAsia="Times New Roman" w:hAnsi="Calibri" w:cs="Calibri"/>
                <w:color w:val="000000"/>
              </w:rPr>
              <w:pPrChange w:id="667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0586D8E5" w:rsidR="007A6D47" w:rsidRPr="00C44004" w:rsidDel="00CB6B19" w:rsidRDefault="007A6D47" w:rsidP="00CB6B19">
            <w:pPr>
              <w:rPr>
                <w:del w:id="6677" w:author="Lane, Stefanie" w:date="2023-09-27T17:47:00Z"/>
                <w:rFonts w:ascii="Calibri" w:eastAsia="Times New Roman" w:hAnsi="Calibri" w:cs="Calibri"/>
                <w:i/>
                <w:iCs/>
                <w:color w:val="000000"/>
              </w:rPr>
              <w:pPrChange w:id="6678" w:author="Lane, Stefanie" w:date="2023-09-27T17:47:00Z">
                <w:pPr>
                  <w:spacing w:after="0" w:line="240" w:lineRule="auto"/>
                </w:pPr>
              </w:pPrChange>
            </w:pPr>
            <w:del w:id="6679" w:author="Lane, Stefanie" w:date="2023-09-27T17:47:00Z">
              <w:r w:rsidRPr="00C44004" w:rsidDel="00CB6B19">
                <w:rPr>
                  <w:rFonts w:ascii="Calibri" w:eastAsia="Times New Roman" w:hAnsi="Calibri" w:cs="Calibri"/>
                  <w:i/>
                  <w:iCs/>
                  <w:color w:val="000000"/>
                </w:rPr>
                <w:delText>Trifolium wormskiold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04DC5EC2" w:rsidR="007A6D47" w:rsidRPr="00C44004" w:rsidDel="00CB6B19" w:rsidRDefault="007A6D47" w:rsidP="00CB6B19">
            <w:pPr>
              <w:rPr>
                <w:del w:id="6680" w:author="Lane, Stefanie" w:date="2023-09-27T17:47:00Z"/>
                <w:rFonts w:ascii="Calibri" w:eastAsia="Times New Roman" w:hAnsi="Calibri" w:cs="Calibri"/>
                <w:color w:val="000000"/>
              </w:rPr>
              <w:pPrChange w:id="6681" w:author="Lane, Stefanie" w:date="2023-09-27T17:47:00Z">
                <w:pPr>
                  <w:spacing w:after="0" w:line="240" w:lineRule="auto"/>
                  <w:jc w:val="center"/>
                </w:pPr>
              </w:pPrChange>
            </w:pPr>
            <w:del w:id="6682"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5238739A" w:rsidR="007A6D47" w:rsidRPr="00C44004" w:rsidDel="00CB6B19" w:rsidRDefault="007A6D47" w:rsidP="00CB6B19">
            <w:pPr>
              <w:rPr>
                <w:del w:id="6683" w:author="Lane, Stefanie" w:date="2023-09-27T17:47:00Z"/>
                <w:rFonts w:ascii="Calibri" w:eastAsia="Times New Roman" w:hAnsi="Calibri" w:cs="Calibri"/>
                <w:color w:val="000000"/>
              </w:rPr>
              <w:pPrChange w:id="6684" w:author="Lane, Stefanie" w:date="2023-09-27T17:47:00Z">
                <w:pPr>
                  <w:spacing w:after="0" w:line="240" w:lineRule="auto"/>
                  <w:jc w:val="center"/>
                </w:pPr>
              </w:pPrChange>
            </w:pPr>
            <w:del w:id="668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5814ACDC" w:rsidR="007A6D47" w:rsidRPr="00C44004" w:rsidDel="00CB6B19" w:rsidRDefault="007A6D47" w:rsidP="00CB6B19">
            <w:pPr>
              <w:rPr>
                <w:del w:id="6686" w:author="Lane, Stefanie" w:date="2023-09-27T17:47:00Z"/>
                <w:rFonts w:ascii="Calibri" w:eastAsia="Times New Roman" w:hAnsi="Calibri" w:cs="Calibri"/>
                <w:color w:val="000000"/>
              </w:rPr>
              <w:pPrChange w:id="6687" w:author="Lane, Stefanie" w:date="2023-09-27T17:47:00Z">
                <w:pPr>
                  <w:spacing w:after="0" w:line="240" w:lineRule="auto"/>
                  <w:jc w:val="center"/>
                </w:pPr>
              </w:pPrChange>
            </w:pPr>
            <w:del w:id="6688"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067C49FB" w:rsidR="007A6D47" w:rsidRPr="00C44004" w:rsidDel="00CB6B19" w:rsidRDefault="007A6D47" w:rsidP="00CB6B19">
            <w:pPr>
              <w:rPr>
                <w:del w:id="6689" w:author="Lane, Stefanie" w:date="2023-09-27T17:47:00Z"/>
                <w:rFonts w:ascii="Calibri" w:eastAsia="Times New Roman" w:hAnsi="Calibri" w:cs="Calibri"/>
                <w:color w:val="000000"/>
              </w:rPr>
              <w:pPrChange w:id="6690" w:author="Lane, Stefanie" w:date="2023-09-27T17:47:00Z">
                <w:pPr>
                  <w:spacing w:after="0" w:line="240" w:lineRule="auto"/>
                  <w:jc w:val="center"/>
                </w:pPr>
              </w:pPrChange>
            </w:pPr>
            <w:del w:id="669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0F9845B" w14:textId="68A63AF8" w:rsidTr="00D143A8">
        <w:trPr>
          <w:trHeight w:val="290"/>
          <w:del w:id="6692" w:author="Lane, Stefanie" w:date="2023-09-27T17:47:00Z"/>
        </w:trPr>
        <w:tc>
          <w:tcPr>
            <w:tcW w:w="1311" w:type="dxa"/>
            <w:vMerge/>
            <w:tcBorders>
              <w:top w:val="nil"/>
              <w:left w:val="single" w:sz="8" w:space="0" w:color="auto"/>
              <w:bottom w:val="single" w:sz="8" w:space="0" w:color="000000"/>
              <w:right w:val="nil"/>
            </w:tcBorders>
            <w:vAlign w:val="center"/>
            <w:hideMark/>
          </w:tcPr>
          <w:p w14:paraId="226AFCA7" w14:textId="46D86E45" w:rsidR="007A6D47" w:rsidRPr="00C44004" w:rsidDel="00CB6B19" w:rsidRDefault="007A6D47" w:rsidP="00CB6B19">
            <w:pPr>
              <w:rPr>
                <w:del w:id="6693" w:author="Lane, Stefanie" w:date="2023-09-27T17:47:00Z"/>
                <w:rFonts w:ascii="Calibri" w:eastAsia="Times New Roman" w:hAnsi="Calibri" w:cs="Calibri"/>
                <w:color w:val="000000"/>
              </w:rPr>
              <w:pPrChange w:id="669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D6B6490" w14:textId="780B2F72" w:rsidR="007A6D47" w:rsidRPr="00C44004" w:rsidDel="00CB6B19" w:rsidRDefault="007A6D47" w:rsidP="00CB6B19">
            <w:pPr>
              <w:rPr>
                <w:del w:id="6695" w:author="Lane, Stefanie" w:date="2023-09-27T17:47:00Z"/>
                <w:rFonts w:ascii="Calibri" w:eastAsia="Times New Roman" w:hAnsi="Calibri" w:cs="Calibri"/>
                <w:color w:val="000000"/>
              </w:rPr>
              <w:pPrChange w:id="669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BFDD69C" w14:textId="7CC28890" w:rsidR="007A6D47" w:rsidRPr="00C44004" w:rsidDel="00CB6B19" w:rsidRDefault="007A6D47" w:rsidP="00CB6B19">
            <w:pPr>
              <w:rPr>
                <w:del w:id="6697" w:author="Lane, Stefanie" w:date="2023-09-27T17:47:00Z"/>
                <w:rFonts w:ascii="Calibri" w:eastAsia="Times New Roman" w:hAnsi="Calibri" w:cs="Calibri"/>
                <w:i/>
                <w:iCs/>
                <w:color w:val="000000"/>
              </w:rPr>
              <w:pPrChange w:id="6698" w:author="Lane, Stefanie" w:date="2023-09-27T17:47:00Z">
                <w:pPr>
                  <w:spacing w:after="0" w:line="240" w:lineRule="auto"/>
                </w:pPr>
              </w:pPrChange>
            </w:pPr>
            <w:del w:id="6699" w:author="Lane, Stefanie" w:date="2023-09-27T17:47:00Z">
              <w:r w:rsidRPr="00C44004" w:rsidDel="00CB6B19">
                <w:rPr>
                  <w:rFonts w:ascii="Calibri" w:eastAsia="Times New Roman" w:hAnsi="Calibri" w:cs="Calibri"/>
                  <w:i/>
                  <w:iCs/>
                  <w:color w:val="000000"/>
                </w:rPr>
                <w:delText>Sagittaria latifolia</w:delText>
              </w:r>
            </w:del>
          </w:p>
        </w:tc>
        <w:tc>
          <w:tcPr>
            <w:tcW w:w="960" w:type="dxa"/>
            <w:tcBorders>
              <w:top w:val="nil"/>
              <w:left w:val="nil"/>
              <w:bottom w:val="nil"/>
              <w:right w:val="nil"/>
            </w:tcBorders>
            <w:shd w:val="clear" w:color="auto" w:fill="auto"/>
            <w:noWrap/>
            <w:vAlign w:val="bottom"/>
            <w:hideMark/>
          </w:tcPr>
          <w:p w14:paraId="741EE088" w14:textId="22B65252" w:rsidR="007A6D47" w:rsidRPr="00C44004" w:rsidDel="00CB6B19" w:rsidRDefault="007A6D47" w:rsidP="00CB6B19">
            <w:pPr>
              <w:rPr>
                <w:del w:id="6700" w:author="Lane, Stefanie" w:date="2023-09-27T17:47:00Z"/>
                <w:rFonts w:ascii="Calibri" w:eastAsia="Times New Roman" w:hAnsi="Calibri" w:cs="Calibri"/>
                <w:color w:val="000000"/>
              </w:rPr>
              <w:pPrChange w:id="6701" w:author="Lane, Stefanie" w:date="2023-09-27T17:47:00Z">
                <w:pPr>
                  <w:spacing w:after="0" w:line="240" w:lineRule="auto"/>
                  <w:jc w:val="center"/>
                </w:pPr>
              </w:pPrChange>
            </w:pPr>
            <w:del w:id="6702"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5F98B4A5" w14:textId="36D8BA4B" w:rsidR="007A6D47" w:rsidRPr="00C44004" w:rsidDel="00CB6B19" w:rsidRDefault="007A6D47" w:rsidP="00CB6B19">
            <w:pPr>
              <w:rPr>
                <w:del w:id="6703" w:author="Lane, Stefanie" w:date="2023-09-27T17:47:00Z"/>
                <w:rFonts w:ascii="Calibri" w:eastAsia="Times New Roman" w:hAnsi="Calibri" w:cs="Calibri"/>
                <w:color w:val="000000"/>
              </w:rPr>
              <w:pPrChange w:id="6704" w:author="Lane, Stefanie" w:date="2023-09-27T17:47:00Z">
                <w:pPr>
                  <w:spacing w:after="0" w:line="240" w:lineRule="auto"/>
                  <w:jc w:val="center"/>
                </w:pPr>
              </w:pPrChange>
            </w:pPr>
            <w:del w:id="6705"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005705DF" w14:textId="5B2A0005" w:rsidR="007A6D47" w:rsidRPr="00C44004" w:rsidDel="00CB6B19" w:rsidRDefault="007A6D47" w:rsidP="00CB6B19">
            <w:pPr>
              <w:rPr>
                <w:del w:id="6706" w:author="Lane, Stefanie" w:date="2023-09-27T17:47:00Z"/>
                <w:rFonts w:ascii="Calibri" w:eastAsia="Times New Roman" w:hAnsi="Calibri" w:cs="Calibri"/>
                <w:color w:val="000000"/>
              </w:rPr>
              <w:pPrChange w:id="6707" w:author="Lane, Stefanie" w:date="2023-09-27T17:47:00Z">
                <w:pPr>
                  <w:spacing w:after="0" w:line="240" w:lineRule="auto"/>
                  <w:jc w:val="center"/>
                </w:pPr>
              </w:pPrChange>
            </w:pPr>
            <w:del w:id="6708"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0BEB9B01" w:rsidR="007A6D47" w:rsidRPr="00C44004" w:rsidDel="00CB6B19" w:rsidRDefault="007A6D47" w:rsidP="00CB6B19">
            <w:pPr>
              <w:rPr>
                <w:del w:id="6709" w:author="Lane, Stefanie" w:date="2023-09-27T17:47:00Z"/>
                <w:rFonts w:ascii="Calibri" w:eastAsia="Times New Roman" w:hAnsi="Calibri" w:cs="Calibri"/>
                <w:color w:val="000000"/>
              </w:rPr>
              <w:pPrChange w:id="6710" w:author="Lane, Stefanie" w:date="2023-09-27T17:47:00Z">
                <w:pPr>
                  <w:spacing w:after="0" w:line="240" w:lineRule="auto"/>
                  <w:jc w:val="center"/>
                </w:pPr>
              </w:pPrChange>
            </w:pPr>
            <w:del w:id="671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39B8D242" w14:textId="0DEAB911" w:rsidTr="00D143A8">
        <w:trPr>
          <w:trHeight w:val="290"/>
          <w:del w:id="6712" w:author="Lane, Stefanie" w:date="2023-09-27T17:47:00Z"/>
        </w:trPr>
        <w:tc>
          <w:tcPr>
            <w:tcW w:w="1311" w:type="dxa"/>
            <w:vMerge/>
            <w:tcBorders>
              <w:top w:val="nil"/>
              <w:left w:val="single" w:sz="8" w:space="0" w:color="auto"/>
              <w:bottom w:val="single" w:sz="8" w:space="0" w:color="000000"/>
              <w:right w:val="nil"/>
            </w:tcBorders>
            <w:vAlign w:val="center"/>
            <w:hideMark/>
          </w:tcPr>
          <w:p w14:paraId="4F574703" w14:textId="4C31327B" w:rsidR="007A6D47" w:rsidRPr="00C44004" w:rsidDel="00CB6B19" w:rsidRDefault="007A6D47" w:rsidP="00CB6B19">
            <w:pPr>
              <w:rPr>
                <w:del w:id="6713" w:author="Lane, Stefanie" w:date="2023-09-27T17:47:00Z"/>
                <w:rFonts w:ascii="Calibri" w:eastAsia="Times New Roman" w:hAnsi="Calibri" w:cs="Calibri"/>
                <w:color w:val="000000"/>
              </w:rPr>
              <w:pPrChange w:id="671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24C2185" w14:textId="166A723A" w:rsidR="007A6D47" w:rsidRPr="00C44004" w:rsidDel="00CB6B19" w:rsidRDefault="007A6D47" w:rsidP="00CB6B19">
            <w:pPr>
              <w:rPr>
                <w:del w:id="6715" w:author="Lane, Stefanie" w:date="2023-09-27T17:47:00Z"/>
                <w:rFonts w:ascii="Calibri" w:eastAsia="Times New Roman" w:hAnsi="Calibri" w:cs="Calibri"/>
                <w:color w:val="000000"/>
              </w:rPr>
              <w:pPrChange w:id="671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5CD5BE85" w:rsidR="007A6D47" w:rsidRPr="00C44004" w:rsidDel="00CB6B19" w:rsidRDefault="007A6D47" w:rsidP="00CB6B19">
            <w:pPr>
              <w:rPr>
                <w:del w:id="6717" w:author="Lane, Stefanie" w:date="2023-09-27T17:47:00Z"/>
                <w:rFonts w:ascii="Calibri" w:eastAsia="Times New Roman" w:hAnsi="Calibri" w:cs="Calibri"/>
                <w:i/>
                <w:iCs/>
                <w:color w:val="000000"/>
              </w:rPr>
              <w:pPrChange w:id="6718" w:author="Lane, Stefanie" w:date="2023-09-27T17:47:00Z">
                <w:pPr>
                  <w:spacing w:after="0" w:line="240" w:lineRule="auto"/>
                </w:pPr>
              </w:pPrChange>
            </w:pPr>
            <w:del w:id="6719" w:author="Lane, Stefanie" w:date="2023-09-27T17:47:00Z">
              <w:r w:rsidRPr="00C44004" w:rsidDel="00CB6B19">
                <w:rPr>
                  <w:rFonts w:ascii="Calibri" w:eastAsia="Times New Roman" w:hAnsi="Calibri" w:cs="Calibri"/>
                  <w:i/>
                  <w:iCs/>
                  <w:color w:val="000000"/>
                </w:rPr>
                <w:delText>Bidens cernu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4A8C5A9F" w:rsidR="007A6D47" w:rsidRPr="00C44004" w:rsidDel="00CB6B19" w:rsidRDefault="007A6D47" w:rsidP="00CB6B19">
            <w:pPr>
              <w:rPr>
                <w:del w:id="6720" w:author="Lane, Stefanie" w:date="2023-09-27T17:47:00Z"/>
                <w:rFonts w:ascii="Calibri" w:eastAsia="Times New Roman" w:hAnsi="Calibri" w:cs="Calibri"/>
                <w:color w:val="000000"/>
              </w:rPr>
              <w:pPrChange w:id="6721" w:author="Lane, Stefanie" w:date="2023-09-27T17:47:00Z">
                <w:pPr>
                  <w:spacing w:after="0" w:line="240" w:lineRule="auto"/>
                  <w:jc w:val="center"/>
                </w:pPr>
              </w:pPrChange>
            </w:pPr>
            <w:del w:id="6722"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349016B7" w:rsidR="007A6D47" w:rsidRPr="00C44004" w:rsidDel="00CB6B19" w:rsidRDefault="007A6D47" w:rsidP="00CB6B19">
            <w:pPr>
              <w:rPr>
                <w:del w:id="6723" w:author="Lane, Stefanie" w:date="2023-09-27T17:47:00Z"/>
                <w:rFonts w:ascii="Calibri" w:eastAsia="Times New Roman" w:hAnsi="Calibri" w:cs="Calibri"/>
                <w:color w:val="000000"/>
              </w:rPr>
              <w:pPrChange w:id="6724" w:author="Lane, Stefanie" w:date="2023-09-27T17:47:00Z">
                <w:pPr>
                  <w:spacing w:after="0" w:line="240" w:lineRule="auto"/>
                  <w:jc w:val="center"/>
                </w:pPr>
              </w:pPrChange>
            </w:pPr>
            <w:del w:id="672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00C04383" w:rsidR="007A6D47" w:rsidRPr="00C44004" w:rsidDel="00CB6B19" w:rsidRDefault="007A6D47" w:rsidP="00CB6B19">
            <w:pPr>
              <w:rPr>
                <w:del w:id="6726" w:author="Lane, Stefanie" w:date="2023-09-27T17:47:00Z"/>
                <w:rFonts w:ascii="Calibri" w:eastAsia="Times New Roman" w:hAnsi="Calibri" w:cs="Calibri"/>
                <w:color w:val="000000"/>
              </w:rPr>
              <w:pPrChange w:id="6727" w:author="Lane, Stefanie" w:date="2023-09-27T17:47:00Z">
                <w:pPr>
                  <w:spacing w:after="0" w:line="240" w:lineRule="auto"/>
                  <w:jc w:val="center"/>
                </w:pPr>
              </w:pPrChange>
            </w:pPr>
            <w:del w:id="6728"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45C411C6" w:rsidR="007A6D47" w:rsidRPr="00C44004" w:rsidDel="00CB6B19" w:rsidRDefault="007A6D47" w:rsidP="00CB6B19">
            <w:pPr>
              <w:rPr>
                <w:del w:id="6729" w:author="Lane, Stefanie" w:date="2023-09-27T17:47:00Z"/>
                <w:rFonts w:ascii="Calibri" w:eastAsia="Times New Roman" w:hAnsi="Calibri" w:cs="Calibri"/>
                <w:color w:val="000000"/>
              </w:rPr>
              <w:pPrChange w:id="6730" w:author="Lane, Stefanie" w:date="2023-09-27T17:47:00Z">
                <w:pPr>
                  <w:spacing w:after="0" w:line="240" w:lineRule="auto"/>
                  <w:jc w:val="center"/>
                </w:pPr>
              </w:pPrChange>
            </w:pPr>
            <w:del w:id="673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62AD2E73" w14:textId="12AE75AD" w:rsidTr="00D143A8">
        <w:trPr>
          <w:trHeight w:val="290"/>
          <w:del w:id="6732" w:author="Lane, Stefanie" w:date="2023-09-27T17:47:00Z"/>
        </w:trPr>
        <w:tc>
          <w:tcPr>
            <w:tcW w:w="1311" w:type="dxa"/>
            <w:vMerge/>
            <w:tcBorders>
              <w:top w:val="nil"/>
              <w:left w:val="single" w:sz="8" w:space="0" w:color="auto"/>
              <w:bottom w:val="single" w:sz="8" w:space="0" w:color="000000"/>
              <w:right w:val="nil"/>
            </w:tcBorders>
            <w:vAlign w:val="center"/>
            <w:hideMark/>
          </w:tcPr>
          <w:p w14:paraId="02670C17" w14:textId="00CA7661" w:rsidR="007A6D47" w:rsidRPr="00C44004" w:rsidDel="00CB6B19" w:rsidRDefault="007A6D47" w:rsidP="00CB6B19">
            <w:pPr>
              <w:rPr>
                <w:del w:id="6733" w:author="Lane, Stefanie" w:date="2023-09-27T17:47:00Z"/>
                <w:rFonts w:ascii="Calibri" w:eastAsia="Times New Roman" w:hAnsi="Calibri" w:cs="Calibri"/>
                <w:color w:val="000000"/>
              </w:rPr>
              <w:pPrChange w:id="673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647873A" w14:textId="722C195D" w:rsidR="007A6D47" w:rsidRPr="00C44004" w:rsidDel="00CB6B19" w:rsidRDefault="007A6D47" w:rsidP="00CB6B19">
            <w:pPr>
              <w:rPr>
                <w:del w:id="6735" w:author="Lane, Stefanie" w:date="2023-09-27T17:47:00Z"/>
                <w:rFonts w:ascii="Calibri" w:eastAsia="Times New Roman" w:hAnsi="Calibri" w:cs="Calibri"/>
                <w:color w:val="000000"/>
              </w:rPr>
              <w:pPrChange w:id="673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11B90BE" w14:textId="4AC43B10" w:rsidR="007A6D47" w:rsidRPr="00C44004" w:rsidDel="00CB6B19" w:rsidRDefault="007A6D47" w:rsidP="00CB6B19">
            <w:pPr>
              <w:rPr>
                <w:del w:id="6737" w:author="Lane, Stefanie" w:date="2023-09-27T17:47:00Z"/>
                <w:rFonts w:ascii="Calibri" w:eastAsia="Times New Roman" w:hAnsi="Calibri" w:cs="Calibri"/>
                <w:i/>
                <w:iCs/>
                <w:color w:val="000000"/>
              </w:rPr>
              <w:pPrChange w:id="6738" w:author="Lane, Stefanie" w:date="2023-09-27T17:47:00Z">
                <w:pPr>
                  <w:spacing w:after="0" w:line="240" w:lineRule="auto"/>
                </w:pPr>
              </w:pPrChange>
            </w:pPr>
            <w:del w:id="6739" w:author="Lane, Stefanie" w:date="2023-09-27T17:47:00Z">
              <w:r w:rsidRPr="00C44004" w:rsidDel="00CB6B19">
                <w:rPr>
                  <w:rFonts w:ascii="Calibri" w:eastAsia="Times New Roman" w:hAnsi="Calibri" w:cs="Calibri"/>
                  <w:i/>
                  <w:iCs/>
                  <w:color w:val="000000"/>
                </w:rPr>
                <w:delText>Eleocharis palustris</w:delText>
              </w:r>
            </w:del>
          </w:p>
        </w:tc>
        <w:tc>
          <w:tcPr>
            <w:tcW w:w="960" w:type="dxa"/>
            <w:tcBorders>
              <w:top w:val="nil"/>
              <w:left w:val="nil"/>
              <w:bottom w:val="nil"/>
              <w:right w:val="nil"/>
            </w:tcBorders>
            <w:shd w:val="clear" w:color="auto" w:fill="auto"/>
            <w:noWrap/>
            <w:vAlign w:val="bottom"/>
            <w:hideMark/>
          </w:tcPr>
          <w:p w14:paraId="598C9D3E" w14:textId="4E824D9F" w:rsidR="007A6D47" w:rsidRPr="00C44004" w:rsidDel="00CB6B19" w:rsidRDefault="007A6D47" w:rsidP="00CB6B19">
            <w:pPr>
              <w:rPr>
                <w:del w:id="6740" w:author="Lane, Stefanie" w:date="2023-09-27T17:47:00Z"/>
                <w:rFonts w:ascii="Calibri" w:eastAsia="Times New Roman" w:hAnsi="Calibri" w:cs="Calibri"/>
                <w:color w:val="000000"/>
              </w:rPr>
              <w:pPrChange w:id="6741" w:author="Lane, Stefanie" w:date="2023-09-27T17:47:00Z">
                <w:pPr>
                  <w:spacing w:after="0" w:line="240" w:lineRule="auto"/>
                  <w:jc w:val="center"/>
                </w:pPr>
              </w:pPrChange>
            </w:pPr>
            <w:del w:id="6742"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027933A9" w14:textId="3235602A" w:rsidR="007A6D47" w:rsidRPr="00C44004" w:rsidDel="00CB6B19" w:rsidRDefault="007A6D47" w:rsidP="00CB6B19">
            <w:pPr>
              <w:rPr>
                <w:del w:id="6743" w:author="Lane, Stefanie" w:date="2023-09-27T17:47:00Z"/>
                <w:rFonts w:ascii="Calibri" w:eastAsia="Times New Roman" w:hAnsi="Calibri" w:cs="Calibri"/>
                <w:color w:val="000000"/>
              </w:rPr>
              <w:pPrChange w:id="6744" w:author="Lane, Stefanie" w:date="2023-09-27T17:47:00Z">
                <w:pPr>
                  <w:spacing w:after="0" w:line="240" w:lineRule="auto"/>
                  <w:jc w:val="center"/>
                </w:pPr>
              </w:pPrChange>
            </w:pPr>
            <w:del w:id="6745"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EBF8F97" w14:textId="38E748D0" w:rsidR="007A6D47" w:rsidRPr="00C44004" w:rsidDel="00CB6B19" w:rsidRDefault="007A6D47" w:rsidP="00CB6B19">
            <w:pPr>
              <w:rPr>
                <w:del w:id="6746" w:author="Lane, Stefanie" w:date="2023-09-27T17:47:00Z"/>
                <w:rFonts w:ascii="Calibri" w:eastAsia="Times New Roman" w:hAnsi="Calibri" w:cs="Calibri"/>
                <w:color w:val="000000"/>
              </w:rPr>
              <w:pPrChange w:id="6747" w:author="Lane, Stefanie" w:date="2023-09-27T17:47:00Z">
                <w:pPr>
                  <w:spacing w:after="0" w:line="240" w:lineRule="auto"/>
                  <w:jc w:val="center"/>
                </w:pPr>
              </w:pPrChange>
            </w:pPr>
            <w:del w:id="6748"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25503FDB" w:rsidR="007A6D47" w:rsidRPr="00C44004" w:rsidDel="00CB6B19" w:rsidRDefault="007A6D47" w:rsidP="00CB6B19">
            <w:pPr>
              <w:rPr>
                <w:del w:id="6749" w:author="Lane, Stefanie" w:date="2023-09-27T17:47:00Z"/>
                <w:rFonts w:ascii="Calibri" w:eastAsia="Times New Roman" w:hAnsi="Calibri" w:cs="Calibri"/>
                <w:color w:val="000000"/>
              </w:rPr>
              <w:pPrChange w:id="6750" w:author="Lane, Stefanie" w:date="2023-09-27T17:47:00Z">
                <w:pPr>
                  <w:spacing w:after="0" w:line="240" w:lineRule="auto"/>
                  <w:jc w:val="center"/>
                </w:pPr>
              </w:pPrChange>
            </w:pPr>
            <w:del w:id="675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0F4BBB61" w14:textId="3E0E7ACD" w:rsidTr="00D143A8">
        <w:trPr>
          <w:trHeight w:val="290"/>
          <w:del w:id="6752" w:author="Lane, Stefanie" w:date="2023-09-27T17:47:00Z"/>
        </w:trPr>
        <w:tc>
          <w:tcPr>
            <w:tcW w:w="1311" w:type="dxa"/>
            <w:vMerge/>
            <w:tcBorders>
              <w:top w:val="nil"/>
              <w:left w:val="single" w:sz="8" w:space="0" w:color="auto"/>
              <w:bottom w:val="single" w:sz="8" w:space="0" w:color="000000"/>
              <w:right w:val="nil"/>
            </w:tcBorders>
            <w:vAlign w:val="center"/>
            <w:hideMark/>
          </w:tcPr>
          <w:p w14:paraId="28DBE5EB" w14:textId="49E51B67" w:rsidR="007A6D47" w:rsidRPr="00C44004" w:rsidDel="00CB6B19" w:rsidRDefault="007A6D47" w:rsidP="00CB6B19">
            <w:pPr>
              <w:rPr>
                <w:del w:id="6753" w:author="Lane, Stefanie" w:date="2023-09-27T17:47:00Z"/>
                <w:rFonts w:ascii="Calibri" w:eastAsia="Times New Roman" w:hAnsi="Calibri" w:cs="Calibri"/>
                <w:color w:val="000000"/>
              </w:rPr>
              <w:pPrChange w:id="675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71030AE" w14:textId="7559290A" w:rsidR="007A6D47" w:rsidRPr="00C44004" w:rsidDel="00CB6B19" w:rsidRDefault="007A6D47" w:rsidP="00CB6B19">
            <w:pPr>
              <w:rPr>
                <w:del w:id="6755" w:author="Lane, Stefanie" w:date="2023-09-27T17:47:00Z"/>
                <w:rFonts w:ascii="Calibri" w:eastAsia="Times New Roman" w:hAnsi="Calibri" w:cs="Calibri"/>
                <w:color w:val="000000"/>
              </w:rPr>
              <w:pPrChange w:id="675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208BFA5B" w:rsidR="007A6D47" w:rsidRPr="00C44004" w:rsidDel="00CB6B19" w:rsidRDefault="007A6D47" w:rsidP="00CB6B19">
            <w:pPr>
              <w:rPr>
                <w:del w:id="6757" w:author="Lane, Stefanie" w:date="2023-09-27T17:47:00Z"/>
                <w:rFonts w:ascii="Calibri" w:eastAsia="Times New Roman" w:hAnsi="Calibri" w:cs="Calibri"/>
                <w:i/>
                <w:iCs/>
                <w:color w:val="000000"/>
              </w:rPr>
              <w:pPrChange w:id="6758" w:author="Lane, Stefanie" w:date="2023-09-27T17:47:00Z">
                <w:pPr>
                  <w:spacing w:after="0" w:line="240" w:lineRule="auto"/>
                </w:pPr>
              </w:pPrChange>
            </w:pPr>
            <w:del w:id="6759" w:author="Lane, Stefanie" w:date="2023-09-27T17:47:00Z">
              <w:r w:rsidRPr="00C44004" w:rsidDel="00CB6B19">
                <w:rPr>
                  <w:rFonts w:ascii="Calibri" w:eastAsia="Times New Roman" w:hAnsi="Calibri" w:cs="Calibri"/>
                  <w:i/>
                  <w:iCs/>
                  <w:color w:val="00000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495FD0E3" w:rsidR="007A6D47" w:rsidRPr="00C44004" w:rsidDel="00CB6B19" w:rsidRDefault="007A6D47" w:rsidP="00CB6B19">
            <w:pPr>
              <w:rPr>
                <w:del w:id="6760" w:author="Lane, Stefanie" w:date="2023-09-27T17:47:00Z"/>
                <w:rFonts w:ascii="Calibri" w:eastAsia="Times New Roman" w:hAnsi="Calibri" w:cs="Calibri"/>
                <w:color w:val="000000"/>
              </w:rPr>
              <w:pPrChange w:id="6761" w:author="Lane, Stefanie" w:date="2023-09-27T17:47:00Z">
                <w:pPr>
                  <w:spacing w:after="0" w:line="240" w:lineRule="auto"/>
                  <w:jc w:val="center"/>
                </w:pPr>
              </w:pPrChange>
            </w:pPr>
            <w:del w:id="6762"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A3C283A" w:rsidR="007A6D47" w:rsidRPr="00C44004" w:rsidDel="00CB6B19" w:rsidRDefault="007A6D47" w:rsidP="00CB6B19">
            <w:pPr>
              <w:rPr>
                <w:del w:id="6763" w:author="Lane, Stefanie" w:date="2023-09-27T17:47:00Z"/>
                <w:rFonts w:ascii="Calibri" w:eastAsia="Times New Roman" w:hAnsi="Calibri" w:cs="Calibri"/>
                <w:color w:val="000000"/>
              </w:rPr>
              <w:pPrChange w:id="6764" w:author="Lane, Stefanie" w:date="2023-09-27T17:47:00Z">
                <w:pPr>
                  <w:spacing w:after="0" w:line="240" w:lineRule="auto"/>
                  <w:jc w:val="center"/>
                </w:pPr>
              </w:pPrChange>
            </w:pPr>
            <w:del w:id="6765"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64558BEF" w:rsidR="007A6D47" w:rsidRPr="00C44004" w:rsidDel="00CB6B19" w:rsidRDefault="007A6D47" w:rsidP="00CB6B19">
            <w:pPr>
              <w:rPr>
                <w:del w:id="6766" w:author="Lane, Stefanie" w:date="2023-09-27T17:47:00Z"/>
                <w:rFonts w:ascii="Calibri" w:eastAsia="Times New Roman" w:hAnsi="Calibri" w:cs="Calibri"/>
                <w:color w:val="000000"/>
              </w:rPr>
              <w:pPrChange w:id="6767" w:author="Lane, Stefanie" w:date="2023-09-27T17:47:00Z">
                <w:pPr>
                  <w:spacing w:after="0" w:line="240" w:lineRule="auto"/>
                  <w:jc w:val="center"/>
                </w:pPr>
              </w:pPrChange>
            </w:pPr>
            <w:del w:id="6768"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5C658790" w:rsidR="007A6D47" w:rsidRPr="00C44004" w:rsidDel="00CB6B19" w:rsidRDefault="007A6D47" w:rsidP="00CB6B19">
            <w:pPr>
              <w:rPr>
                <w:del w:id="6769" w:author="Lane, Stefanie" w:date="2023-09-27T17:47:00Z"/>
                <w:rFonts w:ascii="Calibri" w:eastAsia="Times New Roman" w:hAnsi="Calibri" w:cs="Calibri"/>
                <w:color w:val="000000"/>
              </w:rPr>
              <w:pPrChange w:id="6770" w:author="Lane, Stefanie" w:date="2023-09-27T17:47:00Z">
                <w:pPr>
                  <w:spacing w:after="0" w:line="240" w:lineRule="auto"/>
                  <w:jc w:val="center"/>
                </w:pPr>
              </w:pPrChange>
            </w:pPr>
            <w:del w:id="677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42156D09" w14:textId="0D245112" w:rsidTr="00D143A8">
        <w:trPr>
          <w:trHeight w:val="290"/>
          <w:del w:id="6772" w:author="Lane, Stefanie" w:date="2023-09-27T17:47:00Z"/>
        </w:trPr>
        <w:tc>
          <w:tcPr>
            <w:tcW w:w="1311" w:type="dxa"/>
            <w:vMerge/>
            <w:tcBorders>
              <w:top w:val="nil"/>
              <w:left w:val="single" w:sz="8" w:space="0" w:color="auto"/>
              <w:bottom w:val="single" w:sz="8" w:space="0" w:color="000000"/>
              <w:right w:val="nil"/>
            </w:tcBorders>
            <w:vAlign w:val="center"/>
            <w:hideMark/>
          </w:tcPr>
          <w:p w14:paraId="676035D4" w14:textId="4C89DBFF" w:rsidR="007A6D47" w:rsidRPr="00C44004" w:rsidDel="00CB6B19" w:rsidRDefault="007A6D47" w:rsidP="00CB6B19">
            <w:pPr>
              <w:rPr>
                <w:del w:id="6773" w:author="Lane, Stefanie" w:date="2023-09-27T17:47:00Z"/>
                <w:rFonts w:ascii="Calibri" w:eastAsia="Times New Roman" w:hAnsi="Calibri" w:cs="Calibri"/>
                <w:color w:val="000000"/>
              </w:rPr>
              <w:pPrChange w:id="677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0FDEBB1" w14:textId="5FC99117" w:rsidR="007A6D47" w:rsidRPr="00C44004" w:rsidDel="00CB6B19" w:rsidRDefault="007A6D47" w:rsidP="00CB6B19">
            <w:pPr>
              <w:rPr>
                <w:del w:id="6775" w:author="Lane, Stefanie" w:date="2023-09-27T17:47:00Z"/>
                <w:rFonts w:ascii="Calibri" w:eastAsia="Times New Roman" w:hAnsi="Calibri" w:cs="Calibri"/>
                <w:color w:val="000000"/>
              </w:rPr>
              <w:pPrChange w:id="677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847D1CC" w14:textId="0F166AA9" w:rsidR="007A6D47" w:rsidRPr="00C44004" w:rsidDel="00CB6B19" w:rsidRDefault="007A6D47" w:rsidP="00CB6B19">
            <w:pPr>
              <w:rPr>
                <w:del w:id="6777" w:author="Lane, Stefanie" w:date="2023-09-27T17:47:00Z"/>
                <w:rFonts w:ascii="Calibri" w:eastAsia="Times New Roman" w:hAnsi="Calibri" w:cs="Calibri"/>
                <w:i/>
                <w:iCs/>
                <w:color w:val="000000"/>
              </w:rPr>
              <w:pPrChange w:id="6778" w:author="Lane, Stefanie" w:date="2023-09-27T17:47:00Z">
                <w:pPr>
                  <w:spacing w:after="0" w:line="240" w:lineRule="auto"/>
                </w:pPr>
              </w:pPrChange>
            </w:pPr>
            <w:del w:id="6779" w:author="Lane, Stefanie" w:date="2023-09-27T17:47:00Z">
              <w:r w:rsidRPr="00C44004" w:rsidDel="00CB6B19">
                <w:rPr>
                  <w:rFonts w:ascii="Calibri" w:eastAsia="Times New Roman" w:hAnsi="Calibri" w:cs="Calibri"/>
                  <w:i/>
                  <w:iCs/>
                  <w:color w:val="000000"/>
                </w:rPr>
                <w:delText>Carex lyngbyei</w:delText>
              </w:r>
            </w:del>
          </w:p>
        </w:tc>
        <w:tc>
          <w:tcPr>
            <w:tcW w:w="960" w:type="dxa"/>
            <w:tcBorders>
              <w:top w:val="nil"/>
              <w:left w:val="nil"/>
              <w:bottom w:val="nil"/>
              <w:right w:val="nil"/>
            </w:tcBorders>
            <w:shd w:val="clear" w:color="auto" w:fill="auto"/>
            <w:noWrap/>
            <w:vAlign w:val="bottom"/>
            <w:hideMark/>
          </w:tcPr>
          <w:p w14:paraId="5648598C" w14:textId="16B81074" w:rsidR="007A6D47" w:rsidRPr="00C44004" w:rsidDel="00CB6B19" w:rsidRDefault="007A6D47" w:rsidP="00CB6B19">
            <w:pPr>
              <w:rPr>
                <w:del w:id="6780" w:author="Lane, Stefanie" w:date="2023-09-27T17:47:00Z"/>
                <w:rFonts w:ascii="Calibri" w:eastAsia="Times New Roman" w:hAnsi="Calibri" w:cs="Calibri"/>
                <w:color w:val="000000"/>
              </w:rPr>
              <w:pPrChange w:id="6781" w:author="Lane, Stefanie" w:date="2023-09-27T17:47:00Z">
                <w:pPr>
                  <w:spacing w:after="0" w:line="240" w:lineRule="auto"/>
                  <w:jc w:val="center"/>
                </w:pPr>
              </w:pPrChange>
            </w:pPr>
            <w:del w:id="6782" w:author="Lane, Stefanie" w:date="2023-09-27T17:47:00Z">
              <w:r w:rsidRPr="00C44004" w:rsidDel="00CB6B19">
                <w:rPr>
                  <w:rFonts w:ascii="Calibri" w:eastAsia="Times New Roman" w:hAnsi="Calibri" w:cs="Calibri"/>
                  <w:color w:val="000000"/>
                </w:rPr>
                <w:delText>3.0</w:delText>
              </w:r>
            </w:del>
          </w:p>
        </w:tc>
        <w:tc>
          <w:tcPr>
            <w:tcW w:w="960" w:type="dxa"/>
            <w:tcBorders>
              <w:top w:val="nil"/>
              <w:left w:val="nil"/>
              <w:bottom w:val="nil"/>
              <w:right w:val="nil"/>
            </w:tcBorders>
            <w:shd w:val="clear" w:color="auto" w:fill="auto"/>
            <w:noWrap/>
            <w:vAlign w:val="bottom"/>
            <w:hideMark/>
          </w:tcPr>
          <w:p w14:paraId="30A032EA" w14:textId="1AE89D82" w:rsidR="007A6D47" w:rsidRPr="00C44004" w:rsidDel="00CB6B19" w:rsidRDefault="007A6D47" w:rsidP="00CB6B19">
            <w:pPr>
              <w:rPr>
                <w:del w:id="6783" w:author="Lane, Stefanie" w:date="2023-09-27T17:47:00Z"/>
                <w:rFonts w:ascii="Calibri" w:eastAsia="Times New Roman" w:hAnsi="Calibri" w:cs="Calibri"/>
                <w:color w:val="000000"/>
              </w:rPr>
              <w:pPrChange w:id="6784" w:author="Lane, Stefanie" w:date="2023-09-27T17:47:00Z">
                <w:pPr>
                  <w:spacing w:after="0" w:line="240" w:lineRule="auto"/>
                  <w:jc w:val="center"/>
                </w:pPr>
              </w:pPrChange>
            </w:pPr>
            <w:del w:id="6785" w:author="Lane, Stefanie" w:date="2023-09-27T17:47:00Z">
              <w:r w:rsidRPr="00C44004" w:rsidDel="00CB6B19">
                <w:rPr>
                  <w:rFonts w:ascii="Calibri" w:eastAsia="Times New Roman" w:hAnsi="Calibri" w:cs="Calibri"/>
                  <w:color w:val="000000"/>
                </w:rPr>
                <w:delText>3.0</w:delText>
              </w:r>
            </w:del>
          </w:p>
        </w:tc>
        <w:tc>
          <w:tcPr>
            <w:tcW w:w="960" w:type="dxa"/>
            <w:tcBorders>
              <w:top w:val="nil"/>
              <w:left w:val="nil"/>
              <w:bottom w:val="nil"/>
              <w:right w:val="nil"/>
            </w:tcBorders>
            <w:shd w:val="clear" w:color="auto" w:fill="auto"/>
            <w:noWrap/>
            <w:vAlign w:val="bottom"/>
            <w:hideMark/>
          </w:tcPr>
          <w:p w14:paraId="0CCE19CC" w14:textId="3C24A6F8" w:rsidR="007A6D47" w:rsidRPr="00C44004" w:rsidDel="00CB6B19" w:rsidRDefault="007A6D47" w:rsidP="00CB6B19">
            <w:pPr>
              <w:rPr>
                <w:del w:id="6786" w:author="Lane, Stefanie" w:date="2023-09-27T17:47:00Z"/>
                <w:rFonts w:ascii="Calibri" w:eastAsia="Times New Roman" w:hAnsi="Calibri" w:cs="Calibri"/>
                <w:color w:val="000000"/>
              </w:rPr>
              <w:pPrChange w:id="6787" w:author="Lane, Stefanie" w:date="2023-09-27T17:47:00Z">
                <w:pPr>
                  <w:spacing w:after="0" w:line="240" w:lineRule="auto"/>
                  <w:jc w:val="center"/>
                </w:pPr>
              </w:pPrChange>
            </w:pPr>
            <w:del w:id="6788" w:author="Lane, Stefanie" w:date="2023-09-27T17:47:00Z">
              <w:r w:rsidRPr="00C44004" w:rsidDel="00CB6B19">
                <w:rPr>
                  <w:rFonts w:ascii="Calibri" w:eastAsia="Times New Roman" w:hAnsi="Calibri" w:cs="Calibri"/>
                  <w:color w:val="000000"/>
                </w:rPr>
                <w:delText>1.9</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08A3C0B3" w:rsidR="007A6D47" w:rsidRPr="00C44004" w:rsidDel="00CB6B19" w:rsidRDefault="007A6D47" w:rsidP="00CB6B19">
            <w:pPr>
              <w:rPr>
                <w:del w:id="6789" w:author="Lane, Stefanie" w:date="2023-09-27T17:47:00Z"/>
                <w:rFonts w:ascii="Calibri" w:eastAsia="Times New Roman" w:hAnsi="Calibri" w:cs="Calibri"/>
                <w:color w:val="000000"/>
              </w:rPr>
              <w:pPrChange w:id="6790" w:author="Lane, Stefanie" w:date="2023-09-27T17:47:00Z">
                <w:pPr>
                  <w:spacing w:after="0" w:line="240" w:lineRule="auto"/>
                  <w:jc w:val="center"/>
                </w:pPr>
              </w:pPrChange>
            </w:pPr>
            <w:del w:id="679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59551573" w14:textId="0AFF77B8" w:rsidTr="00D143A8">
        <w:trPr>
          <w:trHeight w:val="290"/>
          <w:del w:id="6792" w:author="Lane, Stefanie" w:date="2023-09-27T17:47:00Z"/>
        </w:trPr>
        <w:tc>
          <w:tcPr>
            <w:tcW w:w="1311" w:type="dxa"/>
            <w:vMerge/>
            <w:tcBorders>
              <w:top w:val="nil"/>
              <w:left w:val="single" w:sz="8" w:space="0" w:color="auto"/>
              <w:bottom w:val="single" w:sz="8" w:space="0" w:color="000000"/>
              <w:right w:val="nil"/>
            </w:tcBorders>
            <w:vAlign w:val="center"/>
            <w:hideMark/>
          </w:tcPr>
          <w:p w14:paraId="4B04D938" w14:textId="4546E24D" w:rsidR="007A6D47" w:rsidRPr="00C44004" w:rsidDel="00CB6B19" w:rsidRDefault="007A6D47" w:rsidP="00CB6B19">
            <w:pPr>
              <w:rPr>
                <w:del w:id="6793" w:author="Lane, Stefanie" w:date="2023-09-27T17:47:00Z"/>
                <w:rFonts w:ascii="Calibri" w:eastAsia="Times New Roman" w:hAnsi="Calibri" w:cs="Calibri"/>
                <w:color w:val="000000"/>
              </w:rPr>
              <w:pPrChange w:id="679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40E2937" w14:textId="4B6477BE" w:rsidR="007A6D47" w:rsidRPr="00C44004" w:rsidDel="00CB6B19" w:rsidRDefault="007A6D47" w:rsidP="00CB6B19">
            <w:pPr>
              <w:rPr>
                <w:del w:id="6795" w:author="Lane, Stefanie" w:date="2023-09-27T17:47:00Z"/>
                <w:rFonts w:ascii="Calibri" w:eastAsia="Times New Roman" w:hAnsi="Calibri" w:cs="Calibri"/>
                <w:color w:val="000000"/>
              </w:rPr>
              <w:pPrChange w:id="679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4286640B" w:rsidR="007A6D47" w:rsidRPr="00C44004" w:rsidDel="00CB6B19" w:rsidRDefault="007A6D47" w:rsidP="00CB6B19">
            <w:pPr>
              <w:rPr>
                <w:del w:id="6797" w:author="Lane, Stefanie" w:date="2023-09-27T17:47:00Z"/>
                <w:rFonts w:ascii="Calibri" w:eastAsia="Times New Roman" w:hAnsi="Calibri" w:cs="Calibri"/>
                <w:i/>
                <w:iCs/>
                <w:color w:val="000000"/>
              </w:rPr>
              <w:pPrChange w:id="6798" w:author="Lane, Stefanie" w:date="2023-09-27T17:47:00Z">
                <w:pPr>
                  <w:spacing w:after="0" w:line="240" w:lineRule="auto"/>
                </w:pPr>
              </w:pPrChange>
            </w:pPr>
            <w:del w:id="6799" w:author="Lane, Stefanie" w:date="2023-09-27T17:47:00Z">
              <w:r w:rsidRPr="00C44004" w:rsidDel="00CB6B19">
                <w:rPr>
                  <w:rFonts w:ascii="Calibri" w:eastAsia="Times New Roman" w:hAnsi="Calibri" w:cs="Calibri"/>
                  <w:i/>
                  <w:iCs/>
                  <w:color w:val="00000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251990A0" w:rsidR="007A6D47" w:rsidRPr="00C44004" w:rsidDel="00CB6B19" w:rsidRDefault="007A6D47" w:rsidP="00CB6B19">
            <w:pPr>
              <w:rPr>
                <w:del w:id="6800" w:author="Lane, Stefanie" w:date="2023-09-27T17:47:00Z"/>
                <w:rFonts w:ascii="Calibri" w:eastAsia="Times New Roman" w:hAnsi="Calibri" w:cs="Calibri"/>
                <w:color w:val="000000"/>
              </w:rPr>
              <w:pPrChange w:id="6801" w:author="Lane, Stefanie" w:date="2023-09-27T17:47:00Z">
                <w:pPr>
                  <w:spacing w:after="0" w:line="240" w:lineRule="auto"/>
                  <w:jc w:val="center"/>
                </w:pPr>
              </w:pPrChange>
            </w:pPr>
            <w:del w:id="6802"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5A5B850C" w:rsidR="007A6D47" w:rsidRPr="00C44004" w:rsidDel="00CB6B19" w:rsidRDefault="007A6D47" w:rsidP="00CB6B19">
            <w:pPr>
              <w:rPr>
                <w:del w:id="6803" w:author="Lane, Stefanie" w:date="2023-09-27T17:47:00Z"/>
                <w:rFonts w:ascii="Calibri" w:eastAsia="Times New Roman" w:hAnsi="Calibri" w:cs="Calibri"/>
                <w:color w:val="000000"/>
              </w:rPr>
              <w:pPrChange w:id="6804" w:author="Lane, Stefanie" w:date="2023-09-27T17:47:00Z">
                <w:pPr>
                  <w:spacing w:after="0" w:line="240" w:lineRule="auto"/>
                  <w:jc w:val="center"/>
                </w:pPr>
              </w:pPrChange>
            </w:pPr>
            <w:del w:id="6805"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5A50AE9D" w:rsidR="007A6D47" w:rsidRPr="00C44004" w:rsidDel="00CB6B19" w:rsidRDefault="007A6D47" w:rsidP="00CB6B19">
            <w:pPr>
              <w:rPr>
                <w:del w:id="6806" w:author="Lane, Stefanie" w:date="2023-09-27T17:47:00Z"/>
                <w:rFonts w:ascii="Calibri" w:eastAsia="Times New Roman" w:hAnsi="Calibri" w:cs="Calibri"/>
                <w:color w:val="000000"/>
              </w:rPr>
              <w:pPrChange w:id="6807" w:author="Lane, Stefanie" w:date="2023-09-27T17:47:00Z">
                <w:pPr>
                  <w:spacing w:after="0" w:line="240" w:lineRule="auto"/>
                  <w:jc w:val="center"/>
                </w:pPr>
              </w:pPrChange>
            </w:pPr>
            <w:del w:id="6808"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28882BA7" w:rsidR="007A6D47" w:rsidRPr="00C44004" w:rsidDel="00CB6B19" w:rsidRDefault="007A6D47" w:rsidP="00CB6B19">
            <w:pPr>
              <w:rPr>
                <w:del w:id="6809" w:author="Lane, Stefanie" w:date="2023-09-27T17:47:00Z"/>
                <w:rFonts w:ascii="Calibri" w:eastAsia="Times New Roman" w:hAnsi="Calibri" w:cs="Calibri"/>
                <w:color w:val="000000"/>
              </w:rPr>
              <w:pPrChange w:id="6810" w:author="Lane, Stefanie" w:date="2023-09-27T17:47:00Z">
                <w:pPr>
                  <w:spacing w:after="0" w:line="240" w:lineRule="auto"/>
                  <w:jc w:val="center"/>
                </w:pPr>
              </w:pPrChange>
            </w:pPr>
            <w:del w:id="681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0EA7922" w14:textId="2722661F" w:rsidTr="00D143A8">
        <w:trPr>
          <w:trHeight w:val="290"/>
          <w:del w:id="6812" w:author="Lane, Stefanie" w:date="2023-09-27T17:47:00Z"/>
        </w:trPr>
        <w:tc>
          <w:tcPr>
            <w:tcW w:w="1311" w:type="dxa"/>
            <w:vMerge/>
            <w:tcBorders>
              <w:top w:val="nil"/>
              <w:left w:val="single" w:sz="8" w:space="0" w:color="auto"/>
              <w:bottom w:val="single" w:sz="8" w:space="0" w:color="000000"/>
              <w:right w:val="nil"/>
            </w:tcBorders>
            <w:vAlign w:val="center"/>
            <w:hideMark/>
          </w:tcPr>
          <w:p w14:paraId="3024B006" w14:textId="05A07D5A" w:rsidR="007A6D47" w:rsidRPr="00C44004" w:rsidDel="00CB6B19" w:rsidRDefault="007A6D47" w:rsidP="00CB6B19">
            <w:pPr>
              <w:rPr>
                <w:del w:id="6813" w:author="Lane, Stefanie" w:date="2023-09-27T17:47:00Z"/>
                <w:rFonts w:ascii="Calibri" w:eastAsia="Times New Roman" w:hAnsi="Calibri" w:cs="Calibri"/>
                <w:color w:val="000000"/>
              </w:rPr>
              <w:pPrChange w:id="681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A81A874" w14:textId="78F59F50" w:rsidR="007A6D47" w:rsidRPr="00C44004" w:rsidDel="00CB6B19" w:rsidRDefault="007A6D47" w:rsidP="00CB6B19">
            <w:pPr>
              <w:rPr>
                <w:del w:id="6815" w:author="Lane, Stefanie" w:date="2023-09-27T17:47:00Z"/>
                <w:rFonts w:ascii="Calibri" w:eastAsia="Times New Roman" w:hAnsi="Calibri" w:cs="Calibri"/>
                <w:color w:val="000000"/>
              </w:rPr>
              <w:pPrChange w:id="681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B282E8D" w14:textId="17213775" w:rsidR="007A6D47" w:rsidRPr="00C44004" w:rsidDel="00CB6B19" w:rsidRDefault="007A6D47" w:rsidP="00CB6B19">
            <w:pPr>
              <w:rPr>
                <w:del w:id="6817" w:author="Lane, Stefanie" w:date="2023-09-27T17:47:00Z"/>
                <w:rFonts w:ascii="Calibri" w:eastAsia="Times New Roman" w:hAnsi="Calibri" w:cs="Calibri"/>
                <w:i/>
                <w:iCs/>
                <w:color w:val="000000"/>
              </w:rPr>
              <w:pPrChange w:id="6818" w:author="Lane, Stefanie" w:date="2023-09-27T17:47:00Z">
                <w:pPr>
                  <w:spacing w:after="0" w:line="240" w:lineRule="auto"/>
                </w:pPr>
              </w:pPrChange>
            </w:pPr>
            <w:del w:id="6819" w:author="Lane, Stefanie" w:date="2023-09-27T17:47:00Z">
              <w:r w:rsidRPr="00C44004" w:rsidDel="00CB6B19">
                <w:rPr>
                  <w:rFonts w:ascii="Calibri" w:eastAsia="Times New Roman" w:hAnsi="Calibri" w:cs="Calibri"/>
                  <w:i/>
                  <w:iCs/>
                  <w:color w:val="000000"/>
                </w:rPr>
                <w:delText>Symphyotrichum subspicatum</w:delText>
              </w:r>
            </w:del>
          </w:p>
        </w:tc>
        <w:tc>
          <w:tcPr>
            <w:tcW w:w="960" w:type="dxa"/>
            <w:tcBorders>
              <w:top w:val="nil"/>
              <w:left w:val="nil"/>
              <w:bottom w:val="nil"/>
              <w:right w:val="nil"/>
            </w:tcBorders>
            <w:shd w:val="clear" w:color="auto" w:fill="auto"/>
            <w:noWrap/>
            <w:vAlign w:val="bottom"/>
            <w:hideMark/>
          </w:tcPr>
          <w:p w14:paraId="3F8EAAD8" w14:textId="2C7C22E2" w:rsidR="007A6D47" w:rsidRPr="00C44004" w:rsidDel="00CB6B19" w:rsidRDefault="007A6D47" w:rsidP="00CB6B19">
            <w:pPr>
              <w:rPr>
                <w:del w:id="6820" w:author="Lane, Stefanie" w:date="2023-09-27T17:47:00Z"/>
                <w:rFonts w:ascii="Calibri" w:eastAsia="Times New Roman" w:hAnsi="Calibri" w:cs="Calibri"/>
                <w:color w:val="000000"/>
              </w:rPr>
              <w:pPrChange w:id="6821" w:author="Lane, Stefanie" w:date="2023-09-27T17:47:00Z">
                <w:pPr>
                  <w:spacing w:after="0" w:line="240" w:lineRule="auto"/>
                  <w:jc w:val="center"/>
                </w:pPr>
              </w:pPrChange>
            </w:pPr>
            <w:del w:id="6822"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5F3CEF38" w14:textId="573546A4" w:rsidR="007A6D47" w:rsidRPr="00C44004" w:rsidDel="00CB6B19" w:rsidRDefault="007A6D47" w:rsidP="00CB6B19">
            <w:pPr>
              <w:rPr>
                <w:del w:id="6823" w:author="Lane, Stefanie" w:date="2023-09-27T17:47:00Z"/>
                <w:rFonts w:ascii="Calibri" w:eastAsia="Times New Roman" w:hAnsi="Calibri" w:cs="Calibri"/>
                <w:color w:val="000000"/>
              </w:rPr>
              <w:pPrChange w:id="6824" w:author="Lane, Stefanie" w:date="2023-09-27T17:47:00Z">
                <w:pPr>
                  <w:spacing w:after="0" w:line="240" w:lineRule="auto"/>
                  <w:jc w:val="center"/>
                </w:pPr>
              </w:pPrChange>
            </w:pPr>
            <w:del w:id="6825"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FB20D83" w14:textId="0EAD1ACE" w:rsidR="007A6D47" w:rsidRPr="00C44004" w:rsidDel="00CB6B19" w:rsidRDefault="007A6D47" w:rsidP="00CB6B19">
            <w:pPr>
              <w:rPr>
                <w:del w:id="6826" w:author="Lane, Stefanie" w:date="2023-09-27T17:47:00Z"/>
                <w:rFonts w:ascii="Calibri" w:eastAsia="Times New Roman" w:hAnsi="Calibri" w:cs="Calibri"/>
                <w:color w:val="000000"/>
              </w:rPr>
              <w:pPrChange w:id="6827" w:author="Lane, Stefanie" w:date="2023-09-27T17:47:00Z">
                <w:pPr>
                  <w:spacing w:after="0" w:line="240" w:lineRule="auto"/>
                  <w:jc w:val="center"/>
                </w:pPr>
              </w:pPrChange>
            </w:pPr>
            <w:del w:id="6828"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2838D3CF" w:rsidR="007A6D47" w:rsidRPr="00C44004" w:rsidDel="00CB6B19" w:rsidRDefault="007A6D47" w:rsidP="00CB6B19">
            <w:pPr>
              <w:rPr>
                <w:del w:id="6829" w:author="Lane, Stefanie" w:date="2023-09-27T17:47:00Z"/>
                <w:rFonts w:ascii="Calibri" w:eastAsia="Times New Roman" w:hAnsi="Calibri" w:cs="Calibri"/>
                <w:color w:val="000000"/>
              </w:rPr>
              <w:pPrChange w:id="6830" w:author="Lane, Stefanie" w:date="2023-09-27T17:47:00Z">
                <w:pPr>
                  <w:spacing w:after="0" w:line="240" w:lineRule="auto"/>
                  <w:jc w:val="center"/>
                </w:pPr>
              </w:pPrChange>
            </w:pPr>
            <w:del w:id="683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28AEDE0" w14:textId="5131E274" w:rsidTr="00D143A8">
        <w:trPr>
          <w:trHeight w:val="290"/>
          <w:del w:id="6832" w:author="Lane, Stefanie" w:date="2023-09-27T17:47:00Z"/>
        </w:trPr>
        <w:tc>
          <w:tcPr>
            <w:tcW w:w="1311" w:type="dxa"/>
            <w:vMerge/>
            <w:tcBorders>
              <w:top w:val="nil"/>
              <w:left w:val="single" w:sz="8" w:space="0" w:color="auto"/>
              <w:bottom w:val="single" w:sz="8" w:space="0" w:color="000000"/>
              <w:right w:val="nil"/>
            </w:tcBorders>
            <w:vAlign w:val="center"/>
            <w:hideMark/>
          </w:tcPr>
          <w:p w14:paraId="6E35EF94" w14:textId="6DB47665" w:rsidR="007A6D47" w:rsidRPr="00C44004" w:rsidDel="00CB6B19" w:rsidRDefault="007A6D47" w:rsidP="00CB6B19">
            <w:pPr>
              <w:rPr>
                <w:del w:id="6833" w:author="Lane, Stefanie" w:date="2023-09-27T17:47:00Z"/>
                <w:rFonts w:ascii="Calibri" w:eastAsia="Times New Roman" w:hAnsi="Calibri" w:cs="Calibri"/>
                <w:color w:val="000000"/>
              </w:rPr>
              <w:pPrChange w:id="683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6350611" w14:textId="3F2EF74E" w:rsidR="007A6D47" w:rsidRPr="00C44004" w:rsidDel="00CB6B19" w:rsidRDefault="007A6D47" w:rsidP="00CB6B19">
            <w:pPr>
              <w:rPr>
                <w:del w:id="6835" w:author="Lane, Stefanie" w:date="2023-09-27T17:47:00Z"/>
                <w:rFonts w:ascii="Calibri" w:eastAsia="Times New Roman" w:hAnsi="Calibri" w:cs="Calibri"/>
                <w:color w:val="000000"/>
              </w:rPr>
              <w:pPrChange w:id="683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260E3F8B" w:rsidR="007A6D47" w:rsidRPr="00C44004" w:rsidDel="00CB6B19" w:rsidRDefault="007A6D47" w:rsidP="00CB6B19">
            <w:pPr>
              <w:rPr>
                <w:del w:id="6837" w:author="Lane, Stefanie" w:date="2023-09-27T17:47:00Z"/>
                <w:rFonts w:ascii="Calibri" w:eastAsia="Times New Roman" w:hAnsi="Calibri" w:cs="Calibri"/>
                <w:i/>
                <w:iCs/>
                <w:color w:val="000000"/>
              </w:rPr>
              <w:pPrChange w:id="6838" w:author="Lane, Stefanie" w:date="2023-09-27T17:47:00Z">
                <w:pPr>
                  <w:spacing w:after="0" w:line="240" w:lineRule="auto"/>
                </w:pPr>
              </w:pPrChange>
            </w:pPr>
            <w:del w:id="6839" w:author="Lane, Stefanie" w:date="2023-09-27T17:47:00Z">
              <w:r w:rsidRPr="00C44004" w:rsidDel="00CB6B19">
                <w:rPr>
                  <w:rFonts w:ascii="Calibri" w:eastAsia="Times New Roman" w:hAnsi="Calibri" w:cs="Calibri"/>
                  <w:i/>
                  <w:iCs/>
                  <w:color w:val="000000"/>
                </w:rPr>
                <w:delText>Rumex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5910CDA0" w:rsidR="007A6D47" w:rsidRPr="00C44004" w:rsidDel="00CB6B19" w:rsidRDefault="007A6D47" w:rsidP="00CB6B19">
            <w:pPr>
              <w:rPr>
                <w:del w:id="6840" w:author="Lane, Stefanie" w:date="2023-09-27T17:47:00Z"/>
                <w:rFonts w:ascii="Calibri" w:eastAsia="Times New Roman" w:hAnsi="Calibri" w:cs="Calibri"/>
                <w:color w:val="000000"/>
              </w:rPr>
              <w:pPrChange w:id="6841" w:author="Lane, Stefanie" w:date="2023-09-27T17:47:00Z">
                <w:pPr>
                  <w:spacing w:after="0" w:line="240" w:lineRule="auto"/>
                  <w:jc w:val="center"/>
                </w:pPr>
              </w:pPrChange>
            </w:pPr>
            <w:del w:id="684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39235DBF" w:rsidR="007A6D47" w:rsidRPr="00C44004" w:rsidDel="00CB6B19" w:rsidRDefault="007A6D47" w:rsidP="00CB6B19">
            <w:pPr>
              <w:rPr>
                <w:del w:id="6843" w:author="Lane, Stefanie" w:date="2023-09-27T17:47:00Z"/>
                <w:rFonts w:ascii="Calibri" w:eastAsia="Times New Roman" w:hAnsi="Calibri" w:cs="Calibri"/>
                <w:color w:val="000000"/>
              </w:rPr>
              <w:pPrChange w:id="6844" w:author="Lane, Stefanie" w:date="2023-09-27T17:47:00Z">
                <w:pPr>
                  <w:spacing w:after="0" w:line="240" w:lineRule="auto"/>
                  <w:jc w:val="center"/>
                </w:pPr>
              </w:pPrChange>
            </w:pPr>
            <w:del w:id="6845"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A9B12FC" w:rsidR="007A6D47" w:rsidRPr="00C44004" w:rsidDel="00CB6B19" w:rsidRDefault="007A6D47" w:rsidP="00CB6B19">
            <w:pPr>
              <w:rPr>
                <w:del w:id="6846" w:author="Lane, Stefanie" w:date="2023-09-27T17:47:00Z"/>
                <w:rFonts w:ascii="Calibri" w:eastAsia="Times New Roman" w:hAnsi="Calibri" w:cs="Calibri"/>
                <w:color w:val="000000"/>
              </w:rPr>
              <w:pPrChange w:id="6847" w:author="Lane, Stefanie" w:date="2023-09-27T17:47:00Z">
                <w:pPr>
                  <w:spacing w:after="0" w:line="240" w:lineRule="auto"/>
                  <w:jc w:val="center"/>
                </w:pPr>
              </w:pPrChange>
            </w:pPr>
            <w:del w:id="6848"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3083F3EF" w:rsidR="007A6D47" w:rsidRPr="00C44004" w:rsidDel="00CB6B19" w:rsidRDefault="007A6D47" w:rsidP="00CB6B19">
            <w:pPr>
              <w:rPr>
                <w:del w:id="6849" w:author="Lane, Stefanie" w:date="2023-09-27T17:47:00Z"/>
                <w:rFonts w:ascii="Calibri" w:eastAsia="Times New Roman" w:hAnsi="Calibri" w:cs="Calibri"/>
                <w:color w:val="000000"/>
              </w:rPr>
              <w:pPrChange w:id="6850" w:author="Lane, Stefanie" w:date="2023-09-27T17:47:00Z">
                <w:pPr>
                  <w:spacing w:after="0" w:line="240" w:lineRule="auto"/>
                  <w:jc w:val="center"/>
                </w:pPr>
              </w:pPrChange>
            </w:pPr>
            <w:del w:id="685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13DF8C2" w14:textId="747E7886" w:rsidTr="00D143A8">
        <w:trPr>
          <w:trHeight w:val="290"/>
          <w:del w:id="6852" w:author="Lane, Stefanie" w:date="2023-09-27T17:47:00Z"/>
        </w:trPr>
        <w:tc>
          <w:tcPr>
            <w:tcW w:w="1311" w:type="dxa"/>
            <w:vMerge/>
            <w:tcBorders>
              <w:top w:val="nil"/>
              <w:left w:val="single" w:sz="8" w:space="0" w:color="auto"/>
              <w:bottom w:val="single" w:sz="8" w:space="0" w:color="000000"/>
              <w:right w:val="nil"/>
            </w:tcBorders>
            <w:vAlign w:val="center"/>
            <w:hideMark/>
          </w:tcPr>
          <w:p w14:paraId="76D478AC" w14:textId="01C952B0" w:rsidR="007A6D47" w:rsidRPr="00C44004" w:rsidDel="00CB6B19" w:rsidRDefault="007A6D47" w:rsidP="00CB6B19">
            <w:pPr>
              <w:rPr>
                <w:del w:id="6853" w:author="Lane, Stefanie" w:date="2023-09-27T17:47:00Z"/>
                <w:rFonts w:ascii="Calibri" w:eastAsia="Times New Roman" w:hAnsi="Calibri" w:cs="Calibri"/>
                <w:color w:val="000000"/>
              </w:rPr>
              <w:pPrChange w:id="685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0265791" w14:textId="2375D58C" w:rsidR="007A6D47" w:rsidRPr="00C44004" w:rsidDel="00CB6B19" w:rsidRDefault="007A6D47" w:rsidP="00CB6B19">
            <w:pPr>
              <w:rPr>
                <w:del w:id="6855" w:author="Lane, Stefanie" w:date="2023-09-27T17:47:00Z"/>
                <w:rFonts w:ascii="Calibri" w:eastAsia="Times New Roman" w:hAnsi="Calibri" w:cs="Calibri"/>
                <w:color w:val="000000"/>
              </w:rPr>
              <w:pPrChange w:id="685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FA43E5" w14:textId="3B0B4F96" w:rsidR="007A6D47" w:rsidRPr="00C44004" w:rsidDel="00CB6B19" w:rsidRDefault="007A6D47" w:rsidP="00CB6B19">
            <w:pPr>
              <w:rPr>
                <w:del w:id="6857" w:author="Lane, Stefanie" w:date="2023-09-27T17:47:00Z"/>
                <w:rFonts w:ascii="Calibri" w:eastAsia="Times New Roman" w:hAnsi="Calibri" w:cs="Calibri"/>
                <w:i/>
                <w:iCs/>
                <w:color w:val="000000"/>
              </w:rPr>
              <w:pPrChange w:id="6858" w:author="Lane, Stefanie" w:date="2023-09-27T17:47:00Z">
                <w:pPr>
                  <w:spacing w:after="0" w:line="240" w:lineRule="auto"/>
                </w:pPr>
              </w:pPrChange>
            </w:pPr>
            <w:del w:id="6859" w:author="Lane, Stefanie" w:date="2023-09-27T17:47:00Z">
              <w:r w:rsidRPr="00C44004" w:rsidDel="00CB6B19">
                <w:rPr>
                  <w:rFonts w:ascii="Calibri" w:eastAsia="Times New Roman" w:hAnsi="Calibri" w:cs="Calibri"/>
                  <w:i/>
                  <w:iCs/>
                  <w:color w:val="000000"/>
                </w:rPr>
                <w:delText>Lysimachia thyrsiflora</w:delText>
              </w:r>
            </w:del>
          </w:p>
        </w:tc>
        <w:tc>
          <w:tcPr>
            <w:tcW w:w="960" w:type="dxa"/>
            <w:tcBorders>
              <w:top w:val="nil"/>
              <w:left w:val="nil"/>
              <w:bottom w:val="nil"/>
              <w:right w:val="nil"/>
            </w:tcBorders>
            <w:shd w:val="clear" w:color="auto" w:fill="auto"/>
            <w:noWrap/>
            <w:vAlign w:val="bottom"/>
            <w:hideMark/>
          </w:tcPr>
          <w:p w14:paraId="410B8973" w14:textId="585F3ECC" w:rsidR="007A6D47" w:rsidRPr="00C44004" w:rsidDel="00CB6B19" w:rsidRDefault="007A6D47" w:rsidP="00CB6B19">
            <w:pPr>
              <w:rPr>
                <w:del w:id="6860" w:author="Lane, Stefanie" w:date="2023-09-27T17:47:00Z"/>
                <w:rFonts w:ascii="Calibri" w:eastAsia="Times New Roman" w:hAnsi="Calibri" w:cs="Calibri"/>
                <w:color w:val="000000"/>
              </w:rPr>
              <w:pPrChange w:id="6861" w:author="Lane, Stefanie" w:date="2023-09-27T17:47:00Z">
                <w:pPr>
                  <w:spacing w:after="0" w:line="240" w:lineRule="auto"/>
                  <w:jc w:val="center"/>
                </w:pPr>
              </w:pPrChange>
            </w:pPr>
            <w:del w:id="6862"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2A4D1C6" w14:textId="58F8EF1A" w:rsidR="007A6D47" w:rsidRPr="00C44004" w:rsidDel="00CB6B19" w:rsidRDefault="007A6D47" w:rsidP="00CB6B19">
            <w:pPr>
              <w:rPr>
                <w:del w:id="6863" w:author="Lane, Stefanie" w:date="2023-09-27T17:47:00Z"/>
                <w:rFonts w:ascii="Calibri" w:eastAsia="Times New Roman" w:hAnsi="Calibri" w:cs="Calibri"/>
                <w:color w:val="000000"/>
              </w:rPr>
              <w:pPrChange w:id="6864"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8108055" w14:textId="60C433D2" w:rsidR="007A6D47" w:rsidRPr="00C44004" w:rsidDel="00CB6B19" w:rsidRDefault="007A6D47" w:rsidP="00CB6B19">
            <w:pPr>
              <w:rPr>
                <w:del w:id="6865" w:author="Lane, Stefanie" w:date="2023-09-27T17:47:00Z"/>
                <w:rFonts w:ascii="Calibri" w:eastAsia="Times New Roman" w:hAnsi="Calibri" w:cs="Calibri"/>
                <w:color w:val="000000"/>
              </w:rPr>
              <w:pPrChange w:id="6866" w:author="Lane, Stefanie" w:date="2023-09-27T17:47:00Z">
                <w:pPr>
                  <w:spacing w:after="0" w:line="240" w:lineRule="auto"/>
                  <w:jc w:val="center"/>
                </w:pPr>
              </w:pPrChange>
            </w:pPr>
            <w:del w:id="6867"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6C1809D4" w14:textId="70EAA30F" w:rsidR="007A6D47" w:rsidRPr="00C44004" w:rsidDel="00CB6B19" w:rsidRDefault="007A6D47" w:rsidP="00CB6B19">
            <w:pPr>
              <w:rPr>
                <w:del w:id="6868" w:author="Lane, Stefanie" w:date="2023-09-27T17:47:00Z"/>
                <w:rFonts w:ascii="Calibri" w:eastAsia="Times New Roman" w:hAnsi="Calibri" w:cs="Calibri"/>
                <w:color w:val="000000"/>
              </w:rPr>
              <w:pPrChange w:id="6869" w:author="Lane, Stefanie" w:date="2023-09-27T17:47:00Z">
                <w:pPr>
                  <w:spacing w:after="0" w:line="240" w:lineRule="auto"/>
                  <w:jc w:val="center"/>
                </w:pPr>
              </w:pPrChange>
            </w:pPr>
            <w:del w:id="6870" w:author="Lane, Stefanie" w:date="2023-09-27T17:47:00Z">
              <w:r w:rsidRPr="00C44004" w:rsidDel="00CB6B19">
                <w:rPr>
                  <w:rFonts w:ascii="Calibri" w:eastAsia="Times New Roman" w:hAnsi="Calibri" w:cs="Calibri"/>
                  <w:color w:val="000000"/>
                </w:rPr>
                <w:delText>+</w:delText>
              </w:r>
            </w:del>
          </w:p>
        </w:tc>
      </w:tr>
      <w:tr w:rsidR="007A6D47" w:rsidRPr="00C44004" w:rsidDel="00CB6B19" w14:paraId="07CC4811" w14:textId="5785AA09" w:rsidTr="00D143A8">
        <w:trPr>
          <w:trHeight w:val="290"/>
          <w:del w:id="6871" w:author="Lane, Stefanie" w:date="2023-09-27T17:47:00Z"/>
        </w:trPr>
        <w:tc>
          <w:tcPr>
            <w:tcW w:w="1311" w:type="dxa"/>
            <w:vMerge/>
            <w:tcBorders>
              <w:top w:val="nil"/>
              <w:left w:val="single" w:sz="8" w:space="0" w:color="auto"/>
              <w:bottom w:val="single" w:sz="8" w:space="0" w:color="000000"/>
              <w:right w:val="nil"/>
            </w:tcBorders>
            <w:vAlign w:val="center"/>
            <w:hideMark/>
          </w:tcPr>
          <w:p w14:paraId="717D164C" w14:textId="32E2931C" w:rsidR="007A6D47" w:rsidRPr="00C44004" w:rsidDel="00CB6B19" w:rsidRDefault="007A6D47" w:rsidP="00CB6B19">
            <w:pPr>
              <w:rPr>
                <w:del w:id="6872" w:author="Lane, Stefanie" w:date="2023-09-27T17:47:00Z"/>
                <w:rFonts w:ascii="Calibri" w:eastAsia="Times New Roman" w:hAnsi="Calibri" w:cs="Calibri"/>
                <w:color w:val="000000"/>
              </w:rPr>
              <w:pPrChange w:id="687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6CD4A22" w14:textId="39325856" w:rsidR="007A6D47" w:rsidRPr="00C44004" w:rsidDel="00CB6B19" w:rsidRDefault="007A6D47" w:rsidP="00CB6B19">
            <w:pPr>
              <w:rPr>
                <w:del w:id="6874" w:author="Lane, Stefanie" w:date="2023-09-27T17:47:00Z"/>
                <w:rFonts w:ascii="Calibri" w:eastAsia="Times New Roman" w:hAnsi="Calibri" w:cs="Calibri"/>
                <w:color w:val="000000"/>
              </w:rPr>
              <w:pPrChange w:id="687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01ABD028" w:rsidR="007A6D47" w:rsidRPr="00C44004" w:rsidDel="00CB6B19" w:rsidRDefault="007A6D47" w:rsidP="00CB6B19">
            <w:pPr>
              <w:rPr>
                <w:del w:id="6876" w:author="Lane, Stefanie" w:date="2023-09-27T17:47:00Z"/>
                <w:rFonts w:ascii="Calibri" w:eastAsia="Times New Roman" w:hAnsi="Calibri" w:cs="Calibri"/>
                <w:i/>
                <w:iCs/>
                <w:color w:val="000000"/>
              </w:rPr>
              <w:pPrChange w:id="6877" w:author="Lane, Stefanie" w:date="2023-09-27T17:47:00Z">
                <w:pPr>
                  <w:spacing w:after="0" w:line="240" w:lineRule="auto"/>
                </w:pPr>
              </w:pPrChange>
            </w:pPr>
            <w:del w:id="6878" w:author="Lane, Stefanie" w:date="2023-09-27T17:47:00Z">
              <w:r w:rsidRPr="00C44004" w:rsidDel="00CB6B19">
                <w:rPr>
                  <w:rFonts w:ascii="Calibri" w:eastAsia="Times New Roman" w:hAnsi="Calibri" w:cs="Calibri"/>
                  <w:i/>
                  <w:iCs/>
                  <w:color w:val="000000"/>
                </w:rPr>
                <w:delText>Sidalce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10FEE9CA" w:rsidR="007A6D47" w:rsidRPr="00C44004" w:rsidDel="00CB6B19" w:rsidRDefault="007A6D47" w:rsidP="00CB6B19">
            <w:pPr>
              <w:rPr>
                <w:del w:id="6879" w:author="Lane, Stefanie" w:date="2023-09-27T17:47:00Z"/>
                <w:rFonts w:ascii="Calibri" w:eastAsia="Times New Roman" w:hAnsi="Calibri" w:cs="Calibri"/>
                <w:color w:val="000000"/>
              </w:rPr>
              <w:pPrChange w:id="6880" w:author="Lane, Stefanie" w:date="2023-09-27T17:47:00Z">
                <w:pPr>
                  <w:spacing w:after="0" w:line="240" w:lineRule="auto"/>
                  <w:jc w:val="center"/>
                </w:pPr>
              </w:pPrChange>
            </w:pPr>
            <w:del w:id="688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3E58F4D9" w:rsidR="007A6D47" w:rsidRPr="00C44004" w:rsidDel="00CB6B19" w:rsidRDefault="007A6D47" w:rsidP="00CB6B19">
            <w:pPr>
              <w:rPr>
                <w:del w:id="6882" w:author="Lane, Stefanie" w:date="2023-09-27T17:47:00Z"/>
                <w:rFonts w:ascii="Calibri" w:eastAsia="Times New Roman" w:hAnsi="Calibri" w:cs="Calibri"/>
                <w:color w:val="000000"/>
              </w:rPr>
              <w:pPrChange w:id="6883" w:author="Lane, Stefanie" w:date="2023-09-27T17:47:00Z">
                <w:pPr>
                  <w:spacing w:after="0" w:line="240" w:lineRule="auto"/>
                  <w:jc w:val="center"/>
                </w:pPr>
              </w:pPrChange>
            </w:pPr>
            <w:del w:id="6884"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642F3F88" w:rsidR="007A6D47" w:rsidRPr="00C44004" w:rsidDel="00CB6B19" w:rsidRDefault="007A6D47" w:rsidP="00CB6B19">
            <w:pPr>
              <w:rPr>
                <w:del w:id="6885" w:author="Lane, Stefanie" w:date="2023-09-27T17:47:00Z"/>
                <w:rFonts w:ascii="Calibri" w:eastAsia="Times New Roman" w:hAnsi="Calibri" w:cs="Calibri"/>
                <w:color w:val="000000"/>
              </w:rPr>
              <w:pPrChange w:id="6886" w:author="Lane, Stefanie" w:date="2023-09-27T17:47:00Z">
                <w:pPr>
                  <w:spacing w:after="0" w:line="240" w:lineRule="auto"/>
                  <w:jc w:val="center"/>
                </w:pPr>
              </w:pPrChange>
            </w:pPr>
            <w:del w:id="6887"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38885E5" w:rsidR="007A6D47" w:rsidRPr="00C44004" w:rsidDel="00CB6B19" w:rsidRDefault="007A6D47" w:rsidP="00CB6B19">
            <w:pPr>
              <w:rPr>
                <w:del w:id="6888" w:author="Lane, Stefanie" w:date="2023-09-27T17:47:00Z"/>
                <w:rFonts w:ascii="Calibri" w:eastAsia="Times New Roman" w:hAnsi="Calibri" w:cs="Calibri"/>
                <w:color w:val="000000"/>
              </w:rPr>
              <w:pPrChange w:id="6889" w:author="Lane, Stefanie" w:date="2023-09-27T17:47:00Z">
                <w:pPr>
                  <w:spacing w:after="0" w:line="240" w:lineRule="auto"/>
                  <w:jc w:val="center"/>
                </w:pPr>
              </w:pPrChange>
            </w:pPr>
            <w:del w:id="6890"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6352868" w14:textId="183A8E8B" w:rsidTr="00D143A8">
        <w:trPr>
          <w:trHeight w:val="290"/>
          <w:del w:id="6891" w:author="Lane, Stefanie" w:date="2023-09-27T17:47:00Z"/>
        </w:trPr>
        <w:tc>
          <w:tcPr>
            <w:tcW w:w="1311" w:type="dxa"/>
            <w:vMerge/>
            <w:tcBorders>
              <w:top w:val="nil"/>
              <w:left w:val="single" w:sz="8" w:space="0" w:color="auto"/>
              <w:bottom w:val="single" w:sz="8" w:space="0" w:color="000000"/>
              <w:right w:val="nil"/>
            </w:tcBorders>
            <w:vAlign w:val="center"/>
            <w:hideMark/>
          </w:tcPr>
          <w:p w14:paraId="42F55EA9" w14:textId="3DD9013F" w:rsidR="007A6D47" w:rsidRPr="00C44004" w:rsidDel="00CB6B19" w:rsidRDefault="007A6D47" w:rsidP="00CB6B19">
            <w:pPr>
              <w:rPr>
                <w:del w:id="6892" w:author="Lane, Stefanie" w:date="2023-09-27T17:47:00Z"/>
                <w:rFonts w:ascii="Calibri" w:eastAsia="Times New Roman" w:hAnsi="Calibri" w:cs="Calibri"/>
                <w:color w:val="000000"/>
              </w:rPr>
              <w:pPrChange w:id="689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A3D52DC" w14:textId="4911AFE5" w:rsidR="007A6D47" w:rsidRPr="00C44004" w:rsidDel="00CB6B19" w:rsidRDefault="007A6D47" w:rsidP="00CB6B19">
            <w:pPr>
              <w:rPr>
                <w:del w:id="6894" w:author="Lane, Stefanie" w:date="2023-09-27T17:47:00Z"/>
                <w:rFonts w:ascii="Calibri" w:eastAsia="Times New Roman" w:hAnsi="Calibri" w:cs="Calibri"/>
                <w:color w:val="000000"/>
              </w:rPr>
              <w:pPrChange w:id="689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DA0971D" w14:textId="7746A5FE" w:rsidR="007A6D47" w:rsidRPr="00C44004" w:rsidDel="00CB6B19" w:rsidRDefault="007A6D47" w:rsidP="00CB6B19">
            <w:pPr>
              <w:rPr>
                <w:del w:id="6896" w:author="Lane, Stefanie" w:date="2023-09-27T17:47:00Z"/>
                <w:rFonts w:ascii="Calibri" w:eastAsia="Times New Roman" w:hAnsi="Calibri" w:cs="Calibri"/>
                <w:i/>
                <w:iCs/>
                <w:color w:val="000000"/>
              </w:rPr>
              <w:pPrChange w:id="6897" w:author="Lane, Stefanie" w:date="2023-09-27T17:47:00Z">
                <w:pPr>
                  <w:spacing w:after="0" w:line="240" w:lineRule="auto"/>
                </w:pPr>
              </w:pPrChange>
            </w:pPr>
            <w:del w:id="6898" w:author="Lane, Stefanie" w:date="2023-09-27T17:47:00Z">
              <w:r w:rsidRPr="00C44004" w:rsidDel="00CB6B19">
                <w:rPr>
                  <w:rFonts w:ascii="Calibri" w:eastAsia="Times New Roman" w:hAnsi="Calibri" w:cs="Calibri"/>
                  <w:i/>
                  <w:iCs/>
                  <w:color w:val="000000"/>
                </w:rPr>
                <w:delText>Potentilla anserina-pacifica</w:delText>
              </w:r>
            </w:del>
          </w:p>
        </w:tc>
        <w:tc>
          <w:tcPr>
            <w:tcW w:w="960" w:type="dxa"/>
            <w:tcBorders>
              <w:top w:val="nil"/>
              <w:left w:val="nil"/>
              <w:bottom w:val="nil"/>
              <w:right w:val="nil"/>
            </w:tcBorders>
            <w:shd w:val="clear" w:color="auto" w:fill="auto"/>
            <w:noWrap/>
            <w:vAlign w:val="bottom"/>
            <w:hideMark/>
          </w:tcPr>
          <w:p w14:paraId="14D22188" w14:textId="78F5C6D7" w:rsidR="007A6D47" w:rsidRPr="00C44004" w:rsidDel="00CB6B19" w:rsidRDefault="007A6D47" w:rsidP="00CB6B19">
            <w:pPr>
              <w:rPr>
                <w:del w:id="6899" w:author="Lane, Stefanie" w:date="2023-09-27T17:47:00Z"/>
                <w:rFonts w:ascii="Calibri" w:eastAsia="Times New Roman" w:hAnsi="Calibri" w:cs="Calibri"/>
                <w:color w:val="000000"/>
              </w:rPr>
              <w:pPrChange w:id="6900" w:author="Lane, Stefanie" w:date="2023-09-27T17:47:00Z">
                <w:pPr>
                  <w:spacing w:after="0" w:line="240" w:lineRule="auto"/>
                  <w:jc w:val="center"/>
                </w:pPr>
              </w:pPrChange>
            </w:pPr>
            <w:del w:id="6901"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5C5D2AC2" w14:textId="5894A415" w:rsidR="007A6D47" w:rsidRPr="00C44004" w:rsidDel="00CB6B19" w:rsidRDefault="007A6D47" w:rsidP="00CB6B19">
            <w:pPr>
              <w:rPr>
                <w:del w:id="6902" w:author="Lane, Stefanie" w:date="2023-09-27T17:47:00Z"/>
                <w:rFonts w:ascii="Calibri" w:eastAsia="Times New Roman" w:hAnsi="Calibri" w:cs="Calibri"/>
                <w:color w:val="000000"/>
              </w:rPr>
              <w:pPrChange w:id="6903" w:author="Lane, Stefanie" w:date="2023-09-27T17:47:00Z">
                <w:pPr>
                  <w:spacing w:after="0" w:line="240" w:lineRule="auto"/>
                  <w:jc w:val="center"/>
                </w:pPr>
              </w:pPrChange>
            </w:pPr>
            <w:del w:id="6904"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7D3E31D5" w14:textId="751599D3" w:rsidR="007A6D47" w:rsidRPr="00C44004" w:rsidDel="00CB6B19" w:rsidRDefault="007A6D47" w:rsidP="00CB6B19">
            <w:pPr>
              <w:rPr>
                <w:del w:id="6905" w:author="Lane, Stefanie" w:date="2023-09-27T17:47:00Z"/>
                <w:rFonts w:ascii="Calibri" w:eastAsia="Times New Roman" w:hAnsi="Calibri" w:cs="Calibri"/>
                <w:color w:val="000000"/>
              </w:rPr>
              <w:pPrChange w:id="6906" w:author="Lane, Stefanie" w:date="2023-09-27T17:47:00Z">
                <w:pPr>
                  <w:spacing w:after="0" w:line="240" w:lineRule="auto"/>
                  <w:jc w:val="center"/>
                </w:pPr>
              </w:pPrChange>
            </w:pPr>
            <w:del w:id="6907" w:author="Lane, Stefanie" w:date="2023-09-27T17:47:00Z">
              <w:r w:rsidRPr="00C44004" w:rsidDel="00CB6B19">
                <w:rPr>
                  <w:rFonts w:ascii="Calibri" w:eastAsia="Times New Roman" w:hAnsi="Calibri" w:cs="Calibri"/>
                  <w:color w:val="000000"/>
                </w:rPr>
                <w:delText>0.8</w:delText>
              </w:r>
            </w:del>
          </w:p>
        </w:tc>
        <w:tc>
          <w:tcPr>
            <w:tcW w:w="1560" w:type="dxa"/>
            <w:tcBorders>
              <w:top w:val="nil"/>
              <w:left w:val="nil"/>
              <w:bottom w:val="nil"/>
              <w:right w:val="single" w:sz="8" w:space="0" w:color="auto"/>
            </w:tcBorders>
            <w:shd w:val="clear" w:color="auto" w:fill="auto"/>
            <w:noWrap/>
            <w:vAlign w:val="bottom"/>
            <w:hideMark/>
          </w:tcPr>
          <w:p w14:paraId="560AC505" w14:textId="1E7F6461" w:rsidR="007A6D47" w:rsidRPr="00C44004" w:rsidDel="00CB6B19" w:rsidRDefault="007A6D47" w:rsidP="00CB6B19">
            <w:pPr>
              <w:rPr>
                <w:del w:id="6908" w:author="Lane, Stefanie" w:date="2023-09-27T17:47:00Z"/>
                <w:rFonts w:ascii="Calibri" w:eastAsia="Times New Roman" w:hAnsi="Calibri" w:cs="Calibri"/>
                <w:color w:val="000000"/>
              </w:rPr>
              <w:pPrChange w:id="6909" w:author="Lane, Stefanie" w:date="2023-09-27T17:47:00Z">
                <w:pPr>
                  <w:spacing w:after="0" w:line="240" w:lineRule="auto"/>
                  <w:jc w:val="center"/>
                </w:pPr>
              </w:pPrChange>
            </w:pPr>
            <w:del w:id="6910" w:author="Lane, Stefanie" w:date="2023-09-27T17:47:00Z">
              <w:r w:rsidRPr="00C44004" w:rsidDel="00CB6B19">
                <w:rPr>
                  <w:rFonts w:ascii="Calibri" w:eastAsia="Times New Roman" w:hAnsi="Calibri" w:cs="Calibri"/>
                  <w:color w:val="000000"/>
                </w:rPr>
                <w:delText>+</w:delText>
              </w:r>
            </w:del>
          </w:p>
        </w:tc>
      </w:tr>
      <w:tr w:rsidR="007A6D47" w:rsidRPr="00C44004" w:rsidDel="00CB6B19" w14:paraId="3B63AD0E" w14:textId="7CE41F34" w:rsidTr="00D143A8">
        <w:trPr>
          <w:trHeight w:val="290"/>
          <w:del w:id="6911" w:author="Lane, Stefanie" w:date="2023-09-27T17:47:00Z"/>
        </w:trPr>
        <w:tc>
          <w:tcPr>
            <w:tcW w:w="1311" w:type="dxa"/>
            <w:vMerge/>
            <w:tcBorders>
              <w:top w:val="nil"/>
              <w:left w:val="single" w:sz="8" w:space="0" w:color="auto"/>
              <w:bottom w:val="single" w:sz="8" w:space="0" w:color="000000"/>
              <w:right w:val="nil"/>
            </w:tcBorders>
            <w:vAlign w:val="center"/>
            <w:hideMark/>
          </w:tcPr>
          <w:p w14:paraId="705C0495" w14:textId="197B31E8" w:rsidR="007A6D47" w:rsidRPr="00C44004" w:rsidDel="00CB6B19" w:rsidRDefault="007A6D47" w:rsidP="00CB6B19">
            <w:pPr>
              <w:rPr>
                <w:del w:id="6912" w:author="Lane, Stefanie" w:date="2023-09-27T17:47:00Z"/>
                <w:rFonts w:ascii="Calibri" w:eastAsia="Times New Roman" w:hAnsi="Calibri" w:cs="Calibri"/>
                <w:color w:val="000000"/>
              </w:rPr>
              <w:pPrChange w:id="691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528AA10" w14:textId="263648BB" w:rsidR="007A6D47" w:rsidRPr="00C44004" w:rsidDel="00CB6B19" w:rsidRDefault="007A6D47" w:rsidP="00CB6B19">
            <w:pPr>
              <w:rPr>
                <w:del w:id="6914" w:author="Lane, Stefanie" w:date="2023-09-27T17:47:00Z"/>
                <w:rFonts w:ascii="Calibri" w:eastAsia="Times New Roman" w:hAnsi="Calibri" w:cs="Calibri"/>
                <w:color w:val="000000"/>
              </w:rPr>
              <w:pPrChange w:id="691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5285AF66" w:rsidR="007A6D47" w:rsidRPr="00C44004" w:rsidDel="00CB6B19" w:rsidRDefault="007A6D47" w:rsidP="00CB6B19">
            <w:pPr>
              <w:rPr>
                <w:del w:id="6916" w:author="Lane, Stefanie" w:date="2023-09-27T17:47:00Z"/>
                <w:rFonts w:ascii="Calibri" w:eastAsia="Times New Roman" w:hAnsi="Calibri" w:cs="Calibri"/>
                <w:i/>
                <w:iCs/>
                <w:color w:val="000000"/>
              </w:rPr>
              <w:pPrChange w:id="6917" w:author="Lane, Stefanie" w:date="2023-09-27T17:47:00Z">
                <w:pPr>
                  <w:spacing w:after="0" w:line="240" w:lineRule="auto"/>
                </w:pPr>
              </w:pPrChange>
            </w:pPr>
            <w:del w:id="6918" w:author="Lane, Stefanie" w:date="2023-09-27T17:47:00Z">
              <w:r w:rsidRPr="00C44004" w:rsidDel="00CB6B19">
                <w:rPr>
                  <w:rFonts w:ascii="Calibri" w:eastAsia="Times New Roman" w:hAnsi="Calibri" w:cs="Calibri"/>
                  <w:i/>
                  <w:iCs/>
                  <w:color w:val="00000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30D915A3" w:rsidR="007A6D47" w:rsidRPr="00C44004" w:rsidDel="00CB6B19" w:rsidRDefault="007A6D47" w:rsidP="00CB6B19">
            <w:pPr>
              <w:rPr>
                <w:del w:id="6919" w:author="Lane, Stefanie" w:date="2023-09-27T17:47:00Z"/>
                <w:rFonts w:ascii="Calibri" w:eastAsia="Times New Roman" w:hAnsi="Calibri" w:cs="Calibri"/>
                <w:color w:val="000000"/>
              </w:rPr>
              <w:pPrChange w:id="6920" w:author="Lane, Stefanie" w:date="2023-09-27T17:47:00Z">
                <w:pPr>
                  <w:spacing w:after="0" w:line="240" w:lineRule="auto"/>
                  <w:jc w:val="center"/>
                </w:pPr>
              </w:pPrChange>
            </w:pPr>
            <w:del w:id="6921"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4B132760" w:rsidR="007A6D47" w:rsidRPr="00C44004" w:rsidDel="00CB6B19" w:rsidRDefault="007A6D47" w:rsidP="00CB6B19">
            <w:pPr>
              <w:rPr>
                <w:del w:id="6922" w:author="Lane, Stefanie" w:date="2023-09-27T17:47:00Z"/>
                <w:rFonts w:ascii="Calibri" w:eastAsia="Times New Roman" w:hAnsi="Calibri" w:cs="Calibri"/>
                <w:color w:val="000000"/>
              </w:rPr>
              <w:pPrChange w:id="6923" w:author="Lane, Stefanie" w:date="2023-09-27T17:47:00Z">
                <w:pPr>
                  <w:spacing w:after="0" w:line="240" w:lineRule="auto"/>
                  <w:jc w:val="center"/>
                </w:pPr>
              </w:pPrChange>
            </w:pPr>
            <w:del w:id="692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30DD45B8" w:rsidR="007A6D47" w:rsidRPr="00C44004" w:rsidDel="00CB6B19" w:rsidRDefault="007A6D47" w:rsidP="00CB6B19">
            <w:pPr>
              <w:rPr>
                <w:del w:id="6925" w:author="Lane, Stefanie" w:date="2023-09-27T17:47:00Z"/>
                <w:rFonts w:ascii="Calibri" w:eastAsia="Times New Roman" w:hAnsi="Calibri" w:cs="Calibri"/>
                <w:color w:val="000000"/>
              </w:rPr>
              <w:pPrChange w:id="6926" w:author="Lane, Stefanie" w:date="2023-09-27T17:47:00Z">
                <w:pPr>
                  <w:spacing w:after="0" w:line="240" w:lineRule="auto"/>
                  <w:jc w:val="center"/>
                </w:pPr>
              </w:pPrChange>
            </w:pPr>
            <w:del w:id="6927"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2AFB11BC" w:rsidR="007A6D47" w:rsidRPr="00C44004" w:rsidDel="00CB6B19" w:rsidRDefault="007A6D47" w:rsidP="00CB6B19">
            <w:pPr>
              <w:rPr>
                <w:del w:id="6928" w:author="Lane, Stefanie" w:date="2023-09-27T17:47:00Z"/>
                <w:rFonts w:ascii="Calibri" w:eastAsia="Times New Roman" w:hAnsi="Calibri" w:cs="Calibri"/>
                <w:color w:val="000000"/>
              </w:rPr>
              <w:pPrChange w:id="6929" w:author="Lane, Stefanie" w:date="2023-09-27T17:47:00Z">
                <w:pPr>
                  <w:spacing w:after="0" w:line="240" w:lineRule="auto"/>
                  <w:jc w:val="center"/>
                </w:pPr>
              </w:pPrChange>
            </w:pPr>
            <w:del w:id="6930" w:author="Lane, Stefanie" w:date="2023-09-27T17:47:00Z">
              <w:r w:rsidRPr="00C44004" w:rsidDel="00CB6B19">
                <w:rPr>
                  <w:rFonts w:ascii="Calibri" w:eastAsia="Times New Roman" w:hAnsi="Calibri" w:cs="Calibri"/>
                  <w:color w:val="000000"/>
                </w:rPr>
                <w:delText>+</w:delText>
              </w:r>
            </w:del>
          </w:p>
        </w:tc>
      </w:tr>
      <w:tr w:rsidR="007A6D47" w:rsidRPr="00C44004" w:rsidDel="00CB6B19" w14:paraId="462371DE" w14:textId="531C7885" w:rsidTr="00D143A8">
        <w:trPr>
          <w:trHeight w:val="290"/>
          <w:del w:id="6931" w:author="Lane, Stefanie" w:date="2023-09-27T17:47:00Z"/>
        </w:trPr>
        <w:tc>
          <w:tcPr>
            <w:tcW w:w="1311" w:type="dxa"/>
            <w:vMerge/>
            <w:tcBorders>
              <w:top w:val="nil"/>
              <w:left w:val="single" w:sz="8" w:space="0" w:color="auto"/>
              <w:bottom w:val="single" w:sz="8" w:space="0" w:color="000000"/>
              <w:right w:val="nil"/>
            </w:tcBorders>
            <w:vAlign w:val="center"/>
            <w:hideMark/>
          </w:tcPr>
          <w:p w14:paraId="79F2B2BF" w14:textId="568DF9C9" w:rsidR="007A6D47" w:rsidRPr="00C44004" w:rsidDel="00CB6B19" w:rsidRDefault="007A6D47" w:rsidP="00CB6B19">
            <w:pPr>
              <w:rPr>
                <w:del w:id="6932" w:author="Lane, Stefanie" w:date="2023-09-27T17:47:00Z"/>
                <w:rFonts w:ascii="Calibri" w:eastAsia="Times New Roman" w:hAnsi="Calibri" w:cs="Calibri"/>
                <w:color w:val="000000"/>
              </w:rPr>
              <w:pPrChange w:id="693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EC04038" w14:textId="1FB48371" w:rsidR="007A6D47" w:rsidRPr="00C44004" w:rsidDel="00CB6B19" w:rsidRDefault="007A6D47" w:rsidP="00CB6B19">
            <w:pPr>
              <w:rPr>
                <w:del w:id="6934" w:author="Lane, Stefanie" w:date="2023-09-27T17:47:00Z"/>
                <w:rFonts w:ascii="Calibri" w:eastAsia="Times New Roman" w:hAnsi="Calibri" w:cs="Calibri"/>
                <w:color w:val="000000"/>
              </w:rPr>
              <w:pPrChange w:id="693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6CA7D7" w14:textId="7CB57B5E" w:rsidR="007A6D47" w:rsidRPr="00C44004" w:rsidDel="00CB6B19" w:rsidRDefault="007A6D47" w:rsidP="00CB6B19">
            <w:pPr>
              <w:rPr>
                <w:del w:id="6936" w:author="Lane, Stefanie" w:date="2023-09-27T17:47:00Z"/>
                <w:rFonts w:ascii="Calibri" w:eastAsia="Times New Roman" w:hAnsi="Calibri" w:cs="Calibri"/>
                <w:i/>
                <w:iCs/>
                <w:color w:val="000000"/>
              </w:rPr>
              <w:pPrChange w:id="6937" w:author="Lane, Stefanie" w:date="2023-09-27T17:47:00Z">
                <w:pPr>
                  <w:spacing w:after="0" w:line="240" w:lineRule="auto"/>
                </w:pPr>
              </w:pPrChange>
            </w:pPr>
            <w:del w:id="6938" w:author="Lane, Stefanie" w:date="2023-09-27T17:47:00Z">
              <w:r w:rsidRPr="00C44004" w:rsidDel="00CB6B19">
                <w:rPr>
                  <w:rFonts w:ascii="Calibri" w:eastAsia="Times New Roman" w:hAnsi="Calibri" w:cs="Calibri"/>
                  <w:i/>
                  <w:iCs/>
                  <w:color w:val="000000"/>
                </w:rPr>
                <w:delText>Lathyrus palustris</w:delText>
              </w:r>
            </w:del>
          </w:p>
        </w:tc>
        <w:tc>
          <w:tcPr>
            <w:tcW w:w="960" w:type="dxa"/>
            <w:tcBorders>
              <w:top w:val="nil"/>
              <w:left w:val="nil"/>
              <w:bottom w:val="nil"/>
              <w:right w:val="nil"/>
            </w:tcBorders>
            <w:shd w:val="clear" w:color="auto" w:fill="auto"/>
            <w:noWrap/>
            <w:vAlign w:val="bottom"/>
            <w:hideMark/>
          </w:tcPr>
          <w:p w14:paraId="436FDAEA" w14:textId="20ECE8A0" w:rsidR="007A6D47" w:rsidRPr="00C44004" w:rsidDel="00CB6B19" w:rsidRDefault="007A6D47" w:rsidP="00CB6B19">
            <w:pPr>
              <w:rPr>
                <w:del w:id="6939" w:author="Lane, Stefanie" w:date="2023-09-27T17:47:00Z"/>
                <w:rFonts w:ascii="Calibri" w:eastAsia="Times New Roman" w:hAnsi="Calibri" w:cs="Calibri"/>
                <w:color w:val="000000"/>
              </w:rPr>
              <w:pPrChange w:id="6940" w:author="Lane, Stefanie" w:date="2023-09-27T17:47:00Z">
                <w:pPr>
                  <w:spacing w:after="0" w:line="240" w:lineRule="auto"/>
                  <w:jc w:val="center"/>
                </w:pPr>
              </w:pPrChange>
            </w:pPr>
            <w:del w:id="6941"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52E2DDB" w14:textId="43E775AD" w:rsidR="007A6D47" w:rsidRPr="00C44004" w:rsidDel="00CB6B19" w:rsidRDefault="007A6D47" w:rsidP="00CB6B19">
            <w:pPr>
              <w:rPr>
                <w:del w:id="6942" w:author="Lane, Stefanie" w:date="2023-09-27T17:47:00Z"/>
                <w:rFonts w:ascii="Calibri" w:eastAsia="Times New Roman" w:hAnsi="Calibri" w:cs="Calibri"/>
                <w:color w:val="000000"/>
              </w:rPr>
              <w:pPrChange w:id="6943" w:author="Lane, Stefanie" w:date="2023-09-27T17:47:00Z">
                <w:pPr>
                  <w:spacing w:after="0" w:line="240" w:lineRule="auto"/>
                  <w:jc w:val="center"/>
                </w:pPr>
              </w:pPrChange>
            </w:pPr>
            <w:del w:id="6944"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47A20526" w14:textId="3641622C" w:rsidR="007A6D47" w:rsidRPr="00C44004" w:rsidDel="00CB6B19" w:rsidRDefault="007A6D47" w:rsidP="00CB6B19">
            <w:pPr>
              <w:rPr>
                <w:del w:id="6945" w:author="Lane, Stefanie" w:date="2023-09-27T17:47:00Z"/>
                <w:rFonts w:ascii="Calibri" w:eastAsia="Times New Roman" w:hAnsi="Calibri" w:cs="Calibri"/>
                <w:color w:val="000000"/>
              </w:rPr>
              <w:pPrChange w:id="6946" w:author="Lane, Stefanie" w:date="2023-09-27T17:47:00Z">
                <w:pPr>
                  <w:spacing w:after="0" w:line="240" w:lineRule="auto"/>
                  <w:jc w:val="center"/>
                </w:pPr>
              </w:pPrChange>
            </w:pPr>
            <w:del w:id="6947"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nil"/>
              <w:right w:val="single" w:sz="8" w:space="0" w:color="auto"/>
            </w:tcBorders>
            <w:shd w:val="clear" w:color="auto" w:fill="auto"/>
            <w:noWrap/>
            <w:vAlign w:val="bottom"/>
            <w:hideMark/>
          </w:tcPr>
          <w:p w14:paraId="2DAC4D6F" w14:textId="4E70A951" w:rsidR="007A6D47" w:rsidRPr="00C44004" w:rsidDel="00CB6B19" w:rsidRDefault="007A6D47" w:rsidP="00CB6B19">
            <w:pPr>
              <w:rPr>
                <w:del w:id="6948" w:author="Lane, Stefanie" w:date="2023-09-27T17:47:00Z"/>
                <w:rFonts w:ascii="Calibri" w:eastAsia="Times New Roman" w:hAnsi="Calibri" w:cs="Calibri"/>
                <w:color w:val="000000"/>
              </w:rPr>
              <w:pPrChange w:id="6949" w:author="Lane, Stefanie" w:date="2023-09-27T17:47:00Z">
                <w:pPr>
                  <w:spacing w:after="0" w:line="240" w:lineRule="auto"/>
                  <w:jc w:val="center"/>
                </w:pPr>
              </w:pPrChange>
            </w:pPr>
            <w:del w:id="6950"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6D564BD" w14:textId="2DBB7D19" w:rsidTr="00D143A8">
        <w:trPr>
          <w:trHeight w:val="290"/>
          <w:del w:id="6951" w:author="Lane, Stefanie" w:date="2023-09-27T17:47:00Z"/>
        </w:trPr>
        <w:tc>
          <w:tcPr>
            <w:tcW w:w="1311" w:type="dxa"/>
            <w:vMerge/>
            <w:tcBorders>
              <w:top w:val="nil"/>
              <w:left w:val="single" w:sz="8" w:space="0" w:color="auto"/>
              <w:bottom w:val="single" w:sz="8" w:space="0" w:color="000000"/>
              <w:right w:val="nil"/>
            </w:tcBorders>
            <w:vAlign w:val="center"/>
            <w:hideMark/>
          </w:tcPr>
          <w:p w14:paraId="58D4239E" w14:textId="064855F8" w:rsidR="007A6D47" w:rsidRPr="00C44004" w:rsidDel="00CB6B19" w:rsidRDefault="007A6D47" w:rsidP="00CB6B19">
            <w:pPr>
              <w:rPr>
                <w:del w:id="6952" w:author="Lane, Stefanie" w:date="2023-09-27T17:47:00Z"/>
                <w:rFonts w:ascii="Calibri" w:eastAsia="Times New Roman" w:hAnsi="Calibri" w:cs="Calibri"/>
                <w:color w:val="000000"/>
              </w:rPr>
              <w:pPrChange w:id="695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D6759A9" w14:textId="2016C1CB" w:rsidR="007A6D47" w:rsidRPr="00C44004" w:rsidDel="00CB6B19" w:rsidRDefault="007A6D47" w:rsidP="00CB6B19">
            <w:pPr>
              <w:rPr>
                <w:del w:id="6954" w:author="Lane, Stefanie" w:date="2023-09-27T17:47:00Z"/>
                <w:rFonts w:ascii="Calibri" w:eastAsia="Times New Roman" w:hAnsi="Calibri" w:cs="Calibri"/>
                <w:color w:val="000000"/>
              </w:rPr>
              <w:pPrChange w:id="695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6123C0CE" w:rsidR="007A6D47" w:rsidRPr="00C44004" w:rsidDel="00CB6B19" w:rsidRDefault="007A6D47" w:rsidP="00CB6B19">
            <w:pPr>
              <w:rPr>
                <w:del w:id="6956" w:author="Lane, Stefanie" w:date="2023-09-27T17:47:00Z"/>
                <w:rFonts w:ascii="Calibri" w:eastAsia="Times New Roman" w:hAnsi="Calibri" w:cs="Calibri"/>
                <w:i/>
                <w:iCs/>
                <w:color w:val="000000"/>
              </w:rPr>
              <w:pPrChange w:id="6957" w:author="Lane, Stefanie" w:date="2023-09-27T17:47:00Z">
                <w:pPr>
                  <w:spacing w:after="0" w:line="240" w:lineRule="auto"/>
                </w:pPr>
              </w:pPrChange>
            </w:pPr>
            <w:del w:id="6958" w:author="Lane, Stefanie" w:date="2023-09-27T17:47:00Z">
              <w:r w:rsidRPr="00C44004" w:rsidDel="00CB6B19">
                <w:rPr>
                  <w:rFonts w:ascii="Calibri" w:eastAsia="Times New Roman" w:hAnsi="Calibri" w:cs="Calibri"/>
                  <w:i/>
                  <w:iCs/>
                  <w:color w:val="000000"/>
                </w:rPr>
                <w:delText>Impatiens cap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61D6CEC2" w:rsidR="007A6D47" w:rsidRPr="00C44004" w:rsidDel="00CB6B19" w:rsidRDefault="007A6D47" w:rsidP="00CB6B19">
            <w:pPr>
              <w:rPr>
                <w:del w:id="6959" w:author="Lane, Stefanie" w:date="2023-09-27T17:47:00Z"/>
                <w:rFonts w:ascii="Calibri" w:eastAsia="Times New Roman" w:hAnsi="Calibri" w:cs="Calibri"/>
                <w:color w:val="000000"/>
              </w:rPr>
              <w:pPrChange w:id="6960" w:author="Lane, Stefanie" w:date="2023-09-27T17:47:00Z">
                <w:pPr>
                  <w:spacing w:after="0" w:line="240" w:lineRule="auto"/>
                  <w:jc w:val="center"/>
                </w:pPr>
              </w:pPrChange>
            </w:pPr>
            <w:del w:id="696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4F388B25" w:rsidR="007A6D47" w:rsidRPr="00C44004" w:rsidDel="00CB6B19" w:rsidRDefault="007A6D47" w:rsidP="00CB6B19">
            <w:pPr>
              <w:rPr>
                <w:del w:id="6962" w:author="Lane, Stefanie" w:date="2023-09-27T17:47:00Z"/>
                <w:rFonts w:ascii="Calibri" w:eastAsia="Times New Roman" w:hAnsi="Calibri" w:cs="Calibri"/>
                <w:color w:val="000000"/>
              </w:rPr>
              <w:pPrChange w:id="6963" w:author="Lane, Stefanie" w:date="2023-09-27T17:47:00Z">
                <w:pPr>
                  <w:spacing w:after="0" w:line="240" w:lineRule="auto"/>
                  <w:jc w:val="center"/>
                </w:pPr>
              </w:pPrChange>
            </w:pPr>
            <w:del w:id="6964" w:author="Lane, Stefanie" w:date="2023-09-27T17:47:00Z">
              <w:r w:rsidRPr="00C44004" w:rsidDel="00CB6B19">
                <w:rPr>
                  <w:rFonts w:ascii="Calibri" w:eastAsia="Times New Roman" w:hAnsi="Calibri" w:cs="Calibri"/>
                  <w:color w:val="000000"/>
                </w:rPr>
                <w:delText>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5380678D" w:rsidR="007A6D47" w:rsidRPr="00C44004" w:rsidDel="00CB6B19" w:rsidRDefault="007A6D47" w:rsidP="00CB6B19">
            <w:pPr>
              <w:rPr>
                <w:del w:id="6965" w:author="Lane, Stefanie" w:date="2023-09-27T17:47:00Z"/>
                <w:rFonts w:ascii="Calibri" w:eastAsia="Times New Roman" w:hAnsi="Calibri" w:cs="Calibri"/>
                <w:color w:val="000000"/>
              </w:rPr>
              <w:pPrChange w:id="6966" w:author="Lane, Stefanie" w:date="2023-09-27T17:47:00Z">
                <w:pPr>
                  <w:spacing w:after="0" w:line="240" w:lineRule="auto"/>
                  <w:jc w:val="center"/>
                </w:pPr>
              </w:pPrChange>
            </w:pPr>
            <w:del w:id="6967" w:author="Lane, Stefanie" w:date="2023-09-27T17:47:00Z">
              <w:r w:rsidRPr="00C44004" w:rsidDel="00CB6B19">
                <w:rPr>
                  <w:rFonts w:ascii="Calibri" w:eastAsia="Times New Roman" w:hAnsi="Calibri" w:cs="Calibri"/>
                  <w:color w:val="000000"/>
                </w:rPr>
                <w:delText>0.9</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372BFDFC" w:rsidR="007A6D47" w:rsidRPr="00C44004" w:rsidDel="00CB6B19" w:rsidRDefault="007A6D47" w:rsidP="00CB6B19">
            <w:pPr>
              <w:rPr>
                <w:del w:id="6968" w:author="Lane, Stefanie" w:date="2023-09-27T17:47:00Z"/>
                <w:rFonts w:ascii="Calibri" w:eastAsia="Times New Roman" w:hAnsi="Calibri" w:cs="Calibri"/>
                <w:color w:val="000000"/>
              </w:rPr>
              <w:pPrChange w:id="6969" w:author="Lane, Stefanie" w:date="2023-09-27T17:47:00Z">
                <w:pPr>
                  <w:spacing w:after="0" w:line="240" w:lineRule="auto"/>
                  <w:jc w:val="center"/>
                </w:pPr>
              </w:pPrChange>
            </w:pPr>
            <w:del w:id="6970" w:author="Lane, Stefanie" w:date="2023-09-27T17:47:00Z">
              <w:r w:rsidRPr="00C44004" w:rsidDel="00CB6B19">
                <w:rPr>
                  <w:rFonts w:ascii="Calibri" w:eastAsia="Times New Roman" w:hAnsi="Calibri" w:cs="Calibri"/>
                  <w:color w:val="000000"/>
                </w:rPr>
                <w:delText>+</w:delText>
              </w:r>
            </w:del>
          </w:p>
        </w:tc>
      </w:tr>
      <w:tr w:rsidR="007A6D47" w:rsidRPr="00C44004" w:rsidDel="00CB6B19" w14:paraId="525B2433" w14:textId="7F467DCF" w:rsidTr="00D143A8">
        <w:trPr>
          <w:trHeight w:val="290"/>
          <w:del w:id="6971" w:author="Lane, Stefanie" w:date="2023-09-27T17:47:00Z"/>
        </w:trPr>
        <w:tc>
          <w:tcPr>
            <w:tcW w:w="1311" w:type="dxa"/>
            <w:vMerge/>
            <w:tcBorders>
              <w:top w:val="nil"/>
              <w:left w:val="single" w:sz="8" w:space="0" w:color="auto"/>
              <w:bottom w:val="single" w:sz="8" w:space="0" w:color="000000"/>
              <w:right w:val="nil"/>
            </w:tcBorders>
            <w:vAlign w:val="center"/>
            <w:hideMark/>
          </w:tcPr>
          <w:p w14:paraId="13865558" w14:textId="0CBAF350" w:rsidR="007A6D47" w:rsidRPr="00C44004" w:rsidDel="00CB6B19" w:rsidRDefault="007A6D47" w:rsidP="00CB6B19">
            <w:pPr>
              <w:rPr>
                <w:del w:id="6972" w:author="Lane, Stefanie" w:date="2023-09-27T17:47:00Z"/>
                <w:rFonts w:ascii="Calibri" w:eastAsia="Times New Roman" w:hAnsi="Calibri" w:cs="Calibri"/>
                <w:color w:val="000000"/>
              </w:rPr>
              <w:pPrChange w:id="697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384CAAA" w14:textId="7B15059F" w:rsidR="007A6D47" w:rsidRPr="00C44004" w:rsidDel="00CB6B19" w:rsidRDefault="007A6D47" w:rsidP="00CB6B19">
            <w:pPr>
              <w:rPr>
                <w:del w:id="6974" w:author="Lane, Stefanie" w:date="2023-09-27T17:47:00Z"/>
                <w:rFonts w:ascii="Calibri" w:eastAsia="Times New Roman" w:hAnsi="Calibri" w:cs="Calibri"/>
                <w:color w:val="000000"/>
              </w:rPr>
              <w:pPrChange w:id="697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85FB05A" w14:textId="51B78DD2" w:rsidR="007A6D47" w:rsidRPr="00C44004" w:rsidDel="00CB6B19" w:rsidRDefault="007A6D47" w:rsidP="00CB6B19">
            <w:pPr>
              <w:rPr>
                <w:del w:id="6976" w:author="Lane, Stefanie" w:date="2023-09-27T17:47:00Z"/>
                <w:rFonts w:ascii="Calibri" w:eastAsia="Times New Roman" w:hAnsi="Calibri" w:cs="Calibri"/>
                <w:i/>
                <w:iCs/>
                <w:color w:val="000000"/>
              </w:rPr>
              <w:pPrChange w:id="6977" w:author="Lane, Stefanie" w:date="2023-09-27T17:47:00Z">
                <w:pPr>
                  <w:spacing w:after="0" w:line="240" w:lineRule="auto"/>
                </w:pPr>
              </w:pPrChange>
            </w:pPr>
            <w:del w:id="6978" w:author="Lane, Stefanie" w:date="2023-09-27T17:47:00Z">
              <w:r w:rsidRPr="00C44004" w:rsidDel="00CB6B19">
                <w:rPr>
                  <w:rFonts w:ascii="Calibri" w:eastAsia="Times New Roman" w:hAnsi="Calibri" w:cs="Calibri"/>
                  <w:i/>
                  <w:iCs/>
                  <w:color w:val="000000"/>
                </w:rPr>
                <w:delText>Salix lasiandra</w:delText>
              </w:r>
            </w:del>
          </w:p>
        </w:tc>
        <w:tc>
          <w:tcPr>
            <w:tcW w:w="960" w:type="dxa"/>
            <w:tcBorders>
              <w:top w:val="nil"/>
              <w:left w:val="nil"/>
              <w:bottom w:val="single" w:sz="4" w:space="0" w:color="auto"/>
              <w:right w:val="nil"/>
            </w:tcBorders>
            <w:shd w:val="clear" w:color="auto" w:fill="auto"/>
            <w:noWrap/>
            <w:vAlign w:val="bottom"/>
            <w:hideMark/>
          </w:tcPr>
          <w:p w14:paraId="49FD494E" w14:textId="6CF8C962" w:rsidR="007A6D47" w:rsidRPr="00C44004" w:rsidDel="00CB6B19" w:rsidRDefault="007A6D47" w:rsidP="00CB6B19">
            <w:pPr>
              <w:rPr>
                <w:del w:id="6979" w:author="Lane, Stefanie" w:date="2023-09-27T17:47:00Z"/>
                <w:rFonts w:ascii="Calibri" w:eastAsia="Times New Roman" w:hAnsi="Calibri" w:cs="Calibri"/>
                <w:color w:val="000000"/>
              </w:rPr>
              <w:pPrChange w:id="6980" w:author="Lane, Stefanie" w:date="2023-09-27T17:47:00Z">
                <w:pPr>
                  <w:spacing w:after="0" w:line="240" w:lineRule="auto"/>
                  <w:jc w:val="center"/>
                </w:pPr>
              </w:pPrChange>
            </w:pPr>
            <w:del w:id="6981"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4" w:space="0" w:color="auto"/>
              <w:right w:val="nil"/>
            </w:tcBorders>
            <w:shd w:val="clear" w:color="auto" w:fill="auto"/>
            <w:noWrap/>
            <w:vAlign w:val="bottom"/>
            <w:hideMark/>
          </w:tcPr>
          <w:p w14:paraId="14F222A9" w14:textId="407C70C7" w:rsidR="007A6D47" w:rsidRPr="00C44004" w:rsidDel="00CB6B19" w:rsidRDefault="007A6D47" w:rsidP="00CB6B19">
            <w:pPr>
              <w:rPr>
                <w:del w:id="6982" w:author="Lane, Stefanie" w:date="2023-09-27T17:47:00Z"/>
                <w:rFonts w:ascii="Calibri" w:eastAsia="Times New Roman" w:hAnsi="Calibri" w:cs="Calibri"/>
                <w:color w:val="000000"/>
              </w:rPr>
              <w:pPrChange w:id="6983" w:author="Lane, Stefanie" w:date="2023-09-27T17:47:00Z">
                <w:pPr>
                  <w:spacing w:after="0" w:line="240" w:lineRule="auto"/>
                  <w:jc w:val="center"/>
                </w:pPr>
              </w:pPrChange>
            </w:pPr>
            <w:del w:id="6984"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28286166" w14:textId="5D1FD14F" w:rsidR="007A6D47" w:rsidRPr="00C44004" w:rsidDel="00CB6B19" w:rsidRDefault="007A6D47" w:rsidP="00CB6B19">
            <w:pPr>
              <w:rPr>
                <w:del w:id="6985" w:author="Lane, Stefanie" w:date="2023-09-27T17:47:00Z"/>
                <w:rFonts w:ascii="Calibri" w:eastAsia="Times New Roman" w:hAnsi="Calibri" w:cs="Calibri"/>
                <w:color w:val="000000"/>
              </w:rPr>
              <w:pPrChange w:id="6986" w:author="Lane, Stefanie" w:date="2023-09-27T17:47:00Z">
                <w:pPr>
                  <w:spacing w:after="0" w:line="240" w:lineRule="auto"/>
                  <w:jc w:val="center"/>
                </w:pPr>
              </w:pPrChange>
            </w:pPr>
            <w:del w:id="6987"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nil"/>
              <w:right w:val="single" w:sz="8" w:space="0" w:color="auto"/>
            </w:tcBorders>
            <w:shd w:val="clear" w:color="auto" w:fill="auto"/>
            <w:noWrap/>
            <w:vAlign w:val="bottom"/>
            <w:hideMark/>
          </w:tcPr>
          <w:p w14:paraId="302D3BC8" w14:textId="2B4488F2" w:rsidR="007A6D47" w:rsidRPr="00C44004" w:rsidDel="00CB6B19" w:rsidRDefault="007A6D47" w:rsidP="00CB6B19">
            <w:pPr>
              <w:rPr>
                <w:del w:id="6988" w:author="Lane, Stefanie" w:date="2023-09-27T17:47:00Z"/>
                <w:rFonts w:ascii="Calibri" w:eastAsia="Times New Roman" w:hAnsi="Calibri" w:cs="Calibri"/>
                <w:color w:val="000000"/>
              </w:rPr>
              <w:pPrChange w:id="6989" w:author="Lane, Stefanie" w:date="2023-09-27T17:47:00Z">
                <w:pPr>
                  <w:spacing w:after="0" w:line="240" w:lineRule="auto"/>
                  <w:jc w:val="center"/>
                </w:pPr>
              </w:pPrChange>
            </w:pPr>
            <w:del w:id="6990" w:author="Lane, Stefanie" w:date="2023-09-27T17:47:00Z">
              <w:r w:rsidRPr="00C44004" w:rsidDel="00CB6B19">
                <w:rPr>
                  <w:rFonts w:ascii="Calibri" w:eastAsia="Times New Roman" w:hAnsi="Calibri" w:cs="Calibri"/>
                  <w:color w:val="000000"/>
                </w:rPr>
                <w:delText>+</w:delText>
              </w:r>
            </w:del>
          </w:p>
        </w:tc>
      </w:tr>
      <w:tr w:rsidR="007A6D47" w:rsidRPr="00C44004" w:rsidDel="00CB6B19" w14:paraId="28F62259" w14:textId="3C95211D" w:rsidTr="00D143A8">
        <w:trPr>
          <w:trHeight w:val="290"/>
          <w:del w:id="6991" w:author="Lane, Stefanie" w:date="2023-09-27T17:47:00Z"/>
        </w:trPr>
        <w:tc>
          <w:tcPr>
            <w:tcW w:w="1311" w:type="dxa"/>
            <w:vMerge/>
            <w:tcBorders>
              <w:top w:val="nil"/>
              <w:left w:val="single" w:sz="8" w:space="0" w:color="auto"/>
              <w:bottom w:val="single" w:sz="8" w:space="0" w:color="000000"/>
              <w:right w:val="nil"/>
            </w:tcBorders>
            <w:vAlign w:val="center"/>
            <w:hideMark/>
          </w:tcPr>
          <w:p w14:paraId="0D888961" w14:textId="4E555C7E" w:rsidR="007A6D47" w:rsidRPr="00C44004" w:rsidDel="00CB6B19" w:rsidRDefault="007A6D47" w:rsidP="00CB6B19">
            <w:pPr>
              <w:rPr>
                <w:del w:id="6992" w:author="Lane, Stefanie" w:date="2023-09-27T17:47:00Z"/>
                <w:rFonts w:ascii="Calibri" w:eastAsia="Times New Roman" w:hAnsi="Calibri" w:cs="Calibri"/>
                <w:color w:val="000000"/>
              </w:rPr>
              <w:pPrChange w:id="699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0B0157" w14:textId="3BCA3600" w:rsidR="007A6D47" w:rsidRPr="00C44004" w:rsidDel="00CB6B19" w:rsidRDefault="007A6D47" w:rsidP="00CB6B19">
            <w:pPr>
              <w:rPr>
                <w:del w:id="6994" w:author="Lane, Stefanie" w:date="2023-09-27T17:47:00Z"/>
                <w:rFonts w:ascii="Calibri" w:eastAsia="Times New Roman" w:hAnsi="Calibri" w:cs="Calibri"/>
                <w:color w:val="000000"/>
              </w:rPr>
              <w:pPrChange w:id="699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5ABEFB26" w:rsidR="007A6D47" w:rsidRPr="00C44004" w:rsidDel="00CB6B19" w:rsidRDefault="007A6D47" w:rsidP="00CB6B19">
            <w:pPr>
              <w:rPr>
                <w:del w:id="6996" w:author="Lane, Stefanie" w:date="2023-09-27T17:47:00Z"/>
                <w:rFonts w:ascii="Calibri" w:eastAsia="Times New Roman" w:hAnsi="Calibri" w:cs="Calibri"/>
                <w:i/>
                <w:iCs/>
                <w:color w:val="000000"/>
              </w:rPr>
              <w:pPrChange w:id="6997" w:author="Lane, Stefanie" w:date="2023-09-27T17:47:00Z">
                <w:pPr>
                  <w:spacing w:after="0" w:line="240" w:lineRule="auto"/>
                </w:pPr>
              </w:pPrChange>
            </w:pPr>
            <w:del w:id="6998" w:author="Lane, Stefanie" w:date="2023-09-27T17:47:00Z">
              <w:r w:rsidRPr="00C44004" w:rsidDel="00CB6B19">
                <w:rPr>
                  <w:rFonts w:ascii="Calibri" w:eastAsia="Times New Roman" w:hAnsi="Calibri" w:cs="Calibri"/>
                  <w:i/>
                  <w:iCs/>
                  <w:color w:val="000000"/>
                </w:rPr>
                <w:delText>Equisetum arvense</w:delText>
              </w:r>
            </w:del>
          </w:p>
        </w:tc>
        <w:tc>
          <w:tcPr>
            <w:tcW w:w="960" w:type="dxa"/>
            <w:tcBorders>
              <w:top w:val="nil"/>
              <w:left w:val="nil"/>
              <w:bottom w:val="single" w:sz="4" w:space="0" w:color="auto"/>
              <w:right w:val="nil"/>
            </w:tcBorders>
            <w:shd w:val="clear" w:color="auto" w:fill="auto"/>
            <w:noWrap/>
            <w:vAlign w:val="bottom"/>
            <w:hideMark/>
          </w:tcPr>
          <w:p w14:paraId="4BE5EF1B" w14:textId="391057B9" w:rsidR="007A6D47" w:rsidRPr="00C44004" w:rsidDel="00CB6B19" w:rsidRDefault="007A6D47" w:rsidP="00CB6B19">
            <w:pPr>
              <w:rPr>
                <w:del w:id="6999" w:author="Lane, Stefanie" w:date="2023-09-27T17:47:00Z"/>
                <w:rFonts w:ascii="Calibri" w:eastAsia="Times New Roman" w:hAnsi="Calibri" w:cs="Calibri"/>
                <w:color w:val="000000"/>
              </w:rPr>
              <w:pPrChange w:id="7000" w:author="Lane, Stefanie" w:date="2023-09-27T17:47:00Z">
                <w:pPr>
                  <w:spacing w:after="0" w:line="240" w:lineRule="auto"/>
                  <w:jc w:val="center"/>
                </w:pPr>
              </w:pPrChange>
            </w:pPr>
            <w:del w:id="7001"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4F12AB29" w14:textId="42E4741B" w:rsidR="007A6D47" w:rsidRPr="00C44004" w:rsidDel="00CB6B19" w:rsidRDefault="007A6D47" w:rsidP="00CB6B19">
            <w:pPr>
              <w:rPr>
                <w:del w:id="7002" w:author="Lane, Stefanie" w:date="2023-09-27T17:47:00Z"/>
                <w:rFonts w:ascii="Calibri" w:eastAsia="Times New Roman" w:hAnsi="Calibri" w:cs="Calibri"/>
                <w:color w:val="000000"/>
              </w:rPr>
              <w:pPrChange w:id="7003" w:author="Lane, Stefanie" w:date="2023-09-27T17:47:00Z">
                <w:pPr>
                  <w:spacing w:after="0" w:line="240" w:lineRule="auto"/>
                  <w:jc w:val="center"/>
                </w:pPr>
              </w:pPrChange>
            </w:pPr>
            <w:del w:id="700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2B27CF8D" w:rsidR="007A6D47" w:rsidRPr="00C44004" w:rsidDel="00CB6B19" w:rsidRDefault="007A6D47" w:rsidP="00CB6B19">
            <w:pPr>
              <w:rPr>
                <w:del w:id="7005" w:author="Lane, Stefanie" w:date="2023-09-27T17:47:00Z"/>
                <w:rFonts w:ascii="Calibri" w:eastAsia="Times New Roman" w:hAnsi="Calibri" w:cs="Calibri"/>
                <w:color w:val="000000"/>
              </w:rPr>
              <w:pPrChange w:id="7006" w:author="Lane, Stefanie" w:date="2023-09-27T17:47:00Z">
                <w:pPr>
                  <w:spacing w:after="0" w:line="240" w:lineRule="auto"/>
                  <w:jc w:val="center"/>
                </w:pPr>
              </w:pPrChange>
            </w:pPr>
            <w:del w:id="7007" w:author="Lane, Stefanie" w:date="2023-09-27T17:47:00Z">
              <w:r w:rsidRPr="00C44004" w:rsidDel="00CB6B19">
                <w:rPr>
                  <w:rFonts w:ascii="Calibri" w:eastAsia="Times New Roman" w:hAnsi="Calibri" w:cs="Calibri"/>
                  <w:color w:val="000000"/>
                </w:rPr>
                <w:delText>0.7</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35489551" w:rsidR="007A6D47" w:rsidRPr="00C44004" w:rsidDel="00CB6B19" w:rsidRDefault="007A6D47" w:rsidP="00CB6B19">
            <w:pPr>
              <w:rPr>
                <w:del w:id="7008" w:author="Lane, Stefanie" w:date="2023-09-27T17:47:00Z"/>
                <w:rFonts w:ascii="Calibri" w:eastAsia="Times New Roman" w:hAnsi="Calibri" w:cs="Calibri"/>
                <w:color w:val="000000"/>
              </w:rPr>
              <w:pPrChange w:id="7009" w:author="Lane, Stefanie" w:date="2023-09-27T17:47:00Z">
                <w:pPr>
                  <w:spacing w:after="0" w:line="240" w:lineRule="auto"/>
                  <w:jc w:val="center"/>
                </w:pPr>
              </w:pPrChange>
            </w:pPr>
            <w:del w:id="7010"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60FB483C" w14:textId="74DEFDDA" w:rsidTr="00D143A8">
        <w:trPr>
          <w:trHeight w:val="290"/>
          <w:del w:id="7011" w:author="Lane, Stefanie" w:date="2023-09-27T17:47:00Z"/>
        </w:trPr>
        <w:tc>
          <w:tcPr>
            <w:tcW w:w="1311" w:type="dxa"/>
            <w:vMerge/>
            <w:tcBorders>
              <w:top w:val="nil"/>
              <w:left w:val="single" w:sz="8" w:space="0" w:color="auto"/>
              <w:bottom w:val="single" w:sz="8" w:space="0" w:color="000000"/>
              <w:right w:val="nil"/>
            </w:tcBorders>
            <w:vAlign w:val="center"/>
            <w:hideMark/>
          </w:tcPr>
          <w:p w14:paraId="059069CE" w14:textId="40242376" w:rsidR="007A6D47" w:rsidRPr="00C44004" w:rsidDel="00CB6B19" w:rsidRDefault="007A6D47" w:rsidP="00CB6B19">
            <w:pPr>
              <w:rPr>
                <w:del w:id="7012" w:author="Lane, Stefanie" w:date="2023-09-27T17:47:00Z"/>
                <w:rFonts w:ascii="Calibri" w:eastAsia="Times New Roman" w:hAnsi="Calibri" w:cs="Calibri"/>
                <w:color w:val="000000"/>
              </w:rPr>
              <w:pPrChange w:id="701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037C387" w14:textId="45713C1C" w:rsidR="007A6D47" w:rsidRPr="00C44004" w:rsidDel="00CB6B19" w:rsidRDefault="007A6D47" w:rsidP="00CB6B19">
            <w:pPr>
              <w:rPr>
                <w:del w:id="7014" w:author="Lane, Stefanie" w:date="2023-09-27T17:47:00Z"/>
                <w:rFonts w:ascii="Calibri" w:eastAsia="Times New Roman" w:hAnsi="Calibri" w:cs="Calibri"/>
                <w:color w:val="000000"/>
              </w:rPr>
              <w:pPrChange w:id="701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654D4A7" w14:textId="5B9F583C" w:rsidR="007A6D47" w:rsidRPr="00C44004" w:rsidDel="00CB6B19" w:rsidRDefault="007A6D47" w:rsidP="00CB6B19">
            <w:pPr>
              <w:rPr>
                <w:del w:id="7016" w:author="Lane, Stefanie" w:date="2023-09-27T17:47:00Z"/>
                <w:rFonts w:ascii="Calibri" w:eastAsia="Times New Roman" w:hAnsi="Calibri" w:cs="Calibri"/>
                <w:i/>
                <w:iCs/>
                <w:color w:val="000000"/>
              </w:rPr>
              <w:pPrChange w:id="7017" w:author="Lane, Stefanie" w:date="2023-09-27T17:47:00Z">
                <w:pPr>
                  <w:spacing w:after="0" w:line="240" w:lineRule="auto"/>
                </w:pPr>
              </w:pPrChange>
            </w:pPr>
            <w:del w:id="7018" w:author="Lane, Stefanie" w:date="2023-09-27T17:47:00Z">
              <w:r w:rsidRPr="00C44004" w:rsidDel="00CB6B19">
                <w:rPr>
                  <w:rFonts w:ascii="Calibri" w:eastAsia="Times New Roman" w:hAnsi="Calibri" w:cs="Calibri"/>
                  <w:i/>
                  <w:iCs/>
                  <w:color w:val="000000"/>
                </w:rPr>
                <w:delText>Galium palustre</w:delText>
              </w:r>
            </w:del>
          </w:p>
        </w:tc>
        <w:tc>
          <w:tcPr>
            <w:tcW w:w="960" w:type="dxa"/>
            <w:tcBorders>
              <w:top w:val="nil"/>
              <w:left w:val="nil"/>
              <w:bottom w:val="nil"/>
              <w:right w:val="nil"/>
            </w:tcBorders>
            <w:shd w:val="clear" w:color="auto" w:fill="auto"/>
            <w:noWrap/>
            <w:vAlign w:val="bottom"/>
            <w:hideMark/>
          </w:tcPr>
          <w:p w14:paraId="3F6EF6DD" w14:textId="0B08D868" w:rsidR="007A6D47" w:rsidRPr="00C44004" w:rsidDel="00CB6B19" w:rsidRDefault="007A6D47" w:rsidP="00CB6B19">
            <w:pPr>
              <w:rPr>
                <w:del w:id="7019" w:author="Lane, Stefanie" w:date="2023-09-27T17:47:00Z"/>
                <w:rFonts w:ascii="Calibri" w:eastAsia="Times New Roman" w:hAnsi="Calibri" w:cs="Calibri"/>
                <w:i/>
                <w:iCs/>
                <w:color w:val="000000"/>
              </w:rPr>
              <w:pPrChange w:id="7020"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F016137" w14:textId="6D62C2C1" w:rsidR="007A6D47" w:rsidRPr="00C44004" w:rsidDel="00CB6B19" w:rsidRDefault="007A6D47" w:rsidP="00CB6B19">
            <w:pPr>
              <w:rPr>
                <w:del w:id="7021" w:author="Lane, Stefanie" w:date="2023-09-27T17:47:00Z"/>
                <w:rFonts w:ascii="Times New Roman" w:eastAsia="Times New Roman" w:hAnsi="Times New Roman" w:cs="Times New Roman"/>
                <w:sz w:val="20"/>
                <w:szCs w:val="20"/>
              </w:rPr>
              <w:pPrChange w:id="7022" w:author="Lane, Stefanie" w:date="2023-09-27T17:47:00Z">
                <w:pPr>
                  <w:spacing w:after="0" w:line="240" w:lineRule="auto"/>
                  <w:jc w:val="center"/>
                </w:pPr>
              </w:pPrChange>
            </w:pPr>
          </w:p>
        </w:tc>
        <w:tc>
          <w:tcPr>
            <w:tcW w:w="960" w:type="dxa"/>
            <w:tcBorders>
              <w:top w:val="nil"/>
              <w:left w:val="nil"/>
              <w:bottom w:val="single" w:sz="4" w:space="0" w:color="auto"/>
              <w:right w:val="nil"/>
            </w:tcBorders>
            <w:shd w:val="clear" w:color="auto" w:fill="auto"/>
            <w:noWrap/>
            <w:vAlign w:val="bottom"/>
            <w:hideMark/>
          </w:tcPr>
          <w:p w14:paraId="12FB4829" w14:textId="38CA49A8" w:rsidR="007A6D47" w:rsidRPr="00C44004" w:rsidDel="00CB6B19" w:rsidRDefault="007A6D47" w:rsidP="00CB6B19">
            <w:pPr>
              <w:rPr>
                <w:del w:id="7023" w:author="Lane, Stefanie" w:date="2023-09-27T17:47:00Z"/>
                <w:rFonts w:ascii="Calibri" w:eastAsia="Times New Roman" w:hAnsi="Calibri" w:cs="Calibri"/>
                <w:color w:val="000000"/>
              </w:rPr>
              <w:pPrChange w:id="7024" w:author="Lane, Stefanie" w:date="2023-09-27T17:47:00Z">
                <w:pPr>
                  <w:spacing w:after="0" w:line="240" w:lineRule="auto"/>
                  <w:jc w:val="center"/>
                </w:pPr>
              </w:pPrChange>
            </w:pPr>
            <w:del w:id="7025"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04135636" w:rsidR="007A6D47" w:rsidRPr="00C44004" w:rsidDel="00CB6B19" w:rsidRDefault="007A6D47" w:rsidP="00CB6B19">
            <w:pPr>
              <w:rPr>
                <w:del w:id="7026" w:author="Lane, Stefanie" w:date="2023-09-27T17:47:00Z"/>
                <w:rFonts w:ascii="Calibri" w:eastAsia="Times New Roman" w:hAnsi="Calibri" w:cs="Calibri"/>
                <w:color w:val="000000"/>
              </w:rPr>
              <w:pPrChange w:id="7027" w:author="Lane, Stefanie" w:date="2023-09-27T17:47:00Z">
                <w:pPr>
                  <w:spacing w:after="0" w:line="240" w:lineRule="auto"/>
                  <w:jc w:val="center"/>
                </w:pPr>
              </w:pPrChange>
            </w:pPr>
            <w:del w:id="7028"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510C68AC" w14:textId="53A1E829" w:rsidTr="00D143A8">
        <w:trPr>
          <w:trHeight w:val="290"/>
          <w:del w:id="7029" w:author="Lane, Stefanie" w:date="2023-09-27T17:47:00Z"/>
        </w:trPr>
        <w:tc>
          <w:tcPr>
            <w:tcW w:w="1311" w:type="dxa"/>
            <w:vMerge/>
            <w:tcBorders>
              <w:top w:val="nil"/>
              <w:left w:val="single" w:sz="8" w:space="0" w:color="auto"/>
              <w:bottom w:val="single" w:sz="8" w:space="0" w:color="000000"/>
              <w:right w:val="nil"/>
            </w:tcBorders>
            <w:vAlign w:val="center"/>
            <w:hideMark/>
          </w:tcPr>
          <w:p w14:paraId="230F0170" w14:textId="29BD82CB" w:rsidR="007A6D47" w:rsidRPr="00C44004" w:rsidDel="00CB6B19" w:rsidRDefault="007A6D47" w:rsidP="00CB6B19">
            <w:pPr>
              <w:rPr>
                <w:del w:id="7030" w:author="Lane, Stefanie" w:date="2023-09-27T17:47:00Z"/>
                <w:rFonts w:ascii="Calibri" w:eastAsia="Times New Roman" w:hAnsi="Calibri" w:cs="Calibri"/>
                <w:color w:val="000000"/>
              </w:rPr>
              <w:pPrChange w:id="703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1B6DEC9" w14:textId="664F5D1E" w:rsidR="007A6D47" w:rsidRPr="00C44004" w:rsidDel="00CB6B19" w:rsidRDefault="007A6D47" w:rsidP="00CB6B19">
            <w:pPr>
              <w:rPr>
                <w:del w:id="7032" w:author="Lane, Stefanie" w:date="2023-09-27T17:47:00Z"/>
                <w:rFonts w:ascii="Calibri" w:eastAsia="Times New Roman" w:hAnsi="Calibri" w:cs="Calibri"/>
                <w:color w:val="000000"/>
              </w:rPr>
              <w:pPrChange w:id="703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53D531F1" w:rsidR="007A6D47" w:rsidRPr="00C44004" w:rsidDel="00CB6B19" w:rsidRDefault="007A6D47" w:rsidP="00CB6B19">
            <w:pPr>
              <w:rPr>
                <w:del w:id="7034" w:author="Lane, Stefanie" w:date="2023-09-27T17:47:00Z"/>
                <w:rFonts w:ascii="Calibri" w:eastAsia="Times New Roman" w:hAnsi="Calibri" w:cs="Calibri"/>
                <w:i/>
                <w:iCs/>
                <w:color w:val="000000"/>
              </w:rPr>
              <w:pPrChange w:id="7035" w:author="Lane, Stefanie" w:date="2023-09-27T17:47:00Z">
                <w:pPr>
                  <w:spacing w:after="0" w:line="240" w:lineRule="auto"/>
                </w:pPr>
              </w:pPrChange>
            </w:pPr>
            <w:del w:id="7036" w:author="Lane, Stefanie" w:date="2023-09-27T17:47:00Z">
              <w:r w:rsidRPr="00C44004" w:rsidDel="00CB6B19">
                <w:rPr>
                  <w:rFonts w:ascii="Calibri" w:eastAsia="Times New Roman" w:hAnsi="Calibri" w:cs="Calibri"/>
                  <w:i/>
                  <w:iCs/>
                  <w:color w:val="00000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084DD46D" w:rsidR="007A6D47" w:rsidRPr="00C44004" w:rsidDel="00CB6B19" w:rsidRDefault="007A6D47" w:rsidP="00CB6B19">
            <w:pPr>
              <w:rPr>
                <w:del w:id="7037" w:author="Lane, Stefanie" w:date="2023-09-27T17:47:00Z"/>
                <w:rFonts w:ascii="Calibri" w:eastAsia="Times New Roman" w:hAnsi="Calibri" w:cs="Calibri"/>
                <w:color w:val="000000"/>
              </w:rPr>
              <w:pPrChange w:id="7038" w:author="Lane, Stefanie" w:date="2023-09-27T17:47:00Z">
                <w:pPr>
                  <w:spacing w:after="0" w:line="240" w:lineRule="auto"/>
                  <w:jc w:val="center"/>
                </w:pPr>
              </w:pPrChange>
            </w:pPr>
            <w:del w:id="7039"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68E516D7" w:rsidR="007A6D47" w:rsidRPr="00C44004" w:rsidDel="00CB6B19" w:rsidRDefault="007A6D47" w:rsidP="00CB6B19">
            <w:pPr>
              <w:rPr>
                <w:del w:id="7040" w:author="Lane, Stefanie" w:date="2023-09-27T17:47:00Z"/>
                <w:rFonts w:ascii="Calibri" w:eastAsia="Times New Roman" w:hAnsi="Calibri" w:cs="Calibri"/>
                <w:color w:val="000000"/>
              </w:rPr>
              <w:pPrChange w:id="7041" w:author="Lane, Stefanie" w:date="2023-09-27T17:47:00Z">
                <w:pPr>
                  <w:spacing w:after="0" w:line="240" w:lineRule="auto"/>
                  <w:jc w:val="center"/>
                </w:pPr>
              </w:pPrChange>
            </w:pPr>
            <w:del w:id="704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435A98A9" w14:textId="17E9A6C3" w:rsidR="007A6D47" w:rsidRPr="00C44004" w:rsidDel="00CB6B19" w:rsidRDefault="007A6D47" w:rsidP="00CB6B19">
            <w:pPr>
              <w:rPr>
                <w:del w:id="7043" w:author="Lane, Stefanie" w:date="2023-09-27T17:47:00Z"/>
                <w:rFonts w:ascii="Calibri" w:eastAsia="Times New Roman" w:hAnsi="Calibri" w:cs="Calibri"/>
                <w:color w:val="000000"/>
              </w:rPr>
              <w:pPrChange w:id="7044" w:author="Lane, Stefanie" w:date="2023-09-27T17:47:00Z">
                <w:pPr>
                  <w:spacing w:after="0" w:line="240" w:lineRule="auto"/>
                  <w:jc w:val="center"/>
                </w:pPr>
              </w:pPrChange>
            </w:pPr>
            <w:del w:id="7045"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54261289" w:rsidR="007A6D47" w:rsidRPr="00C44004" w:rsidDel="00CB6B19" w:rsidRDefault="007A6D47" w:rsidP="00CB6B19">
            <w:pPr>
              <w:rPr>
                <w:del w:id="7046" w:author="Lane, Stefanie" w:date="2023-09-27T17:47:00Z"/>
                <w:rFonts w:ascii="Calibri" w:eastAsia="Times New Roman" w:hAnsi="Calibri" w:cs="Calibri"/>
                <w:color w:val="000000"/>
              </w:rPr>
              <w:pPrChange w:id="7047" w:author="Lane, Stefanie" w:date="2023-09-27T17:47:00Z">
                <w:pPr>
                  <w:spacing w:after="0" w:line="240" w:lineRule="auto"/>
                  <w:jc w:val="center"/>
                </w:pPr>
              </w:pPrChange>
            </w:pPr>
            <w:del w:id="7048"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380E56E2" w14:textId="01BCDAAF" w:rsidTr="00D143A8">
        <w:trPr>
          <w:trHeight w:val="290"/>
          <w:del w:id="7049" w:author="Lane, Stefanie" w:date="2023-09-27T17:47:00Z"/>
        </w:trPr>
        <w:tc>
          <w:tcPr>
            <w:tcW w:w="1311" w:type="dxa"/>
            <w:vMerge/>
            <w:tcBorders>
              <w:top w:val="nil"/>
              <w:left w:val="single" w:sz="8" w:space="0" w:color="auto"/>
              <w:bottom w:val="single" w:sz="8" w:space="0" w:color="000000"/>
              <w:right w:val="nil"/>
            </w:tcBorders>
            <w:vAlign w:val="center"/>
            <w:hideMark/>
          </w:tcPr>
          <w:p w14:paraId="641870DD" w14:textId="0554574C" w:rsidR="007A6D47" w:rsidRPr="00C44004" w:rsidDel="00CB6B19" w:rsidRDefault="007A6D47" w:rsidP="00CB6B19">
            <w:pPr>
              <w:rPr>
                <w:del w:id="7050" w:author="Lane, Stefanie" w:date="2023-09-27T17:47:00Z"/>
                <w:rFonts w:ascii="Calibri" w:eastAsia="Times New Roman" w:hAnsi="Calibri" w:cs="Calibri"/>
                <w:color w:val="000000"/>
              </w:rPr>
              <w:pPrChange w:id="705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8AEBB15" w14:textId="0FA5AF64" w:rsidR="007A6D47" w:rsidRPr="00C44004" w:rsidDel="00CB6B19" w:rsidRDefault="007A6D47" w:rsidP="00CB6B19">
            <w:pPr>
              <w:rPr>
                <w:del w:id="7052" w:author="Lane, Stefanie" w:date="2023-09-27T17:47:00Z"/>
                <w:rFonts w:ascii="Calibri" w:eastAsia="Times New Roman" w:hAnsi="Calibri" w:cs="Calibri"/>
                <w:color w:val="000000"/>
              </w:rPr>
              <w:pPrChange w:id="705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24BE495" w14:textId="3DEABA15" w:rsidR="007A6D47" w:rsidRPr="00C44004" w:rsidDel="00CB6B19" w:rsidRDefault="007A6D47" w:rsidP="00CB6B19">
            <w:pPr>
              <w:rPr>
                <w:del w:id="7054" w:author="Lane, Stefanie" w:date="2023-09-27T17:47:00Z"/>
                <w:rFonts w:ascii="Calibri" w:eastAsia="Times New Roman" w:hAnsi="Calibri" w:cs="Calibri"/>
                <w:i/>
                <w:iCs/>
                <w:color w:val="000000"/>
              </w:rPr>
              <w:pPrChange w:id="7055" w:author="Lane, Stefanie" w:date="2023-09-27T17:47:00Z">
                <w:pPr>
                  <w:spacing w:after="0" w:line="240" w:lineRule="auto"/>
                </w:pPr>
              </w:pPrChange>
            </w:pPr>
            <w:del w:id="7056" w:author="Lane, Stefanie" w:date="2023-09-27T17:47:00Z">
              <w:r w:rsidRPr="00C44004" w:rsidDel="00CB6B19">
                <w:rPr>
                  <w:rFonts w:ascii="Calibri" w:eastAsia="Times New Roman" w:hAnsi="Calibri" w:cs="Calibri"/>
                  <w:i/>
                  <w:iCs/>
                  <w:color w:val="000000"/>
                </w:rPr>
                <w:delText>Hypericum scouleri</w:delText>
              </w:r>
            </w:del>
          </w:p>
        </w:tc>
        <w:tc>
          <w:tcPr>
            <w:tcW w:w="960" w:type="dxa"/>
            <w:tcBorders>
              <w:top w:val="nil"/>
              <w:left w:val="nil"/>
              <w:bottom w:val="nil"/>
              <w:right w:val="nil"/>
            </w:tcBorders>
            <w:shd w:val="clear" w:color="auto" w:fill="auto"/>
            <w:noWrap/>
            <w:vAlign w:val="bottom"/>
            <w:hideMark/>
          </w:tcPr>
          <w:p w14:paraId="348CD456" w14:textId="70F19EBA" w:rsidR="007A6D47" w:rsidRPr="00C44004" w:rsidDel="00CB6B19" w:rsidRDefault="007A6D47" w:rsidP="00CB6B19">
            <w:pPr>
              <w:rPr>
                <w:del w:id="7057" w:author="Lane, Stefanie" w:date="2023-09-27T17:47:00Z"/>
                <w:rFonts w:ascii="Calibri" w:eastAsia="Times New Roman" w:hAnsi="Calibri" w:cs="Calibri"/>
                <w:i/>
                <w:iCs/>
                <w:color w:val="000000"/>
              </w:rPr>
              <w:pPrChange w:id="7058"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9BAC788" w14:textId="00634361" w:rsidR="007A6D47" w:rsidRPr="00C44004" w:rsidDel="00CB6B19" w:rsidRDefault="007A6D47" w:rsidP="00CB6B19">
            <w:pPr>
              <w:rPr>
                <w:del w:id="7059" w:author="Lane, Stefanie" w:date="2023-09-27T17:47:00Z"/>
                <w:rFonts w:ascii="Times New Roman" w:eastAsia="Times New Roman" w:hAnsi="Times New Roman" w:cs="Times New Roman"/>
                <w:sz w:val="20"/>
                <w:szCs w:val="20"/>
              </w:rPr>
              <w:pPrChange w:id="7060"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D85602F" w14:textId="123926B5" w:rsidR="007A6D47" w:rsidRPr="00C44004" w:rsidDel="00CB6B19" w:rsidRDefault="007A6D47" w:rsidP="00CB6B19">
            <w:pPr>
              <w:rPr>
                <w:del w:id="7061" w:author="Lane, Stefanie" w:date="2023-09-27T17:47:00Z"/>
                <w:rFonts w:ascii="Calibri" w:eastAsia="Times New Roman" w:hAnsi="Calibri" w:cs="Calibri"/>
                <w:color w:val="000000"/>
              </w:rPr>
              <w:pPrChange w:id="7062" w:author="Lane, Stefanie" w:date="2023-09-27T17:47:00Z">
                <w:pPr>
                  <w:spacing w:after="0" w:line="240" w:lineRule="auto"/>
                  <w:jc w:val="center"/>
                </w:pPr>
              </w:pPrChange>
            </w:pPr>
            <w:del w:id="706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3F8C3AE9" w:rsidR="007A6D47" w:rsidRPr="00C44004" w:rsidDel="00CB6B19" w:rsidRDefault="007A6D47" w:rsidP="00CB6B19">
            <w:pPr>
              <w:rPr>
                <w:del w:id="7064" w:author="Lane, Stefanie" w:date="2023-09-27T17:47:00Z"/>
                <w:rFonts w:ascii="Calibri" w:eastAsia="Times New Roman" w:hAnsi="Calibri" w:cs="Calibri"/>
                <w:color w:val="000000"/>
              </w:rPr>
              <w:pPrChange w:id="7065" w:author="Lane, Stefanie" w:date="2023-09-27T17:47:00Z">
                <w:pPr>
                  <w:spacing w:after="0" w:line="240" w:lineRule="auto"/>
                  <w:jc w:val="center"/>
                </w:pPr>
              </w:pPrChange>
            </w:pPr>
            <w:del w:id="7066"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0668358F" w14:textId="1FFCDBEC" w:rsidTr="00D143A8">
        <w:trPr>
          <w:trHeight w:val="290"/>
          <w:del w:id="7067" w:author="Lane, Stefanie" w:date="2023-09-27T17:47:00Z"/>
        </w:trPr>
        <w:tc>
          <w:tcPr>
            <w:tcW w:w="1311" w:type="dxa"/>
            <w:vMerge/>
            <w:tcBorders>
              <w:top w:val="nil"/>
              <w:left w:val="single" w:sz="8" w:space="0" w:color="auto"/>
              <w:bottom w:val="single" w:sz="8" w:space="0" w:color="000000"/>
              <w:right w:val="nil"/>
            </w:tcBorders>
            <w:vAlign w:val="center"/>
            <w:hideMark/>
          </w:tcPr>
          <w:p w14:paraId="1927EBE7" w14:textId="451E1D7A" w:rsidR="007A6D47" w:rsidRPr="00C44004" w:rsidDel="00CB6B19" w:rsidRDefault="007A6D47" w:rsidP="00CB6B19">
            <w:pPr>
              <w:rPr>
                <w:del w:id="7068" w:author="Lane, Stefanie" w:date="2023-09-27T17:47:00Z"/>
                <w:rFonts w:ascii="Calibri" w:eastAsia="Times New Roman" w:hAnsi="Calibri" w:cs="Calibri"/>
                <w:color w:val="000000"/>
              </w:rPr>
              <w:pPrChange w:id="706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B91C18E" w14:textId="2F5DAA1D" w:rsidR="007A6D47" w:rsidRPr="00C44004" w:rsidDel="00CB6B19" w:rsidRDefault="007A6D47" w:rsidP="00CB6B19">
            <w:pPr>
              <w:rPr>
                <w:del w:id="7070" w:author="Lane, Stefanie" w:date="2023-09-27T17:47:00Z"/>
                <w:rFonts w:ascii="Calibri" w:eastAsia="Times New Roman" w:hAnsi="Calibri" w:cs="Calibri"/>
                <w:color w:val="000000"/>
              </w:rPr>
              <w:pPrChange w:id="707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FC934FE" w:rsidR="007A6D47" w:rsidRPr="00C44004" w:rsidDel="00CB6B19" w:rsidRDefault="007A6D47" w:rsidP="00CB6B19">
            <w:pPr>
              <w:rPr>
                <w:del w:id="7072" w:author="Lane, Stefanie" w:date="2023-09-27T17:47:00Z"/>
                <w:rFonts w:ascii="Calibri" w:eastAsia="Times New Roman" w:hAnsi="Calibri" w:cs="Calibri"/>
                <w:i/>
                <w:iCs/>
                <w:color w:val="000000"/>
              </w:rPr>
              <w:pPrChange w:id="7073" w:author="Lane, Stefanie" w:date="2023-09-27T17:47:00Z">
                <w:pPr>
                  <w:spacing w:after="0" w:line="240" w:lineRule="auto"/>
                </w:pPr>
              </w:pPrChange>
            </w:pPr>
            <w:del w:id="7074" w:author="Lane, Stefanie" w:date="2023-09-27T17:47:00Z">
              <w:r w:rsidRPr="00C44004" w:rsidDel="00CB6B19">
                <w:rPr>
                  <w:rFonts w:ascii="Calibri" w:eastAsia="Times New Roman" w:hAnsi="Calibri" w:cs="Calibri"/>
                  <w:i/>
                  <w:iCs/>
                  <w:color w:val="000000"/>
                </w:rPr>
                <w:delText>Juncus art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3CEE238E" w:rsidR="007A6D47" w:rsidRPr="00C44004" w:rsidDel="00CB6B19" w:rsidRDefault="007A6D47" w:rsidP="00CB6B19">
            <w:pPr>
              <w:rPr>
                <w:del w:id="7075" w:author="Lane, Stefanie" w:date="2023-09-27T17:47:00Z"/>
                <w:rFonts w:ascii="Calibri" w:eastAsia="Times New Roman" w:hAnsi="Calibri" w:cs="Calibri"/>
                <w:color w:val="000000"/>
              </w:rPr>
              <w:pPrChange w:id="7076" w:author="Lane, Stefanie" w:date="2023-09-27T17:47:00Z">
                <w:pPr>
                  <w:spacing w:after="0" w:line="240" w:lineRule="auto"/>
                  <w:jc w:val="center"/>
                </w:pPr>
              </w:pPrChange>
            </w:pPr>
            <w:del w:id="707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48F7D944" w:rsidR="007A6D47" w:rsidRPr="00C44004" w:rsidDel="00CB6B19" w:rsidRDefault="007A6D47" w:rsidP="00CB6B19">
            <w:pPr>
              <w:rPr>
                <w:del w:id="7078" w:author="Lane, Stefanie" w:date="2023-09-27T17:47:00Z"/>
                <w:rFonts w:ascii="Calibri" w:eastAsia="Times New Roman" w:hAnsi="Calibri" w:cs="Calibri"/>
                <w:color w:val="000000"/>
              </w:rPr>
              <w:pPrChange w:id="7079" w:author="Lane, Stefanie" w:date="2023-09-27T17:47:00Z">
                <w:pPr>
                  <w:spacing w:after="0" w:line="240" w:lineRule="auto"/>
                  <w:jc w:val="center"/>
                </w:pPr>
              </w:pPrChange>
            </w:pPr>
            <w:del w:id="7080"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0860A4FA" w:rsidR="007A6D47" w:rsidRPr="00C44004" w:rsidDel="00CB6B19" w:rsidRDefault="007A6D47" w:rsidP="00CB6B19">
            <w:pPr>
              <w:rPr>
                <w:del w:id="7081" w:author="Lane, Stefanie" w:date="2023-09-27T17:47:00Z"/>
                <w:rFonts w:ascii="Calibri" w:eastAsia="Times New Roman" w:hAnsi="Calibri" w:cs="Calibri"/>
                <w:color w:val="000000"/>
              </w:rPr>
              <w:pPrChange w:id="7082" w:author="Lane, Stefanie" w:date="2023-09-27T17:47:00Z">
                <w:pPr>
                  <w:spacing w:after="0" w:line="240" w:lineRule="auto"/>
                  <w:jc w:val="center"/>
                </w:pPr>
              </w:pPrChange>
            </w:pPr>
            <w:del w:id="7083"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37FDD5B9" w:rsidR="007A6D47" w:rsidRPr="00C44004" w:rsidDel="00CB6B19" w:rsidRDefault="007A6D47" w:rsidP="00CB6B19">
            <w:pPr>
              <w:rPr>
                <w:del w:id="7084" w:author="Lane, Stefanie" w:date="2023-09-27T17:47:00Z"/>
                <w:rFonts w:ascii="Calibri" w:eastAsia="Times New Roman" w:hAnsi="Calibri" w:cs="Calibri"/>
                <w:color w:val="000000"/>
              </w:rPr>
              <w:pPrChange w:id="7085" w:author="Lane, Stefanie" w:date="2023-09-27T17:47:00Z">
                <w:pPr>
                  <w:spacing w:after="0" w:line="240" w:lineRule="auto"/>
                  <w:jc w:val="center"/>
                </w:pPr>
              </w:pPrChange>
            </w:pPr>
            <w:del w:id="7086"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46D945CF" w14:textId="3F8D74ED" w:rsidTr="00D143A8">
        <w:trPr>
          <w:trHeight w:val="290"/>
          <w:del w:id="7087" w:author="Lane, Stefanie" w:date="2023-09-27T17:47:00Z"/>
        </w:trPr>
        <w:tc>
          <w:tcPr>
            <w:tcW w:w="1311" w:type="dxa"/>
            <w:vMerge/>
            <w:tcBorders>
              <w:top w:val="nil"/>
              <w:left w:val="single" w:sz="8" w:space="0" w:color="auto"/>
              <w:bottom w:val="single" w:sz="8" w:space="0" w:color="000000"/>
              <w:right w:val="nil"/>
            </w:tcBorders>
            <w:vAlign w:val="center"/>
            <w:hideMark/>
          </w:tcPr>
          <w:p w14:paraId="66DB6006" w14:textId="428DABAD" w:rsidR="007A6D47" w:rsidRPr="00C44004" w:rsidDel="00CB6B19" w:rsidRDefault="007A6D47" w:rsidP="00CB6B19">
            <w:pPr>
              <w:rPr>
                <w:del w:id="7088" w:author="Lane, Stefanie" w:date="2023-09-27T17:47:00Z"/>
                <w:rFonts w:ascii="Calibri" w:eastAsia="Times New Roman" w:hAnsi="Calibri" w:cs="Calibri"/>
                <w:color w:val="000000"/>
              </w:rPr>
              <w:pPrChange w:id="708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8FFC569" w14:textId="4FFFD580" w:rsidR="007A6D47" w:rsidRPr="00C44004" w:rsidDel="00CB6B19" w:rsidRDefault="007A6D47" w:rsidP="00CB6B19">
            <w:pPr>
              <w:rPr>
                <w:del w:id="7090" w:author="Lane, Stefanie" w:date="2023-09-27T17:47:00Z"/>
                <w:rFonts w:ascii="Calibri" w:eastAsia="Times New Roman" w:hAnsi="Calibri" w:cs="Calibri"/>
                <w:color w:val="000000"/>
              </w:rPr>
              <w:pPrChange w:id="709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74510F4" w14:textId="55397BAD" w:rsidR="007A6D47" w:rsidRPr="00C44004" w:rsidDel="00CB6B19" w:rsidRDefault="007A6D47" w:rsidP="00CB6B19">
            <w:pPr>
              <w:rPr>
                <w:del w:id="7092" w:author="Lane, Stefanie" w:date="2023-09-27T17:47:00Z"/>
                <w:rFonts w:ascii="Calibri" w:eastAsia="Times New Roman" w:hAnsi="Calibri" w:cs="Calibri"/>
                <w:i/>
                <w:iCs/>
                <w:color w:val="000000"/>
              </w:rPr>
              <w:pPrChange w:id="7093" w:author="Lane, Stefanie" w:date="2023-09-27T17:47:00Z">
                <w:pPr>
                  <w:spacing w:after="0" w:line="240" w:lineRule="auto"/>
                </w:pPr>
              </w:pPrChange>
            </w:pPr>
            <w:del w:id="7094" w:author="Lane, Stefanie" w:date="2023-09-27T17:47:00Z">
              <w:r w:rsidRPr="00C44004" w:rsidDel="00CB6B19">
                <w:rPr>
                  <w:rFonts w:ascii="Calibri" w:eastAsia="Times New Roman" w:hAnsi="Calibri" w:cs="Calibri"/>
                  <w:i/>
                  <w:iCs/>
                  <w:color w:val="000000"/>
                </w:rPr>
                <w:delText>Juncus oxymeris</w:delText>
              </w:r>
            </w:del>
          </w:p>
        </w:tc>
        <w:tc>
          <w:tcPr>
            <w:tcW w:w="960" w:type="dxa"/>
            <w:tcBorders>
              <w:top w:val="nil"/>
              <w:left w:val="nil"/>
              <w:bottom w:val="nil"/>
              <w:right w:val="nil"/>
            </w:tcBorders>
            <w:shd w:val="clear" w:color="auto" w:fill="auto"/>
            <w:noWrap/>
            <w:vAlign w:val="bottom"/>
            <w:hideMark/>
          </w:tcPr>
          <w:p w14:paraId="0FA8493E" w14:textId="194A8C3E" w:rsidR="007A6D47" w:rsidRPr="00C44004" w:rsidDel="00CB6B19" w:rsidRDefault="007A6D47" w:rsidP="00CB6B19">
            <w:pPr>
              <w:rPr>
                <w:del w:id="7095" w:author="Lane, Stefanie" w:date="2023-09-27T17:47:00Z"/>
                <w:rFonts w:ascii="Calibri" w:eastAsia="Times New Roman" w:hAnsi="Calibri" w:cs="Calibri"/>
                <w:i/>
                <w:iCs/>
                <w:color w:val="000000"/>
              </w:rPr>
              <w:pPrChange w:id="7096"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460E98E1" w14:textId="5BF2EBAE" w:rsidR="007A6D47" w:rsidRPr="00C44004" w:rsidDel="00CB6B19" w:rsidRDefault="007A6D47" w:rsidP="00CB6B19">
            <w:pPr>
              <w:rPr>
                <w:del w:id="7097" w:author="Lane, Stefanie" w:date="2023-09-27T17:47:00Z"/>
                <w:rFonts w:ascii="Times New Roman" w:eastAsia="Times New Roman" w:hAnsi="Times New Roman" w:cs="Times New Roman"/>
                <w:sz w:val="20"/>
                <w:szCs w:val="20"/>
              </w:rPr>
              <w:pPrChange w:id="7098" w:author="Lane, Stefanie" w:date="2023-09-27T17:47:00Z">
                <w:pPr>
                  <w:spacing w:after="0" w:line="240" w:lineRule="auto"/>
                  <w:jc w:val="center"/>
                </w:pPr>
              </w:pPrChange>
            </w:pPr>
          </w:p>
        </w:tc>
        <w:tc>
          <w:tcPr>
            <w:tcW w:w="960" w:type="dxa"/>
            <w:tcBorders>
              <w:top w:val="nil"/>
              <w:left w:val="nil"/>
              <w:bottom w:val="single" w:sz="4" w:space="0" w:color="auto"/>
              <w:right w:val="nil"/>
            </w:tcBorders>
            <w:shd w:val="clear" w:color="auto" w:fill="auto"/>
            <w:noWrap/>
            <w:vAlign w:val="bottom"/>
            <w:hideMark/>
          </w:tcPr>
          <w:p w14:paraId="390BC2E9" w14:textId="215D5513" w:rsidR="007A6D47" w:rsidRPr="00C44004" w:rsidDel="00CB6B19" w:rsidRDefault="007A6D47" w:rsidP="00CB6B19">
            <w:pPr>
              <w:rPr>
                <w:del w:id="7099" w:author="Lane, Stefanie" w:date="2023-09-27T17:47:00Z"/>
                <w:rFonts w:ascii="Calibri" w:eastAsia="Times New Roman" w:hAnsi="Calibri" w:cs="Calibri"/>
                <w:color w:val="000000"/>
              </w:rPr>
              <w:pPrChange w:id="7100" w:author="Lane, Stefanie" w:date="2023-09-27T17:47:00Z">
                <w:pPr>
                  <w:spacing w:after="0" w:line="240" w:lineRule="auto"/>
                  <w:jc w:val="center"/>
                </w:pPr>
              </w:pPrChange>
            </w:pPr>
            <w:del w:id="7101"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4394D3C8" w:rsidR="007A6D47" w:rsidRPr="00C44004" w:rsidDel="00CB6B19" w:rsidRDefault="007A6D47" w:rsidP="00CB6B19">
            <w:pPr>
              <w:rPr>
                <w:del w:id="7102" w:author="Lane, Stefanie" w:date="2023-09-27T17:47:00Z"/>
                <w:rFonts w:ascii="Calibri" w:eastAsia="Times New Roman" w:hAnsi="Calibri" w:cs="Calibri"/>
                <w:color w:val="000000"/>
              </w:rPr>
              <w:pPrChange w:id="7103" w:author="Lane, Stefanie" w:date="2023-09-27T17:47:00Z">
                <w:pPr>
                  <w:spacing w:after="0" w:line="240" w:lineRule="auto"/>
                  <w:jc w:val="center"/>
                </w:pPr>
              </w:pPrChange>
            </w:pPr>
            <w:del w:id="7104"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54775A5C" w14:textId="4DF1C89E" w:rsidTr="00D143A8">
        <w:trPr>
          <w:trHeight w:val="290"/>
          <w:del w:id="7105" w:author="Lane, Stefanie" w:date="2023-09-27T17:47:00Z"/>
        </w:trPr>
        <w:tc>
          <w:tcPr>
            <w:tcW w:w="1311" w:type="dxa"/>
            <w:vMerge/>
            <w:tcBorders>
              <w:top w:val="nil"/>
              <w:left w:val="single" w:sz="8" w:space="0" w:color="auto"/>
              <w:bottom w:val="single" w:sz="8" w:space="0" w:color="000000"/>
              <w:right w:val="nil"/>
            </w:tcBorders>
            <w:vAlign w:val="center"/>
            <w:hideMark/>
          </w:tcPr>
          <w:p w14:paraId="1857E973" w14:textId="30CB76B3" w:rsidR="007A6D47" w:rsidRPr="00C44004" w:rsidDel="00CB6B19" w:rsidRDefault="007A6D47" w:rsidP="00CB6B19">
            <w:pPr>
              <w:rPr>
                <w:del w:id="7106" w:author="Lane, Stefanie" w:date="2023-09-27T17:47:00Z"/>
                <w:rFonts w:ascii="Calibri" w:eastAsia="Times New Roman" w:hAnsi="Calibri" w:cs="Calibri"/>
                <w:color w:val="000000"/>
              </w:rPr>
              <w:pPrChange w:id="710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FA38CAF" w14:textId="08957943" w:rsidR="007A6D47" w:rsidRPr="00C44004" w:rsidDel="00CB6B19" w:rsidRDefault="007A6D47" w:rsidP="00CB6B19">
            <w:pPr>
              <w:rPr>
                <w:del w:id="7108" w:author="Lane, Stefanie" w:date="2023-09-27T17:47:00Z"/>
                <w:rFonts w:ascii="Calibri" w:eastAsia="Times New Roman" w:hAnsi="Calibri" w:cs="Calibri"/>
                <w:color w:val="000000"/>
              </w:rPr>
              <w:pPrChange w:id="710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31C346E0" w:rsidR="007A6D47" w:rsidRPr="00C44004" w:rsidDel="00CB6B19" w:rsidRDefault="007A6D47" w:rsidP="00CB6B19">
            <w:pPr>
              <w:rPr>
                <w:del w:id="7110" w:author="Lane, Stefanie" w:date="2023-09-27T17:47:00Z"/>
                <w:rFonts w:ascii="Calibri" w:eastAsia="Times New Roman" w:hAnsi="Calibri" w:cs="Calibri"/>
                <w:i/>
                <w:iCs/>
                <w:color w:val="000000"/>
              </w:rPr>
              <w:pPrChange w:id="7111" w:author="Lane, Stefanie" w:date="2023-09-27T17:47:00Z">
                <w:pPr>
                  <w:spacing w:after="0" w:line="240" w:lineRule="auto"/>
                </w:pPr>
              </w:pPrChange>
            </w:pPr>
            <w:del w:id="7112" w:author="Lane, Stefanie" w:date="2023-09-27T17:47:00Z">
              <w:r w:rsidRPr="00C44004" w:rsidDel="00CB6B19">
                <w:rPr>
                  <w:rFonts w:ascii="Calibri" w:eastAsia="Times New Roman" w:hAnsi="Calibri" w:cs="Calibri"/>
                  <w:i/>
                  <w:iCs/>
                  <w:color w:val="000000"/>
                </w:rPr>
                <w:delText>Scirpus microcarp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52644C3A" w:rsidR="007A6D47" w:rsidRPr="00C44004" w:rsidDel="00CB6B19" w:rsidRDefault="007A6D47" w:rsidP="00CB6B19">
            <w:pPr>
              <w:rPr>
                <w:del w:id="7113" w:author="Lane, Stefanie" w:date="2023-09-27T17:47:00Z"/>
                <w:rFonts w:ascii="Calibri" w:eastAsia="Times New Roman" w:hAnsi="Calibri" w:cs="Calibri"/>
                <w:color w:val="000000"/>
              </w:rPr>
              <w:pPrChange w:id="7114" w:author="Lane, Stefanie" w:date="2023-09-27T17:47:00Z">
                <w:pPr>
                  <w:spacing w:after="0" w:line="240" w:lineRule="auto"/>
                  <w:jc w:val="center"/>
                </w:pPr>
              </w:pPrChange>
            </w:pPr>
            <w:del w:id="711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148B93A1" w:rsidR="007A6D47" w:rsidRPr="00C44004" w:rsidDel="00CB6B19" w:rsidRDefault="007A6D47" w:rsidP="00CB6B19">
            <w:pPr>
              <w:rPr>
                <w:del w:id="7116" w:author="Lane, Stefanie" w:date="2023-09-27T17:47:00Z"/>
                <w:rFonts w:ascii="Calibri" w:eastAsia="Times New Roman" w:hAnsi="Calibri" w:cs="Calibri"/>
                <w:color w:val="000000"/>
              </w:rPr>
              <w:pPrChange w:id="7117" w:author="Lane, Stefanie" w:date="2023-09-27T17:47:00Z">
                <w:pPr>
                  <w:spacing w:after="0" w:line="240" w:lineRule="auto"/>
                  <w:jc w:val="center"/>
                </w:pPr>
              </w:pPrChange>
            </w:pPr>
            <w:del w:id="7118"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36F7F063" w14:textId="4D2F374B" w:rsidR="007A6D47" w:rsidRPr="00C44004" w:rsidDel="00CB6B19" w:rsidRDefault="007A6D47" w:rsidP="00CB6B19">
            <w:pPr>
              <w:rPr>
                <w:del w:id="7119" w:author="Lane, Stefanie" w:date="2023-09-27T17:47:00Z"/>
                <w:rFonts w:ascii="Calibri" w:eastAsia="Times New Roman" w:hAnsi="Calibri" w:cs="Calibri"/>
                <w:color w:val="000000"/>
              </w:rPr>
              <w:pPrChange w:id="7120" w:author="Lane, Stefanie" w:date="2023-09-27T17:47:00Z">
                <w:pPr>
                  <w:spacing w:after="0" w:line="240" w:lineRule="auto"/>
                  <w:jc w:val="center"/>
                </w:pPr>
              </w:pPrChange>
            </w:pPr>
            <w:del w:id="7121"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050FE5DB" w:rsidR="007A6D47" w:rsidRPr="00C44004" w:rsidDel="00CB6B19" w:rsidRDefault="007A6D47" w:rsidP="00CB6B19">
            <w:pPr>
              <w:rPr>
                <w:del w:id="7122" w:author="Lane, Stefanie" w:date="2023-09-27T17:47:00Z"/>
                <w:rFonts w:ascii="Calibri" w:eastAsia="Times New Roman" w:hAnsi="Calibri" w:cs="Calibri"/>
                <w:color w:val="000000"/>
              </w:rPr>
              <w:pPrChange w:id="7123" w:author="Lane, Stefanie" w:date="2023-09-27T17:47:00Z">
                <w:pPr>
                  <w:spacing w:after="0" w:line="240" w:lineRule="auto"/>
                  <w:jc w:val="center"/>
                </w:pPr>
              </w:pPrChange>
            </w:pPr>
            <w:del w:id="7124"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2A9D91D4" w14:textId="3AE57CA2" w:rsidTr="00D143A8">
        <w:trPr>
          <w:trHeight w:val="290"/>
          <w:del w:id="7125" w:author="Lane, Stefanie" w:date="2023-09-27T17:47:00Z"/>
        </w:trPr>
        <w:tc>
          <w:tcPr>
            <w:tcW w:w="1311" w:type="dxa"/>
            <w:vMerge/>
            <w:tcBorders>
              <w:top w:val="nil"/>
              <w:left w:val="single" w:sz="8" w:space="0" w:color="auto"/>
              <w:bottom w:val="single" w:sz="8" w:space="0" w:color="000000"/>
              <w:right w:val="nil"/>
            </w:tcBorders>
            <w:vAlign w:val="center"/>
            <w:hideMark/>
          </w:tcPr>
          <w:p w14:paraId="01D26F6A" w14:textId="4FAA28DE" w:rsidR="007A6D47" w:rsidRPr="00C44004" w:rsidDel="00CB6B19" w:rsidRDefault="007A6D47" w:rsidP="00CB6B19">
            <w:pPr>
              <w:rPr>
                <w:del w:id="7126" w:author="Lane, Stefanie" w:date="2023-09-27T17:47:00Z"/>
                <w:rFonts w:ascii="Calibri" w:eastAsia="Times New Roman" w:hAnsi="Calibri" w:cs="Calibri"/>
                <w:color w:val="000000"/>
              </w:rPr>
              <w:pPrChange w:id="712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108EFE2" w14:textId="4DEEB3D3" w:rsidR="007A6D47" w:rsidRPr="00C44004" w:rsidDel="00CB6B19" w:rsidRDefault="007A6D47" w:rsidP="00CB6B19">
            <w:pPr>
              <w:rPr>
                <w:del w:id="7128" w:author="Lane, Stefanie" w:date="2023-09-27T17:47:00Z"/>
                <w:rFonts w:ascii="Calibri" w:eastAsia="Times New Roman" w:hAnsi="Calibri" w:cs="Calibri"/>
                <w:color w:val="000000"/>
              </w:rPr>
              <w:pPrChange w:id="7129"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E75153" w14:textId="0C582E8F" w:rsidR="007A6D47" w:rsidRPr="00C44004" w:rsidDel="00CB6B19" w:rsidRDefault="007A6D47" w:rsidP="00CB6B19">
            <w:pPr>
              <w:rPr>
                <w:del w:id="7130" w:author="Lane, Stefanie" w:date="2023-09-27T17:47:00Z"/>
                <w:rFonts w:ascii="Calibri" w:eastAsia="Times New Roman" w:hAnsi="Calibri" w:cs="Calibri"/>
                <w:i/>
                <w:iCs/>
                <w:color w:val="000000"/>
              </w:rPr>
              <w:pPrChange w:id="7131" w:author="Lane, Stefanie" w:date="2023-09-27T17:47:00Z">
                <w:pPr>
                  <w:spacing w:after="0" w:line="240" w:lineRule="auto"/>
                </w:pPr>
              </w:pPrChange>
            </w:pPr>
            <w:del w:id="7132" w:author="Lane, Stefanie" w:date="2023-09-27T17:47:00Z">
              <w:r w:rsidRPr="00C44004" w:rsidDel="00CB6B19">
                <w:rPr>
                  <w:rFonts w:ascii="Calibri" w:eastAsia="Times New Roman" w:hAnsi="Calibri" w:cs="Calibri"/>
                  <w:i/>
                  <w:iCs/>
                  <w:color w:val="000000"/>
                </w:rPr>
                <w:delText>Equisetum palustre</w:delText>
              </w:r>
            </w:del>
          </w:p>
        </w:tc>
        <w:tc>
          <w:tcPr>
            <w:tcW w:w="960" w:type="dxa"/>
            <w:tcBorders>
              <w:top w:val="nil"/>
              <w:left w:val="nil"/>
              <w:bottom w:val="nil"/>
              <w:right w:val="nil"/>
            </w:tcBorders>
            <w:shd w:val="clear" w:color="auto" w:fill="auto"/>
            <w:noWrap/>
            <w:vAlign w:val="bottom"/>
            <w:hideMark/>
          </w:tcPr>
          <w:p w14:paraId="1B27ABAD" w14:textId="2DFEE823" w:rsidR="007A6D47" w:rsidRPr="00C44004" w:rsidDel="00CB6B19" w:rsidRDefault="007A6D47" w:rsidP="00CB6B19">
            <w:pPr>
              <w:rPr>
                <w:del w:id="7133" w:author="Lane, Stefanie" w:date="2023-09-27T17:47:00Z"/>
                <w:rFonts w:ascii="Calibri" w:eastAsia="Times New Roman" w:hAnsi="Calibri" w:cs="Calibri"/>
                <w:i/>
                <w:iCs/>
                <w:color w:val="000000"/>
              </w:rPr>
              <w:pPrChange w:id="7134"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5BF1BA01" w14:textId="02A06814" w:rsidR="007A6D47" w:rsidRPr="00C44004" w:rsidDel="00CB6B19" w:rsidRDefault="007A6D47" w:rsidP="00CB6B19">
            <w:pPr>
              <w:rPr>
                <w:del w:id="7135" w:author="Lane, Stefanie" w:date="2023-09-27T17:47:00Z"/>
                <w:rFonts w:ascii="Calibri" w:eastAsia="Times New Roman" w:hAnsi="Calibri" w:cs="Calibri"/>
                <w:color w:val="000000"/>
              </w:rPr>
              <w:pPrChange w:id="7136" w:author="Lane, Stefanie" w:date="2023-09-27T17:47:00Z">
                <w:pPr>
                  <w:spacing w:after="0" w:line="240" w:lineRule="auto"/>
                  <w:jc w:val="center"/>
                </w:pPr>
              </w:pPrChange>
            </w:pPr>
            <w:del w:id="7137"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63798E01" w14:textId="5EC575F2" w:rsidR="007A6D47" w:rsidRPr="00C44004" w:rsidDel="00CB6B19" w:rsidRDefault="007A6D47" w:rsidP="00CB6B19">
            <w:pPr>
              <w:rPr>
                <w:del w:id="7138" w:author="Lane, Stefanie" w:date="2023-09-27T17:47:00Z"/>
                <w:rFonts w:ascii="Calibri" w:eastAsia="Times New Roman" w:hAnsi="Calibri" w:cs="Calibri"/>
                <w:color w:val="000000"/>
              </w:rPr>
              <w:pPrChange w:id="7139"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4949ADCE" w14:textId="42A7D00E" w:rsidR="007A6D47" w:rsidRPr="00C44004" w:rsidDel="00CB6B19" w:rsidRDefault="007A6D47" w:rsidP="00CB6B19">
            <w:pPr>
              <w:rPr>
                <w:del w:id="7140" w:author="Lane, Stefanie" w:date="2023-09-27T17:47:00Z"/>
                <w:rFonts w:ascii="Calibri" w:eastAsia="Times New Roman" w:hAnsi="Calibri" w:cs="Calibri"/>
                <w:color w:val="000000"/>
              </w:rPr>
              <w:pPrChange w:id="7141" w:author="Lane, Stefanie" w:date="2023-09-27T17:47:00Z">
                <w:pPr>
                  <w:spacing w:after="0" w:line="240" w:lineRule="auto"/>
                  <w:jc w:val="center"/>
                </w:pPr>
              </w:pPrChange>
            </w:pPr>
            <w:del w:id="7142" w:author="Lane, Stefanie" w:date="2023-09-27T17:47:00Z">
              <w:r w:rsidRPr="00C44004" w:rsidDel="00CB6B19">
                <w:rPr>
                  <w:rFonts w:ascii="Calibri" w:eastAsia="Times New Roman" w:hAnsi="Calibri" w:cs="Calibri"/>
                  <w:color w:val="000000"/>
                </w:rPr>
                <w:delText> </w:delText>
              </w:r>
            </w:del>
          </w:p>
        </w:tc>
      </w:tr>
      <w:tr w:rsidR="007A6D47" w:rsidRPr="00C44004" w:rsidDel="00CB6B19" w14:paraId="45F0C8E0" w14:textId="11D7DBB0" w:rsidTr="00D143A8">
        <w:trPr>
          <w:trHeight w:val="290"/>
          <w:del w:id="7143" w:author="Lane, Stefanie" w:date="2023-09-27T17:47:00Z"/>
        </w:trPr>
        <w:tc>
          <w:tcPr>
            <w:tcW w:w="1311" w:type="dxa"/>
            <w:vMerge/>
            <w:tcBorders>
              <w:top w:val="nil"/>
              <w:left w:val="single" w:sz="8" w:space="0" w:color="auto"/>
              <w:bottom w:val="single" w:sz="8" w:space="0" w:color="000000"/>
              <w:right w:val="nil"/>
            </w:tcBorders>
            <w:vAlign w:val="center"/>
            <w:hideMark/>
          </w:tcPr>
          <w:p w14:paraId="79F02B42" w14:textId="10EB1AA3" w:rsidR="007A6D47" w:rsidRPr="00C44004" w:rsidDel="00CB6B19" w:rsidRDefault="007A6D47" w:rsidP="00CB6B19">
            <w:pPr>
              <w:rPr>
                <w:del w:id="7144" w:author="Lane, Stefanie" w:date="2023-09-27T17:47:00Z"/>
                <w:rFonts w:ascii="Calibri" w:eastAsia="Times New Roman" w:hAnsi="Calibri" w:cs="Calibri"/>
                <w:color w:val="000000"/>
              </w:rPr>
              <w:pPrChange w:id="714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DB87A7E" w14:textId="26699324" w:rsidR="007A6D47" w:rsidRPr="00C44004" w:rsidDel="00CB6B19" w:rsidRDefault="007A6D47" w:rsidP="00CB6B19">
            <w:pPr>
              <w:rPr>
                <w:del w:id="7146" w:author="Lane, Stefanie" w:date="2023-09-27T17:47:00Z"/>
                <w:rFonts w:ascii="Calibri" w:eastAsia="Times New Roman" w:hAnsi="Calibri" w:cs="Calibri"/>
                <w:color w:val="000000"/>
              </w:rPr>
              <w:pPrChange w:id="714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6CBAE230" w:rsidR="007A6D47" w:rsidRPr="00C44004" w:rsidDel="00CB6B19" w:rsidRDefault="007A6D47" w:rsidP="00CB6B19">
            <w:pPr>
              <w:rPr>
                <w:del w:id="7148" w:author="Lane, Stefanie" w:date="2023-09-27T17:47:00Z"/>
                <w:rFonts w:ascii="Calibri" w:eastAsia="Times New Roman" w:hAnsi="Calibri" w:cs="Calibri"/>
                <w:i/>
                <w:iCs/>
                <w:color w:val="000000"/>
              </w:rPr>
              <w:pPrChange w:id="7149" w:author="Lane, Stefanie" w:date="2023-09-27T17:47:00Z">
                <w:pPr>
                  <w:spacing w:after="0" w:line="240" w:lineRule="auto"/>
                </w:pPr>
              </w:pPrChange>
            </w:pPr>
            <w:del w:id="7150" w:author="Lane, Stefanie" w:date="2023-09-27T17:47:00Z">
              <w:r w:rsidRPr="00C44004" w:rsidDel="00CB6B19">
                <w:rPr>
                  <w:rFonts w:ascii="Calibri" w:eastAsia="Times New Roman" w:hAnsi="Calibri" w:cs="Calibri"/>
                  <w:i/>
                  <w:iCs/>
                  <w:color w:val="000000"/>
                </w:rPr>
                <w:delText>Lysichiton american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64EF5490" w:rsidR="007A6D47" w:rsidRPr="00C44004" w:rsidDel="00CB6B19" w:rsidRDefault="007A6D47" w:rsidP="00CB6B19">
            <w:pPr>
              <w:rPr>
                <w:del w:id="7151" w:author="Lane, Stefanie" w:date="2023-09-27T17:47:00Z"/>
                <w:rFonts w:ascii="Calibri" w:eastAsia="Times New Roman" w:hAnsi="Calibri" w:cs="Calibri"/>
                <w:color w:val="000000"/>
              </w:rPr>
              <w:pPrChange w:id="7152" w:author="Lane, Stefanie" w:date="2023-09-27T17:47:00Z">
                <w:pPr>
                  <w:spacing w:after="0" w:line="240" w:lineRule="auto"/>
                  <w:jc w:val="center"/>
                </w:pPr>
              </w:pPrChange>
            </w:pPr>
            <w:del w:id="715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3450803D" w:rsidR="007A6D47" w:rsidRPr="00C44004" w:rsidDel="00CB6B19" w:rsidRDefault="007A6D47" w:rsidP="00CB6B19">
            <w:pPr>
              <w:rPr>
                <w:del w:id="7154" w:author="Lane, Stefanie" w:date="2023-09-27T17:47:00Z"/>
                <w:rFonts w:ascii="Calibri" w:eastAsia="Times New Roman" w:hAnsi="Calibri" w:cs="Calibri"/>
                <w:color w:val="000000"/>
              </w:rPr>
              <w:pPrChange w:id="7155" w:author="Lane, Stefanie" w:date="2023-09-27T17:47:00Z">
                <w:pPr>
                  <w:spacing w:after="0" w:line="240" w:lineRule="auto"/>
                  <w:jc w:val="center"/>
                </w:pPr>
              </w:pPrChange>
            </w:pPr>
            <w:del w:id="7156"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382D6F44" w:rsidR="007A6D47" w:rsidRPr="00C44004" w:rsidDel="00CB6B19" w:rsidRDefault="007A6D47" w:rsidP="00CB6B19">
            <w:pPr>
              <w:rPr>
                <w:del w:id="7157" w:author="Lane, Stefanie" w:date="2023-09-27T17:47:00Z"/>
                <w:rFonts w:ascii="Calibri" w:eastAsia="Times New Roman" w:hAnsi="Calibri" w:cs="Calibri"/>
                <w:color w:val="000000"/>
              </w:rPr>
              <w:pPrChange w:id="7158" w:author="Lane, Stefanie" w:date="2023-09-27T17:47:00Z">
                <w:pPr>
                  <w:spacing w:after="0" w:line="240" w:lineRule="auto"/>
                  <w:jc w:val="center"/>
                </w:pPr>
              </w:pPrChange>
            </w:pPr>
            <w:del w:id="7159"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55A40EC7" w:rsidR="007A6D47" w:rsidRPr="00C44004" w:rsidDel="00CB6B19" w:rsidRDefault="007A6D47" w:rsidP="00CB6B19">
            <w:pPr>
              <w:rPr>
                <w:del w:id="7160" w:author="Lane, Stefanie" w:date="2023-09-27T17:47:00Z"/>
                <w:rFonts w:ascii="Calibri" w:eastAsia="Times New Roman" w:hAnsi="Calibri" w:cs="Calibri"/>
                <w:color w:val="000000"/>
              </w:rPr>
              <w:pPrChange w:id="7161" w:author="Lane, Stefanie" w:date="2023-09-27T17:47:00Z">
                <w:pPr>
                  <w:spacing w:after="0" w:line="240" w:lineRule="auto"/>
                  <w:jc w:val="center"/>
                </w:pPr>
              </w:pPrChange>
            </w:pPr>
            <w:del w:id="7162" w:author="Lane, Stefanie" w:date="2023-09-27T17:47:00Z">
              <w:r w:rsidRPr="00C44004" w:rsidDel="00CB6B19">
                <w:rPr>
                  <w:rFonts w:ascii="Calibri" w:eastAsia="Times New Roman" w:hAnsi="Calibri" w:cs="Calibri"/>
                  <w:color w:val="000000"/>
                </w:rPr>
                <w:delText> </w:delText>
              </w:r>
            </w:del>
          </w:p>
        </w:tc>
      </w:tr>
      <w:tr w:rsidR="007A6D47" w:rsidRPr="00C44004" w:rsidDel="00CB6B19" w14:paraId="12344138" w14:textId="23E61CA9" w:rsidTr="00D143A8">
        <w:trPr>
          <w:trHeight w:val="300"/>
          <w:del w:id="7163" w:author="Lane, Stefanie" w:date="2023-09-27T17:47:00Z"/>
        </w:trPr>
        <w:tc>
          <w:tcPr>
            <w:tcW w:w="1311" w:type="dxa"/>
            <w:vMerge/>
            <w:tcBorders>
              <w:top w:val="nil"/>
              <w:left w:val="single" w:sz="8" w:space="0" w:color="auto"/>
              <w:bottom w:val="single" w:sz="8" w:space="0" w:color="000000"/>
              <w:right w:val="nil"/>
            </w:tcBorders>
            <w:vAlign w:val="center"/>
            <w:hideMark/>
          </w:tcPr>
          <w:p w14:paraId="415709EC" w14:textId="211397ED" w:rsidR="007A6D47" w:rsidRPr="00C44004" w:rsidDel="00CB6B19" w:rsidRDefault="007A6D47" w:rsidP="00CB6B19">
            <w:pPr>
              <w:rPr>
                <w:del w:id="7164" w:author="Lane, Stefanie" w:date="2023-09-27T17:47:00Z"/>
                <w:rFonts w:ascii="Calibri" w:eastAsia="Times New Roman" w:hAnsi="Calibri" w:cs="Calibri"/>
                <w:color w:val="000000"/>
              </w:rPr>
              <w:pPrChange w:id="716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32486B0" w14:textId="07B8204A" w:rsidR="007A6D47" w:rsidRPr="00C44004" w:rsidDel="00CB6B19" w:rsidRDefault="007A6D47" w:rsidP="00CB6B19">
            <w:pPr>
              <w:rPr>
                <w:del w:id="7166" w:author="Lane, Stefanie" w:date="2023-09-27T17:47:00Z"/>
                <w:rFonts w:ascii="Calibri" w:eastAsia="Times New Roman" w:hAnsi="Calibri" w:cs="Calibri"/>
                <w:color w:val="000000"/>
              </w:rPr>
              <w:pPrChange w:id="7167"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6B4FF39D" w14:textId="5A145B48" w:rsidR="007A6D47" w:rsidRPr="00C44004" w:rsidDel="00CB6B19" w:rsidRDefault="007A6D47" w:rsidP="00CB6B19">
            <w:pPr>
              <w:rPr>
                <w:del w:id="7168" w:author="Lane, Stefanie" w:date="2023-09-27T17:47:00Z"/>
                <w:rFonts w:ascii="Calibri" w:eastAsia="Times New Roman" w:hAnsi="Calibri" w:cs="Calibri"/>
                <w:i/>
                <w:iCs/>
                <w:color w:val="000000"/>
              </w:rPr>
              <w:pPrChange w:id="7169" w:author="Lane, Stefanie" w:date="2023-09-27T17:47:00Z">
                <w:pPr>
                  <w:spacing w:after="0" w:line="240" w:lineRule="auto"/>
                </w:pPr>
              </w:pPrChange>
            </w:pPr>
            <w:del w:id="7170" w:author="Lane, Stefanie" w:date="2023-09-27T17:47:00Z">
              <w:r w:rsidRPr="00C44004" w:rsidDel="00CB6B19">
                <w:rPr>
                  <w:rFonts w:ascii="Calibri" w:eastAsia="Times New Roman" w:hAnsi="Calibri" w:cs="Calibri"/>
                  <w:i/>
                  <w:iCs/>
                  <w:color w:val="000000"/>
                </w:rPr>
                <w:delText>Salix sitchensis</w:delText>
              </w:r>
            </w:del>
          </w:p>
        </w:tc>
        <w:tc>
          <w:tcPr>
            <w:tcW w:w="960" w:type="dxa"/>
            <w:tcBorders>
              <w:top w:val="nil"/>
              <w:left w:val="nil"/>
              <w:bottom w:val="single" w:sz="8" w:space="0" w:color="auto"/>
              <w:right w:val="nil"/>
            </w:tcBorders>
            <w:shd w:val="clear" w:color="auto" w:fill="auto"/>
            <w:noWrap/>
            <w:vAlign w:val="bottom"/>
            <w:hideMark/>
          </w:tcPr>
          <w:p w14:paraId="7541BA87" w14:textId="1DEE923D" w:rsidR="007A6D47" w:rsidRPr="00C44004" w:rsidDel="00CB6B19" w:rsidRDefault="007A6D47" w:rsidP="00CB6B19">
            <w:pPr>
              <w:rPr>
                <w:del w:id="7171" w:author="Lane, Stefanie" w:date="2023-09-27T17:47:00Z"/>
                <w:rFonts w:ascii="Calibri" w:eastAsia="Times New Roman" w:hAnsi="Calibri" w:cs="Calibri"/>
                <w:color w:val="000000"/>
              </w:rPr>
              <w:pPrChange w:id="7172" w:author="Lane, Stefanie" w:date="2023-09-27T17:47:00Z">
                <w:pPr>
                  <w:spacing w:after="0" w:line="240" w:lineRule="auto"/>
                  <w:jc w:val="center"/>
                </w:pPr>
              </w:pPrChange>
            </w:pPr>
            <w:del w:id="7173"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759DCDD7" w14:textId="4218A4DE" w:rsidR="007A6D47" w:rsidRPr="00C44004" w:rsidDel="00CB6B19" w:rsidRDefault="007A6D47" w:rsidP="00CB6B19">
            <w:pPr>
              <w:rPr>
                <w:del w:id="7174" w:author="Lane, Stefanie" w:date="2023-09-27T17:47:00Z"/>
                <w:rFonts w:ascii="Calibri" w:eastAsia="Times New Roman" w:hAnsi="Calibri" w:cs="Calibri"/>
                <w:color w:val="000000"/>
              </w:rPr>
              <w:pPrChange w:id="7175" w:author="Lane, Stefanie" w:date="2023-09-27T17:47:00Z">
                <w:pPr>
                  <w:spacing w:after="0" w:line="240" w:lineRule="auto"/>
                  <w:jc w:val="center"/>
                </w:pPr>
              </w:pPrChange>
            </w:pPr>
            <w:del w:id="7176"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single" w:sz="8" w:space="0" w:color="auto"/>
              <w:right w:val="nil"/>
            </w:tcBorders>
            <w:shd w:val="clear" w:color="auto" w:fill="auto"/>
            <w:noWrap/>
            <w:vAlign w:val="bottom"/>
            <w:hideMark/>
          </w:tcPr>
          <w:p w14:paraId="41EEBA99" w14:textId="44FDBFE0" w:rsidR="007A6D47" w:rsidRPr="00C44004" w:rsidDel="00CB6B19" w:rsidRDefault="007A6D47" w:rsidP="00CB6B19">
            <w:pPr>
              <w:rPr>
                <w:del w:id="7177" w:author="Lane, Stefanie" w:date="2023-09-27T17:47:00Z"/>
                <w:rFonts w:ascii="Calibri" w:eastAsia="Times New Roman" w:hAnsi="Calibri" w:cs="Calibri"/>
                <w:color w:val="000000"/>
              </w:rPr>
              <w:pPrChange w:id="7178" w:author="Lane, Stefanie" w:date="2023-09-27T17:47:00Z">
                <w:pPr>
                  <w:spacing w:after="0" w:line="240" w:lineRule="auto"/>
                  <w:jc w:val="center"/>
                </w:pPr>
              </w:pPrChange>
            </w:pPr>
            <w:del w:id="717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62C11240" w:rsidR="007A6D47" w:rsidRPr="00C44004" w:rsidDel="00CB6B19" w:rsidRDefault="007A6D47" w:rsidP="00CB6B19">
            <w:pPr>
              <w:rPr>
                <w:del w:id="7180" w:author="Lane, Stefanie" w:date="2023-09-27T17:47:00Z"/>
                <w:rFonts w:ascii="Calibri" w:eastAsia="Times New Roman" w:hAnsi="Calibri" w:cs="Calibri"/>
                <w:color w:val="000000"/>
              </w:rPr>
              <w:pPrChange w:id="7181" w:author="Lane, Stefanie" w:date="2023-09-27T17:47:00Z">
                <w:pPr>
                  <w:spacing w:after="0" w:line="240" w:lineRule="auto"/>
                  <w:jc w:val="center"/>
                </w:pPr>
              </w:pPrChange>
            </w:pPr>
            <w:del w:id="7182" w:author="Lane, Stefanie" w:date="2023-09-27T17:47:00Z">
              <w:r w:rsidRPr="00C44004" w:rsidDel="00CB6B19">
                <w:rPr>
                  <w:rFonts w:ascii="Calibri" w:eastAsia="Times New Roman" w:hAnsi="Calibri" w:cs="Calibri"/>
                  <w:color w:val="000000"/>
                </w:rPr>
                <w:delText> </w:delText>
              </w:r>
            </w:del>
          </w:p>
        </w:tc>
      </w:tr>
    </w:tbl>
    <w:p w14:paraId="3055533F" w14:textId="77777777" w:rsidR="00B12739" w:rsidRDefault="00B12739" w:rsidP="00B12739">
      <w:pPr>
        <w:rPr>
          <w:ins w:id="7183" w:author="Lane, Stefanie" w:date="2023-09-27T17:48:00Z"/>
        </w:rPr>
      </w:pPr>
    </w:p>
    <w:tbl>
      <w:tblPr>
        <w:tblW w:w="9639" w:type="dxa"/>
        <w:tblLook w:val="04A0" w:firstRow="1" w:lastRow="0" w:firstColumn="1" w:lastColumn="0" w:noHBand="0" w:noVBand="1"/>
      </w:tblPr>
      <w:tblGrid>
        <w:gridCol w:w="1298"/>
        <w:gridCol w:w="133"/>
        <w:gridCol w:w="945"/>
        <w:gridCol w:w="3365"/>
        <w:gridCol w:w="734"/>
        <w:gridCol w:w="734"/>
        <w:gridCol w:w="734"/>
        <w:gridCol w:w="1696"/>
      </w:tblGrid>
      <w:tr w:rsidR="00B12739" w:rsidRPr="00AC2066" w14:paraId="4F6F3FA7" w14:textId="77777777" w:rsidTr="00F46648">
        <w:trPr>
          <w:trHeight w:val="588"/>
          <w:tblHeader/>
          <w:ins w:id="7184" w:author="Lane, Stefanie" w:date="2023-09-27T17:48:00Z"/>
        </w:trPr>
        <w:tc>
          <w:tcPr>
            <w:tcW w:w="1431" w:type="dxa"/>
            <w:gridSpan w:val="2"/>
            <w:tcBorders>
              <w:top w:val="single" w:sz="4" w:space="0" w:color="auto"/>
              <w:left w:val="nil"/>
              <w:bottom w:val="single" w:sz="8" w:space="0" w:color="auto"/>
              <w:right w:val="nil"/>
            </w:tcBorders>
            <w:shd w:val="clear" w:color="auto" w:fill="auto"/>
            <w:noWrap/>
            <w:vAlign w:val="center"/>
            <w:hideMark/>
          </w:tcPr>
          <w:p w14:paraId="5467557A" w14:textId="77777777" w:rsidR="00B12739" w:rsidRPr="00AC2066" w:rsidRDefault="00B12739" w:rsidP="00F46648">
            <w:pPr>
              <w:spacing w:after="0" w:line="240" w:lineRule="auto"/>
              <w:jc w:val="center"/>
              <w:rPr>
                <w:ins w:id="7185" w:author="Lane, Stefanie" w:date="2023-09-27T17:48:00Z"/>
                <w:rFonts w:ascii="Calibri" w:eastAsia="Times New Roman" w:hAnsi="Calibri" w:cs="Calibri"/>
                <w:b/>
                <w:bCs/>
                <w:color w:val="000000"/>
                <w:lang w:eastAsia="en-CA"/>
              </w:rPr>
            </w:pPr>
            <w:ins w:id="7186" w:author="Lane, Stefanie" w:date="2023-09-27T17:48:00Z">
              <w:r w:rsidRPr="00AC2066">
                <w:rPr>
                  <w:rFonts w:ascii="Calibri" w:eastAsia="Times New Roman" w:hAnsi="Calibri" w:cs="Calibri"/>
                  <w:b/>
                  <w:bCs/>
                  <w:color w:val="000000"/>
                  <w:lang w:eastAsia="en-CA"/>
                </w:rPr>
                <w:t>Assemblage</w:t>
              </w:r>
            </w:ins>
          </w:p>
        </w:tc>
        <w:tc>
          <w:tcPr>
            <w:tcW w:w="945" w:type="dxa"/>
            <w:tcBorders>
              <w:top w:val="single" w:sz="4" w:space="0" w:color="auto"/>
              <w:left w:val="nil"/>
              <w:bottom w:val="single" w:sz="8" w:space="0" w:color="auto"/>
              <w:right w:val="nil"/>
            </w:tcBorders>
            <w:shd w:val="clear" w:color="auto" w:fill="auto"/>
            <w:noWrap/>
            <w:vAlign w:val="center"/>
            <w:hideMark/>
          </w:tcPr>
          <w:p w14:paraId="1B470F00" w14:textId="77777777" w:rsidR="00B12739" w:rsidRPr="00AC2066" w:rsidRDefault="00B12739" w:rsidP="00F46648">
            <w:pPr>
              <w:spacing w:after="0" w:line="240" w:lineRule="auto"/>
              <w:jc w:val="center"/>
              <w:rPr>
                <w:ins w:id="7187" w:author="Lane, Stefanie" w:date="2023-09-27T17:48:00Z"/>
                <w:rFonts w:ascii="Calibri" w:eastAsia="Times New Roman" w:hAnsi="Calibri" w:cs="Calibri"/>
                <w:b/>
                <w:bCs/>
                <w:color w:val="000000"/>
                <w:lang w:eastAsia="en-CA"/>
              </w:rPr>
            </w:pPr>
            <w:ins w:id="7188" w:author="Lane, Stefanie" w:date="2023-09-27T17:48:00Z">
              <w:r w:rsidRPr="00AC2066">
                <w:rPr>
                  <w:rFonts w:ascii="Calibri" w:eastAsia="Times New Roman" w:hAnsi="Calibri" w:cs="Calibri"/>
                  <w:b/>
                  <w:bCs/>
                  <w:color w:val="000000"/>
                  <w:lang w:eastAsia="en-CA"/>
                </w:rPr>
                <w:t>Status</w:t>
              </w:r>
            </w:ins>
          </w:p>
        </w:tc>
        <w:tc>
          <w:tcPr>
            <w:tcW w:w="3365" w:type="dxa"/>
            <w:tcBorders>
              <w:top w:val="single" w:sz="4" w:space="0" w:color="auto"/>
              <w:left w:val="nil"/>
              <w:bottom w:val="single" w:sz="8" w:space="0" w:color="auto"/>
              <w:right w:val="nil"/>
            </w:tcBorders>
            <w:shd w:val="clear" w:color="auto" w:fill="auto"/>
            <w:noWrap/>
            <w:vAlign w:val="center"/>
            <w:hideMark/>
          </w:tcPr>
          <w:p w14:paraId="10173923" w14:textId="77777777" w:rsidR="00B12739" w:rsidRPr="00AC2066" w:rsidRDefault="00B12739" w:rsidP="00F46648">
            <w:pPr>
              <w:spacing w:after="0" w:line="240" w:lineRule="auto"/>
              <w:jc w:val="center"/>
              <w:rPr>
                <w:ins w:id="7189" w:author="Lane, Stefanie" w:date="2023-09-27T17:48:00Z"/>
                <w:rFonts w:ascii="Calibri" w:eastAsia="Times New Roman" w:hAnsi="Calibri" w:cs="Calibri"/>
                <w:b/>
                <w:bCs/>
                <w:color w:val="000000"/>
                <w:lang w:eastAsia="en-CA"/>
              </w:rPr>
            </w:pPr>
            <w:ins w:id="7190" w:author="Lane, Stefanie" w:date="2023-09-27T17:48:00Z">
              <w:r w:rsidRPr="00AC2066">
                <w:rPr>
                  <w:rFonts w:ascii="Calibri" w:eastAsia="Times New Roman" w:hAnsi="Calibri" w:cs="Calibri"/>
                  <w:b/>
                  <w:bCs/>
                  <w:color w:val="000000"/>
                  <w:lang w:eastAsia="en-CA"/>
                </w:rPr>
                <w:t>Species</w:t>
              </w:r>
            </w:ins>
          </w:p>
        </w:tc>
        <w:tc>
          <w:tcPr>
            <w:tcW w:w="734" w:type="dxa"/>
            <w:tcBorders>
              <w:top w:val="single" w:sz="4" w:space="0" w:color="auto"/>
              <w:left w:val="nil"/>
              <w:bottom w:val="single" w:sz="8" w:space="0" w:color="auto"/>
              <w:right w:val="nil"/>
            </w:tcBorders>
            <w:shd w:val="clear" w:color="auto" w:fill="auto"/>
            <w:noWrap/>
            <w:vAlign w:val="center"/>
            <w:hideMark/>
          </w:tcPr>
          <w:p w14:paraId="65F7A7CA" w14:textId="77777777" w:rsidR="00B12739" w:rsidRPr="00AC2066" w:rsidRDefault="00B12739" w:rsidP="00F46648">
            <w:pPr>
              <w:spacing w:after="0" w:line="240" w:lineRule="auto"/>
              <w:jc w:val="center"/>
              <w:rPr>
                <w:ins w:id="7191" w:author="Lane, Stefanie" w:date="2023-09-27T17:48:00Z"/>
                <w:rFonts w:ascii="Calibri" w:eastAsia="Times New Roman" w:hAnsi="Calibri" w:cs="Calibri"/>
                <w:b/>
                <w:bCs/>
                <w:color w:val="000000"/>
                <w:lang w:eastAsia="en-CA"/>
              </w:rPr>
            </w:pPr>
            <w:ins w:id="7192" w:author="Lane, Stefanie" w:date="2023-09-27T17:48:00Z">
              <w:r w:rsidRPr="00AC2066">
                <w:rPr>
                  <w:rFonts w:ascii="Calibri" w:eastAsia="Times New Roman" w:hAnsi="Calibri" w:cs="Calibri"/>
                  <w:b/>
                  <w:bCs/>
                  <w:color w:val="000000"/>
                  <w:lang w:eastAsia="en-CA"/>
                </w:rPr>
                <w:t>1979</w:t>
              </w:r>
            </w:ins>
          </w:p>
        </w:tc>
        <w:tc>
          <w:tcPr>
            <w:tcW w:w="734" w:type="dxa"/>
            <w:tcBorders>
              <w:top w:val="single" w:sz="4" w:space="0" w:color="auto"/>
              <w:left w:val="nil"/>
              <w:bottom w:val="single" w:sz="8" w:space="0" w:color="auto"/>
              <w:right w:val="nil"/>
            </w:tcBorders>
            <w:shd w:val="clear" w:color="auto" w:fill="auto"/>
            <w:noWrap/>
            <w:vAlign w:val="center"/>
            <w:hideMark/>
          </w:tcPr>
          <w:p w14:paraId="68ECD370" w14:textId="77777777" w:rsidR="00B12739" w:rsidRPr="00AC2066" w:rsidRDefault="00B12739" w:rsidP="00F46648">
            <w:pPr>
              <w:spacing w:after="0" w:line="240" w:lineRule="auto"/>
              <w:jc w:val="center"/>
              <w:rPr>
                <w:ins w:id="7193" w:author="Lane, Stefanie" w:date="2023-09-27T17:48:00Z"/>
                <w:rFonts w:ascii="Calibri" w:eastAsia="Times New Roman" w:hAnsi="Calibri" w:cs="Calibri"/>
                <w:b/>
                <w:bCs/>
                <w:color w:val="000000"/>
                <w:lang w:eastAsia="en-CA"/>
              </w:rPr>
            </w:pPr>
            <w:ins w:id="7194" w:author="Lane, Stefanie" w:date="2023-09-27T17:48:00Z">
              <w:r w:rsidRPr="00AC2066">
                <w:rPr>
                  <w:rFonts w:ascii="Calibri" w:eastAsia="Times New Roman" w:hAnsi="Calibri" w:cs="Calibri"/>
                  <w:b/>
                  <w:bCs/>
                  <w:color w:val="000000"/>
                  <w:lang w:eastAsia="en-CA"/>
                </w:rPr>
                <w:t>1999</w:t>
              </w:r>
            </w:ins>
          </w:p>
        </w:tc>
        <w:tc>
          <w:tcPr>
            <w:tcW w:w="734" w:type="dxa"/>
            <w:tcBorders>
              <w:top w:val="single" w:sz="4" w:space="0" w:color="auto"/>
              <w:left w:val="nil"/>
              <w:bottom w:val="single" w:sz="8" w:space="0" w:color="auto"/>
              <w:right w:val="nil"/>
            </w:tcBorders>
            <w:shd w:val="clear" w:color="auto" w:fill="auto"/>
            <w:noWrap/>
            <w:vAlign w:val="center"/>
            <w:hideMark/>
          </w:tcPr>
          <w:p w14:paraId="60784E78" w14:textId="77777777" w:rsidR="00B12739" w:rsidRPr="00AC2066" w:rsidRDefault="00B12739" w:rsidP="00F46648">
            <w:pPr>
              <w:spacing w:after="0" w:line="240" w:lineRule="auto"/>
              <w:jc w:val="center"/>
              <w:rPr>
                <w:ins w:id="7195" w:author="Lane, Stefanie" w:date="2023-09-27T17:48:00Z"/>
                <w:rFonts w:ascii="Calibri" w:eastAsia="Times New Roman" w:hAnsi="Calibri" w:cs="Calibri"/>
                <w:b/>
                <w:bCs/>
                <w:color w:val="000000"/>
                <w:lang w:eastAsia="en-CA"/>
              </w:rPr>
            </w:pPr>
            <w:ins w:id="7196" w:author="Lane, Stefanie" w:date="2023-09-27T17:48:00Z">
              <w:r w:rsidRPr="00AC2066">
                <w:rPr>
                  <w:rFonts w:ascii="Calibri" w:eastAsia="Times New Roman" w:hAnsi="Calibri" w:cs="Calibri"/>
                  <w:b/>
                  <w:bCs/>
                  <w:color w:val="000000"/>
                  <w:lang w:eastAsia="en-CA"/>
                </w:rPr>
                <w:t>2019</w:t>
              </w:r>
            </w:ins>
          </w:p>
        </w:tc>
        <w:tc>
          <w:tcPr>
            <w:tcW w:w="1696" w:type="dxa"/>
            <w:tcBorders>
              <w:top w:val="single" w:sz="4" w:space="0" w:color="auto"/>
              <w:left w:val="nil"/>
              <w:bottom w:val="single" w:sz="8" w:space="0" w:color="auto"/>
              <w:right w:val="nil"/>
            </w:tcBorders>
            <w:shd w:val="clear" w:color="auto" w:fill="auto"/>
            <w:vAlign w:val="center"/>
            <w:hideMark/>
          </w:tcPr>
          <w:p w14:paraId="0267492F" w14:textId="77777777" w:rsidR="00B12739" w:rsidRPr="00AC2066" w:rsidRDefault="00B12739" w:rsidP="00F46648">
            <w:pPr>
              <w:spacing w:after="0" w:line="240" w:lineRule="auto"/>
              <w:jc w:val="center"/>
              <w:rPr>
                <w:ins w:id="7197" w:author="Lane, Stefanie" w:date="2023-09-27T17:48:00Z"/>
                <w:rFonts w:ascii="Calibri" w:eastAsia="Times New Roman" w:hAnsi="Calibri" w:cs="Calibri"/>
                <w:b/>
                <w:bCs/>
                <w:color w:val="000000"/>
                <w:lang w:eastAsia="en-CA"/>
              </w:rPr>
            </w:pPr>
            <w:ins w:id="7198" w:author="Lane, Stefanie" w:date="2023-09-27T17:48:00Z">
              <w:r w:rsidRPr="00AC2066">
                <w:rPr>
                  <w:rFonts w:ascii="Calibri" w:eastAsia="Times New Roman" w:hAnsi="Calibri" w:cs="Calibri"/>
                  <w:b/>
                  <w:bCs/>
                  <w:color w:val="000000"/>
                  <w:lang w:eastAsia="en-CA"/>
                </w:rPr>
                <w:t>Overall Change (1979-2019)</w:t>
              </w:r>
            </w:ins>
          </w:p>
        </w:tc>
      </w:tr>
      <w:tr w:rsidR="00B12739" w:rsidRPr="00AC2066" w14:paraId="00A49A71" w14:textId="77777777" w:rsidTr="00F46648">
        <w:trPr>
          <w:trHeight w:val="288"/>
          <w:ins w:id="7199" w:author="Lane, Stefanie" w:date="2023-09-27T17:48:00Z"/>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9E9D09E" w14:textId="77777777" w:rsidR="00B12739" w:rsidRPr="00AC2066" w:rsidRDefault="00B12739" w:rsidP="00F46648">
            <w:pPr>
              <w:spacing w:after="0" w:line="240" w:lineRule="auto"/>
              <w:jc w:val="center"/>
              <w:rPr>
                <w:ins w:id="7200" w:author="Lane, Stefanie" w:date="2023-09-27T17:48:00Z"/>
                <w:rFonts w:ascii="Calibri" w:eastAsia="Times New Roman" w:hAnsi="Calibri" w:cs="Calibri"/>
                <w:color w:val="000000"/>
                <w:lang w:eastAsia="en-CA"/>
              </w:rPr>
            </w:pPr>
            <w:ins w:id="7201" w:author="Lane, Stefanie" w:date="2023-09-27T17:48:00Z">
              <w:r w:rsidRPr="00AC2066">
                <w:rPr>
                  <w:rFonts w:ascii="Calibri" w:eastAsia="Times New Roman" w:hAnsi="Calibri" w:cs="Calibri"/>
                  <w:color w:val="000000"/>
                  <w:lang w:eastAsia="en-CA"/>
                </w:rPr>
                <w:t>Bogbean</w:t>
              </w:r>
            </w:ins>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19F54446" w14:textId="77777777" w:rsidR="00B12739" w:rsidRPr="00AC2066" w:rsidRDefault="00B12739" w:rsidP="00F46648">
            <w:pPr>
              <w:spacing w:after="0" w:line="240" w:lineRule="auto"/>
              <w:jc w:val="center"/>
              <w:rPr>
                <w:ins w:id="7202" w:author="Lane, Stefanie" w:date="2023-09-27T17:48:00Z"/>
                <w:rFonts w:ascii="Calibri" w:eastAsia="Times New Roman" w:hAnsi="Calibri" w:cs="Calibri"/>
                <w:color w:val="000000"/>
                <w:lang w:eastAsia="en-CA"/>
              </w:rPr>
            </w:pPr>
            <w:ins w:id="7203" w:author="Lane, Stefanie" w:date="2023-09-27T17:48:00Z">
              <w:r w:rsidRPr="00AC2066">
                <w:rPr>
                  <w:rFonts w:ascii="Calibri" w:eastAsia="Times New Roman" w:hAnsi="Calibri" w:cs="Calibri"/>
                  <w:color w:val="000000"/>
                  <w:lang w:eastAsia="en-CA"/>
                </w:rPr>
                <w:t>Non-native</w:t>
              </w:r>
            </w:ins>
          </w:p>
        </w:tc>
        <w:tc>
          <w:tcPr>
            <w:tcW w:w="3365" w:type="dxa"/>
            <w:tcBorders>
              <w:top w:val="nil"/>
              <w:left w:val="nil"/>
              <w:bottom w:val="nil"/>
              <w:right w:val="nil"/>
            </w:tcBorders>
            <w:shd w:val="clear" w:color="auto" w:fill="auto"/>
            <w:noWrap/>
            <w:vAlign w:val="bottom"/>
            <w:hideMark/>
          </w:tcPr>
          <w:p w14:paraId="7148E31B" w14:textId="77777777" w:rsidR="00B12739" w:rsidRPr="00AC2066" w:rsidRDefault="00B12739" w:rsidP="00F46648">
            <w:pPr>
              <w:spacing w:after="0" w:line="240" w:lineRule="auto"/>
              <w:rPr>
                <w:ins w:id="7204" w:author="Lane, Stefanie" w:date="2023-09-27T17:48:00Z"/>
                <w:rFonts w:ascii="Calibri" w:eastAsia="Times New Roman" w:hAnsi="Calibri" w:cs="Calibri"/>
                <w:i/>
                <w:iCs/>
                <w:color w:val="000000"/>
                <w:lang w:eastAsia="en-CA"/>
              </w:rPr>
            </w:pPr>
            <w:ins w:id="7205" w:author="Lane, Stefanie" w:date="2023-09-27T17:48:00Z">
              <w:r w:rsidRPr="00AC2066">
                <w:rPr>
                  <w:rFonts w:ascii="Calibri" w:eastAsia="Times New Roman" w:hAnsi="Calibri" w:cs="Calibri"/>
                  <w:i/>
                  <w:iCs/>
                  <w:color w:val="000000"/>
                  <w:lang w:eastAsia="en-CA"/>
                </w:rPr>
                <w:t>Alisma plantago aquatica</w:t>
              </w:r>
            </w:ins>
          </w:p>
        </w:tc>
        <w:tc>
          <w:tcPr>
            <w:tcW w:w="734" w:type="dxa"/>
            <w:tcBorders>
              <w:top w:val="nil"/>
              <w:left w:val="nil"/>
              <w:bottom w:val="nil"/>
              <w:right w:val="nil"/>
            </w:tcBorders>
            <w:shd w:val="clear" w:color="auto" w:fill="auto"/>
            <w:noWrap/>
            <w:vAlign w:val="bottom"/>
            <w:hideMark/>
          </w:tcPr>
          <w:p w14:paraId="143D6D0F" w14:textId="77777777" w:rsidR="00B12739" w:rsidRPr="00AC2066" w:rsidRDefault="00B12739" w:rsidP="00F46648">
            <w:pPr>
              <w:spacing w:after="0" w:line="240" w:lineRule="auto"/>
              <w:jc w:val="center"/>
              <w:rPr>
                <w:ins w:id="7206" w:author="Lane, Stefanie" w:date="2023-09-27T17:48:00Z"/>
                <w:rFonts w:ascii="Calibri" w:eastAsia="Times New Roman" w:hAnsi="Calibri" w:cs="Calibri"/>
                <w:color w:val="000000"/>
                <w:lang w:eastAsia="en-CA"/>
              </w:rPr>
            </w:pPr>
            <w:ins w:id="720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138DA1CF" w14:textId="77777777" w:rsidR="00B12739" w:rsidRPr="00AC2066" w:rsidRDefault="00B12739" w:rsidP="00F46648">
            <w:pPr>
              <w:spacing w:after="0" w:line="240" w:lineRule="auto"/>
              <w:jc w:val="center"/>
              <w:rPr>
                <w:ins w:id="7208" w:author="Lane, Stefanie" w:date="2023-09-27T17:48:00Z"/>
                <w:rFonts w:ascii="Calibri" w:eastAsia="Times New Roman" w:hAnsi="Calibri" w:cs="Calibri"/>
                <w:color w:val="000000"/>
                <w:lang w:eastAsia="en-CA"/>
              </w:rPr>
            </w:pPr>
            <w:ins w:id="7209"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B852F02" w14:textId="77777777" w:rsidR="00B12739" w:rsidRPr="00AC2066" w:rsidRDefault="00B12739" w:rsidP="00F46648">
            <w:pPr>
              <w:spacing w:after="0" w:line="240" w:lineRule="auto"/>
              <w:jc w:val="center"/>
              <w:rPr>
                <w:ins w:id="7210" w:author="Lane, Stefanie" w:date="2023-09-27T17:48:00Z"/>
                <w:rFonts w:ascii="Calibri" w:eastAsia="Times New Roman" w:hAnsi="Calibri" w:cs="Calibri"/>
                <w:color w:val="000000"/>
                <w:lang w:eastAsia="en-CA"/>
              </w:rPr>
            </w:pPr>
            <w:ins w:id="721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nil"/>
              <w:right w:val="single" w:sz="8" w:space="0" w:color="auto"/>
            </w:tcBorders>
            <w:shd w:val="clear" w:color="auto" w:fill="auto"/>
            <w:noWrap/>
            <w:vAlign w:val="bottom"/>
            <w:hideMark/>
          </w:tcPr>
          <w:p w14:paraId="7F692B07" w14:textId="77777777" w:rsidR="00B12739" w:rsidRPr="00AC2066" w:rsidRDefault="00B12739" w:rsidP="00F46648">
            <w:pPr>
              <w:spacing w:after="0" w:line="240" w:lineRule="auto"/>
              <w:jc w:val="center"/>
              <w:rPr>
                <w:ins w:id="7212" w:author="Lane, Stefanie" w:date="2023-09-27T17:48:00Z"/>
                <w:rFonts w:ascii="Calibri" w:eastAsia="Times New Roman" w:hAnsi="Calibri" w:cs="Calibri"/>
                <w:color w:val="000000"/>
                <w:lang w:eastAsia="en-CA"/>
              </w:rPr>
            </w:pPr>
            <w:ins w:id="7213" w:author="Lane, Stefanie" w:date="2023-09-27T17:48:00Z">
              <w:r w:rsidRPr="00AC2066">
                <w:rPr>
                  <w:rFonts w:ascii="Calibri" w:eastAsia="Times New Roman" w:hAnsi="Calibri" w:cs="Calibri"/>
                  <w:color w:val="000000"/>
                  <w:lang w:eastAsia="en-CA"/>
                </w:rPr>
                <w:t>lost</w:t>
              </w:r>
            </w:ins>
          </w:p>
        </w:tc>
      </w:tr>
      <w:tr w:rsidR="00B12739" w:rsidRPr="00AC2066" w14:paraId="663590EE" w14:textId="77777777" w:rsidTr="00F46648">
        <w:trPr>
          <w:trHeight w:val="288"/>
          <w:ins w:id="7214" w:author="Lane, Stefanie" w:date="2023-09-27T17:48:00Z"/>
        </w:trPr>
        <w:tc>
          <w:tcPr>
            <w:tcW w:w="1298" w:type="dxa"/>
            <w:vMerge/>
            <w:tcBorders>
              <w:top w:val="nil"/>
              <w:left w:val="single" w:sz="8" w:space="0" w:color="auto"/>
              <w:bottom w:val="single" w:sz="8" w:space="0" w:color="000000"/>
              <w:right w:val="nil"/>
            </w:tcBorders>
            <w:vAlign w:val="center"/>
            <w:hideMark/>
          </w:tcPr>
          <w:p w14:paraId="45C58DEF" w14:textId="77777777" w:rsidR="00B12739" w:rsidRPr="00AC2066" w:rsidRDefault="00B12739" w:rsidP="00F46648">
            <w:pPr>
              <w:spacing w:after="0" w:line="240" w:lineRule="auto"/>
              <w:rPr>
                <w:ins w:id="721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E2DC19" w14:textId="77777777" w:rsidR="00B12739" w:rsidRPr="00AC2066" w:rsidRDefault="00B12739" w:rsidP="00F46648">
            <w:pPr>
              <w:spacing w:after="0" w:line="240" w:lineRule="auto"/>
              <w:rPr>
                <w:ins w:id="721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227AF6" w14:textId="77777777" w:rsidR="00B12739" w:rsidRPr="00AC2066" w:rsidRDefault="00B12739" w:rsidP="00F46648">
            <w:pPr>
              <w:spacing w:after="0" w:line="240" w:lineRule="auto"/>
              <w:rPr>
                <w:ins w:id="7217" w:author="Lane, Stefanie" w:date="2023-09-27T17:48:00Z"/>
                <w:rFonts w:ascii="Calibri" w:eastAsia="Times New Roman" w:hAnsi="Calibri" w:cs="Calibri"/>
                <w:i/>
                <w:iCs/>
                <w:color w:val="000000"/>
                <w:lang w:eastAsia="en-CA"/>
              </w:rPr>
            </w:pPr>
            <w:ins w:id="7218" w:author="Lane, Stefanie" w:date="2023-09-27T17:48:00Z">
              <w:r w:rsidRPr="00AC2066">
                <w:rPr>
                  <w:rFonts w:ascii="Calibri" w:eastAsia="Times New Roman" w:hAnsi="Calibri" w:cs="Calibri"/>
                  <w:i/>
                  <w:iCs/>
                  <w:color w:val="000000"/>
                  <w:lang w:eastAsia="en-CA"/>
                </w:rPr>
                <w:t>Mentha arvensis</w:t>
              </w:r>
            </w:ins>
          </w:p>
        </w:tc>
        <w:tc>
          <w:tcPr>
            <w:tcW w:w="734" w:type="dxa"/>
            <w:tcBorders>
              <w:top w:val="single" w:sz="4" w:space="0" w:color="auto"/>
              <w:left w:val="nil"/>
              <w:bottom w:val="single" w:sz="4" w:space="0" w:color="auto"/>
              <w:right w:val="nil"/>
            </w:tcBorders>
            <w:shd w:val="clear" w:color="auto" w:fill="auto"/>
            <w:noWrap/>
            <w:vAlign w:val="bottom"/>
            <w:hideMark/>
          </w:tcPr>
          <w:p w14:paraId="2DD3D49C" w14:textId="77777777" w:rsidR="00B12739" w:rsidRPr="00AC2066" w:rsidRDefault="00B12739" w:rsidP="00F46648">
            <w:pPr>
              <w:spacing w:after="0" w:line="240" w:lineRule="auto"/>
              <w:jc w:val="center"/>
              <w:rPr>
                <w:ins w:id="7219" w:author="Lane, Stefanie" w:date="2023-09-27T17:48:00Z"/>
                <w:rFonts w:ascii="Calibri" w:eastAsia="Times New Roman" w:hAnsi="Calibri" w:cs="Calibri"/>
                <w:color w:val="000000"/>
                <w:lang w:eastAsia="en-CA"/>
              </w:rPr>
            </w:pPr>
            <w:ins w:id="7220"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329022B7" w14:textId="77777777" w:rsidR="00B12739" w:rsidRPr="00AC2066" w:rsidRDefault="00B12739" w:rsidP="00F46648">
            <w:pPr>
              <w:spacing w:after="0" w:line="240" w:lineRule="auto"/>
              <w:jc w:val="center"/>
              <w:rPr>
                <w:ins w:id="7221" w:author="Lane, Stefanie" w:date="2023-09-27T17:48:00Z"/>
                <w:rFonts w:ascii="Calibri" w:eastAsia="Times New Roman" w:hAnsi="Calibri" w:cs="Calibri"/>
                <w:color w:val="000000"/>
                <w:lang w:eastAsia="en-CA"/>
              </w:rPr>
            </w:pPr>
            <w:ins w:id="722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E90893D" w14:textId="77777777" w:rsidR="00B12739" w:rsidRPr="00AC2066" w:rsidRDefault="00B12739" w:rsidP="00F46648">
            <w:pPr>
              <w:spacing w:after="0" w:line="240" w:lineRule="auto"/>
              <w:jc w:val="center"/>
              <w:rPr>
                <w:ins w:id="7223" w:author="Lane, Stefanie" w:date="2023-09-27T17:48:00Z"/>
                <w:rFonts w:ascii="Calibri" w:eastAsia="Times New Roman" w:hAnsi="Calibri" w:cs="Calibri"/>
                <w:color w:val="000000"/>
                <w:lang w:eastAsia="en-CA"/>
              </w:rPr>
            </w:pPr>
            <w:ins w:id="7224"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9EDE34B" w14:textId="77777777" w:rsidR="00B12739" w:rsidRPr="00AC2066" w:rsidRDefault="00B12739" w:rsidP="00F46648">
            <w:pPr>
              <w:spacing w:after="0" w:line="240" w:lineRule="auto"/>
              <w:jc w:val="center"/>
              <w:rPr>
                <w:ins w:id="7225" w:author="Lane, Stefanie" w:date="2023-09-27T17:48:00Z"/>
                <w:rFonts w:ascii="Calibri" w:eastAsia="Times New Roman" w:hAnsi="Calibri" w:cs="Calibri"/>
                <w:color w:val="000000"/>
                <w:lang w:eastAsia="en-CA"/>
              </w:rPr>
            </w:pPr>
            <w:ins w:id="7226" w:author="Lane, Stefanie" w:date="2023-09-27T17:48:00Z">
              <w:r w:rsidRPr="00AC2066">
                <w:rPr>
                  <w:rFonts w:ascii="Calibri" w:eastAsia="Times New Roman" w:hAnsi="Calibri" w:cs="Calibri"/>
                  <w:color w:val="000000"/>
                  <w:lang w:eastAsia="en-CA"/>
                </w:rPr>
                <w:t>-</w:t>
              </w:r>
            </w:ins>
          </w:p>
        </w:tc>
      </w:tr>
      <w:tr w:rsidR="00B12739" w:rsidRPr="00AC2066" w14:paraId="7CDA4F18" w14:textId="77777777" w:rsidTr="00F46648">
        <w:trPr>
          <w:trHeight w:val="288"/>
          <w:ins w:id="7227" w:author="Lane, Stefanie" w:date="2023-09-27T17:48:00Z"/>
        </w:trPr>
        <w:tc>
          <w:tcPr>
            <w:tcW w:w="1298" w:type="dxa"/>
            <w:vMerge/>
            <w:tcBorders>
              <w:top w:val="nil"/>
              <w:left w:val="single" w:sz="8" w:space="0" w:color="auto"/>
              <w:bottom w:val="single" w:sz="8" w:space="0" w:color="000000"/>
              <w:right w:val="nil"/>
            </w:tcBorders>
            <w:vAlign w:val="center"/>
            <w:hideMark/>
          </w:tcPr>
          <w:p w14:paraId="3005EEC0" w14:textId="77777777" w:rsidR="00B12739" w:rsidRPr="00AC2066" w:rsidRDefault="00B12739" w:rsidP="00F46648">
            <w:pPr>
              <w:spacing w:after="0" w:line="240" w:lineRule="auto"/>
              <w:rPr>
                <w:ins w:id="722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A511FD" w14:textId="77777777" w:rsidR="00B12739" w:rsidRPr="00AC2066" w:rsidRDefault="00B12739" w:rsidP="00F46648">
            <w:pPr>
              <w:spacing w:after="0" w:line="240" w:lineRule="auto"/>
              <w:rPr>
                <w:ins w:id="722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B019BC" w14:textId="77777777" w:rsidR="00B12739" w:rsidRPr="00AC2066" w:rsidRDefault="00B12739" w:rsidP="00F46648">
            <w:pPr>
              <w:spacing w:after="0" w:line="240" w:lineRule="auto"/>
              <w:rPr>
                <w:ins w:id="7230" w:author="Lane, Stefanie" w:date="2023-09-27T17:48:00Z"/>
                <w:rFonts w:ascii="Calibri" w:eastAsia="Times New Roman" w:hAnsi="Calibri" w:cs="Calibri"/>
                <w:i/>
                <w:iCs/>
                <w:color w:val="000000"/>
                <w:lang w:eastAsia="en-CA"/>
              </w:rPr>
            </w:pPr>
            <w:ins w:id="7231" w:author="Lane, Stefanie" w:date="2023-09-27T17:48:00Z">
              <w:r w:rsidRPr="00AC2066">
                <w:rPr>
                  <w:rFonts w:ascii="Calibri" w:eastAsia="Times New Roman" w:hAnsi="Calibri" w:cs="Calibri"/>
                  <w:i/>
                  <w:iCs/>
                  <w:color w:val="000000"/>
                  <w:lang w:eastAsia="en-CA"/>
                </w:rPr>
                <w:t>Myosotis scorpioides</w:t>
              </w:r>
            </w:ins>
          </w:p>
        </w:tc>
        <w:tc>
          <w:tcPr>
            <w:tcW w:w="734" w:type="dxa"/>
            <w:tcBorders>
              <w:top w:val="nil"/>
              <w:left w:val="nil"/>
              <w:bottom w:val="nil"/>
              <w:right w:val="nil"/>
            </w:tcBorders>
            <w:shd w:val="clear" w:color="auto" w:fill="auto"/>
            <w:noWrap/>
            <w:vAlign w:val="bottom"/>
            <w:hideMark/>
          </w:tcPr>
          <w:p w14:paraId="77D820D4" w14:textId="77777777" w:rsidR="00B12739" w:rsidRPr="00AC2066" w:rsidRDefault="00B12739" w:rsidP="00F46648">
            <w:pPr>
              <w:spacing w:after="0" w:line="240" w:lineRule="auto"/>
              <w:jc w:val="center"/>
              <w:rPr>
                <w:ins w:id="7232" w:author="Lane, Stefanie" w:date="2023-09-27T17:48:00Z"/>
                <w:rFonts w:ascii="Calibri" w:eastAsia="Times New Roman" w:hAnsi="Calibri" w:cs="Calibri"/>
                <w:color w:val="000000"/>
                <w:lang w:eastAsia="en-CA"/>
              </w:rPr>
            </w:pPr>
            <w:ins w:id="7233"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3970558F" w14:textId="77777777" w:rsidR="00B12739" w:rsidRPr="00AC2066" w:rsidRDefault="00B12739" w:rsidP="00F46648">
            <w:pPr>
              <w:spacing w:after="0" w:line="240" w:lineRule="auto"/>
              <w:jc w:val="center"/>
              <w:rPr>
                <w:ins w:id="7234" w:author="Lane, Stefanie" w:date="2023-09-27T17:48:00Z"/>
                <w:rFonts w:ascii="Calibri" w:eastAsia="Times New Roman" w:hAnsi="Calibri" w:cs="Calibri"/>
                <w:color w:val="000000"/>
                <w:lang w:eastAsia="en-CA"/>
              </w:rPr>
            </w:pPr>
            <w:ins w:id="7235"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258F2232" w14:textId="77777777" w:rsidR="00B12739" w:rsidRPr="00AC2066" w:rsidRDefault="00B12739" w:rsidP="00F46648">
            <w:pPr>
              <w:spacing w:after="0" w:line="240" w:lineRule="auto"/>
              <w:jc w:val="center"/>
              <w:rPr>
                <w:ins w:id="7236" w:author="Lane, Stefanie" w:date="2023-09-27T17:48:00Z"/>
                <w:rFonts w:ascii="Calibri" w:eastAsia="Times New Roman" w:hAnsi="Calibri" w:cs="Calibri"/>
                <w:color w:val="000000"/>
                <w:lang w:eastAsia="en-CA"/>
              </w:rPr>
            </w:pPr>
            <w:ins w:id="7237"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nil"/>
              <w:right w:val="single" w:sz="8" w:space="0" w:color="auto"/>
            </w:tcBorders>
            <w:shd w:val="clear" w:color="auto" w:fill="auto"/>
            <w:noWrap/>
            <w:vAlign w:val="bottom"/>
            <w:hideMark/>
          </w:tcPr>
          <w:p w14:paraId="7F1FAA6F" w14:textId="77777777" w:rsidR="00B12739" w:rsidRPr="00AC2066" w:rsidRDefault="00B12739" w:rsidP="00F46648">
            <w:pPr>
              <w:spacing w:after="0" w:line="240" w:lineRule="auto"/>
              <w:jc w:val="center"/>
              <w:rPr>
                <w:ins w:id="7238" w:author="Lane, Stefanie" w:date="2023-09-27T17:48:00Z"/>
                <w:rFonts w:ascii="Calibri" w:eastAsia="Times New Roman" w:hAnsi="Calibri" w:cs="Calibri"/>
                <w:color w:val="000000"/>
                <w:lang w:eastAsia="en-CA"/>
              </w:rPr>
            </w:pPr>
            <w:ins w:id="7239" w:author="Lane, Stefanie" w:date="2023-09-27T17:48:00Z">
              <w:r w:rsidRPr="00AC2066">
                <w:rPr>
                  <w:rFonts w:ascii="Calibri" w:eastAsia="Times New Roman" w:hAnsi="Calibri" w:cs="Calibri"/>
                  <w:color w:val="000000"/>
                  <w:lang w:eastAsia="en-CA"/>
                </w:rPr>
                <w:t>-</w:t>
              </w:r>
            </w:ins>
          </w:p>
        </w:tc>
      </w:tr>
      <w:tr w:rsidR="00B12739" w:rsidRPr="00AC2066" w14:paraId="6F0D6C27" w14:textId="77777777" w:rsidTr="00F46648">
        <w:trPr>
          <w:trHeight w:val="288"/>
          <w:ins w:id="7240" w:author="Lane, Stefanie" w:date="2023-09-27T17:48:00Z"/>
        </w:trPr>
        <w:tc>
          <w:tcPr>
            <w:tcW w:w="1298" w:type="dxa"/>
            <w:vMerge/>
            <w:tcBorders>
              <w:top w:val="nil"/>
              <w:left w:val="single" w:sz="8" w:space="0" w:color="auto"/>
              <w:bottom w:val="single" w:sz="8" w:space="0" w:color="000000"/>
              <w:right w:val="nil"/>
            </w:tcBorders>
            <w:vAlign w:val="center"/>
            <w:hideMark/>
          </w:tcPr>
          <w:p w14:paraId="5E1945C7" w14:textId="77777777" w:rsidR="00B12739" w:rsidRPr="00AC2066" w:rsidRDefault="00B12739" w:rsidP="00F46648">
            <w:pPr>
              <w:spacing w:after="0" w:line="240" w:lineRule="auto"/>
              <w:rPr>
                <w:ins w:id="724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96B917" w14:textId="77777777" w:rsidR="00B12739" w:rsidRPr="00AC2066" w:rsidRDefault="00B12739" w:rsidP="00F46648">
            <w:pPr>
              <w:spacing w:after="0" w:line="240" w:lineRule="auto"/>
              <w:rPr>
                <w:ins w:id="724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3475A02" w14:textId="77777777" w:rsidR="00B12739" w:rsidRPr="00AC2066" w:rsidRDefault="00B12739" w:rsidP="00F46648">
            <w:pPr>
              <w:spacing w:after="0" w:line="240" w:lineRule="auto"/>
              <w:rPr>
                <w:ins w:id="7243" w:author="Lane, Stefanie" w:date="2023-09-27T17:48:00Z"/>
                <w:rFonts w:ascii="Calibri" w:eastAsia="Times New Roman" w:hAnsi="Calibri" w:cs="Calibri"/>
                <w:i/>
                <w:iCs/>
                <w:color w:val="000000"/>
                <w:lang w:eastAsia="en-CA"/>
              </w:rPr>
            </w:pPr>
            <w:ins w:id="7244" w:author="Lane, Stefanie" w:date="2023-09-27T17:48:00Z">
              <w:r w:rsidRPr="00AC2066">
                <w:rPr>
                  <w:rFonts w:ascii="Calibri" w:eastAsia="Times New Roman" w:hAnsi="Calibri" w:cs="Calibri"/>
                  <w:i/>
                  <w:iCs/>
                  <w:color w:val="000000"/>
                  <w:lang w:eastAsia="en-CA"/>
                </w:rPr>
                <w:t>Agrostis stolonifera</w:t>
              </w:r>
            </w:ins>
          </w:p>
        </w:tc>
        <w:tc>
          <w:tcPr>
            <w:tcW w:w="734" w:type="dxa"/>
            <w:tcBorders>
              <w:top w:val="single" w:sz="4" w:space="0" w:color="auto"/>
              <w:left w:val="nil"/>
              <w:bottom w:val="single" w:sz="4" w:space="0" w:color="auto"/>
              <w:right w:val="nil"/>
            </w:tcBorders>
            <w:shd w:val="clear" w:color="auto" w:fill="auto"/>
            <w:noWrap/>
            <w:vAlign w:val="bottom"/>
            <w:hideMark/>
          </w:tcPr>
          <w:p w14:paraId="7354D078" w14:textId="77777777" w:rsidR="00B12739" w:rsidRPr="00AC2066" w:rsidRDefault="00B12739" w:rsidP="00F46648">
            <w:pPr>
              <w:spacing w:after="0" w:line="240" w:lineRule="auto"/>
              <w:jc w:val="center"/>
              <w:rPr>
                <w:ins w:id="7245" w:author="Lane, Stefanie" w:date="2023-09-27T17:48:00Z"/>
                <w:rFonts w:ascii="Calibri" w:eastAsia="Times New Roman" w:hAnsi="Calibri" w:cs="Calibri"/>
                <w:color w:val="000000"/>
                <w:lang w:eastAsia="en-CA"/>
              </w:rPr>
            </w:pPr>
            <w:ins w:id="7246" w:author="Lane, Stefanie" w:date="2023-09-27T17:48:00Z">
              <w:r w:rsidRPr="00AC2066">
                <w:rPr>
                  <w:rFonts w:ascii="Calibri" w:eastAsia="Times New Roman" w:hAnsi="Calibri" w:cs="Calibri"/>
                  <w:color w:val="000000"/>
                  <w:lang w:eastAsia="en-CA"/>
                </w:rPr>
                <w:t>3.2</w:t>
              </w:r>
            </w:ins>
          </w:p>
        </w:tc>
        <w:tc>
          <w:tcPr>
            <w:tcW w:w="734" w:type="dxa"/>
            <w:tcBorders>
              <w:top w:val="single" w:sz="4" w:space="0" w:color="auto"/>
              <w:left w:val="nil"/>
              <w:bottom w:val="single" w:sz="4" w:space="0" w:color="auto"/>
              <w:right w:val="nil"/>
            </w:tcBorders>
            <w:shd w:val="clear" w:color="auto" w:fill="auto"/>
            <w:noWrap/>
            <w:vAlign w:val="bottom"/>
            <w:hideMark/>
          </w:tcPr>
          <w:p w14:paraId="17CE9251" w14:textId="77777777" w:rsidR="00B12739" w:rsidRPr="00AC2066" w:rsidRDefault="00B12739" w:rsidP="00F46648">
            <w:pPr>
              <w:spacing w:after="0" w:line="240" w:lineRule="auto"/>
              <w:jc w:val="center"/>
              <w:rPr>
                <w:ins w:id="7247" w:author="Lane, Stefanie" w:date="2023-09-27T17:48:00Z"/>
                <w:rFonts w:ascii="Calibri" w:eastAsia="Times New Roman" w:hAnsi="Calibri" w:cs="Calibri"/>
                <w:color w:val="000000"/>
                <w:lang w:eastAsia="en-CA"/>
              </w:rPr>
            </w:pPr>
            <w:ins w:id="7248" w:author="Lane, Stefanie" w:date="2023-09-27T17:48:00Z">
              <w:r w:rsidRPr="00AC2066">
                <w:rPr>
                  <w:rFonts w:ascii="Calibri" w:eastAsia="Times New Roman" w:hAnsi="Calibri" w:cs="Calibri"/>
                  <w:color w:val="000000"/>
                  <w:lang w:eastAsia="en-CA"/>
                </w:rPr>
                <w:t>1.5</w:t>
              </w:r>
            </w:ins>
          </w:p>
        </w:tc>
        <w:tc>
          <w:tcPr>
            <w:tcW w:w="734" w:type="dxa"/>
            <w:tcBorders>
              <w:top w:val="single" w:sz="4" w:space="0" w:color="auto"/>
              <w:left w:val="nil"/>
              <w:bottom w:val="single" w:sz="4" w:space="0" w:color="auto"/>
              <w:right w:val="nil"/>
            </w:tcBorders>
            <w:shd w:val="clear" w:color="auto" w:fill="auto"/>
            <w:noWrap/>
            <w:vAlign w:val="bottom"/>
            <w:hideMark/>
          </w:tcPr>
          <w:p w14:paraId="6ACFF7AD" w14:textId="77777777" w:rsidR="00B12739" w:rsidRPr="00AC2066" w:rsidRDefault="00B12739" w:rsidP="00F46648">
            <w:pPr>
              <w:spacing w:after="0" w:line="240" w:lineRule="auto"/>
              <w:jc w:val="center"/>
              <w:rPr>
                <w:ins w:id="7249" w:author="Lane, Stefanie" w:date="2023-09-27T17:48:00Z"/>
                <w:rFonts w:ascii="Calibri" w:eastAsia="Times New Roman" w:hAnsi="Calibri" w:cs="Calibri"/>
                <w:color w:val="000000"/>
                <w:lang w:eastAsia="en-CA"/>
              </w:rPr>
            </w:pPr>
            <w:ins w:id="7250" w:author="Lane, Stefanie" w:date="2023-09-27T17:48:00Z">
              <w:r w:rsidRPr="00AC2066">
                <w:rPr>
                  <w:rFonts w:ascii="Calibri" w:eastAsia="Times New Roman" w:hAnsi="Calibri" w:cs="Calibri"/>
                  <w:color w:val="000000"/>
                  <w:lang w:eastAsia="en-CA"/>
                </w:rPr>
                <w:t>1.3</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75DA846" w14:textId="77777777" w:rsidR="00B12739" w:rsidRPr="00AC2066" w:rsidRDefault="00B12739" w:rsidP="00F46648">
            <w:pPr>
              <w:spacing w:after="0" w:line="240" w:lineRule="auto"/>
              <w:jc w:val="center"/>
              <w:rPr>
                <w:ins w:id="7251" w:author="Lane, Stefanie" w:date="2023-09-27T17:48:00Z"/>
                <w:rFonts w:ascii="Calibri" w:eastAsia="Times New Roman" w:hAnsi="Calibri" w:cs="Calibri"/>
                <w:color w:val="000000"/>
                <w:lang w:eastAsia="en-CA"/>
              </w:rPr>
            </w:pPr>
            <w:ins w:id="7252" w:author="Lane, Stefanie" w:date="2023-09-27T17:48:00Z">
              <w:r w:rsidRPr="00AC2066">
                <w:rPr>
                  <w:rFonts w:ascii="Calibri" w:eastAsia="Times New Roman" w:hAnsi="Calibri" w:cs="Calibri"/>
                  <w:color w:val="000000"/>
                  <w:lang w:eastAsia="en-CA"/>
                </w:rPr>
                <w:t>-</w:t>
              </w:r>
            </w:ins>
          </w:p>
        </w:tc>
      </w:tr>
      <w:tr w:rsidR="00B12739" w:rsidRPr="00AC2066" w14:paraId="1D00A0BA" w14:textId="77777777" w:rsidTr="00F46648">
        <w:trPr>
          <w:trHeight w:val="288"/>
          <w:ins w:id="7253" w:author="Lane, Stefanie" w:date="2023-09-27T17:48:00Z"/>
        </w:trPr>
        <w:tc>
          <w:tcPr>
            <w:tcW w:w="1298" w:type="dxa"/>
            <w:vMerge/>
            <w:tcBorders>
              <w:top w:val="nil"/>
              <w:left w:val="single" w:sz="8" w:space="0" w:color="auto"/>
              <w:bottom w:val="single" w:sz="8" w:space="0" w:color="000000"/>
              <w:right w:val="nil"/>
            </w:tcBorders>
            <w:vAlign w:val="center"/>
            <w:hideMark/>
          </w:tcPr>
          <w:p w14:paraId="70FB157E" w14:textId="77777777" w:rsidR="00B12739" w:rsidRPr="00AC2066" w:rsidRDefault="00B12739" w:rsidP="00F46648">
            <w:pPr>
              <w:spacing w:after="0" w:line="240" w:lineRule="auto"/>
              <w:rPr>
                <w:ins w:id="725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B747064" w14:textId="77777777" w:rsidR="00B12739" w:rsidRPr="00AC2066" w:rsidRDefault="00B12739" w:rsidP="00F46648">
            <w:pPr>
              <w:spacing w:after="0" w:line="240" w:lineRule="auto"/>
              <w:rPr>
                <w:ins w:id="725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D08A2A3" w14:textId="77777777" w:rsidR="00B12739" w:rsidRPr="00AC2066" w:rsidRDefault="00B12739" w:rsidP="00F46648">
            <w:pPr>
              <w:spacing w:after="0" w:line="240" w:lineRule="auto"/>
              <w:rPr>
                <w:ins w:id="7256" w:author="Lane, Stefanie" w:date="2023-09-27T17:48:00Z"/>
                <w:rFonts w:ascii="Calibri" w:eastAsia="Times New Roman" w:hAnsi="Calibri" w:cs="Calibri"/>
                <w:i/>
                <w:iCs/>
                <w:color w:val="000000"/>
                <w:lang w:eastAsia="en-CA"/>
              </w:rPr>
            </w:pPr>
            <w:ins w:id="7257" w:author="Lane, Stefanie" w:date="2023-09-27T17:48:00Z">
              <w:r w:rsidRPr="00AC2066">
                <w:rPr>
                  <w:rFonts w:ascii="Calibri" w:eastAsia="Times New Roman" w:hAnsi="Calibri" w:cs="Calibri"/>
                  <w:i/>
                  <w:iCs/>
                  <w:color w:val="000000"/>
                  <w:lang w:eastAsia="en-CA"/>
                </w:rPr>
                <w:t>Lythrum salicaria</w:t>
              </w:r>
            </w:ins>
          </w:p>
        </w:tc>
        <w:tc>
          <w:tcPr>
            <w:tcW w:w="734" w:type="dxa"/>
            <w:tcBorders>
              <w:top w:val="nil"/>
              <w:left w:val="nil"/>
              <w:bottom w:val="nil"/>
              <w:right w:val="nil"/>
            </w:tcBorders>
            <w:shd w:val="clear" w:color="auto" w:fill="auto"/>
            <w:noWrap/>
            <w:vAlign w:val="bottom"/>
            <w:hideMark/>
          </w:tcPr>
          <w:p w14:paraId="7F544038" w14:textId="77777777" w:rsidR="00B12739" w:rsidRPr="00AC2066" w:rsidRDefault="00B12739" w:rsidP="00F46648">
            <w:pPr>
              <w:spacing w:after="0" w:line="240" w:lineRule="auto"/>
              <w:jc w:val="center"/>
              <w:rPr>
                <w:ins w:id="7258" w:author="Lane, Stefanie" w:date="2023-09-27T17:48:00Z"/>
                <w:rFonts w:ascii="Calibri" w:eastAsia="Times New Roman" w:hAnsi="Calibri" w:cs="Calibri"/>
                <w:color w:val="000000"/>
                <w:lang w:eastAsia="en-CA"/>
              </w:rPr>
            </w:pPr>
            <w:ins w:id="7259" w:author="Lane, Stefanie" w:date="2023-09-27T17:48:00Z">
              <w:r w:rsidRPr="00AC2066">
                <w:rPr>
                  <w:rFonts w:ascii="Calibri" w:eastAsia="Times New Roman" w:hAnsi="Calibri" w:cs="Calibri"/>
                  <w:color w:val="000000"/>
                  <w:lang w:eastAsia="en-CA"/>
                </w:rPr>
                <w:t>1.1</w:t>
              </w:r>
            </w:ins>
          </w:p>
        </w:tc>
        <w:tc>
          <w:tcPr>
            <w:tcW w:w="734" w:type="dxa"/>
            <w:tcBorders>
              <w:top w:val="nil"/>
              <w:left w:val="nil"/>
              <w:bottom w:val="nil"/>
              <w:right w:val="nil"/>
            </w:tcBorders>
            <w:shd w:val="clear" w:color="auto" w:fill="auto"/>
            <w:noWrap/>
            <w:vAlign w:val="bottom"/>
            <w:hideMark/>
          </w:tcPr>
          <w:p w14:paraId="5E30B208" w14:textId="77777777" w:rsidR="00B12739" w:rsidRPr="00AC2066" w:rsidRDefault="00B12739" w:rsidP="00F46648">
            <w:pPr>
              <w:spacing w:after="0" w:line="240" w:lineRule="auto"/>
              <w:jc w:val="center"/>
              <w:rPr>
                <w:ins w:id="7260" w:author="Lane, Stefanie" w:date="2023-09-27T17:48:00Z"/>
                <w:rFonts w:ascii="Calibri" w:eastAsia="Times New Roman" w:hAnsi="Calibri" w:cs="Calibri"/>
                <w:color w:val="000000"/>
                <w:lang w:eastAsia="en-CA"/>
              </w:rPr>
            </w:pPr>
            <w:ins w:id="7261" w:author="Lane, Stefanie" w:date="2023-09-27T17:48:00Z">
              <w:r w:rsidRPr="00AC2066">
                <w:rPr>
                  <w:rFonts w:ascii="Calibri" w:eastAsia="Times New Roman" w:hAnsi="Calibri" w:cs="Calibri"/>
                  <w:color w:val="000000"/>
                  <w:lang w:eastAsia="en-CA"/>
                </w:rPr>
                <w:t>1.2</w:t>
              </w:r>
            </w:ins>
          </w:p>
        </w:tc>
        <w:tc>
          <w:tcPr>
            <w:tcW w:w="734" w:type="dxa"/>
            <w:tcBorders>
              <w:top w:val="nil"/>
              <w:left w:val="nil"/>
              <w:bottom w:val="nil"/>
              <w:right w:val="nil"/>
            </w:tcBorders>
            <w:shd w:val="clear" w:color="auto" w:fill="auto"/>
            <w:noWrap/>
            <w:vAlign w:val="bottom"/>
            <w:hideMark/>
          </w:tcPr>
          <w:p w14:paraId="0D2AC955" w14:textId="77777777" w:rsidR="00B12739" w:rsidRPr="00AC2066" w:rsidRDefault="00B12739" w:rsidP="00F46648">
            <w:pPr>
              <w:spacing w:after="0" w:line="240" w:lineRule="auto"/>
              <w:jc w:val="center"/>
              <w:rPr>
                <w:ins w:id="7262" w:author="Lane, Stefanie" w:date="2023-09-27T17:48:00Z"/>
                <w:rFonts w:ascii="Calibri" w:eastAsia="Times New Roman" w:hAnsi="Calibri" w:cs="Calibri"/>
                <w:color w:val="000000"/>
                <w:lang w:eastAsia="en-CA"/>
              </w:rPr>
            </w:pPr>
            <w:ins w:id="7263"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3D7A6EFC" w14:textId="77777777" w:rsidR="00B12739" w:rsidRPr="00AC2066" w:rsidRDefault="00B12739" w:rsidP="00F46648">
            <w:pPr>
              <w:spacing w:after="0" w:line="240" w:lineRule="auto"/>
              <w:jc w:val="center"/>
              <w:rPr>
                <w:ins w:id="7264" w:author="Lane, Stefanie" w:date="2023-09-27T17:48:00Z"/>
                <w:rFonts w:ascii="Calibri" w:eastAsia="Times New Roman" w:hAnsi="Calibri" w:cs="Calibri"/>
                <w:color w:val="000000"/>
                <w:lang w:eastAsia="en-CA"/>
              </w:rPr>
            </w:pPr>
            <w:ins w:id="7265" w:author="Lane, Stefanie" w:date="2023-09-27T17:48:00Z">
              <w:r w:rsidRPr="00AC2066">
                <w:rPr>
                  <w:rFonts w:ascii="Calibri" w:eastAsia="Times New Roman" w:hAnsi="Calibri" w:cs="Calibri"/>
                  <w:color w:val="000000"/>
                  <w:lang w:eastAsia="en-CA"/>
                </w:rPr>
                <w:t>-</w:t>
              </w:r>
            </w:ins>
          </w:p>
        </w:tc>
      </w:tr>
      <w:tr w:rsidR="00B12739" w:rsidRPr="00AC2066" w14:paraId="52C5C5B3" w14:textId="77777777" w:rsidTr="00F46648">
        <w:trPr>
          <w:trHeight w:val="288"/>
          <w:ins w:id="7266" w:author="Lane, Stefanie" w:date="2023-09-27T17:48:00Z"/>
        </w:trPr>
        <w:tc>
          <w:tcPr>
            <w:tcW w:w="1298" w:type="dxa"/>
            <w:vMerge/>
            <w:tcBorders>
              <w:top w:val="nil"/>
              <w:left w:val="single" w:sz="8" w:space="0" w:color="auto"/>
              <w:bottom w:val="single" w:sz="8" w:space="0" w:color="000000"/>
              <w:right w:val="nil"/>
            </w:tcBorders>
            <w:vAlign w:val="center"/>
            <w:hideMark/>
          </w:tcPr>
          <w:p w14:paraId="3C22B79E" w14:textId="77777777" w:rsidR="00B12739" w:rsidRPr="00AC2066" w:rsidRDefault="00B12739" w:rsidP="00F46648">
            <w:pPr>
              <w:spacing w:after="0" w:line="240" w:lineRule="auto"/>
              <w:rPr>
                <w:ins w:id="726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AEAFD25" w14:textId="77777777" w:rsidR="00B12739" w:rsidRPr="00AC2066" w:rsidRDefault="00B12739" w:rsidP="00F46648">
            <w:pPr>
              <w:spacing w:after="0" w:line="240" w:lineRule="auto"/>
              <w:rPr>
                <w:ins w:id="726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3FE38A0" w14:textId="77777777" w:rsidR="00B12739" w:rsidRPr="00AC2066" w:rsidRDefault="00B12739" w:rsidP="00F46648">
            <w:pPr>
              <w:spacing w:after="0" w:line="240" w:lineRule="auto"/>
              <w:rPr>
                <w:ins w:id="7269" w:author="Lane, Stefanie" w:date="2023-09-27T17:48:00Z"/>
                <w:rFonts w:ascii="Calibri" w:eastAsia="Times New Roman" w:hAnsi="Calibri" w:cs="Calibri"/>
                <w:i/>
                <w:iCs/>
                <w:color w:val="000000"/>
                <w:lang w:eastAsia="en-CA"/>
              </w:rPr>
            </w:pPr>
            <w:ins w:id="7270" w:author="Lane, Stefanie" w:date="2023-09-27T17:48:00Z">
              <w:r w:rsidRPr="00AC2066">
                <w:rPr>
                  <w:rFonts w:ascii="Calibri" w:eastAsia="Times New Roman" w:hAnsi="Calibri" w:cs="Calibri"/>
                  <w:i/>
                  <w:iCs/>
                  <w:color w:val="000000"/>
                  <w:lang w:eastAsia="en-CA"/>
                </w:rPr>
                <w:t>Rumex conglomeratus</w:t>
              </w:r>
            </w:ins>
          </w:p>
        </w:tc>
        <w:tc>
          <w:tcPr>
            <w:tcW w:w="734" w:type="dxa"/>
            <w:tcBorders>
              <w:top w:val="single" w:sz="4" w:space="0" w:color="auto"/>
              <w:left w:val="nil"/>
              <w:bottom w:val="single" w:sz="4" w:space="0" w:color="auto"/>
              <w:right w:val="nil"/>
            </w:tcBorders>
            <w:shd w:val="clear" w:color="auto" w:fill="auto"/>
            <w:noWrap/>
            <w:vAlign w:val="bottom"/>
            <w:hideMark/>
          </w:tcPr>
          <w:p w14:paraId="0ACF3735" w14:textId="77777777" w:rsidR="00B12739" w:rsidRPr="00AC2066" w:rsidRDefault="00B12739" w:rsidP="00F46648">
            <w:pPr>
              <w:spacing w:after="0" w:line="240" w:lineRule="auto"/>
              <w:jc w:val="center"/>
              <w:rPr>
                <w:ins w:id="7271" w:author="Lane, Stefanie" w:date="2023-09-27T17:48:00Z"/>
                <w:rFonts w:ascii="Calibri" w:eastAsia="Times New Roman" w:hAnsi="Calibri" w:cs="Calibri"/>
                <w:color w:val="000000"/>
                <w:lang w:eastAsia="en-CA"/>
              </w:rPr>
            </w:pPr>
            <w:ins w:id="7272"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A85A101" w14:textId="77777777" w:rsidR="00B12739" w:rsidRPr="00AC2066" w:rsidRDefault="00B12739" w:rsidP="00F46648">
            <w:pPr>
              <w:spacing w:after="0" w:line="240" w:lineRule="auto"/>
              <w:jc w:val="center"/>
              <w:rPr>
                <w:ins w:id="7273" w:author="Lane, Stefanie" w:date="2023-09-27T17:48:00Z"/>
                <w:rFonts w:ascii="Calibri" w:eastAsia="Times New Roman" w:hAnsi="Calibri" w:cs="Calibri"/>
                <w:color w:val="000000"/>
                <w:lang w:eastAsia="en-CA"/>
              </w:rPr>
            </w:pPr>
            <w:ins w:id="727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37E7869" w14:textId="77777777" w:rsidR="00B12739" w:rsidRPr="00AC2066" w:rsidRDefault="00B12739" w:rsidP="00F46648">
            <w:pPr>
              <w:spacing w:after="0" w:line="240" w:lineRule="auto"/>
              <w:jc w:val="center"/>
              <w:rPr>
                <w:ins w:id="7275" w:author="Lane, Stefanie" w:date="2023-09-27T17:48:00Z"/>
                <w:rFonts w:ascii="Calibri" w:eastAsia="Times New Roman" w:hAnsi="Calibri" w:cs="Calibri"/>
                <w:color w:val="000000"/>
                <w:lang w:eastAsia="en-CA"/>
              </w:rPr>
            </w:pPr>
            <w:ins w:id="7276"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5DE0DD7" w14:textId="77777777" w:rsidR="00B12739" w:rsidRPr="00AC2066" w:rsidRDefault="00B12739" w:rsidP="00F46648">
            <w:pPr>
              <w:spacing w:after="0" w:line="240" w:lineRule="auto"/>
              <w:jc w:val="center"/>
              <w:rPr>
                <w:ins w:id="7277" w:author="Lane, Stefanie" w:date="2023-09-27T17:48:00Z"/>
                <w:rFonts w:ascii="Calibri" w:eastAsia="Times New Roman" w:hAnsi="Calibri" w:cs="Calibri"/>
                <w:color w:val="000000"/>
                <w:lang w:eastAsia="en-CA"/>
              </w:rPr>
            </w:pPr>
            <w:ins w:id="7278" w:author="Lane, Stefanie" w:date="2023-09-27T17:48:00Z">
              <w:r w:rsidRPr="00AC2066">
                <w:rPr>
                  <w:rFonts w:ascii="Calibri" w:eastAsia="Times New Roman" w:hAnsi="Calibri" w:cs="Calibri"/>
                  <w:color w:val="000000"/>
                  <w:lang w:eastAsia="en-CA"/>
                </w:rPr>
                <w:t>-</w:t>
              </w:r>
            </w:ins>
          </w:p>
        </w:tc>
      </w:tr>
      <w:tr w:rsidR="00B12739" w:rsidRPr="00AC2066" w14:paraId="1266C0C6" w14:textId="77777777" w:rsidTr="00F46648">
        <w:trPr>
          <w:trHeight w:val="288"/>
          <w:ins w:id="7279" w:author="Lane, Stefanie" w:date="2023-09-27T17:48:00Z"/>
        </w:trPr>
        <w:tc>
          <w:tcPr>
            <w:tcW w:w="1298" w:type="dxa"/>
            <w:vMerge/>
            <w:tcBorders>
              <w:top w:val="nil"/>
              <w:left w:val="single" w:sz="8" w:space="0" w:color="auto"/>
              <w:bottom w:val="single" w:sz="8" w:space="0" w:color="000000"/>
              <w:right w:val="nil"/>
            </w:tcBorders>
            <w:vAlign w:val="center"/>
            <w:hideMark/>
          </w:tcPr>
          <w:p w14:paraId="083E40A4" w14:textId="77777777" w:rsidR="00B12739" w:rsidRPr="00AC2066" w:rsidRDefault="00B12739" w:rsidP="00F46648">
            <w:pPr>
              <w:spacing w:after="0" w:line="240" w:lineRule="auto"/>
              <w:rPr>
                <w:ins w:id="728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7429A89" w14:textId="77777777" w:rsidR="00B12739" w:rsidRPr="00AC2066" w:rsidRDefault="00B12739" w:rsidP="00F46648">
            <w:pPr>
              <w:spacing w:after="0" w:line="240" w:lineRule="auto"/>
              <w:rPr>
                <w:ins w:id="728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12F5422" w14:textId="77777777" w:rsidR="00B12739" w:rsidRPr="00AC2066" w:rsidRDefault="00B12739" w:rsidP="00F46648">
            <w:pPr>
              <w:spacing w:after="0" w:line="240" w:lineRule="auto"/>
              <w:rPr>
                <w:ins w:id="7282" w:author="Lane, Stefanie" w:date="2023-09-27T17:48:00Z"/>
                <w:rFonts w:ascii="Calibri" w:eastAsia="Times New Roman" w:hAnsi="Calibri" w:cs="Calibri"/>
                <w:i/>
                <w:iCs/>
                <w:color w:val="000000"/>
                <w:lang w:eastAsia="en-CA"/>
              </w:rPr>
            </w:pPr>
            <w:ins w:id="7283" w:author="Lane, Stefanie" w:date="2023-09-27T17:48:00Z">
              <w:r w:rsidRPr="00AC2066">
                <w:rPr>
                  <w:rFonts w:ascii="Calibri" w:eastAsia="Times New Roman" w:hAnsi="Calibri" w:cs="Calibri"/>
                  <w:i/>
                  <w:iCs/>
                  <w:color w:val="000000"/>
                  <w:lang w:eastAsia="en-CA"/>
                </w:rPr>
                <w:t>Mentha aquatica</w:t>
              </w:r>
            </w:ins>
          </w:p>
        </w:tc>
        <w:tc>
          <w:tcPr>
            <w:tcW w:w="734" w:type="dxa"/>
            <w:tcBorders>
              <w:top w:val="nil"/>
              <w:left w:val="nil"/>
              <w:bottom w:val="nil"/>
              <w:right w:val="nil"/>
            </w:tcBorders>
            <w:shd w:val="clear" w:color="auto" w:fill="auto"/>
            <w:noWrap/>
            <w:vAlign w:val="bottom"/>
            <w:hideMark/>
          </w:tcPr>
          <w:p w14:paraId="7FBB786F" w14:textId="77777777" w:rsidR="00B12739" w:rsidRPr="00AC2066" w:rsidRDefault="00B12739" w:rsidP="00F46648">
            <w:pPr>
              <w:spacing w:after="0" w:line="240" w:lineRule="auto"/>
              <w:jc w:val="center"/>
              <w:rPr>
                <w:ins w:id="7284" w:author="Lane, Stefanie" w:date="2023-09-27T17:48:00Z"/>
                <w:rFonts w:ascii="Calibri" w:eastAsia="Times New Roman" w:hAnsi="Calibri" w:cs="Calibri"/>
                <w:color w:val="000000"/>
                <w:lang w:eastAsia="en-CA"/>
              </w:rPr>
            </w:pPr>
            <w:ins w:id="7285"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56084398" w14:textId="77777777" w:rsidR="00B12739" w:rsidRPr="00AC2066" w:rsidRDefault="00B12739" w:rsidP="00F46648">
            <w:pPr>
              <w:spacing w:after="0" w:line="240" w:lineRule="auto"/>
              <w:jc w:val="center"/>
              <w:rPr>
                <w:ins w:id="7286" w:author="Lane, Stefanie" w:date="2023-09-27T17:48:00Z"/>
                <w:rFonts w:ascii="Calibri" w:eastAsia="Times New Roman" w:hAnsi="Calibri" w:cs="Calibri"/>
                <w:color w:val="000000"/>
                <w:lang w:eastAsia="en-CA"/>
              </w:rPr>
            </w:pPr>
            <w:ins w:id="7287" w:author="Lane, Stefanie" w:date="2023-09-27T17:48:00Z">
              <w:r w:rsidRPr="00AC2066">
                <w:rPr>
                  <w:rFonts w:ascii="Calibri" w:eastAsia="Times New Roman" w:hAnsi="Calibri" w:cs="Calibri"/>
                  <w:color w:val="000000"/>
                  <w:lang w:eastAsia="en-CA"/>
                </w:rPr>
                <w:t>2.3</w:t>
              </w:r>
            </w:ins>
          </w:p>
        </w:tc>
        <w:tc>
          <w:tcPr>
            <w:tcW w:w="734" w:type="dxa"/>
            <w:tcBorders>
              <w:top w:val="nil"/>
              <w:left w:val="nil"/>
              <w:bottom w:val="nil"/>
              <w:right w:val="nil"/>
            </w:tcBorders>
            <w:shd w:val="clear" w:color="auto" w:fill="auto"/>
            <w:noWrap/>
            <w:vAlign w:val="bottom"/>
            <w:hideMark/>
          </w:tcPr>
          <w:p w14:paraId="1615EF12" w14:textId="77777777" w:rsidR="00B12739" w:rsidRPr="00AC2066" w:rsidRDefault="00B12739" w:rsidP="00F46648">
            <w:pPr>
              <w:spacing w:after="0" w:line="240" w:lineRule="auto"/>
              <w:jc w:val="center"/>
              <w:rPr>
                <w:ins w:id="7288" w:author="Lane, Stefanie" w:date="2023-09-27T17:48:00Z"/>
                <w:rFonts w:ascii="Calibri" w:eastAsia="Times New Roman" w:hAnsi="Calibri" w:cs="Calibri"/>
                <w:color w:val="000000"/>
                <w:lang w:eastAsia="en-CA"/>
              </w:rPr>
            </w:pPr>
            <w:ins w:id="7289" w:author="Lane, Stefanie" w:date="2023-09-27T17:48:00Z">
              <w:r w:rsidRPr="00AC2066">
                <w:rPr>
                  <w:rFonts w:ascii="Calibri" w:eastAsia="Times New Roman" w:hAnsi="Calibri" w:cs="Calibri"/>
                  <w:color w:val="000000"/>
                  <w:lang w:eastAsia="en-CA"/>
                </w:rPr>
                <w:t>1.8</w:t>
              </w:r>
            </w:ins>
          </w:p>
        </w:tc>
        <w:tc>
          <w:tcPr>
            <w:tcW w:w="1696" w:type="dxa"/>
            <w:tcBorders>
              <w:top w:val="nil"/>
              <w:left w:val="nil"/>
              <w:bottom w:val="nil"/>
              <w:right w:val="single" w:sz="8" w:space="0" w:color="auto"/>
            </w:tcBorders>
            <w:shd w:val="clear" w:color="auto" w:fill="auto"/>
            <w:noWrap/>
            <w:vAlign w:val="bottom"/>
            <w:hideMark/>
          </w:tcPr>
          <w:p w14:paraId="628138A3" w14:textId="77777777" w:rsidR="00B12739" w:rsidRPr="00AC2066" w:rsidRDefault="00B12739" w:rsidP="00F46648">
            <w:pPr>
              <w:spacing w:after="0" w:line="240" w:lineRule="auto"/>
              <w:jc w:val="center"/>
              <w:rPr>
                <w:ins w:id="7290" w:author="Lane, Stefanie" w:date="2023-09-27T17:48:00Z"/>
                <w:rFonts w:ascii="Calibri" w:eastAsia="Times New Roman" w:hAnsi="Calibri" w:cs="Calibri"/>
                <w:color w:val="000000"/>
                <w:lang w:eastAsia="en-CA"/>
              </w:rPr>
            </w:pPr>
            <w:ins w:id="7291" w:author="Lane, Stefanie" w:date="2023-09-27T17:48:00Z">
              <w:r w:rsidRPr="00AC2066">
                <w:rPr>
                  <w:rFonts w:ascii="Calibri" w:eastAsia="Times New Roman" w:hAnsi="Calibri" w:cs="Calibri"/>
                  <w:color w:val="000000"/>
                  <w:lang w:eastAsia="en-CA"/>
                </w:rPr>
                <w:t>+</w:t>
              </w:r>
            </w:ins>
          </w:p>
        </w:tc>
      </w:tr>
      <w:tr w:rsidR="00B12739" w:rsidRPr="00AC2066" w14:paraId="6B3EDD87" w14:textId="77777777" w:rsidTr="00F46648">
        <w:trPr>
          <w:trHeight w:val="288"/>
          <w:ins w:id="7292" w:author="Lane, Stefanie" w:date="2023-09-27T17:48:00Z"/>
        </w:trPr>
        <w:tc>
          <w:tcPr>
            <w:tcW w:w="1298" w:type="dxa"/>
            <w:vMerge/>
            <w:tcBorders>
              <w:top w:val="nil"/>
              <w:left w:val="single" w:sz="8" w:space="0" w:color="auto"/>
              <w:bottom w:val="single" w:sz="8" w:space="0" w:color="000000"/>
              <w:right w:val="nil"/>
            </w:tcBorders>
            <w:vAlign w:val="center"/>
            <w:hideMark/>
          </w:tcPr>
          <w:p w14:paraId="0AFE3391" w14:textId="77777777" w:rsidR="00B12739" w:rsidRPr="00AC2066" w:rsidRDefault="00B12739" w:rsidP="00F46648">
            <w:pPr>
              <w:spacing w:after="0" w:line="240" w:lineRule="auto"/>
              <w:rPr>
                <w:ins w:id="729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0CE7AA" w14:textId="77777777" w:rsidR="00B12739" w:rsidRPr="00AC2066" w:rsidRDefault="00B12739" w:rsidP="00F46648">
            <w:pPr>
              <w:spacing w:after="0" w:line="240" w:lineRule="auto"/>
              <w:rPr>
                <w:ins w:id="729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B20421E" w14:textId="77777777" w:rsidR="00B12739" w:rsidRPr="00AC2066" w:rsidRDefault="00B12739" w:rsidP="00F46648">
            <w:pPr>
              <w:spacing w:after="0" w:line="240" w:lineRule="auto"/>
              <w:rPr>
                <w:ins w:id="7295" w:author="Lane, Stefanie" w:date="2023-09-27T17:48:00Z"/>
                <w:rFonts w:ascii="Calibri" w:eastAsia="Times New Roman" w:hAnsi="Calibri" w:cs="Calibri"/>
                <w:i/>
                <w:iCs/>
                <w:color w:val="000000"/>
                <w:lang w:eastAsia="en-CA"/>
              </w:rPr>
            </w:pPr>
            <w:ins w:id="7296" w:author="Lane, Stefanie" w:date="2023-09-27T17:48:00Z">
              <w:r w:rsidRPr="00AC2066">
                <w:rPr>
                  <w:rFonts w:ascii="Calibri" w:eastAsia="Times New Roman" w:hAnsi="Calibri" w:cs="Calibri"/>
                  <w:i/>
                  <w:iCs/>
                  <w:color w:val="000000"/>
                  <w:lang w:eastAsia="en-CA"/>
                </w:rPr>
                <w:t>Iris pseudacorus</w:t>
              </w:r>
            </w:ins>
          </w:p>
        </w:tc>
        <w:tc>
          <w:tcPr>
            <w:tcW w:w="734" w:type="dxa"/>
            <w:tcBorders>
              <w:top w:val="single" w:sz="4" w:space="0" w:color="auto"/>
              <w:left w:val="nil"/>
              <w:bottom w:val="single" w:sz="4" w:space="0" w:color="auto"/>
              <w:right w:val="nil"/>
            </w:tcBorders>
            <w:shd w:val="clear" w:color="auto" w:fill="auto"/>
            <w:noWrap/>
            <w:vAlign w:val="bottom"/>
            <w:hideMark/>
          </w:tcPr>
          <w:p w14:paraId="4F955F2D" w14:textId="77777777" w:rsidR="00B12739" w:rsidRPr="00AC2066" w:rsidRDefault="00B12739" w:rsidP="00F46648">
            <w:pPr>
              <w:spacing w:after="0" w:line="240" w:lineRule="auto"/>
              <w:jc w:val="center"/>
              <w:rPr>
                <w:ins w:id="7297" w:author="Lane, Stefanie" w:date="2023-09-27T17:48:00Z"/>
                <w:rFonts w:ascii="Calibri" w:eastAsia="Times New Roman" w:hAnsi="Calibri" w:cs="Calibri"/>
                <w:color w:val="000000"/>
                <w:lang w:eastAsia="en-CA"/>
              </w:rPr>
            </w:pPr>
            <w:ins w:id="729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307118F1" w14:textId="77777777" w:rsidR="00B12739" w:rsidRPr="00AC2066" w:rsidRDefault="00B12739" w:rsidP="00F46648">
            <w:pPr>
              <w:spacing w:after="0" w:line="240" w:lineRule="auto"/>
              <w:jc w:val="center"/>
              <w:rPr>
                <w:ins w:id="7299" w:author="Lane, Stefanie" w:date="2023-09-27T17:48:00Z"/>
                <w:rFonts w:ascii="Calibri" w:eastAsia="Times New Roman" w:hAnsi="Calibri" w:cs="Calibri"/>
                <w:color w:val="000000"/>
                <w:lang w:eastAsia="en-CA"/>
              </w:rPr>
            </w:pPr>
            <w:ins w:id="7300"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7DD695FC" w14:textId="77777777" w:rsidR="00B12739" w:rsidRPr="00AC2066" w:rsidRDefault="00B12739" w:rsidP="00F46648">
            <w:pPr>
              <w:spacing w:after="0" w:line="240" w:lineRule="auto"/>
              <w:jc w:val="center"/>
              <w:rPr>
                <w:ins w:id="7301" w:author="Lane, Stefanie" w:date="2023-09-27T17:48:00Z"/>
                <w:rFonts w:ascii="Calibri" w:eastAsia="Times New Roman" w:hAnsi="Calibri" w:cs="Calibri"/>
                <w:color w:val="000000"/>
                <w:lang w:eastAsia="en-CA"/>
              </w:rPr>
            </w:pPr>
            <w:ins w:id="7302"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C44ECD8" w14:textId="77777777" w:rsidR="00B12739" w:rsidRPr="00AC2066" w:rsidRDefault="00B12739" w:rsidP="00F46648">
            <w:pPr>
              <w:spacing w:after="0" w:line="240" w:lineRule="auto"/>
              <w:jc w:val="center"/>
              <w:rPr>
                <w:ins w:id="7303" w:author="Lane, Stefanie" w:date="2023-09-27T17:48:00Z"/>
                <w:rFonts w:ascii="Calibri" w:eastAsia="Times New Roman" w:hAnsi="Calibri" w:cs="Calibri"/>
                <w:color w:val="000000"/>
                <w:lang w:eastAsia="en-CA"/>
              </w:rPr>
            </w:pPr>
            <w:ins w:id="7304" w:author="Lane, Stefanie" w:date="2023-09-27T17:48:00Z">
              <w:r w:rsidRPr="00AC2066">
                <w:rPr>
                  <w:rFonts w:ascii="Calibri" w:eastAsia="Times New Roman" w:hAnsi="Calibri" w:cs="Calibri"/>
                  <w:color w:val="000000"/>
                  <w:lang w:eastAsia="en-CA"/>
                </w:rPr>
                <w:t>gained</w:t>
              </w:r>
            </w:ins>
          </w:p>
        </w:tc>
      </w:tr>
      <w:tr w:rsidR="00B12739" w:rsidRPr="00AC2066" w14:paraId="0714AFE1" w14:textId="77777777" w:rsidTr="00F46648">
        <w:trPr>
          <w:trHeight w:val="288"/>
          <w:ins w:id="7305" w:author="Lane, Stefanie" w:date="2023-09-27T17:48:00Z"/>
        </w:trPr>
        <w:tc>
          <w:tcPr>
            <w:tcW w:w="1298" w:type="dxa"/>
            <w:vMerge/>
            <w:tcBorders>
              <w:top w:val="nil"/>
              <w:left w:val="single" w:sz="8" w:space="0" w:color="auto"/>
              <w:bottom w:val="single" w:sz="8" w:space="0" w:color="000000"/>
              <w:right w:val="nil"/>
            </w:tcBorders>
            <w:vAlign w:val="center"/>
            <w:hideMark/>
          </w:tcPr>
          <w:p w14:paraId="65C573AF" w14:textId="77777777" w:rsidR="00B12739" w:rsidRPr="00AC2066" w:rsidRDefault="00B12739" w:rsidP="00F46648">
            <w:pPr>
              <w:spacing w:after="0" w:line="240" w:lineRule="auto"/>
              <w:rPr>
                <w:ins w:id="730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F3F34A" w14:textId="77777777" w:rsidR="00B12739" w:rsidRPr="00AC2066" w:rsidRDefault="00B12739" w:rsidP="00F46648">
            <w:pPr>
              <w:spacing w:after="0" w:line="240" w:lineRule="auto"/>
              <w:rPr>
                <w:ins w:id="730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3C93B3E" w14:textId="77777777" w:rsidR="00B12739" w:rsidRPr="00AC2066" w:rsidRDefault="00B12739" w:rsidP="00F46648">
            <w:pPr>
              <w:spacing w:after="0" w:line="240" w:lineRule="auto"/>
              <w:rPr>
                <w:ins w:id="7308" w:author="Lane, Stefanie" w:date="2023-09-27T17:48:00Z"/>
                <w:rFonts w:ascii="Calibri" w:eastAsia="Times New Roman" w:hAnsi="Calibri" w:cs="Calibri"/>
                <w:i/>
                <w:iCs/>
                <w:color w:val="000000"/>
                <w:lang w:eastAsia="en-CA"/>
              </w:rPr>
            </w:pPr>
            <w:ins w:id="7309" w:author="Lane, Stefanie" w:date="2023-09-27T17:48:00Z">
              <w:r w:rsidRPr="00AC2066">
                <w:rPr>
                  <w:rFonts w:ascii="Calibri" w:eastAsia="Times New Roman" w:hAnsi="Calibri" w:cs="Calibri"/>
                  <w:i/>
                  <w:iCs/>
                  <w:color w:val="000000"/>
                  <w:lang w:eastAsia="en-CA"/>
                </w:rPr>
                <w:t>Lycopus europaeus</w:t>
              </w:r>
            </w:ins>
          </w:p>
        </w:tc>
        <w:tc>
          <w:tcPr>
            <w:tcW w:w="734" w:type="dxa"/>
            <w:tcBorders>
              <w:top w:val="nil"/>
              <w:left w:val="nil"/>
              <w:bottom w:val="nil"/>
              <w:right w:val="nil"/>
            </w:tcBorders>
            <w:shd w:val="clear" w:color="auto" w:fill="auto"/>
            <w:noWrap/>
            <w:vAlign w:val="bottom"/>
            <w:hideMark/>
          </w:tcPr>
          <w:p w14:paraId="19F29FCE" w14:textId="77777777" w:rsidR="00B12739" w:rsidRPr="00AC2066" w:rsidRDefault="00B12739" w:rsidP="00F46648">
            <w:pPr>
              <w:spacing w:after="0" w:line="240" w:lineRule="auto"/>
              <w:jc w:val="center"/>
              <w:rPr>
                <w:ins w:id="7310" w:author="Lane, Stefanie" w:date="2023-09-27T17:48:00Z"/>
                <w:rFonts w:ascii="Calibri" w:eastAsia="Times New Roman" w:hAnsi="Calibri" w:cs="Calibri"/>
                <w:color w:val="000000"/>
                <w:lang w:eastAsia="en-CA"/>
              </w:rPr>
            </w:pPr>
            <w:ins w:id="7311"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nil"/>
              <w:right w:val="nil"/>
            </w:tcBorders>
            <w:shd w:val="clear" w:color="auto" w:fill="auto"/>
            <w:noWrap/>
            <w:vAlign w:val="bottom"/>
            <w:hideMark/>
          </w:tcPr>
          <w:p w14:paraId="0BE952FE" w14:textId="77777777" w:rsidR="00B12739" w:rsidRPr="00AC2066" w:rsidRDefault="00B12739" w:rsidP="00F46648">
            <w:pPr>
              <w:spacing w:after="0" w:line="240" w:lineRule="auto"/>
              <w:jc w:val="center"/>
              <w:rPr>
                <w:ins w:id="7312" w:author="Lane, Stefanie" w:date="2023-09-27T17:48:00Z"/>
                <w:rFonts w:ascii="Calibri" w:eastAsia="Times New Roman" w:hAnsi="Calibri" w:cs="Calibri"/>
                <w:color w:val="000000"/>
                <w:lang w:eastAsia="en-CA"/>
              </w:rPr>
            </w:pPr>
            <w:ins w:id="7313"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nil"/>
              <w:right w:val="nil"/>
            </w:tcBorders>
            <w:shd w:val="clear" w:color="auto" w:fill="auto"/>
            <w:noWrap/>
            <w:vAlign w:val="bottom"/>
            <w:hideMark/>
          </w:tcPr>
          <w:p w14:paraId="112193BF" w14:textId="77777777" w:rsidR="00B12739" w:rsidRPr="00AC2066" w:rsidRDefault="00B12739" w:rsidP="00F46648">
            <w:pPr>
              <w:spacing w:after="0" w:line="240" w:lineRule="auto"/>
              <w:jc w:val="center"/>
              <w:rPr>
                <w:ins w:id="7314" w:author="Lane, Stefanie" w:date="2023-09-27T17:48:00Z"/>
                <w:rFonts w:ascii="Calibri" w:eastAsia="Times New Roman" w:hAnsi="Calibri" w:cs="Calibri"/>
                <w:color w:val="000000"/>
                <w:lang w:eastAsia="en-CA"/>
              </w:rPr>
            </w:pPr>
            <w:ins w:id="7315"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nil"/>
              <w:right w:val="single" w:sz="8" w:space="0" w:color="auto"/>
            </w:tcBorders>
            <w:shd w:val="clear" w:color="auto" w:fill="auto"/>
            <w:noWrap/>
            <w:vAlign w:val="bottom"/>
            <w:hideMark/>
          </w:tcPr>
          <w:p w14:paraId="502DC613" w14:textId="77777777" w:rsidR="00B12739" w:rsidRPr="00AC2066" w:rsidRDefault="00B12739" w:rsidP="00F46648">
            <w:pPr>
              <w:spacing w:after="0" w:line="240" w:lineRule="auto"/>
              <w:jc w:val="center"/>
              <w:rPr>
                <w:ins w:id="7316" w:author="Lane, Stefanie" w:date="2023-09-27T17:48:00Z"/>
                <w:rFonts w:ascii="Calibri" w:eastAsia="Times New Roman" w:hAnsi="Calibri" w:cs="Calibri"/>
                <w:color w:val="000000"/>
                <w:lang w:eastAsia="en-CA"/>
              </w:rPr>
            </w:pPr>
            <w:ins w:id="7317" w:author="Lane, Stefanie" w:date="2023-09-27T17:48:00Z">
              <w:r w:rsidRPr="00AC2066">
                <w:rPr>
                  <w:rFonts w:ascii="Calibri" w:eastAsia="Times New Roman" w:hAnsi="Calibri" w:cs="Calibri"/>
                  <w:color w:val="000000"/>
                  <w:lang w:eastAsia="en-CA"/>
                </w:rPr>
                <w:t>gained</w:t>
              </w:r>
            </w:ins>
          </w:p>
        </w:tc>
      </w:tr>
      <w:tr w:rsidR="00B12739" w:rsidRPr="00AC2066" w14:paraId="66FF7F13" w14:textId="77777777" w:rsidTr="00F46648">
        <w:trPr>
          <w:trHeight w:val="288"/>
          <w:ins w:id="7318" w:author="Lane, Stefanie" w:date="2023-09-27T17:48:00Z"/>
        </w:trPr>
        <w:tc>
          <w:tcPr>
            <w:tcW w:w="1298" w:type="dxa"/>
            <w:vMerge/>
            <w:tcBorders>
              <w:top w:val="nil"/>
              <w:left w:val="single" w:sz="8" w:space="0" w:color="auto"/>
              <w:bottom w:val="single" w:sz="8" w:space="0" w:color="000000"/>
              <w:right w:val="nil"/>
            </w:tcBorders>
            <w:vAlign w:val="center"/>
            <w:hideMark/>
          </w:tcPr>
          <w:p w14:paraId="3FAC1092" w14:textId="77777777" w:rsidR="00B12739" w:rsidRPr="00AC2066" w:rsidRDefault="00B12739" w:rsidP="00F46648">
            <w:pPr>
              <w:spacing w:after="0" w:line="240" w:lineRule="auto"/>
              <w:rPr>
                <w:ins w:id="731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0495F8" w14:textId="77777777" w:rsidR="00B12739" w:rsidRPr="00AC2066" w:rsidRDefault="00B12739" w:rsidP="00F46648">
            <w:pPr>
              <w:spacing w:after="0" w:line="240" w:lineRule="auto"/>
              <w:rPr>
                <w:ins w:id="732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FA1846" w14:textId="77777777" w:rsidR="00B12739" w:rsidRPr="00AC2066" w:rsidRDefault="00B12739" w:rsidP="00F46648">
            <w:pPr>
              <w:spacing w:after="0" w:line="240" w:lineRule="auto"/>
              <w:rPr>
                <w:ins w:id="7321" w:author="Lane, Stefanie" w:date="2023-09-27T17:48:00Z"/>
                <w:rFonts w:ascii="Calibri" w:eastAsia="Times New Roman" w:hAnsi="Calibri" w:cs="Calibri"/>
                <w:i/>
                <w:iCs/>
                <w:color w:val="000000"/>
                <w:lang w:eastAsia="en-CA"/>
              </w:rPr>
            </w:pPr>
            <w:ins w:id="7322" w:author="Lane, Stefanie" w:date="2023-09-27T17:48:00Z">
              <w:r w:rsidRPr="00AC2066">
                <w:rPr>
                  <w:rFonts w:ascii="Calibri" w:eastAsia="Times New Roman" w:hAnsi="Calibri" w:cs="Calibri"/>
                  <w:i/>
                  <w:iCs/>
                  <w:color w:val="000000"/>
                  <w:lang w:eastAsia="en-CA"/>
                </w:rPr>
                <w:t>Phalaris arundinacea</w:t>
              </w:r>
            </w:ins>
          </w:p>
        </w:tc>
        <w:tc>
          <w:tcPr>
            <w:tcW w:w="734" w:type="dxa"/>
            <w:tcBorders>
              <w:top w:val="single" w:sz="4" w:space="0" w:color="auto"/>
              <w:left w:val="nil"/>
              <w:bottom w:val="single" w:sz="4" w:space="0" w:color="auto"/>
              <w:right w:val="nil"/>
            </w:tcBorders>
            <w:shd w:val="clear" w:color="auto" w:fill="auto"/>
            <w:noWrap/>
            <w:vAlign w:val="bottom"/>
            <w:hideMark/>
          </w:tcPr>
          <w:p w14:paraId="3681EC5A" w14:textId="77777777" w:rsidR="00B12739" w:rsidRPr="00AC2066" w:rsidRDefault="00B12739" w:rsidP="00F46648">
            <w:pPr>
              <w:spacing w:after="0" w:line="240" w:lineRule="auto"/>
              <w:jc w:val="center"/>
              <w:rPr>
                <w:ins w:id="7323" w:author="Lane, Stefanie" w:date="2023-09-27T17:48:00Z"/>
                <w:rFonts w:ascii="Calibri" w:eastAsia="Times New Roman" w:hAnsi="Calibri" w:cs="Calibri"/>
                <w:color w:val="000000"/>
                <w:lang w:eastAsia="en-CA"/>
              </w:rPr>
            </w:pPr>
            <w:ins w:id="732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31551801" w14:textId="77777777" w:rsidR="00B12739" w:rsidRPr="00AC2066" w:rsidRDefault="00B12739" w:rsidP="00F46648">
            <w:pPr>
              <w:spacing w:after="0" w:line="240" w:lineRule="auto"/>
              <w:jc w:val="center"/>
              <w:rPr>
                <w:ins w:id="7325" w:author="Lane, Stefanie" w:date="2023-09-27T17:48:00Z"/>
                <w:rFonts w:ascii="Calibri" w:eastAsia="Times New Roman" w:hAnsi="Calibri" w:cs="Calibri"/>
                <w:color w:val="000000"/>
                <w:lang w:eastAsia="en-CA"/>
              </w:rPr>
            </w:pPr>
            <w:ins w:id="7326"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2886BA01" w14:textId="77777777" w:rsidR="00B12739" w:rsidRPr="00AC2066" w:rsidRDefault="00B12739" w:rsidP="00F46648">
            <w:pPr>
              <w:spacing w:after="0" w:line="240" w:lineRule="auto"/>
              <w:jc w:val="center"/>
              <w:rPr>
                <w:ins w:id="7327" w:author="Lane, Stefanie" w:date="2023-09-27T17:48:00Z"/>
                <w:rFonts w:ascii="Calibri" w:eastAsia="Times New Roman" w:hAnsi="Calibri" w:cs="Calibri"/>
                <w:color w:val="000000"/>
                <w:lang w:eastAsia="en-CA"/>
              </w:rPr>
            </w:pPr>
            <w:ins w:id="7328"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39A7175" w14:textId="77777777" w:rsidR="00B12739" w:rsidRPr="00AC2066" w:rsidRDefault="00B12739" w:rsidP="00F46648">
            <w:pPr>
              <w:spacing w:after="0" w:line="240" w:lineRule="auto"/>
              <w:jc w:val="center"/>
              <w:rPr>
                <w:ins w:id="7329" w:author="Lane, Stefanie" w:date="2023-09-27T17:48:00Z"/>
                <w:rFonts w:ascii="Calibri" w:eastAsia="Times New Roman" w:hAnsi="Calibri" w:cs="Calibri"/>
                <w:color w:val="000000"/>
                <w:lang w:eastAsia="en-CA"/>
              </w:rPr>
            </w:pPr>
            <w:ins w:id="7330" w:author="Lane, Stefanie" w:date="2023-09-27T17:48:00Z">
              <w:r w:rsidRPr="00AC2066">
                <w:rPr>
                  <w:rFonts w:ascii="Calibri" w:eastAsia="Times New Roman" w:hAnsi="Calibri" w:cs="Calibri"/>
                  <w:color w:val="000000"/>
                  <w:lang w:eastAsia="en-CA"/>
                </w:rPr>
                <w:t>gained</w:t>
              </w:r>
            </w:ins>
          </w:p>
        </w:tc>
      </w:tr>
      <w:tr w:rsidR="00B12739" w:rsidRPr="00AC2066" w14:paraId="03A7093C" w14:textId="77777777" w:rsidTr="00F46648">
        <w:trPr>
          <w:trHeight w:val="300"/>
          <w:ins w:id="7331" w:author="Lane, Stefanie" w:date="2023-09-27T17:48:00Z"/>
        </w:trPr>
        <w:tc>
          <w:tcPr>
            <w:tcW w:w="1298" w:type="dxa"/>
            <w:vMerge/>
            <w:tcBorders>
              <w:top w:val="nil"/>
              <w:left w:val="single" w:sz="8" w:space="0" w:color="auto"/>
              <w:bottom w:val="single" w:sz="8" w:space="0" w:color="000000"/>
              <w:right w:val="nil"/>
            </w:tcBorders>
            <w:vAlign w:val="center"/>
            <w:hideMark/>
          </w:tcPr>
          <w:p w14:paraId="72BAF97B" w14:textId="77777777" w:rsidR="00B12739" w:rsidRPr="00AC2066" w:rsidRDefault="00B12739" w:rsidP="00F46648">
            <w:pPr>
              <w:spacing w:after="0" w:line="240" w:lineRule="auto"/>
              <w:rPr>
                <w:ins w:id="733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01CE03" w14:textId="77777777" w:rsidR="00B12739" w:rsidRPr="00AC2066" w:rsidRDefault="00B12739" w:rsidP="00F46648">
            <w:pPr>
              <w:spacing w:after="0" w:line="240" w:lineRule="auto"/>
              <w:rPr>
                <w:ins w:id="7333"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248F2FB" w14:textId="77777777" w:rsidR="00B12739" w:rsidRPr="00AC2066" w:rsidRDefault="00B12739" w:rsidP="00F46648">
            <w:pPr>
              <w:spacing w:after="0" w:line="240" w:lineRule="auto"/>
              <w:rPr>
                <w:ins w:id="7334" w:author="Lane, Stefanie" w:date="2023-09-27T17:48:00Z"/>
                <w:rFonts w:ascii="Calibri" w:eastAsia="Times New Roman" w:hAnsi="Calibri" w:cs="Calibri"/>
                <w:i/>
                <w:iCs/>
                <w:color w:val="000000"/>
                <w:lang w:eastAsia="en-CA"/>
              </w:rPr>
            </w:pPr>
            <w:ins w:id="7335" w:author="Lane, Stefanie" w:date="2023-09-27T17:48:00Z">
              <w:r w:rsidRPr="00AC2066">
                <w:rPr>
                  <w:rFonts w:ascii="Calibri" w:eastAsia="Times New Roman" w:hAnsi="Calibri" w:cs="Calibri"/>
                  <w:i/>
                  <w:iCs/>
                  <w:color w:val="000000"/>
                  <w:lang w:eastAsia="en-CA"/>
                </w:rPr>
                <w:t>Festuca arundinacea</w:t>
              </w:r>
            </w:ins>
          </w:p>
        </w:tc>
        <w:tc>
          <w:tcPr>
            <w:tcW w:w="734" w:type="dxa"/>
            <w:tcBorders>
              <w:top w:val="nil"/>
              <w:left w:val="nil"/>
              <w:bottom w:val="single" w:sz="8" w:space="0" w:color="auto"/>
              <w:right w:val="nil"/>
            </w:tcBorders>
            <w:shd w:val="clear" w:color="auto" w:fill="auto"/>
            <w:noWrap/>
            <w:vAlign w:val="bottom"/>
            <w:hideMark/>
          </w:tcPr>
          <w:p w14:paraId="439E28E7" w14:textId="77777777" w:rsidR="00B12739" w:rsidRPr="00AC2066" w:rsidRDefault="00B12739" w:rsidP="00F46648">
            <w:pPr>
              <w:spacing w:after="0" w:line="240" w:lineRule="auto"/>
              <w:jc w:val="center"/>
              <w:rPr>
                <w:ins w:id="7336" w:author="Lane, Stefanie" w:date="2023-09-27T17:48:00Z"/>
                <w:rFonts w:ascii="Calibri" w:eastAsia="Times New Roman" w:hAnsi="Calibri" w:cs="Calibri"/>
                <w:color w:val="000000"/>
                <w:lang w:eastAsia="en-CA"/>
              </w:rPr>
            </w:pPr>
            <w:ins w:id="7337"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2593F5B9" w14:textId="77777777" w:rsidR="00B12739" w:rsidRPr="00AC2066" w:rsidRDefault="00B12739" w:rsidP="00F46648">
            <w:pPr>
              <w:spacing w:after="0" w:line="240" w:lineRule="auto"/>
              <w:jc w:val="center"/>
              <w:rPr>
                <w:ins w:id="7338" w:author="Lane, Stefanie" w:date="2023-09-27T17:48:00Z"/>
                <w:rFonts w:ascii="Calibri" w:eastAsia="Times New Roman" w:hAnsi="Calibri" w:cs="Calibri"/>
                <w:color w:val="000000"/>
                <w:lang w:eastAsia="en-CA"/>
              </w:rPr>
            </w:pPr>
            <w:ins w:id="7339"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8" w:space="0" w:color="auto"/>
              <w:right w:val="nil"/>
            </w:tcBorders>
            <w:shd w:val="clear" w:color="auto" w:fill="auto"/>
            <w:noWrap/>
            <w:vAlign w:val="bottom"/>
            <w:hideMark/>
          </w:tcPr>
          <w:p w14:paraId="38466F7B" w14:textId="77777777" w:rsidR="00B12739" w:rsidRPr="00AC2066" w:rsidRDefault="00B12739" w:rsidP="00F46648">
            <w:pPr>
              <w:spacing w:after="0" w:line="240" w:lineRule="auto"/>
              <w:jc w:val="center"/>
              <w:rPr>
                <w:ins w:id="7340" w:author="Lane, Stefanie" w:date="2023-09-27T17:48:00Z"/>
                <w:rFonts w:ascii="Calibri" w:eastAsia="Times New Roman" w:hAnsi="Calibri" w:cs="Calibri"/>
                <w:color w:val="000000"/>
                <w:lang w:eastAsia="en-CA"/>
              </w:rPr>
            </w:pPr>
            <w:ins w:id="734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012FA125" w14:textId="77777777" w:rsidR="00B12739" w:rsidRPr="00AC2066" w:rsidRDefault="00B12739" w:rsidP="00F46648">
            <w:pPr>
              <w:spacing w:after="0" w:line="240" w:lineRule="auto"/>
              <w:jc w:val="center"/>
              <w:rPr>
                <w:ins w:id="7342" w:author="Lane, Stefanie" w:date="2023-09-27T17:48:00Z"/>
                <w:rFonts w:ascii="Calibri" w:eastAsia="Times New Roman" w:hAnsi="Calibri" w:cs="Calibri"/>
                <w:color w:val="000000"/>
                <w:lang w:eastAsia="en-CA"/>
              </w:rPr>
            </w:pPr>
            <w:ins w:id="7343" w:author="Lane, Stefanie" w:date="2023-09-27T17:48:00Z">
              <w:r w:rsidRPr="00AC2066">
                <w:rPr>
                  <w:rFonts w:ascii="Calibri" w:eastAsia="Times New Roman" w:hAnsi="Calibri" w:cs="Calibri"/>
                  <w:color w:val="000000"/>
                  <w:lang w:eastAsia="en-CA"/>
                </w:rPr>
                <w:t> </w:t>
              </w:r>
            </w:ins>
          </w:p>
        </w:tc>
      </w:tr>
      <w:tr w:rsidR="00B12739" w:rsidRPr="00AC2066" w14:paraId="039DC3C4" w14:textId="77777777" w:rsidTr="00F46648">
        <w:trPr>
          <w:trHeight w:val="288"/>
          <w:ins w:id="7344" w:author="Lane, Stefanie" w:date="2023-09-27T17:48:00Z"/>
        </w:trPr>
        <w:tc>
          <w:tcPr>
            <w:tcW w:w="1298" w:type="dxa"/>
            <w:vMerge/>
            <w:tcBorders>
              <w:top w:val="nil"/>
              <w:left w:val="single" w:sz="8" w:space="0" w:color="auto"/>
              <w:bottom w:val="single" w:sz="8" w:space="0" w:color="000000"/>
              <w:right w:val="nil"/>
            </w:tcBorders>
            <w:vAlign w:val="center"/>
            <w:hideMark/>
          </w:tcPr>
          <w:p w14:paraId="5FA29CE2" w14:textId="77777777" w:rsidR="00B12739" w:rsidRPr="00AC2066" w:rsidRDefault="00B12739" w:rsidP="00F46648">
            <w:pPr>
              <w:spacing w:after="0" w:line="240" w:lineRule="auto"/>
              <w:rPr>
                <w:ins w:id="7345"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7C697FEC" w14:textId="77777777" w:rsidR="00B12739" w:rsidRPr="00AC2066" w:rsidRDefault="00B12739" w:rsidP="00F46648">
            <w:pPr>
              <w:spacing w:after="0" w:line="240" w:lineRule="auto"/>
              <w:jc w:val="center"/>
              <w:rPr>
                <w:ins w:id="7346" w:author="Lane, Stefanie" w:date="2023-09-27T17:48:00Z"/>
                <w:rFonts w:ascii="Calibri" w:eastAsia="Times New Roman" w:hAnsi="Calibri" w:cs="Calibri"/>
                <w:color w:val="000000"/>
                <w:lang w:eastAsia="en-CA"/>
              </w:rPr>
            </w:pPr>
            <w:ins w:id="7347" w:author="Lane, Stefanie" w:date="2023-09-27T17:48:00Z">
              <w:r w:rsidRPr="00AC2066">
                <w:rPr>
                  <w:rFonts w:ascii="Calibri" w:eastAsia="Times New Roman" w:hAnsi="Calibri" w:cs="Calibri"/>
                  <w:color w:val="000000"/>
                  <w:lang w:eastAsia="en-CA"/>
                </w:rPr>
                <w:t>Native</w:t>
              </w:r>
            </w:ins>
          </w:p>
        </w:tc>
        <w:tc>
          <w:tcPr>
            <w:tcW w:w="3365" w:type="dxa"/>
            <w:tcBorders>
              <w:top w:val="nil"/>
              <w:left w:val="nil"/>
              <w:bottom w:val="single" w:sz="4" w:space="0" w:color="auto"/>
              <w:right w:val="nil"/>
            </w:tcBorders>
            <w:shd w:val="clear" w:color="auto" w:fill="auto"/>
            <w:noWrap/>
            <w:vAlign w:val="bottom"/>
            <w:hideMark/>
          </w:tcPr>
          <w:p w14:paraId="765D85F4" w14:textId="77777777" w:rsidR="00B12739" w:rsidRPr="00AC2066" w:rsidRDefault="00B12739" w:rsidP="00F46648">
            <w:pPr>
              <w:spacing w:after="0" w:line="240" w:lineRule="auto"/>
              <w:rPr>
                <w:ins w:id="7348" w:author="Lane, Stefanie" w:date="2023-09-27T17:48:00Z"/>
                <w:rFonts w:ascii="Calibri" w:eastAsia="Times New Roman" w:hAnsi="Calibri" w:cs="Calibri"/>
                <w:i/>
                <w:iCs/>
                <w:color w:val="000000"/>
                <w:lang w:eastAsia="en-CA"/>
              </w:rPr>
            </w:pPr>
            <w:ins w:id="7349" w:author="Lane, Stefanie" w:date="2023-09-27T17:48:00Z">
              <w:r w:rsidRPr="00AC2066">
                <w:rPr>
                  <w:rFonts w:ascii="Calibri" w:eastAsia="Times New Roman" w:hAnsi="Calibri" w:cs="Calibri"/>
                  <w:i/>
                  <w:iCs/>
                  <w:color w:val="000000"/>
                  <w:lang w:eastAsia="en-CA"/>
                </w:rPr>
                <w:t>Alopecurus geniculatus</w:t>
              </w:r>
            </w:ins>
          </w:p>
        </w:tc>
        <w:tc>
          <w:tcPr>
            <w:tcW w:w="734" w:type="dxa"/>
            <w:tcBorders>
              <w:top w:val="nil"/>
              <w:left w:val="nil"/>
              <w:bottom w:val="single" w:sz="4" w:space="0" w:color="auto"/>
              <w:right w:val="nil"/>
            </w:tcBorders>
            <w:shd w:val="clear" w:color="auto" w:fill="auto"/>
            <w:noWrap/>
            <w:vAlign w:val="bottom"/>
            <w:hideMark/>
          </w:tcPr>
          <w:p w14:paraId="7CE8E057" w14:textId="77777777" w:rsidR="00B12739" w:rsidRPr="00AC2066" w:rsidRDefault="00B12739" w:rsidP="00F46648">
            <w:pPr>
              <w:spacing w:after="0" w:line="240" w:lineRule="auto"/>
              <w:jc w:val="center"/>
              <w:rPr>
                <w:ins w:id="7350" w:author="Lane, Stefanie" w:date="2023-09-27T17:48:00Z"/>
                <w:rFonts w:ascii="Calibri" w:eastAsia="Times New Roman" w:hAnsi="Calibri" w:cs="Calibri"/>
                <w:color w:val="000000"/>
                <w:lang w:eastAsia="en-CA"/>
              </w:rPr>
            </w:pPr>
            <w:ins w:id="735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single" w:sz="4" w:space="0" w:color="auto"/>
              <w:right w:val="nil"/>
            </w:tcBorders>
            <w:shd w:val="clear" w:color="auto" w:fill="auto"/>
            <w:noWrap/>
            <w:vAlign w:val="bottom"/>
            <w:hideMark/>
          </w:tcPr>
          <w:p w14:paraId="0CF36FCE" w14:textId="77777777" w:rsidR="00B12739" w:rsidRPr="00AC2066" w:rsidRDefault="00B12739" w:rsidP="00F46648">
            <w:pPr>
              <w:spacing w:after="0" w:line="240" w:lineRule="auto"/>
              <w:jc w:val="center"/>
              <w:rPr>
                <w:ins w:id="7352" w:author="Lane, Stefanie" w:date="2023-09-27T17:48:00Z"/>
                <w:rFonts w:ascii="Calibri" w:eastAsia="Times New Roman" w:hAnsi="Calibri" w:cs="Calibri"/>
                <w:color w:val="000000"/>
                <w:lang w:eastAsia="en-CA"/>
              </w:rPr>
            </w:pPr>
            <w:ins w:id="7353"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214F199" w14:textId="77777777" w:rsidR="00B12739" w:rsidRPr="00AC2066" w:rsidRDefault="00B12739" w:rsidP="00F46648">
            <w:pPr>
              <w:spacing w:after="0" w:line="240" w:lineRule="auto"/>
              <w:jc w:val="center"/>
              <w:rPr>
                <w:ins w:id="7354" w:author="Lane, Stefanie" w:date="2023-09-27T17:48:00Z"/>
                <w:rFonts w:ascii="Calibri" w:eastAsia="Times New Roman" w:hAnsi="Calibri" w:cs="Calibri"/>
                <w:color w:val="000000"/>
                <w:lang w:eastAsia="en-CA"/>
              </w:rPr>
            </w:pPr>
            <w:ins w:id="735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28856A87" w14:textId="77777777" w:rsidR="00B12739" w:rsidRPr="00AC2066" w:rsidRDefault="00B12739" w:rsidP="00F46648">
            <w:pPr>
              <w:spacing w:after="0" w:line="240" w:lineRule="auto"/>
              <w:jc w:val="center"/>
              <w:rPr>
                <w:ins w:id="7356" w:author="Lane, Stefanie" w:date="2023-09-27T17:48:00Z"/>
                <w:rFonts w:ascii="Calibri" w:eastAsia="Times New Roman" w:hAnsi="Calibri" w:cs="Calibri"/>
                <w:color w:val="000000"/>
                <w:lang w:eastAsia="en-CA"/>
              </w:rPr>
            </w:pPr>
            <w:ins w:id="7357" w:author="Lane, Stefanie" w:date="2023-09-27T17:48:00Z">
              <w:r w:rsidRPr="00AC2066">
                <w:rPr>
                  <w:rFonts w:ascii="Calibri" w:eastAsia="Times New Roman" w:hAnsi="Calibri" w:cs="Calibri"/>
                  <w:color w:val="000000"/>
                  <w:lang w:eastAsia="en-CA"/>
                </w:rPr>
                <w:t>lost</w:t>
              </w:r>
            </w:ins>
          </w:p>
        </w:tc>
      </w:tr>
      <w:tr w:rsidR="00B12739" w:rsidRPr="00AC2066" w14:paraId="44EB42F9" w14:textId="77777777" w:rsidTr="00F46648">
        <w:trPr>
          <w:trHeight w:val="288"/>
          <w:ins w:id="7358" w:author="Lane, Stefanie" w:date="2023-09-27T17:48:00Z"/>
        </w:trPr>
        <w:tc>
          <w:tcPr>
            <w:tcW w:w="1298" w:type="dxa"/>
            <w:vMerge/>
            <w:tcBorders>
              <w:top w:val="nil"/>
              <w:left w:val="single" w:sz="8" w:space="0" w:color="auto"/>
              <w:bottom w:val="single" w:sz="8" w:space="0" w:color="000000"/>
              <w:right w:val="nil"/>
            </w:tcBorders>
            <w:vAlign w:val="center"/>
            <w:hideMark/>
          </w:tcPr>
          <w:p w14:paraId="41955728" w14:textId="77777777" w:rsidR="00B12739" w:rsidRPr="00AC2066" w:rsidRDefault="00B12739" w:rsidP="00F46648">
            <w:pPr>
              <w:spacing w:after="0" w:line="240" w:lineRule="auto"/>
              <w:rPr>
                <w:ins w:id="735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3D814F" w14:textId="77777777" w:rsidR="00B12739" w:rsidRPr="00AC2066" w:rsidRDefault="00B12739" w:rsidP="00F46648">
            <w:pPr>
              <w:spacing w:after="0" w:line="240" w:lineRule="auto"/>
              <w:rPr>
                <w:ins w:id="736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7967D20" w14:textId="77777777" w:rsidR="00B12739" w:rsidRPr="00AC2066" w:rsidRDefault="00B12739" w:rsidP="00F46648">
            <w:pPr>
              <w:spacing w:after="0" w:line="240" w:lineRule="auto"/>
              <w:rPr>
                <w:ins w:id="7361" w:author="Lane, Stefanie" w:date="2023-09-27T17:48:00Z"/>
                <w:rFonts w:ascii="Calibri" w:eastAsia="Times New Roman" w:hAnsi="Calibri" w:cs="Calibri"/>
                <w:i/>
                <w:iCs/>
                <w:color w:val="000000"/>
                <w:lang w:eastAsia="en-CA"/>
              </w:rPr>
            </w:pPr>
            <w:ins w:id="7362" w:author="Lane, Stefanie" w:date="2023-09-27T17:48:00Z">
              <w:r w:rsidRPr="00AC2066">
                <w:rPr>
                  <w:rFonts w:ascii="Calibri" w:eastAsia="Times New Roman" w:hAnsi="Calibri" w:cs="Calibri"/>
                  <w:i/>
                  <w:iCs/>
                  <w:color w:val="000000"/>
                  <w:lang w:eastAsia="en-CA"/>
                </w:rPr>
                <w:t>Deschampsia caespitosa</w:t>
              </w:r>
            </w:ins>
          </w:p>
        </w:tc>
        <w:tc>
          <w:tcPr>
            <w:tcW w:w="734" w:type="dxa"/>
            <w:tcBorders>
              <w:top w:val="nil"/>
              <w:left w:val="nil"/>
              <w:bottom w:val="nil"/>
              <w:right w:val="nil"/>
            </w:tcBorders>
            <w:shd w:val="clear" w:color="auto" w:fill="auto"/>
            <w:noWrap/>
            <w:vAlign w:val="bottom"/>
            <w:hideMark/>
          </w:tcPr>
          <w:p w14:paraId="134B3521" w14:textId="77777777" w:rsidR="00B12739" w:rsidRPr="00AC2066" w:rsidRDefault="00B12739" w:rsidP="00F46648">
            <w:pPr>
              <w:spacing w:after="0" w:line="240" w:lineRule="auto"/>
              <w:jc w:val="center"/>
              <w:rPr>
                <w:ins w:id="7363" w:author="Lane, Stefanie" w:date="2023-09-27T17:48:00Z"/>
                <w:rFonts w:ascii="Calibri" w:eastAsia="Times New Roman" w:hAnsi="Calibri" w:cs="Calibri"/>
                <w:color w:val="000000"/>
                <w:lang w:eastAsia="en-CA"/>
              </w:rPr>
            </w:pPr>
            <w:ins w:id="7364"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4741FA2C" w14:textId="77777777" w:rsidR="00B12739" w:rsidRPr="00AC2066" w:rsidRDefault="00B12739" w:rsidP="00F46648">
            <w:pPr>
              <w:spacing w:after="0" w:line="240" w:lineRule="auto"/>
              <w:jc w:val="center"/>
              <w:rPr>
                <w:ins w:id="7365" w:author="Lane, Stefanie" w:date="2023-09-27T17:48:00Z"/>
                <w:rFonts w:ascii="Calibri" w:eastAsia="Times New Roman" w:hAnsi="Calibri" w:cs="Calibri"/>
                <w:color w:val="000000"/>
                <w:lang w:eastAsia="en-CA"/>
              </w:rPr>
            </w:pPr>
            <w:ins w:id="736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92732E4" w14:textId="77777777" w:rsidR="00B12739" w:rsidRPr="00AC2066" w:rsidRDefault="00B12739" w:rsidP="00F46648">
            <w:pPr>
              <w:spacing w:after="0" w:line="240" w:lineRule="auto"/>
              <w:jc w:val="center"/>
              <w:rPr>
                <w:ins w:id="7367"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D8248C" w14:textId="77777777" w:rsidR="00B12739" w:rsidRPr="00AC2066" w:rsidRDefault="00B12739" w:rsidP="00F46648">
            <w:pPr>
              <w:spacing w:after="0" w:line="240" w:lineRule="auto"/>
              <w:jc w:val="center"/>
              <w:rPr>
                <w:ins w:id="7368" w:author="Lane, Stefanie" w:date="2023-09-27T17:48:00Z"/>
                <w:rFonts w:ascii="Calibri" w:eastAsia="Times New Roman" w:hAnsi="Calibri" w:cs="Calibri"/>
                <w:color w:val="000000"/>
                <w:lang w:eastAsia="en-CA"/>
              </w:rPr>
            </w:pPr>
            <w:ins w:id="7369" w:author="Lane, Stefanie" w:date="2023-09-27T17:48:00Z">
              <w:r w:rsidRPr="00AC2066">
                <w:rPr>
                  <w:rFonts w:ascii="Calibri" w:eastAsia="Times New Roman" w:hAnsi="Calibri" w:cs="Calibri"/>
                  <w:color w:val="000000"/>
                  <w:lang w:eastAsia="en-CA"/>
                </w:rPr>
                <w:t>lost</w:t>
              </w:r>
            </w:ins>
          </w:p>
        </w:tc>
      </w:tr>
      <w:tr w:rsidR="00B12739" w:rsidRPr="00AC2066" w14:paraId="7674D326" w14:textId="77777777" w:rsidTr="00F46648">
        <w:trPr>
          <w:trHeight w:val="288"/>
          <w:ins w:id="7370" w:author="Lane, Stefanie" w:date="2023-09-27T17:48:00Z"/>
        </w:trPr>
        <w:tc>
          <w:tcPr>
            <w:tcW w:w="1298" w:type="dxa"/>
            <w:vMerge/>
            <w:tcBorders>
              <w:top w:val="nil"/>
              <w:left w:val="single" w:sz="8" w:space="0" w:color="auto"/>
              <w:bottom w:val="single" w:sz="8" w:space="0" w:color="000000"/>
              <w:right w:val="nil"/>
            </w:tcBorders>
            <w:vAlign w:val="center"/>
            <w:hideMark/>
          </w:tcPr>
          <w:p w14:paraId="527898F8" w14:textId="77777777" w:rsidR="00B12739" w:rsidRPr="00AC2066" w:rsidRDefault="00B12739" w:rsidP="00F46648">
            <w:pPr>
              <w:spacing w:after="0" w:line="240" w:lineRule="auto"/>
              <w:rPr>
                <w:ins w:id="737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91516F" w14:textId="77777777" w:rsidR="00B12739" w:rsidRPr="00AC2066" w:rsidRDefault="00B12739" w:rsidP="00F46648">
            <w:pPr>
              <w:spacing w:after="0" w:line="240" w:lineRule="auto"/>
              <w:rPr>
                <w:ins w:id="737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EE0C62" w14:textId="77777777" w:rsidR="00B12739" w:rsidRPr="00AC2066" w:rsidRDefault="00B12739" w:rsidP="00F46648">
            <w:pPr>
              <w:spacing w:after="0" w:line="240" w:lineRule="auto"/>
              <w:rPr>
                <w:ins w:id="7373" w:author="Lane, Stefanie" w:date="2023-09-27T17:48:00Z"/>
                <w:rFonts w:ascii="Calibri" w:eastAsia="Times New Roman" w:hAnsi="Calibri" w:cs="Calibri"/>
                <w:i/>
                <w:iCs/>
                <w:color w:val="000000"/>
                <w:lang w:eastAsia="en-CA"/>
              </w:rPr>
            </w:pPr>
            <w:ins w:id="7374" w:author="Lane, Stefanie" w:date="2023-09-27T17:48:00Z">
              <w:r w:rsidRPr="00AC2066">
                <w:rPr>
                  <w:rFonts w:ascii="Calibri" w:eastAsia="Times New Roman" w:hAnsi="Calibri" w:cs="Calibri"/>
                  <w:i/>
                  <w:iCs/>
                  <w:color w:val="000000"/>
                  <w:lang w:eastAsia="en-CA"/>
                </w:rPr>
                <w:t>Equisetum fluviatile</w:t>
              </w:r>
            </w:ins>
          </w:p>
        </w:tc>
        <w:tc>
          <w:tcPr>
            <w:tcW w:w="734" w:type="dxa"/>
            <w:tcBorders>
              <w:top w:val="single" w:sz="4" w:space="0" w:color="auto"/>
              <w:left w:val="nil"/>
              <w:bottom w:val="single" w:sz="4" w:space="0" w:color="auto"/>
              <w:right w:val="nil"/>
            </w:tcBorders>
            <w:shd w:val="clear" w:color="auto" w:fill="auto"/>
            <w:noWrap/>
            <w:vAlign w:val="bottom"/>
            <w:hideMark/>
          </w:tcPr>
          <w:p w14:paraId="735DC538" w14:textId="77777777" w:rsidR="00B12739" w:rsidRPr="00AC2066" w:rsidRDefault="00B12739" w:rsidP="00F46648">
            <w:pPr>
              <w:spacing w:after="0" w:line="240" w:lineRule="auto"/>
              <w:jc w:val="center"/>
              <w:rPr>
                <w:ins w:id="7375" w:author="Lane, Stefanie" w:date="2023-09-27T17:48:00Z"/>
                <w:rFonts w:ascii="Calibri" w:eastAsia="Times New Roman" w:hAnsi="Calibri" w:cs="Calibri"/>
                <w:color w:val="000000"/>
                <w:lang w:eastAsia="en-CA"/>
              </w:rPr>
            </w:pPr>
            <w:ins w:id="7376" w:author="Lane, Stefanie" w:date="2023-09-27T17:48:00Z">
              <w:r w:rsidRPr="00AC2066">
                <w:rPr>
                  <w:rFonts w:ascii="Calibri" w:eastAsia="Times New Roman" w:hAnsi="Calibri" w:cs="Calibri"/>
                  <w:color w:val="000000"/>
                  <w:lang w:eastAsia="en-CA"/>
                </w:rPr>
                <w:t>1.4</w:t>
              </w:r>
            </w:ins>
          </w:p>
        </w:tc>
        <w:tc>
          <w:tcPr>
            <w:tcW w:w="734" w:type="dxa"/>
            <w:tcBorders>
              <w:top w:val="single" w:sz="4" w:space="0" w:color="auto"/>
              <w:left w:val="nil"/>
              <w:bottom w:val="single" w:sz="4" w:space="0" w:color="auto"/>
              <w:right w:val="nil"/>
            </w:tcBorders>
            <w:shd w:val="clear" w:color="auto" w:fill="auto"/>
            <w:noWrap/>
            <w:vAlign w:val="bottom"/>
            <w:hideMark/>
          </w:tcPr>
          <w:p w14:paraId="6F63E955" w14:textId="77777777" w:rsidR="00B12739" w:rsidRPr="00AC2066" w:rsidRDefault="00B12739" w:rsidP="00F46648">
            <w:pPr>
              <w:spacing w:after="0" w:line="240" w:lineRule="auto"/>
              <w:jc w:val="center"/>
              <w:rPr>
                <w:ins w:id="7377" w:author="Lane, Stefanie" w:date="2023-09-27T17:48:00Z"/>
                <w:rFonts w:ascii="Calibri" w:eastAsia="Times New Roman" w:hAnsi="Calibri" w:cs="Calibri"/>
                <w:color w:val="000000"/>
                <w:lang w:eastAsia="en-CA"/>
              </w:rPr>
            </w:pPr>
            <w:ins w:id="7378" w:author="Lane, Stefanie" w:date="2023-09-27T17:48:00Z">
              <w:r w:rsidRPr="00AC2066">
                <w:rPr>
                  <w:rFonts w:ascii="Calibri" w:eastAsia="Times New Roman" w:hAnsi="Calibri" w:cs="Calibri"/>
                  <w:color w:val="000000"/>
                  <w:lang w:eastAsia="en-CA"/>
                </w:rPr>
                <w:t>1.2</w:t>
              </w:r>
            </w:ins>
          </w:p>
        </w:tc>
        <w:tc>
          <w:tcPr>
            <w:tcW w:w="734" w:type="dxa"/>
            <w:tcBorders>
              <w:top w:val="single" w:sz="4" w:space="0" w:color="auto"/>
              <w:left w:val="nil"/>
              <w:bottom w:val="single" w:sz="4" w:space="0" w:color="auto"/>
              <w:right w:val="nil"/>
            </w:tcBorders>
            <w:shd w:val="clear" w:color="auto" w:fill="auto"/>
            <w:noWrap/>
            <w:vAlign w:val="bottom"/>
            <w:hideMark/>
          </w:tcPr>
          <w:p w14:paraId="66FB429C" w14:textId="77777777" w:rsidR="00B12739" w:rsidRPr="00AC2066" w:rsidRDefault="00B12739" w:rsidP="00F46648">
            <w:pPr>
              <w:spacing w:after="0" w:line="240" w:lineRule="auto"/>
              <w:jc w:val="center"/>
              <w:rPr>
                <w:ins w:id="7379" w:author="Lane, Stefanie" w:date="2023-09-27T17:48:00Z"/>
                <w:rFonts w:ascii="Calibri" w:eastAsia="Times New Roman" w:hAnsi="Calibri" w:cs="Calibri"/>
                <w:color w:val="000000"/>
                <w:lang w:eastAsia="en-CA"/>
              </w:rPr>
            </w:pPr>
            <w:ins w:id="7380"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503747B1" w14:textId="77777777" w:rsidR="00B12739" w:rsidRPr="00AC2066" w:rsidRDefault="00B12739" w:rsidP="00F46648">
            <w:pPr>
              <w:spacing w:after="0" w:line="240" w:lineRule="auto"/>
              <w:jc w:val="center"/>
              <w:rPr>
                <w:ins w:id="7381" w:author="Lane, Stefanie" w:date="2023-09-27T17:48:00Z"/>
                <w:rFonts w:ascii="Calibri" w:eastAsia="Times New Roman" w:hAnsi="Calibri" w:cs="Calibri"/>
                <w:color w:val="000000"/>
                <w:lang w:eastAsia="en-CA"/>
              </w:rPr>
            </w:pPr>
            <w:ins w:id="7382" w:author="Lane, Stefanie" w:date="2023-09-27T17:48:00Z">
              <w:r w:rsidRPr="00AC2066">
                <w:rPr>
                  <w:rFonts w:ascii="Calibri" w:eastAsia="Times New Roman" w:hAnsi="Calibri" w:cs="Calibri"/>
                  <w:color w:val="000000"/>
                  <w:lang w:eastAsia="en-CA"/>
                </w:rPr>
                <w:t>lost</w:t>
              </w:r>
            </w:ins>
          </w:p>
        </w:tc>
      </w:tr>
      <w:tr w:rsidR="00B12739" w:rsidRPr="00AC2066" w14:paraId="1B77F62A" w14:textId="77777777" w:rsidTr="00F46648">
        <w:trPr>
          <w:trHeight w:val="288"/>
          <w:ins w:id="7383" w:author="Lane, Stefanie" w:date="2023-09-27T17:48:00Z"/>
        </w:trPr>
        <w:tc>
          <w:tcPr>
            <w:tcW w:w="1298" w:type="dxa"/>
            <w:vMerge/>
            <w:tcBorders>
              <w:top w:val="nil"/>
              <w:left w:val="single" w:sz="8" w:space="0" w:color="auto"/>
              <w:bottom w:val="single" w:sz="8" w:space="0" w:color="000000"/>
              <w:right w:val="nil"/>
            </w:tcBorders>
            <w:vAlign w:val="center"/>
            <w:hideMark/>
          </w:tcPr>
          <w:p w14:paraId="161862BE" w14:textId="77777777" w:rsidR="00B12739" w:rsidRPr="00AC2066" w:rsidRDefault="00B12739" w:rsidP="00F46648">
            <w:pPr>
              <w:spacing w:after="0" w:line="240" w:lineRule="auto"/>
              <w:rPr>
                <w:ins w:id="738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90CE24" w14:textId="77777777" w:rsidR="00B12739" w:rsidRPr="00AC2066" w:rsidRDefault="00B12739" w:rsidP="00F46648">
            <w:pPr>
              <w:spacing w:after="0" w:line="240" w:lineRule="auto"/>
              <w:rPr>
                <w:ins w:id="738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4120FC" w14:textId="77777777" w:rsidR="00B12739" w:rsidRPr="00AC2066" w:rsidRDefault="00B12739" w:rsidP="00F46648">
            <w:pPr>
              <w:spacing w:after="0" w:line="240" w:lineRule="auto"/>
              <w:rPr>
                <w:ins w:id="7386" w:author="Lane, Stefanie" w:date="2023-09-27T17:48:00Z"/>
                <w:rFonts w:ascii="Calibri" w:eastAsia="Times New Roman" w:hAnsi="Calibri" w:cs="Calibri"/>
                <w:i/>
                <w:iCs/>
                <w:color w:val="000000"/>
                <w:lang w:eastAsia="en-CA"/>
              </w:rPr>
            </w:pPr>
            <w:ins w:id="7387" w:author="Lane, Stefanie" w:date="2023-09-27T17:48:00Z">
              <w:r w:rsidRPr="00AC2066">
                <w:rPr>
                  <w:rFonts w:ascii="Calibri" w:eastAsia="Times New Roman" w:hAnsi="Calibri" w:cs="Calibri"/>
                  <w:i/>
                  <w:iCs/>
                  <w:color w:val="000000"/>
                  <w:lang w:eastAsia="en-CA"/>
                </w:rPr>
                <w:t>Leersia oryzoides</w:t>
              </w:r>
            </w:ins>
          </w:p>
        </w:tc>
        <w:tc>
          <w:tcPr>
            <w:tcW w:w="734" w:type="dxa"/>
            <w:tcBorders>
              <w:top w:val="nil"/>
              <w:left w:val="nil"/>
              <w:bottom w:val="nil"/>
              <w:right w:val="nil"/>
            </w:tcBorders>
            <w:shd w:val="clear" w:color="auto" w:fill="auto"/>
            <w:noWrap/>
            <w:vAlign w:val="bottom"/>
            <w:hideMark/>
          </w:tcPr>
          <w:p w14:paraId="739B1838" w14:textId="77777777" w:rsidR="00B12739" w:rsidRPr="00AC2066" w:rsidRDefault="00B12739" w:rsidP="00F46648">
            <w:pPr>
              <w:spacing w:after="0" w:line="240" w:lineRule="auto"/>
              <w:jc w:val="center"/>
              <w:rPr>
                <w:ins w:id="7388" w:author="Lane, Stefanie" w:date="2023-09-27T17:48:00Z"/>
                <w:rFonts w:ascii="Calibri" w:eastAsia="Times New Roman" w:hAnsi="Calibri" w:cs="Calibri"/>
                <w:color w:val="000000"/>
                <w:lang w:eastAsia="en-CA"/>
              </w:rPr>
            </w:pPr>
            <w:ins w:id="7389"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FFD10C9" w14:textId="77777777" w:rsidR="00B12739" w:rsidRPr="00AC2066" w:rsidRDefault="00B12739" w:rsidP="00F46648">
            <w:pPr>
              <w:spacing w:after="0" w:line="240" w:lineRule="auto"/>
              <w:jc w:val="center"/>
              <w:rPr>
                <w:ins w:id="7390" w:author="Lane, Stefanie" w:date="2023-09-27T17:48:00Z"/>
                <w:rFonts w:ascii="Calibri" w:eastAsia="Times New Roman" w:hAnsi="Calibri" w:cs="Calibri"/>
                <w:color w:val="000000"/>
                <w:lang w:eastAsia="en-CA"/>
              </w:rPr>
            </w:pPr>
            <w:ins w:id="7391"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4A79ACFC" w14:textId="77777777" w:rsidR="00B12739" w:rsidRPr="00AC2066" w:rsidRDefault="00B12739" w:rsidP="00F46648">
            <w:pPr>
              <w:spacing w:after="0" w:line="240" w:lineRule="auto"/>
              <w:jc w:val="center"/>
              <w:rPr>
                <w:ins w:id="7392"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38EE21B4" w14:textId="77777777" w:rsidR="00B12739" w:rsidRPr="00AC2066" w:rsidRDefault="00B12739" w:rsidP="00F46648">
            <w:pPr>
              <w:spacing w:after="0" w:line="240" w:lineRule="auto"/>
              <w:jc w:val="center"/>
              <w:rPr>
                <w:ins w:id="7393" w:author="Lane, Stefanie" w:date="2023-09-27T17:48:00Z"/>
                <w:rFonts w:ascii="Calibri" w:eastAsia="Times New Roman" w:hAnsi="Calibri" w:cs="Calibri"/>
                <w:color w:val="000000"/>
                <w:lang w:eastAsia="en-CA"/>
              </w:rPr>
            </w:pPr>
            <w:ins w:id="7394" w:author="Lane, Stefanie" w:date="2023-09-27T17:48:00Z">
              <w:r w:rsidRPr="00AC2066">
                <w:rPr>
                  <w:rFonts w:ascii="Calibri" w:eastAsia="Times New Roman" w:hAnsi="Calibri" w:cs="Calibri"/>
                  <w:color w:val="000000"/>
                  <w:lang w:eastAsia="en-CA"/>
                </w:rPr>
                <w:t>lost</w:t>
              </w:r>
            </w:ins>
          </w:p>
        </w:tc>
      </w:tr>
      <w:tr w:rsidR="00B12739" w:rsidRPr="00AC2066" w14:paraId="2900E9CE" w14:textId="77777777" w:rsidTr="00F46648">
        <w:trPr>
          <w:trHeight w:val="288"/>
          <w:ins w:id="7395" w:author="Lane, Stefanie" w:date="2023-09-27T17:48:00Z"/>
        </w:trPr>
        <w:tc>
          <w:tcPr>
            <w:tcW w:w="1298" w:type="dxa"/>
            <w:vMerge/>
            <w:tcBorders>
              <w:top w:val="nil"/>
              <w:left w:val="single" w:sz="8" w:space="0" w:color="auto"/>
              <w:bottom w:val="single" w:sz="8" w:space="0" w:color="000000"/>
              <w:right w:val="nil"/>
            </w:tcBorders>
            <w:vAlign w:val="center"/>
            <w:hideMark/>
          </w:tcPr>
          <w:p w14:paraId="01E97C79" w14:textId="77777777" w:rsidR="00B12739" w:rsidRPr="00AC2066" w:rsidRDefault="00B12739" w:rsidP="00F46648">
            <w:pPr>
              <w:spacing w:after="0" w:line="240" w:lineRule="auto"/>
              <w:rPr>
                <w:ins w:id="739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558D90A" w14:textId="77777777" w:rsidR="00B12739" w:rsidRPr="00AC2066" w:rsidRDefault="00B12739" w:rsidP="00F46648">
            <w:pPr>
              <w:spacing w:after="0" w:line="240" w:lineRule="auto"/>
              <w:rPr>
                <w:ins w:id="739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8B3F7B" w14:textId="77777777" w:rsidR="00B12739" w:rsidRPr="00AC2066" w:rsidRDefault="00B12739" w:rsidP="00F46648">
            <w:pPr>
              <w:spacing w:after="0" w:line="240" w:lineRule="auto"/>
              <w:rPr>
                <w:ins w:id="7398" w:author="Lane, Stefanie" w:date="2023-09-27T17:48:00Z"/>
                <w:rFonts w:ascii="Calibri" w:eastAsia="Times New Roman" w:hAnsi="Calibri" w:cs="Calibri"/>
                <w:i/>
                <w:iCs/>
                <w:color w:val="000000"/>
                <w:lang w:eastAsia="en-CA"/>
              </w:rPr>
            </w:pPr>
            <w:ins w:id="7399" w:author="Lane, Stefanie" w:date="2023-09-27T17:48:00Z">
              <w:r w:rsidRPr="00AC2066">
                <w:rPr>
                  <w:rFonts w:ascii="Calibri" w:eastAsia="Times New Roman" w:hAnsi="Calibri" w:cs="Calibri"/>
                  <w:i/>
                  <w:iCs/>
                  <w:color w:val="000000"/>
                  <w:lang w:eastAsia="en-CA"/>
                </w:rPr>
                <w:t>Lilaeopsis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350F435A" w14:textId="77777777" w:rsidR="00B12739" w:rsidRPr="00AC2066" w:rsidRDefault="00B12739" w:rsidP="00F46648">
            <w:pPr>
              <w:spacing w:after="0" w:line="240" w:lineRule="auto"/>
              <w:jc w:val="center"/>
              <w:rPr>
                <w:ins w:id="7400" w:author="Lane, Stefanie" w:date="2023-09-27T17:48:00Z"/>
                <w:rFonts w:ascii="Calibri" w:eastAsia="Times New Roman" w:hAnsi="Calibri" w:cs="Calibri"/>
                <w:color w:val="000000"/>
                <w:lang w:eastAsia="en-CA"/>
              </w:rPr>
            </w:pPr>
            <w:ins w:id="7401"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25979C4E" w14:textId="77777777" w:rsidR="00B12739" w:rsidRPr="00AC2066" w:rsidRDefault="00B12739" w:rsidP="00F46648">
            <w:pPr>
              <w:spacing w:after="0" w:line="240" w:lineRule="auto"/>
              <w:jc w:val="center"/>
              <w:rPr>
                <w:ins w:id="7402" w:author="Lane, Stefanie" w:date="2023-09-27T17:48:00Z"/>
                <w:rFonts w:ascii="Calibri" w:eastAsia="Times New Roman" w:hAnsi="Calibri" w:cs="Calibri"/>
                <w:color w:val="000000"/>
                <w:lang w:eastAsia="en-CA"/>
              </w:rPr>
            </w:pPr>
            <w:ins w:id="7403"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4541030" w14:textId="77777777" w:rsidR="00B12739" w:rsidRPr="00AC2066" w:rsidRDefault="00B12739" w:rsidP="00F46648">
            <w:pPr>
              <w:spacing w:after="0" w:line="240" w:lineRule="auto"/>
              <w:jc w:val="center"/>
              <w:rPr>
                <w:ins w:id="7404" w:author="Lane, Stefanie" w:date="2023-09-27T17:48:00Z"/>
                <w:rFonts w:ascii="Calibri" w:eastAsia="Times New Roman" w:hAnsi="Calibri" w:cs="Calibri"/>
                <w:color w:val="000000"/>
                <w:lang w:eastAsia="en-CA"/>
              </w:rPr>
            </w:pPr>
            <w:ins w:id="740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7FDCF96" w14:textId="77777777" w:rsidR="00B12739" w:rsidRPr="00AC2066" w:rsidRDefault="00B12739" w:rsidP="00F46648">
            <w:pPr>
              <w:spacing w:after="0" w:line="240" w:lineRule="auto"/>
              <w:jc w:val="center"/>
              <w:rPr>
                <w:ins w:id="7406" w:author="Lane, Stefanie" w:date="2023-09-27T17:48:00Z"/>
                <w:rFonts w:ascii="Calibri" w:eastAsia="Times New Roman" w:hAnsi="Calibri" w:cs="Calibri"/>
                <w:color w:val="000000"/>
                <w:lang w:eastAsia="en-CA"/>
              </w:rPr>
            </w:pPr>
            <w:ins w:id="7407" w:author="Lane, Stefanie" w:date="2023-09-27T17:48:00Z">
              <w:r w:rsidRPr="00AC2066">
                <w:rPr>
                  <w:rFonts w:ascii="Calibri" w:eastAsia="Times New Roman" w:hAnsi="Calibri" w:cs="Calibri"/>
                  <w:color w:val="000000"/>
                  <w:lang w:eastAsia="en-CA"/>
                </w:rPr>
                <w:t>lost</w:t>
              </w:r>
            </w:ins>
          </w:p>
        </w:tc>
      </w:tr>
      <w:tr w:rsidR="00B12739" w:rsidRPr="00AC2066" w14:paraId="0A3C4CED" w14:textId="77777777" w:rsidTr="00F46648">
        <w:trPr>
          <w:trHeight w:val="288"/>
          <w:ins w:id="7408" w:author="Lane, Stefanie" w:date="2023-09-27T17:48:00Z"/>
        </w:trPr>
        <w:tc>
          <w:tcPr>
            <w:tcW w:w="1298" w:type="dxa"/>
            <w:vMerge/>
            <w:tcBorders>
              <w:top w:val="nil"/>
              <w:left w:val="single" w:sz="8" w:space="0" w:color="auto"/>
              <w:bottom w:val="single" w:sz="8" w:space="0" w:color="000000"/>
              <w:right w:val="nil"/>
            </w:tcBorders>
            <w:vAlign w:val="center"/>
            <w:hideMark/>
          </w:tcPr>
          <w:p w14:paraId="31199BAD" w14:textId="77777777" w:rsidR="00B12739" w:rsidRPr="00AC2066" w:rsidRDefault="00B12739" w:rsidP="00F46648">
            <w:pPr>
              <w:spacing w:after="0" w:line="240" w:lineRule="auto"/>
              <w:rPr>
                <w:ins w:id="740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E761C5B" w14:textId="77777777" w:rsidR="00B12739" w:rsidRPr="00AC2066" w:rsidRDefault="00B12739" w:rsidP="00F46648">
            <w:pPr>
              <w:spacing w:after="0" w:line="240" w:lineRule="auto"/>
              <w:rPr>
                <w:ins w:id="741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2AA719" w14:textId="77777777" w:rsidR="00B12739" w:rsidRPr="00AC2066" w:rsidRDefault="00B12739" w:rsidP="00F46648">
            <w:pPr>
              <w:spacing w:after="0" w:line="240" w:lineRule="auto"/>
              <w:rPr>
                <w:ins w:id="7411" w:author="Lane, Stefanie" w:date="2023-09-27T17:48:00Z"/>
                <w:rFonts w:ascii="Calibri" w:eastAsia="Times New Roman" w:hAnsi="Calibri" w:cs="Calibri"/>
                <w:i/>
                <w:iCs/>
                <w:color w:val="000000"/>
                <w:lang w:eastAsia="en-CA"/>
              </w:rPr>
            </w:pPr>
            <w:ins w:id="7412" w:author="Lane, Stefanie" w:date="2023-09-27T17:48:00Z">
              <w:r w:rsidRPr="00AC2066">
                <w:rPr>
                  <w:rFonts w:ascii="Calibri" w:eastAsia="Times New Roman" w:hAnsi="Calibri" w:cs="Calibri"/>
                  <w:i/>
                  <w:iCs/>
                  <w:color w:val="000000"/>
                  <w:lang w:eastAsia="en-CA"/>
                </w:rPr>
                <w:t>Oenanthe sarmentosa</w:t>
              </w:r>
            </w:ins>
          </w:p>
        </w:tc>
        <w:tc>
          <w:tcPr>
            <w:tcW w:w="734" w:type="dxa"/>
            <w:tcBorders>
              <w:top w:val="nil"/>
              <w:left w:val="nil"/>
              <w:bottom w:val="nil"/>
              <w:right w:val="nil"/>
            </w:tcBorders>
            <w:shd w:val="clear" w:color="auto" w:fill="auto"/>
            <w:noWrap/>
            <w:vAlign w:val="bottom"/>
            <w:hideMark/>
          </w:tcPr>
          <w:p w14:paraId="03595456" w14:textId="77777777" w:rsidR="00B12739" w:rsidRPr="00AC2066" w:rsidRDefault="00B12739" w:rsidP="00F46648">
            <w:pPr>
              <w:spacing w:after="0" w:line="240" w:lineRule="auto"/>
              <w:jc w:val="center"/>
              <w:rPr>
                <w:ins w:id="7413" w:author="Lane, Stefanie" w:date="2023-09-27T17:48:00Z"/>
                <w:rFonts w:ascii="Calibri" w:eastAsia="Times New Roman" w:hAnsi="Calibri" w:cs="Calibri"/>
                <w:color w:val="000000"/>
                <w:lang w:eastAsia="en-CA"/>
              </w:rPr>
            </w:pPr>
            <w:ins w:id="7414"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15050A16" w14:textId="77777777" w:rsidR="00B12739" w:rsidRPr="00AC2066" w:rsidRDefault="00B12739" w:rsidP="00F46648">
            <w:pPr>
              <w:spacing w:after="0" w:line="240" w:lineRule="auto"/>
              <w:jc w:val="center"/>
              <w:rPr>
                <w:ins w:id="7415" w:author="Lane, Stefanie" w:date="2023-09-27T17:48:00Z"/>
                <w:rFonts w:ascii="Calibri" w:eastAsia="Times New Roman" w:hAnsi="Calibri" w:cs="Calibri"/>
                <w:color w:val="000000"/>
                <w:lang w:eastAsia="en-CA"/>
              </w:rPr>
            </w:pPr>
            <w:ins w:id="7416"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D60B339" w14:textId="77777777" w:rsidR="00B12739" w:rsidRPr="00AC2066" w:rsidRDefault="00B12739" w:rsidP="00F46648">
            <w:pPr>
              <w:spacing w:after="0" w:line="240" w:lineRule="auto"/>
              <w:jc w:val="center"/>
              <w:rPr>
                <w:ins w:id="7417"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1C88B9F" w14:textId="77777777" w:rsidR="00B12739" w:rsidRPr="00AC2066" w:rsidRDefault="00B12739" w:rsidP="00F46648">
            <w:pPr>
              <w:spacing w:after="0" w:line="240" w:lineRule="auto"/>
              <w:jc w:val="center"/>
              <w:rPr>
                <w:ins w:id="7418" w:author="Lane, Stefanie" w:date="2023-09-27T17:48:00Z"/>
                <w:rFonts w:ascii="Calibri" w:eastAsia="Times New Roman" w:hAnsi="Calibri" w:cs="Calibri"/>
                <w:color w:val="000000"/>
                <w:lang w:eastAsia="en-CA"/>
              </w:rPr>
            </w:pPr>
            <w:ins w:id="7419" w:author="Lane, Stefanie" w:date="2023-09-27T17:48:00Z">
              <w:r w:rsidRPr="00AC2066">
                <w:rPr>
                  <w:rFonts w:ascii="Calibri" w:eastAsia="Times New Roman" w:hAnsi="Calibri" w:cs="Calibri"/>
                  <w:color w:val="000000"/>
                  <w:lang w:eastAsia="en-CA"/>
                </w:rPr>
                <w:t>lost</w:t>
              </w:r>
            </w:ins>
          </w:p>
        </w:tc>
      </w:tr>
      <w:tr w:rsidR="00B12739" w:rsidRPr="00AC2066" w14:paraId="62433A62" w14:textId="77777777" w:rsidTr="00F46648">
        <w:trPr>
          <w:trHeight w:val="288"/>
          <w:ins w:id="7420" w:author="Lane, Stefanie" w:date="2023-09-27T17:48:00Z"/>
        </w:trPr>
        <w:tc>
          <w:tcPr>
            <w:tcW w:w="1298" w:type="dxa"/>
            <w:vMerge/>
            <w:tcBorders>
              <w:top w:val="nil"/>
              <w:left w:val="single" w:sz="8" w:space="0" w:color="auto"/>
              <w:bottom w:val="single" w:sz="8" w:space="0" w:color="000000"/>
              <w:right w:val="nil"/>
            </w:tcBorders>
            <w:vAlign w:val="center"/>
            <w:hideMark/>
          </w:tcPr>
          <w:p w14:paraId="0AC742E0" w14:textId="77777777" w:rsidR="00B12739" w:rsidRPr="00AC2066" w:rsidRDefault="00B12739" w:rsidP="00F46648">
            <w:pPr>
              <w:spacing w:after="0" w:line="240" w:lineRule="auto"/>
              <w:rPr>
                <w:ins w:id="742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5D4D01" w14:textId="77777777" w:rsidR="00B12739" w:rsidRPr="00AC2066" w:rsidRDefault="00B12739" w:rsidP="00F46648">
            <w:pPr>
              <w:spacing w:after="0" w:line="240" w:lineRule="auto"/>
              <w:rPr>
                <w:ins w:id="742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B5FEE71" w14:textId="77777777" w:rsidR="00B12739" w:rsidRPr="00AC2066" w:rsidRDefault="00B12739" w:rsidP="00F46648">
            <w:pPr>
              <w:spacing w:after="0" w:line="240" w:lineRule="auto"/>
              <w:rPr>
                <w:ins w:id="7423" w:author="Lane, Stefanie" w:date="2023-09-27T17:48:00Z"/>
                <w:rFonts w:ascii="Calibri" w:eastAsia="Times New Roman" w:hAnsi="Calibri" w:cs="Calibri"/>
                <w:i/>
                <w:iCs/>
                <w:color w:val="000000"/>
                <w:lang w:eastAsia="en-CA"/>
              </w:rPr>
            </w:pPr>
            <w:ins w:id="7424" w:author="Lane, Stefanie" w:date="2023-09-27T17:48:00Z">
              <w:r w:rsidRPr="00AC2066">
                <w:rPr>
                  <w:rFonts w:ascii="Calibri" w:eastAsia="Times New Roman" w:hAnsi="Calibri" w:cs="Calibri"/>
                  <w:i/>
                  <w:iCs/>
                  <w:color w:val="000000"/>
                  <w:lang w:eastAsia="en-CA"/>
                </w:rPr>
                <w:t>Poa trivialis</w:t>
              </w:r>
            </w:ins>
          </w:p>
        </w:tc>
        <w:tc>
          <w:tcPr>
            <w:tcW w:w="734" w:type="dxa"/>
            <w:tcBorders>
              <w:top w:val="single" w:sz="4" w:space="0" w:color="auto"/>
              <w:left w:val="nil"/>
              <w:bottom w:val="single" w:sz="4" w:space="0" w:color="auto"/>
              <w:right w:val="nil"/>
            </w:tcBorders>
            <w:shd w:val="clear" w:color="auto" w:fill="auto"/>
            <w:noWrap/>
            <w:vAlign w:val="bottom"/>
            <w:hideMark/>
          </w:tcPr>
          <w:p w14:paraId="1A4B3826" w14:textId="77777777" w:rsidR="00B12739" w:rsidRPr="00AC2066" w:rsidRDefault="00B12739" w:rsidP="00F46648">
            <w:pPr>
              <w:spacing w:after="0" w:line="240" w:lineRule="auto"/>
              <w:jc w:val="center"/>
              <w:rPr>
                <w:ins w:id="7425" w:author="Lane, Stefanie" w:date="2023-09-27T17:48:00Z"/>
                <w:rFonts w:ascii="Calibri" w:eastAsia="Times New Roman" w:hAnsi="Calibri" w:cs="Calibri"/>
                <w:color w:val="000000"/>
                <w:lang w:eastAsia="en-CA"/>
              </w:rPr>
            </w:pPr>
            <w:ins w:id="7426"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2B5CE23" w14:textId="77777777" w:rsidR="00B12739" w:rsidRPr="00AC2066" w:rsidRDefault="00B12739" w:rsidP="00F46648">
            <w:pPr>
              <w:spacing w:after="0" w:line="240" w:lineRule="auto"/>
              <w:jc w:val="center"/>
              <w:rPr>
                <w:ins w:id="7427" w:author="Lane, Stefanie" w:date="2023-09-27T17:48:00Z"/>
                <w:rFonts w:ascii="Calibri" w:eastAsia="Times New Roman" w:hAnsi="Calibri" w:cs="Calibri"/>
                <w:color w:val="000000"/>
                <w:lang w:eastAsia="en-CA"/>
              </w:rPr>
            </w:pPr>
            <w:ins w:id="742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3B207BB" w14:textId="77777777" w:rsidR="00B12739" w:rsidRPr="00AC2066" w:rsidRDefault="00B12739" w:rsidP="00F46648">
            <w:pPr>
              <w:spacing w:after="0" w:line="240" w:lineRule="auto"/>
              <w:jc w:val="center"/>
              <w:rPr>
                <w:ins w:id="7429" w:author="Lane, Stefanie" w:date="2023-09-27T17:48:00Z"/>
                <w:rFonts w:ascii="Calibri" w:eastAsia="Times New Roman" w:hAnsi="Calibri" w:cs="Calibri"/>
                <w:color w:val="000000"/>
                <w:lang w:eastAsia="en-CA"/>
              </w:rPr>
            </w:pPr>
            <w:ins w:id="7430"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FDF63CD" w14:textId="77777777" w:rsidR="00B12739" w:rsidRPr="00AC2066" w:rsidRDefault="00B12739" w:rsidP="00F46648">
            <w:pPr>
              <w:spacing w:after="0" w:line="240" w:lineRule="auto"/>
              <w:jc w:val="center"/>
              <w:rPr>
                <w:ins w:id="7431" w:author="Lane, Stefanie" w:date="2023-09-27T17:48:00Z"/>
                <w:rFonts w:ascii="Calibri" w:eastAsia="Times New Roman" w:hAnsi="Calibri" w:cs="Calibri"/>
                <w:color w:val="000000"/>
                <w:lang w:eastAsia="en-CA"/>
              </w:rPr>
            </w:pPr>
            <w:ins w:id="7432" w:author="Lane, Stefanie" w:date="2023-09-27T17:48:00Z">
              <w:r w:rsidRPr="00AC2066">
                <w:rPr>
                  <w:rFonts w:ascii="Calibri" w:eastAsia="Times New Roman" w:hAnsi="Calibri" w:cs="Calibri"/>
                  <w:color w:val="000000"/>
                  <w:lang w:eastAsia="en-CA"/>
                </w:rPr>
                <w:t>lost</w:t>
              </w:r>
            </w:ins>
          </w:p>
        </w:tc>
      </w:tr>
      <w:tr w:rsidR="00B12739" w:rsidRPr="00AC2066" w14:paraId="66D761AF" w14:textId="77777777" w:rsidTr="00F46648">
        <w:trPr>
          <w:trHeight w:val="288"/>
          <w:ins w:id="7433" w:author="Lane, Stefanie" w:date="2023-09-27T17:48:00Z"/>
        </w:trPr>
        <w:tc>
          <w:tcPr>
            <w:tcW w:w="1298" w:type="dxa"/>
            <w:vMerge/>
            <w:tcBorders>
              <w:top w:val="nil"/>
              <w:left w:val="single" w:sz="8" w:space="0" w:color="auto"/>
              <w:bottom w:val="single" w:sz="8" w:space="0" w:color="000000"/>
              <w:right w:val="nil"/>
            </w:tcBorders>
            <w:vAlign w:val="center"/>
            <w:hideMark/>
          </w:tcPr>
          <w:p w14:paraId="26391894" w14:textId="77777777" w:rsidR="00B12739" w:rsidRPr="00AC2066" w:rsidRDefault="00B12739" w:rsidP="00F46648">
            <w:pPr>
              <w:spacing w:after="0" w:line="240" w:lineRule="auto"/>
              <w:rPr>
                <w:ins w:id="743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70BE7A" w14:textId="77777777" w:rsidR="00B12739" w:rsidRPr="00AC2066" w:rsidRDefault="00B12739" w:rsidP="00F46648">
            <w:pPr>
              <w:spacing w:after="0" w:line="240" w:lineRule="auto"/>
              <w:rPr>
                <w:ins w:id="743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4850EC" w14:textId="77777777" w:rsidR="00B12739" w:rsidRPr="00AC2066" w:rsidRDefault="00B12739" w:rsidP="00F46648">
            <w:pPr>
              <w:spacing w:after="0" w:line="240" w:lineRule="auto"/>
              <w:rPr>
                <w:ins w:id="7436" w:author="Lane, Stefanie" w:date="2023-09-27T17:48:00Z"/>
                <w:rFonts w:ascii="Calibri" w:eastAsia="Times New Roman" w:hAnsi="Calibri" w:cs="Calibri"/>
                <w:i/>
                <w:iCs/>
                <w:color w:val="000000"/>
                <w:lang w:eastAsia="en-CA"/>
              </w:rPr>
            </w:pPr>
            <w:ins w:id="7437" w:author="Lane, Stefanie" w:date="2023-09-27T17:48:00Z">
              <w:r w:rsidRPr="00AC2066">
                <w:rPr>
                  <w:rFonts w:ascii="Calibri" w:eastAsia="Times New Roman" w:hAnsi="Calibri" w:cs="Calibri"/>
                  <w:i/>
                  <w:iCs/>
                  <w:color w:val="000000"/>
                  <w:lang w:eastAsia="en-CA"/>
                </w:rPr>
                <w:t>Sium suave</w:t>
              </w:r>
            </w:ins>
          </w:p>
        </w:tc>
        <w:tc>
          <w:tcPr>
            <w:tcW w:w="734" w:type="dxa"/>
            <w:tcBorders>
              <w:top w:val="nil"/>
              <w:left w:val="nil"/>
              <w:bottom w:val="nil"/>
              <w:right w:val="nil"/>
            </w:tcBorders>
            <w:shd w:val="clear" w:color="auto" w:fill="auto"/>
            <w:noWrap/>
            <w:vAlign w:val="bottom"/>
            <w:hideMark/>
          </w:tcPr>
          <w:p w14:paraId="60553849" w14:textId="77777777" w:rsidR="00B12739" w:rsidRPr="00AC2066" w:rsidRDefault="00B12739" w:rsidP="00F46648">
            <w:pPr>
              <w:spacing w:after="0" w:line="240" w:lineRule="auto"/>
              <w:jc w:val="center"/>
              <w:rPr>
                <w:ins w:id="7438" w:author="Lane, Stefanie" w:date="2023-09-27T17:48:00Z"/>
                <w:rFonts w:ascii="Calibri" w:eastAsia="Times New Roman" w:hAnsi="Calibri" w:cs="Calibri"/>
                <w:color w:val="000000"/>
                <w:lang w:eastAsia="en-CA"/>
              </w:rPr>
            </w:pPr>
            <w:ins w:id="7439"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405D3E75" w14:textId="77777777" w:rsidR="00B12739" w:rsidRPr="00AC2066" w:rsidRDefault="00B12739" w:rsidP="00F46648">
            <w:pPr>
              <w:spacing w:after="0" w:line="240" w:lineRule="auto"/>
              <w:jc w:val="center"/>
              <w:rPr>
                <w:ins w:id="7440" w:author="Lane, Stefanie" w:date="2023-09-27T17:48:00Z"/>
                <w:rFonts w:ascii="Calibri" w:eastAsia="Times New Roman" w:hAnsi="Calibri" w:cs="Calibri"/>
                <w:color w:val="000000"/>
                <w:lang w:eastAsia="en-CA"/>
              </w:rPr>
            </w:pPr>
            <w:ins w:id="7441"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5431E498" w14:textId="77777777" w:rsidR="00B12739" w:rsidRPr="00AC2066" w:rsidRDefault="00B12739" w:rsidP="00F46648">
            <w:pPr>
              <w:spacing w:after="0" w:line="240" w:lineRule="auto"/>
              <w:jc w:val="center"/>
              <w:rPr>
                <w:ins w:id="7442"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91B901C" w14:textId="77777777" w:rsidR="00B12739" w:rsidRPr="00AC2066" w:rsidRDefault="00B12739" w:rsidP="00F46648">
            <w:pPr>
              <w:spacing w:after="0" w:line="240" w:lineRule="auto"/>
              <w:jc w:val="center"/>
              <w:rPr>
                <w:ins w:id="7443" w:author="Lane, Stefanie" w:date="2023-09-27T17:48:00Z"/>
                <w:rFonts w:ascii="Calibri" w:eastAsia="Times New Roman" w:hAnsi="Calibri" w:cs="Calibri"/>
                <w:color w:val="000000"/>
                <w:lang w:eastAsia="en-CA"/>
              </w:rPr>
            </w:pPr>
            <w:ins w:id="7444" w:author="Lane, Stefanie" w:date="2023-09-27T17:48:00Z">
              <w:r w:rsidRPr="00AC2066">
                <w:rPr>
                  <w:rFonts w:ascii="Calibri" w:eastAsia="Times New Roman" w:hAnsi="Calibri" w:cs="Calibri"/>
                  <w:color w:val="000000"/>
                  <w:lang w:eastAsia="en-CA"/>
                </w:rPr>
                <w:t>lost</w:t>
              </w:r>
            </w:ins>
          </w:p>
        </w:tc>
      </w:tr>
      <w:tr w:rsidR="00B12739" w:rsidRPr="00AC2066" w14:paraId="1BDAA0DD" w14:textId="77777777" w:rsidTr="00F46648">
        <w:trPr>
          <w:trHeight w:val="288"/>
          <w:ins w:id="7445" w:author="Lane, Stefanie" w:date="2023-09-27T17:48:00Z"/>
        </w:trPr>
        <w:tc>
          <w:tcPr>
            <w:tcW w:w="1298" w:type="dxa"/>
            <w:vMerge/>
            <w:tcBorders>
              <w:top w:val="nil"/>
              <w:left w:val="single" w:sz="8" w:space="0" w:color="auto"/>
              <w:bottom w:val="single" w:sz="8" w:space="0" w:color="000000"/>
              <w:right w:val="nil"/>
            </w:tcBorders>
            <w:vAlign w:val="center"/>
            <w:hideMark/>
          </w:tcPr>
          <w:p w14:paraId="744BDB2D" w14:textId="77777777" w:rsidR="00B12739" w:rsidRPr="00AC2066" w:rsidRDefault="00B12739" w:rsidP="00F46648">
            <w:pPr>
              <w:spacing w:after="0" w:line="240" w:lineRule="auto"/>
              <w:rPr>
                <w:ins w:id="744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D245618" w14:textId="77777777" w:rsidR="00B12739" w:rsidRPr="00AC2066" w:rsidRDefault="00B12739" w:rsidP="00F46648">
            <w:pPr>
              <w:spacing w:after="0" w:line="240" w:lineRule="auto"/>
              <w:rPr>
                <w:ins w:id="744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6079D3B" w14:textId="77777777" w:rsidR="00B12739" w:rsidRPr="00AC2066" w:rsidRDefault="00B12739" w:rsidP="00F46648">
            <w:pPr>
              <w:spacing w:after="0" w:line="240" w:lineRule="auto"/>
              <w:rPr>
                <w:ins w:id="7448" w:author="Lane, Stefanie" w:date="2023-09-27T17:48:00Z"/>
                <w:rFonts w:ascii="Calibri" w:eastAsia="Times New Roman" w:hAnsi="Calibri" w:cs="Calibri"/>
                <w:i/>
                <w:iCs/>
                <w:color w:val="000000"/>
                <w:lang w:eastAsia="en-CA"/>
              </w:rPr>
            </w:pPr>
            <w:ins w:id="7449" w:author="Lane, Stefanie" w:date="2023-09-27T17:48:00Z">
              <w:r w:rsidRPr="00AC2066">
                <w:rPr>
                  <w:rFonts w:ascii="Calibri" w:eastAsia="Times New Roman" w:hAnsi="Calibri" w:cs="Calibri"/>
                  <w:i/>
                  <w:iCs/>
                  <w:color w:val="000000"/>
                  <w:lang w:eastAsia="en-CA"/>
                </w:rPr>
                <w:t>Calth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3D2790FD" w14:textId="77777777" w:rsidR="00B12739" w:rsidRPr="00AC2066" w:rsidRDefault="00B12739" w:rsidP="00F46648">
            <w:pPr>
              <w:spacing w:after="0" w:line="240" w:lineRule="auto"/>
              <w:jc w:val="center"/>
              <w:rPr>
                <w:ins w:id="7450" w:author="Lane, Stefanie" w:date="2023-09-27T17:48:00Z"/>
                <w:rFonts w:ascii="Calibri" w:eastAsia="Times New Roman" w:hAnsi="Calibri" w:cs="Calibri"/>
                <w:color w:val="000000"/>
                <w:lang w:eastAsia="en-CA"/>
              </w:rPr>
            </w:pPr>
            <w:ins w:id="7451"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31F2085C" w14:textId="77777777" w:rsidR="00B12739" w:rsidRPr="00AC2066" w:rsidRDefault="00B12739" w:rsidP="00F46648">
            <w:pPr>
              <w:spacing w:after="0" w:line="240" w:lineRule="auto"/>
              <w:jc w:val="center"/>
              <w:rPr>
                <w:ins w:id="7452" w:author="Lane, Stefanie" w:date="2023-09-27T17:48:00Z"/>
                <w:rFonts w:ascii="Calibri" w:eastAsia="Times New Roman" w:hAnsi="Calibri" w:cs="Calibri"/>
                <w:color w:val="000000"/>
                <w:lang w:eastAsia="en-CA"/>
              </w:rPr>
            </w:pPr>
            <w:ins w:id="7453"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2D379215" w14:textId="77777777" w:rsidR="00B12739" w:rsidRPr="00AC2066" w:rsidRDefault="00B12739" w:rsidP="00F46648">
            <w:pPr>
              <w:spacing w:after="0" w:line="240" w:lineRule="auto"/>
              <w:jc w:val="center"/>
              <w:rPr>
                <w:ins w:id="7454" w:author="Lane, Stefanie" w:date="2023-09-27T17:48:00Z"/>
                <w:rFonts w:ascii="Calibri" w:eastAsia="Times New Roman" w:hAnsi="Calibri" w:cs="Calibri"/>
                <w:color w:val="000000"/>
                <w:lang w:eastAsia="en-CA"/>
              </w:rPr>
            </w:pPr>
            <w:ins w:id="7455"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47EBEF3E" w14:textId="77777777" w:rsidR="00B12739" w:rsidRPr="00AC2066" w:rsidRDefault="00B12739" w:rsidP="00F46648">
            <w:pPr>
              <w:spacing w:after="0" w:line="240" w:lineRule="auto"/>
              <w:jc w:val="center"/>
              <w:rPr>
                <w:ins w:id="7456" w:author="Lane, Stefanie" w:date="2023-09-27T17:48:00Z"/>
                <w:rFonts w:ascii="Calibri" w:eastAsia="Times New Roman" w:hAnsi="Calibri" w:cs="Calibri"/>
                <w:color w:val="000000"/>
                <w:lang w:eastAsia="en-CA"/>
              </w:rPr>
            </w:pPr>
            <w:ins w:id="7457" w:author="Lane, Stefanie" w:date="2023-09-27T17:48:00Z">
              <w:r w:rsidRPr="00AC2066">
                <w:rPr>
                  <w:rFonts w:ascii="Calibri" w:eastAsia="Times New Roman" w:hAnsi="Calibri" w:cs="Calibri"/>
                  <w:color w:val="000000"/>
                  <w:lang w:eastAsia="en-CA"/>
                </w:rPr>
                <w:t>-</w:t>
              </w:r>
            </w:ins>
          </w:p>
        </w:tc>
      </w:tr>
      <w:tr w:rsidR="00B12739" w:rsidRPr="00AC2066" w14:paraId="25A4A5F4" w14:textId="77777777" w:rsidTr="00F46648">
        <w:trPr>
          <w:trHeight w:val="288"/>
          <w:ins w:id="7458" w:author="Lane, Stefanie" w:date="2023-09-27T17:48:00Z"/>
        </w:trPr>
        <w:tc>
          <w:tcPr>
            <w:tcW w:w="1298" w:type="dxa"/>
            <w:vMerge/>
            <w:tcBorders>
              <w:top w:val="nil"/>
              <w:left w:val="single" w:sz="8" w:space="0" w:color="auto"/>
              <w:bottom w:val="single" w:sz="8" w:space="0" w:color="000000"/>
              <w:right w:val="nil"/>
            </w:tcBorders>
            <w:vAlign w:val="center"/>
            <w:hideMark/>
          </w:tcPr>
          <w:p w14:paraId="3568CE5D" w14:textId="77777777" w:rsidR="00B12739" w:rsidRPr="00AC2066" w:rsidRDefault="00B12739" w:rsidP="00F46648">
            <w:pPr>
              <w:spacing w:after="0" w:line="240" w:lineRule="auto"/>
              <w:rPr>
                <w:ins w:id="745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C183FB" w14:textId="77777777" w:rsidR="00B12739" w:rsidRPr="00AC2066" w:rsidRDefault="00B12739" w:rsidP="00F46648">
            <w:pPr>
              <w:spacing w:after="0" w:line="240" w:lineRule="auto"/>
              <w:rPr>
                <w:ins w:id="746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AF0DE84" w14:textId="77777777" w:rsidR="00B12739" w:rsidRPr="00AC2066" w:rsidRDefault="00B12739" w:rsidP="00F46648">
            <w:pPr>
              <w:spacing w:after="0" w:line="240" w:lineRule="auto"/>
              <w:rPr>
                <w:ins w:id="7461" w:author="Lane, Stefanie" w:date="2023-09-27T17:48:00Z"/>
                <w:rFonts w:ascii="Calibri" w:eastAsia="Times New Roman" w:hAnsi="Calibri" w:cs="Calibri"/>
                <w:i/>
                <w:iCs/>
                <w:color w:val="000000"/>
                <w:lang w:eastAsia="en-CA"/>
              </w:rPr>
            </w:pPr>
            <w:ins w:id="7462" w:author="Lane, Stefanie" w:date="2023-09-27T17:48:00Z">
              <w:r w:rsidRPr="00AC2066">
                <w:rPr>
                  <w:rFonts w:ascii="Calibri" w:eastAsia="Times New Roman" w:hAnsi="Calibri" w:cs="Calibri"/>
                  <w:i/>
                  <w:iCs/>
                  <w:color w:val="000000"/>
                  <w:lang w:eastAsia="en-CA"/>
                </w:rPr>
                <w:t>Bidens cernua</w:t>
              </w:r>
            </w:ins>
          </w:p>
        </w:tc>
        <w:tc>
          <w:tcPr>
            <w:tcW w:w="734" w:type="dxa"/>
            <w:tcBorders>
              <w:top w:val="nil"/>
              <w:left w:val="nil"/>
              <w:bottom w:val="nil"/>
              <w:right w:val="nil"/>
            </w:tcBorders>
            <w:shd w:val="clear" w:color="auto" w:fill="auto"/>
            <w:noWrap/>
            <w:vAlign w:val="bottom"/>
            <w:hideMark/>
          </w:tcPr>
          <w:p w14:paraId="35955FD8" w14:textId="77777777" w:rsidR="00B12739" w:rsidRPr="00AC2066" w:rsidRDefault="00B12739" w:rsidP="00F46648">
            <w:pPr>
              <w:spacing w:after="0" w:line="240" w:lineRule="auto"/>
              <w:jc w:val="center"/>
              <w:rPr>
                <w:ins w:id="7463" w:author="Lane, Stefanie" w:date="2023-09-27T17:48:00Z"/>
                <w:rFonts w:ascii="Calibri" w:eastAsia="Times New Roman" w:hAnsi="Calibri" w:cs="Calibri"/>
                <w:color w:val="000000"/>
                <w:lang w:eastAsia="en-CA"/>
              </w:rPr>
            </w:pPr>
            <w:ins w:id="7464"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3E8ABEE8" w14:textId="77777777" w:rsidR="00B12739" w:rsidRPr="00AC2066" w:rsidRDefault="00B12739" w:rsidP="00F46648">
            <w:pPr>
              <w:spacing w:after="0" w:line="240" w:lineRule="auto"/>
              <w:jc w:val="center"/>
              <w:rPr>
                <w:ins w:id="7465" w:author="Lane, Stefanie" w:date="2023-09-27T17:48:00Z"/>
                <w:rFonts w:ascii="Calibri" w:eastAsia="Times New Roman" w:hAnsi="Calibri" w:cs="Calibri"/>
                <w:color w:val="000000"/>
                <w:lang w:eastAsia="en-CA"/>
              </w:rPr>
            </w:pPr>
            <w:ins w:id="746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6BCA9129" w14:textId="77777777" w:rsidR="00B12739" w:rsidRPr="00AC2066" w:rsidRDefault="00B12739" w:rsidP="00F46648">
            <w:pPr>
              <w:spacing w:after="0" w:line="240" w:lineRule="auto"/>
              <w:jc w:val="center"/>
              <w:rPr>
                <w:ins w:id="7467" w:author="Lane, Stefanie" w:date="2023-09-27T17:48:00Z"/>
                <w:rFonts w:ascii="Calibri" w:eastAsia="Times New Roman" w:hAnsi="Calibri" w:cs="Calibri"/>
                <w:color w:val="000000"/>
                <w:lang w:eastAsia="en-CA"/>
              </w:rPr>
            </w:pPr>
            <w:ins w:id="7468"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552FCBA7" w14:textId="77777777" w:rsidR="00B12739" w:rsidRPr="00AC2066" w:rsidRDefault="00B12739" w:rsidP="00F46648">
            <w:pPr>
              <w:spacing w:after="0" w:line="240" w:lineRule="auto"/>
              <w:jc w:val="center"/>
              <w:rPr>
                <w:ins w:id="7469" w:author="Lane, Stefanie" w:date="2023-09-27T17:48:00Z"/>
                <w:rFonts w:ascii="Calibri" w:eastAsia="Times New Roman" w:hAnsi="Calibri" w:cs="Calibri"/>
                <w:color w:val="000000"/>
                <w:lang w:eastAsia="en-CA"/>
              </w:rPr>
            </w:pPr>
            <w:ins w:id="7470" w:author="Lane, Stefanie" w:date="2023-09-27T17:48:00Z">
              <w:r w:rsidRPr="00AC2066">
                <w:rPr>
                  <w:rFonts w:ascii="Calibri" w:eastAsia="Times New Roman" w:hAnsi="Calibri" w:cs="Calibri"/>
                  <w:color w:val="000000"/>
                  <w:lang w:eastAsia="en-CA"/>
                </w:rPr>
                <w:t>-</w:t>
              </w:r>
            </w:ins>
          </w:p>
        </w:tc>
      </w:tr>
      <w:tr w:rsidR="00B12739" w:rsidRPr="00AC2066" w14:paraId="628FF7CB" w14:textId="77777777" w:rsidTr="00F46648">
        <w:trPr>
          <w:trHeight w:val="288"/>
          <w:ins w:id="7471" w:author="Lane, Stefanie" w:date="2023-09-27T17:48:00Z"/>
        </w:trPr>
        <w:tc>
          <w:tcPr>
            <w:tcW w:w="1298" w:type="dxa"/>
            <w:vMerge/>
            <w:tcBorders>
              <w:top w:val="nil"/>
              <w:left w:val="single" w:sz="8" w:space="0" w:color="auto"/>
              <w:bottom w:val="single" w:sz="8" w:space="0" w:color="000000"/>
              <w:right w:val="nil"/>
            </w:tcBorders>
            <w:vAlign w:val="center"/>
            <w:hideMark/>
          </w:tcPr>
          <w:p w14:paraId="387F44C7" w14:textId="77777777" w:rsidR="00B12739" w:rsidRPr="00AC2066" w:rsidRDefault="00B12739" w:rsidP="00F46648">
            <w:pPr>
              <w:spacing w:after="0" w:line="240" w:lineRule="auto"/>
              <w:rPr>
                <w:ins w:id="747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57E568C" w14:textId="77777777" w:rsidR="00B12739" w:rsidRPr="00AC2066" w:rsidRDefault="00B12739" w:rsidP="00F46648">
            <w:pPr>
              <w:spacing w:after="0" w:line="240" w:lineRule="auto"/>
              <w:rPr>
                <w:ins w:id="747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ACADA93" w14:textId="77777777" w:rsidR="00B12739" w:rsidRPr="00AC2066" w:rsidRDefault="00B12739" w:rsidP="00F46648">
            <w:pPr>
              <w:spacing w:after="0" w:line="240" w:lineRule="auto"/>
              <w:rPr>
                <w:ins w:id="7474" w:author="Lane, Stefanie" w:date="2023-09-27T17:48:00Z"/>
                <w:rFonts w:ascii="Calibri" w:eastAsia="Times New Roman" w:hAnsi="Calibri" w:cs="Calibri"/>
                <w:i/>
                <w:iCs/>
                <w:color w:val="000000"/>
                <w:lang w:eastAsia="en-CA"/>
              </w:rPr>
            </w:pPr>
            <w:ins w:id="7475" w:author="Lane, Stefanie" w:date="2023-09-27T17:48:00Z">
              <w:r w:rsidRPr="00AC2066">
                <w:rPr>
                  <w:rFonts w:ascii="Calibri" w:eastAsia="Times New Roman" w:hAnsi="Calibri" w:cs="Calibri"/>
                  <w:i/>
                  <w:iCs/>
                  <w:color w:val="000000"/>
                  <w:lang w:eastAsia="en-CA"/>
                </w:rPr>
                <w:t>Trifolium wormskioldii</w:t>
              </w:r>
            </w:ins>
          </w:p>
        </w:tc>
        <w:tc>
          <w:tcPr>
            <w:tcW w:w="734" w:type="dxa"/>
            <w:tcBorders>
              <w:top w:val="single" w:sz="4" w:space="0" w:color="auto"/>
              <w:left w:val="nil"/>
              <w:bottom w:val="single" w:sz="4" w:space="0" w:color="auto"/>
              <w:right w:val="nil"/>
            </w:tcBorders>
            <w:shd w:val="clear" w:color="auto" w:fill="auto"/>
            <w:noWrap/>
            <w:vAlign w:val="bottom"/>
            <w:hideMark/>
          </w:tcPr>
          <w:p w14:paraId="33302F91" w14:textId="77777777" w:rsidR="00B12739" w:rsidRPr="00AC2066" w:rsidRDefault="00B12739" w:rsidP="00F46648">
            <w:pPr>
              <w:spacing w:after="0" w:line="240" w:lineRule="auto"/>
              <w:jc w:val="center"/>
              <w:rPr>
                <w:ins w:id="7476" w:author="Lane, Stefanie" w:date="2023-09-27T17:48:00Z"/>
                <w:rFonts w:ascii="Calibri" w:eastAsia="Times New Roman" w:hAnsi="Calibri" w:cs="Calibri"/>
                <w:color w:val="000000"/>
                <w:lang w:eastAsia="en-CA"/>
              </w:rPr>
            </w:pPr>
            <w:ins w:id="7477"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5A9D924F" w14:textId="77777777" w:rsidR="00B12739" w:rsidRPr="00AC2066" w:rsidRDefault="00B12739" w:rsidP="00F46648">
            <w:pPr>
              <w:spacing w:after="0" w:line="240" w:lineRule="auto"/>
              <w:jc w:val="center"/>
              <w:rPr>
                <w:ins w:id="7478" w:author="Lane, Stefanie" w:date="2023-09-27T17:48:00Z"/>
                <w:rFonts w:ascii="Calibri" w:eastAsia="Times New Roman" w:hAnsi="Calibri" w:cs="Calibri"/>
                <w:color w:val="000000"/>
                <w:lang w:eastAsia="en-CA"/>
              </w:rPr>
            </w:pPr>
            <w:ins w:id="747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A02C939" w14:textId="77777777" w:rsidR="00B12739" w:rsidRPr="00AC2066" w:rsidRDefault="00B12739" w:rsidP="00F46648">
            <w:pPr>
              <w:spacing w:after="0" w:line="240" w:lineRule="auto"/>
              <w:jc w:val="center"/>
              <w:rPr>
                <w:ins w:id="7480" w:author="Lane, Stefanie" w:date="2023-09-27T17:48:00Z"/>
                <w:rFonts w:ascii="Calibri" w:eastAsia="Times New Roman" w:hAnsi="Calibri" w:cs="Calibri"/>
                <w:color w:val="000000"/>
                <w:lang w:eastAsia="en-CA"/>
              </w:rPr>
            </w:pPr>
            <w:ins w:id="7481"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7EE7876" w14:textId="77777777" w:rsidR="00B12739" w:rsidRPr="00AC2066" w:rsidRDefault="00B12739" w:rsidP="00F46648">
            <w:pPr>
              <w:spacing w:after="0" w:line="240" w:lineRule="auto"/>
              <w:jc w:val="center"/>
              <w:rPr>
                <w:ins w:id="7482" w:author="Lane, Stefanie" w:date="2023-09-27T17:48:00Z"/>
                <w:rFonts w:ascii="Calibri" w:eastAsia="Times New Roman" w:hAnsi="Calibri" w:cs="Calibri"/>
                <w:color w:val="000000"/>
                <w:lang w:eastAsia="en-CA"/>
              </w:rPr>
            </w:pPr>
            <w:ins w:id="7483" w:author="Lane, Stefanie" w:date="2023-09-27T17:48:00Z">
              <w:r w:rsidRPr="00AC2066">
                <w:rPr>
                  <w:rFonts w:ascii="Calibri" w:eastAsia="Times New Roman" w:hAnsi="Calibri" w:cs="Calibri"/>
                  <w:color w:val="000000"/>
                  <w:lang w:eastAsia="en-CA"/>
                </w:rPr>
                <w:t>-</w:t>
              </w:r>
            </w:ins>
          </w:p>
        </w:tc>
      </w:tr>
      <w:tr w:rsidR="00B12739" w:rsidRPr="00AC2066" w14:paraId="5A12F0A4" w14:textId="77777777" w:rsidTr="00F46648">
        <w:trPr>
          <w:trHeight w:val="288"/>
          <w:ins w:id="7484" w:author="Lane, Stefanie" w:date="2023-09-27T17:48:00Z"/>
        </w:trPr>
        <w:tc>
          <w:tcPr>
            <w:tcW w:w="1298" w:type="dxa"/>
            <w:vMerge/>
            <w:tcBorders>
              <w:top w:val="nil"/>
              <w:left w:val="single" w:sz="8" w:space="0" w:color="auto"/>
              <w:bottom w:val="single" w:sz="8" w:space="0" w:color="000000"/>
              <w:right w:val="nil"/>
            </w:tcBorders>
            <w:vAlign w:val="center"/>
            <w:hideMark/>
          </w:tcPr>
          <w:p w14:paraId="4822180A" w14:textId="77777777" w:rsidR="00B12739" w:rsidRPr="00AC2066" w:rsidRDefault="00B12739" w:rsidP="00F46648">
            <w:pPr>
              <w:spacing w:after="0" w:line="240" w:lineRule="auto"/>
              <w:rPr>
                <w:ins w:id="748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0103AF" w14:textId="77777777" w:rsidR="00B12739" w:rsidRPr="00AC2066" w:rsidRDefault="00B12739" w:rsidP="00F46648">
            <w:pPr>
              <w:spacing w:after="0" w:line="240" w:lineRule="auto"/>
              <w:rPr>
                <w:ins w:id="748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4F7386D" w14:textId="77777777" w:rsidR="00B12739" w:rsidRPr="00AC2066" w:rsidRDefault="00B12739" w:rsidP="00F46648">
            <w:pPr>
              <w:spacing w:after="0" w:line="240" w:lineRule="auto"/>
              <w:rPr>
                <w:ins w:id="7487" w:author="Lane, Stefanie" w:date="2023-09-27T17:48:00Z"/>
                <w:rFonts w:ascii="Calibri" w:eastAsia="Times New Roman" w:hAnsi="Calibri" w:cs="Calibri"/>
                <w:i/>
                <w:iCs/>
                <w:color w:val="000000"/>
                <w:lang w:eastAsia="en-CA"/>
              </w:rPr>
            </w:pPr>
            <w:ins w:id="7488" w:author="Lane, Stefanie" w:date="2023-09-27T17:48:00Z">
              <w:r w:rsidRPr="00AC2066">
                <w:rPr>
                  <w:rFonts w:ascii="Calibri" w:eastAsia="Times New Roman" w:hAnsi="Calibri" w:cs="Calibri"/>
                  <w:i/>
                  <w:iCs/>
                  <w:color w:val="000000"/>
                  <w:lang w:eastAsia="en-CA"/>
                </w:rPr>
                <w:t>Schoenoplectus tabernaemontani</w:t>
              </w:r>
            </w:ins>
          </w:p>
        </w:tc>
        <w:tc>
          <w:tcPr>
            <w:tcW w:w="734" w:type="dxa"/>
            <w:tcBorders>
              <w:top w:val="nil"/>
              <w:left w:val="nil"/>
              <w:bottom w:val="nil"/>
              <w:right w:val="nil"/>
            </w:tcBorders>
            <w:shd w:val="clear" w:color="auto" w:fill="auto"/>
            <w:noWrap/>
            <w:vAlign w:val="bottom"/>
            <w:hideMark/>
          </w:tcPr>
          <w:p w14:paraId="5B3C7DFF" w14:textId="77777777" w:rsidR="00B12739" w:rsidRPr="00AC2066" w:rsidRDefault="00B12739" w:rsidP="00F46648">
            <w:pPr>
              <w:spacing w:after="0" w:line="240" w:lineRule="auto"/>
              <w:jc w:val="center"/>
              <w:rPr>
                <w:ins w:id="7489" w:author="Lane, Stefanie" w:date="2023-09-27T17:48:00Z"/>
                <w:rFonts w:ascii="Calibri" w:eastAsia="Times New Roman" w:hAnsi="Calibri" w:cs="Calibri"/>
                <w:color w:val="000000"/>
                <w:lang w:eastAsia="en-CA"/>
              </w:rPr>
            </w:pPr>
            <w:ins w:id="7490"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ABA75A8" w14:textId="77777777" w:rsidR="00B12739" w:rsidRPr="00AC2066" w:rsidRDefault="00B12739" w:rsidP="00F46648">
            <w:pPr>
              <w:spacing w:after="0" w:line="240" w:lineRule="auto"/>
              <w:jc w:val="center"/>
              <w:rPr>
                <w:ins w:id="7491"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E407597" w14:textId="77777777" w:rsidR="00B12739" w:rsidRPr="00AC2066" w:rsidRDefault="00B12739" w:rsidP="00F46648">
            <w:pPr>
              <w:spacing w:after="0" w:line="240" w:lineRule="auto"/>
              <w:jc w:val="center"/>
              <w:rPr>
                <w:ins w:id="7492" w:author="Lane, Stefanie" w:date="2023-09-27T17:48:00Z"/>
                <w:rFonts w:ascii="Calibri" w:eastAsia="Times New Roman" w:hAnsi="Calibri" w:cs="Calibri"/>
                <w:color w:val="000000"/>
                <w:lang w:eastAsia="en-CA"/>
              </w:rPr>
            </w:pPr>
            <w:ins w:id="7493"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29EBE73E" w14:textId="77777777" w:rsidR="00B12739" w:rsidRPr="00AC2066" w:rsidRDefault="00B12739" w:rsidP="00F46648">
            <w:pPr>
              <w:spacing w:after="0" w:line="240" w:lineRule="auto"/>
              <w:jc w:val="center"/>
              <w:rPr>
                <w:ins w:id="7494" w:author="Lane, Stefanie" w:date="2023-09-27T17:48:00Z"/>
                <w:rFonts w:ascii="Calibri" w:eastAsia="Times New Roman" w:hAnsi="Calibri" w:cs="Calibri"/>
                <w:color w:val="000000"/>
                <w:lang w:eastAsia="en-CA"/>
              </w:rPr>
            </w:pPr>
            <w:ins w:id="7495" w:author="Lane, Stefanie" w:date="2023-09-27T17:48:00Z">
              <w:r w:rsidRPr="00AC2066">
                <w:rPr>
                  <w:rFonts w:ascii="Calibri" w:eastAsia="Times New Roman" w:hAnsi="Calibri" w:cs="Calibri"/>
                  <w:color w:val="000000"/>
                  <w:lang w:eastAsia="en-CA"/>
                </w:rPr>
                <w:t>-</w:t>
              </w:r>
            </w:ins>
          </w:p>
        </w:tc>
      </w:tr>
      <w:tr w:rsidR="00B12739" w:rsidRPr="00AC2066" w14:paraId="3E8ADCF4" w14:textId="77777777" w:rsidTr="00F46648">
        <w:trPr>
          <w:trHeight w:val="288"/>
          <w:ins w:id="7496" w:author="Lane, Stefanie" w:date="2023-09-27T17:48:00Z"/>
        </w:trPr>
        <w:tc>
          <w:tcPr>
            <w:tcW w:w="1298" w:type="dxa"/>
            <w:vMerge/>
            <w:tcBorders>
              <w:top w:val="nil"/>
              <w:left w:val="single" w:sz="8" w:space="0" w:color="auto"/>
              <w:bottom w:val="single" w:sz="8" w:space="0" w:color="000000"/>
              <w:right w:val="nil"/>
            </w:tcBorders>
            <w:vAlign w:val="center"/>
            <w:hideMark/>
          </w:tcPr>
          <w:p w14:paraId="23A6A97C" w14:textId="77777777" w:rsidR="00B12739" w:rsidRPr="00AC2066" w:rsidRDefault="00B12739" w:rsidP="00F46648">
            <w:pPr>
              <w:spacing w:after="0" w:line="240" w:lineRule="auto"/>
              <w:rPr>
                <w:ins w:id="749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C0AEB9" w14:textId="77777777" w:rsidR="00B12739" w:rsidRPr="00AC2066" w:rsidRDefault="00B12739" w:rsidP="00F46648">
            <w:pPr>
              <w:spacing w:after="0" w:line="240" w:lineRule="auto"/>
              <w:rPr>
                <w:ins w:id="749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FBBD48" w14:textId="77777777" w:rsidR="00B12739" w:rsidRPr="00AC2066" w:rsidRDefault="00B12739" w:rsidP="00F46648">
            <w:pPr>
              <w:spacing w:after="0" w:line="240" w:lineRule="auto"/>
              <w:rPr>
                <w:ins w:id="7499" w:author="Lane, Stefanie" w:date="2023-09-27T17:48:00Z"/>
                <w:rFonts w:ascii="Calibri" w:eastAsia="Times New Roman" w:hAnsi="Calibri" w:cs="Calibri"/>
                <w:i/>
                <w:iCs/>
                <w:color w:val="000000"/>
                <w:lang w:eastAsia="en-CA"/>
              </w:rPr>
            </w:pPr>
            <w:ins w:id="7500" w:author="Lane, Stefanie" w:date="2023-09-27T17:48:00Z">
              <w:r w:rsidRPr="00AC2066">
                <w:rPr>
                  <w:rFonts w:ascii="Calibri" w:eastAsia="Times New Roman" w:hAnsi="Calibri" w:cs="Calibri"/>
                  <w:i/>
                  <w:iCs/>
                  <w:color w:val="000000"/>
                  <w:lang w:eastAsia="en-CA"/>
                </w:rPr>
                <w:t>Eleocharis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09995757" w14:textId="77777777" w:rsidR="00B12739" w:rsidRPr="00AC2066" w:rsidRDefault="00B12739" w:rsidP="00F46648">
            <w:pPr>
              <w:spacing w:after="0" w:line="240" w:lineRule="auto"/>
              <w:jc w:val="center"/>
              <w:rPr>
                <w:ins w:id="7501" w:author="Lane, Stefanie" w:date="2023-09-27T17:48:00Z"/>
                <w:rFonts w:ascii="Calibri" w:eastAsia="Times New Roman" w:hAnsi="Calibri" w:cs="Calibri"/>
                <w:color w:val="000000"/>
                <w:lang w:eastAsia="en-CA"/>
              </w:rPr>
            </w:pPr>
            <w:ins w:id="7502"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5AB85276" w14:textId="77777777" w:rsidR="00B12739" w:rsidRPr="00AC2066" w:rsidRDefault="00B12739" w:rsidP="00F46648">
            <w:pPr>
              <w:spacing w:after="0" w:line="240" w:lineRule="auto"/>
              <w:jc w:val="center"/>
              <w:rPr>
                <w:ins w:id="7503" w:author="Lane, Stefanie" w:date="2023-09-27T17:48:00Z"/>
                <w:rFonts w:ascii="Calibri" w:eastAsia="Times New Roman" w:hAnsi="Calibri" w:cs="Calibri"/>
                <w:color w:val="000000"/>
                <w:lang w:eastAsia="en-CA"/>
              </w:rPr>
            </w:pPr>
            <w:ins w:id="7504" w:author="Lane, Stefanie" w:date="2023-09-27T17:48:00Z">
              <w:r w:rsidRPr="00AC2066">
                <w:rPr>
                  <w:rFonts w:ascii="Calibri" w:eastAsia="Times New Roman" w:hAnsi="Calibri" w:cs="Calibri"/>
                  <w:color w:val="000000"/>
                  <w:lang w:eastAsia="en-CA"/>
                </w:rPr>
                <w:t>0.8</w:t>
              </w:r>
            </w:ins>
          </w:p>
        </w:tc>
        <w:tc>
          <w:tcPr>
            <w:tcW w:w="734" w:type="dxa"/>
            <w:tcBorders>
              <w:top w:val="single" w:sz="4" w:space="0" w:color="auto"/>
              <w:left w:val="nil"/>
              <w:bottom w:val="single" w:sz="4" w:space="0" w:color="auto"/>
              <w:right w:val="nil"/>
            </w:tcBorders>
            <w:shd w:val="clear" w:color="auto" w:fill="auto"/>
            <w:noWrap/>
            <w:vAlign w:val="bottom"/>
            <w:hideMark/>
          </w:tcPr>
          <w:p w14:paraId="6C4058FF" w14:textId="77777777" w:rsidR="00B12739" w:rsidRPr="00AC2066" w:rsidRDefault="00B12739" w:rsidP="00F46648">
            <w:pPr>
              <w:spacing w:after="0" w:line="240" w:lineRule="auto"/>
              <w:jc w:val="center"/>
              <w:rPr>
                <w:ins w:id="7505" w:author="Lane, Stefanie" w:date="2023-09-27T17:48:00Z"/>
                <w:rFonts w:ascii="Calibri" w:eastAsia="Times New Roman" w:hAnsi="Calibri" w:cs="Calibri"/>
                <w:color w:val="000000"/>
                <w:lang w:eastAsia="en-CA"/>
              </w:rPr>
            </w:pPr>
            <w:ins w:id="7506" w:author="Lane, Stefanie" w:date="2023-09-27T17:48:00Z">
              <w:r w:rsidRPr="00AC2066">
                <w:rPr>
                  <w:rFonts w:ascii="Calibri" w:eastAsia="Times New Roman" w:hAnsi="Calibri" w:cs="Calibri"/>
                  <w:color w:val="000000"/>
                  <w:lang w:eastAsia="en-CA"/>
                </w:rPr>
                <w:t>0.4</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A3308F" w14:textId="77777777" w:rsidR="00B12739" w:rsidRPr="00AC2066" w:rsidRDefault="00B12739" w:rsidP="00F46648">
            <w:pPr>
              <w:spacing w:after="0" w:line="240" w:lineRule="auto"/>
              <w:jc w:val="center"/>
              <w:rPr>
                <w:ins w:id="7507" w:author="Lane, Stefanie" w:date="2023-09-27T17:48:00Z"/>
                <w:rFonts w:ascii="Calibri" w:eastAsia="Times New Roman" w:hAnsi="Calibri" w:cs="Calibri"/>
                <w:color w:val="000000"/>
                <w:lang w:eastAsia="en-CA"/>
              </w:rPr>
            </w:pPr>
            <w:ins w:id="7508" w:author="Lane, Stefanie" w:date="2023-09-27T17:48:00Z">
              <w:r w:rsidRPr="00AC2066">
                <w:rPr>
                  <w:rFonts w:ascii="Calibri" w:eastAsia="Times New Roman" w:hAnsi="Calibri" w:cs="Calibri"/>
                  <w:color w:val="000000"/>
                  <w:lang w:eastAsia="en-CA"/>
                </w:rPr>
                <w:t>-</w:t>
              </w:r>
            </w:ins>
          </w:p>
        </w:tc>
      </w:tr>
      <w:tr w:rsidR="00B12739" w:rsidRPr="00AC2066" w14:paraId="396E4463" w14:textId="77777777" w:rsidTr="00F46648">
        <w:trPr>
          <w:trHeight w:val="288"/>
          <w:ins w:id="7509" w:author="Lane, Stefanie" w:date="2023-09-27T17:48:00Z"/>
        </w:trPr>
        <w:tc>
          <w:tcPr>
            <w:tcW w:w="1298" w:type="dxa"/>
            <w:vMerge/>
            <w:tcBorders>
              <w:top w:val="nil"/>
              <w:left w:val="single" w:sz="8" w:space="0" w:color="auto"/>
              <w:bottom w:val="single" w:sz="8" w:space="0" w:color="000000"/>
              <w:right w:val="nil"/>
            </w:tcBorders>
            <w:vAlign w:val="center"/>
            <w:hideMark/>
          </w:tcPr>
          <w:p w14:paraId="704B51FB" w14:textId="77777777" w:rsidR="00B12739" w:rsidRPr="00AC2066" w:rsidRDefault="00B12739" w:rsidP="00F46648">
            <w:pPr>
              <w:spacing w:after="0" w:line="240" w:lineRule="auto"/>
              <w:rPr>
                <w:ins w:id="751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95061E" w14:textId="77777777" w:rsidR="00B12739" w:rsidRPr="00AC2066" w:rsidRDefault="00B12739" w:rsidP="00F46648">
            <w:pPr>
              <w:spacing w:after="0" w:line="240" w:lineRule="auto"/>
              <w:rPr>
                <w:ins w:id="751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4187129" w14:textId="77777777" w:rsidR="00B12739" w:rsidRPr="00AC2066" w:rsidRDefault="00B12739" w:rsidP="00F46648">
            <w:pPr>
              <w:spacing w:after="0" w:line="240" w:lineRule="auto"/>
              <w:rPr>
                <w:ins w:id="7512" w:author="Lane, Stefanie" w:date="2023-09-27T17:48:00Z"/>
                <w:rFonts w:ascii="Calibri" w:eastAsia="Times New Roman" w:hAnsi="Calibri" w:cs="Calibri"/>
                <w:i/>
                <w:iCs/>
                <w:color w:val="000000"/>
                <w:lang w:eastAsia="en-CA"/>
              </w:rPr>
            </w:pPr>
            <w:ins w:id="7513" w:author="Lane, Stefanie" w:date="2023-09-27T17:48:00Z">
              <w:r w:rsidRPr="00AC2066">
                <w:rPr>
                  <w:rFonts w:ascii="Calibri" w:eastAsia="Times New Roman" w:hAnsi="Calibri" w:cs="Calibri"/>
                  <w:i/>
                  <w:iCs/>
                  <w:color w:val="000000"/>
                  <w:lang w:eastAsia="en-CA"/>
                </w:rPr>
                <w:t>Symphyotrichum subspicatum</w:t>
              </w:r>
            </w:ins>
          </w:p>
        </w:tc>
        <w:tc>
          <w:tcPr>
            <w:tcW w:w="734" w:type="dxa"/>
            <w:tcBorders>
              <w:top w:val="nil"/>
              <w:left w:val="nil"/>
              <w:bottom w:val="nil"/>
              <w:right w:val="nil"/>
            </w:tcBorders>
            <w:shd w:val="clear" w:color="auto" w:fill="auto"/>
            <w:noWrap/>
            <w:vAlign w:val="bottom"/>
            <w:hideMark/>
          </w:tcPr>
          <w:p w14:paraId="28B9F794" w14:textId="77777777" w:rsidR="00B12739" w:rsidRPr="00AC2066" w:rsidRDefault="00B12739" w:rsidP="00F46648">
            <w:pPr>
              <w:spacing w:after="0" w:line="240" w:lineRule="auto"/>
              <w:jc w:val="center"/>
              <w:rPr>
                <w:ins w:id="7514" w:author="Lane, Stefanie" w:date="2023-09-27T17:48:00Z"/>
                <w:rFonts w:ascii="Calibri" w:eastAsia="Times New Roman" w:hAnsi="Calibri" w:cs="Calibri"/>
                <w:color w:val="000000"/>
                <w:lang w:eastAsia="en-CA"/>
              </w:rPr>
            </w:pPr>
            <w:ins w:id="7515"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015BBFC3" w14:textId="77777777" w:rsidR="00B12739" w:rsidRPr="00AC2066" w:rsidRDefault="00B12739" w:rsidP="00F46648">
            <w:pPr>
              <w:spacing w:after="0" w:line="240" w:lineRule="auto"/>
              <w:jc w:val="center"/>
              <w:rPr>
                <w:ins w:id="7516" w:author="Lane, Stefanie" w:date="2023-09-27T17:48:00Z"/>
                <w:rFonts w:ascii="Calibri" w:eastAsia="Times New Roman" w:hAnsi="Calibri" w:cs="Calibri"/>
                <w:color w:val="000000"/>
                <w:lang w:eastAsia="en-CA"/>
              </w:rPr>
            </w:pPr>
            <w:ins w:id="7517"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37D84AE5" w14:textId="77777777" w:rsidR="00B12739" w:rsidRPr="00AC2066" w:rsidRDefault="00B12739" w:rsidP="00F46648">
            <w:pPr>
              <w:spacing w:after="0" w:line="240" w:lineRule="auto"/>
              <w:jc w:val="center"/>
              <w:rPr>
                <w:ins w:id="7518" w:author="Lane, Stefanie" w:date="2023-09-27T17:48:00Z"/>
                <w:rFonts w:ascii="Calibri" w:eastAsia="Times New Roman" w:hAnsi="Calibri" w:cs="Calibri"/>
                <w:color w:val="000000"/>
                <w:lang w:eastAsia="en-CA"/>
              </w:rPr>
            </w:pPr>
            <w:ins w:id="7519"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nil"/>
              <w:right w:val="single" w:sz="8" w:space="0" w:color="auto"/>
            </w:tcBorders>
            <w:shd w:val="clear" w:color="auto" w:fill="auto"/>
            <w:noWrap/>
            <w:vAlign w:val="bottom"/>
            <w:hideMark/>
          </w:tcPr>
          <w:p w14:paraId="7FBE0FBA" w14:textId="77777777" w:rsidR="00B12739" w:rsidRPr="00AC2066" w:rsidRDefault="00B12739" w:rsidP="00F46648">
            <w:pPr>
              <w:spacing w:after="0" w:line="240" w:lineRule="auto"/>
              <w:jc w:val="center"/>
              <w:rPr>
                <w:ins w:id="7520" w:author="Lane, Stefanie" w:date="2023-09-27T17:48:00Z"/>
                <w:rFonts w:ascii="Calibri" w:eastAsia="Times New Roman" w:hAnsi="Calibri" w:cs="Calibri"/>
                <w:color w:val="000000"/>
                <w:lang w:eastAsia="en-CA"/>
              </w:rPr>
            </w:pPr>
            <w:ins w:id="7521" w:author="Lane, Stefanie" w:date="2023-09-27T17:48:00Z">
              <w:r w:rsidRPr="00AC2066">
                <w:rPr>
                  <w:rFonts w:ascii="Calibri" w:eastAsia="Times New Roman" w:hAnsi="Calibri" w:cs="Calibri"/>
                  <w:color w:val="000000"/>
                  <w:lang w:eastAsia="en-CA"/>
                </w:rPr>
                <w:t>-</w:t>
              </w:r>
            </w:ins>
          </w:p>
        </w:tc>
      </w:tr>
      <w:tr w:rsidR="00B12739" w:rsidRPr="00AC2066" w14:paraId="687D36B0" w14:textId="77777777" w:rsidTr="00F46648">
        <w:trPr>
          <w:trHeight w:val="288"/>
          <w:ins w:id="7522" w:author="Lane, Stefanie" w:date="2023-09-27T17:48:00Z"/>
        </w:trPr>
        <w:tc>
          <w:tcPr>
            <w:tcW w:w="1298" w:type="dxa"/>
            <w:vMerge/>
            <w:tcBorders>
              <w:top w:val="nil"/>
              <w:left w:val="single" w:sz="8" w:space="0" w:color="auto"/>
              <w:bottom w:val="single" w:sz="8" w:space="0" w:color="000000"/>
              <w:right w:val="nil"/>
            </w:tcBorders>
            <w:vAlign w:val="center"/>
            <w:hideMark/>
          </w:tcPr>
          <w:p w14:paraId="56426082" w14:textId="77777777" w:rsidR="00B12739" w:rsidRPr="00AC2066" w:rsidRDefault="00B12739" w:rsidP="00F46648">
            <w:pPr>
              <w:spacing w:after="0" w:line="240" w:lineRule="auto"/>
              <w:rPr>
                <w:ins w:id="752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7D2D33" w14:textId="77777777" w:rsidR="00B12739" w:rsidRPr="00AC2066" w:rsidRDefault="00B12739" w:rsidP="00F46648">
            <w:pPr>
              <w:spacing w:after="0" w:line="240" w:lineRule="auto"/>
              <w:rPr>
                <w:ins w:id="752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3BCC6E" w14:textId="77777777" w:rsidR="00B12739" w:rsidRPr="00AC2066" w:rsidRDefault="00B12739" w:rsidP="00F46648">
            <w:pPr>
              <w:spacing w:after="0" w:line="240" w:lineRule="auto"/>
              <w:rPr>
                <w:ins w:id="7525" w:author="Lane, Stefanie" w:date="2023-09-27T17:48:00Z"/>
                <w:rFonts w:ascii="Calibri" w:eastAsia="Times New Roman" w:hAnsi="Calibri" w:cs="Calibri"/>
                <w:i/>
                <w:iCs/>
                <w:color w:val="000000"/>
                <w:lang w:eastAsia="en-CA"/>
              </w:rPr>
            </w:pPr>
            <w:ins w:id="7526" w:author="Lane, Stefanie" w:date="2023-09-27T17:48:00Z">
              <w:r w:rsidRPr="00AC2066">
                <w:rPr>
                  <w:rFonts w:ascii="Calibri" w:eastAsia="Times New Roman" w:hAnsi="Calibri" w:cs="Calibri"/>
                  <w:i/>
                  <w:iCs/>
                  <w:color w:val="000000"/>
                  <w:lang w:eastAsia="en-CA"/>
                </w:rPr>
                <w:t>Juncus oxymeris</w:t>
              </w:r>
            </w:ins>
          </w:p>
        </w:tc>
        <w:tc>
          <w:tcPr>
            <w:tcW w:w="734" w:type="dxa"/>
            <w:tcBorders>
              <w:top w:val="single" w:sz="4" w:space="0" w:color="auto"/>
              <w:left w:val="nil"/>
              <w:bottom w:val="single" w:sz="4" w:space="0" w:color="auto"/>
              <w:right w:val="nil"/>
            </w:tcBorders>
            <w:shd w:val="clear" w:color="auto" w:fill="auto"/>
            <w:noWrap/>
            <w:vAlign w:val="bottom"/>
            <w:hideMark/>
          </w:tcPr>
          <w:p w14:paraId="3D1E55B4" w14:textId="77777777" w:rsidR="00B12739" w:rsidRPr="00AC2066" w:rsidRDefault="00B12739" w:rsidP="00F46648">
            <w:pPr>
              <w:spacing w:after="0" w:line="240" w:lineRule="auto"/>
              <w:jc w:val="center"/>
              <w:rPr>
                <w:ins w:id="7527" w:author="Lane, Stefanie" w:date="2023-09-27T17:48:00Z"/>
                <w:rFonts w:ascii="Calibri" w:eastAsia="Times New Roman" w:hAnsi="Calibri" w:cs="Calibri"/>
                <w:color w:val="000000"/>
                <w:lang w:eastAsia="en-CA"/>
              </w:rPr>
            </w:pPr>
            <w:ins w:id="7528"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FCAA7A4" w14:textId="77777777" w:rsidR="00B12739" w:rsidRPr="00AC2066" w:rsidRDefault="00B12739" w:rsidP="00F46648">
            <w:pPr>
              <w:spacing w:after="0" w:line="240" w:lineRule="auto"/>
              <w:jc w:val="center"/>
              <w:rPr>
                <w:ins w:id="7529" w:author="Lane, Stefanie" w:date="2023-09-27T17:48:00Z"/>
                <w:rFonts w:ascii="Calibri" w:eastAsia="Times New Roman" w:hAnsi="Calibri" w:cs="Calibri"/>
                <w:color w:val="000000"/>
                <w:lang w:eastAsia="en-CA"/>
              </w:rPr>
            </w:pPr>
            <w:ins w:id="753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nil"/>
              <w:right w:val="nil"/>
            </w:tcBorders>
            <w:shd w:val="clear" w:color="auto" w:fill="auto"/>
            <w:noWrap/>
            <w:vAlign w:val="bottom"/>
            <w:hideMark/>
          </w:tcPr>
          <w:p w14:paraId="2C8E22D5" w14:textId="77777777" w:rsidR="00B12739" w:rsidRPr="00AC2066" w:rsidRDefault="00B12739" w:rsidP="00F46648">
            <w:pPr>
              <w:spacing w:after="0" w:line="240" w:lineRule="auto"/>
              <w:jc w:val="center"/>
              <w:rPr>
                <w:ins w:id="7531" w:author="Lane, Stefanie" w:date="2023-09-27T17:48:00Z"/>
                <w:rFonts w:ascii="Calibri" w:eastAsia="Times New Roman" w:hAnsi="Calibri" w:cs="Calibri"/>
                <w:color w:val="000000"/>
                <w:lang w:eastAsia="en-CA"/>
              </w:rPr>
            </w:pPr>
            <w:ins w:id="7532"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3DB2091" w14:textId="77777777" w:rsidR="00B12739" w:rsidRPr="00AC2066" w:rsidRDefault="00B12739" w:rsidP="00F46648">
            <w:pPr>
              <w:spacing w:after="0" w:line="240" w:lineRule="auto"/>
              <w:jc w:val="center"/>
              <w:rPr>
                <w:ins w:id="7533" w:author="Lane, Stefanie" w:date="2023-09-27T17:48:00Z"/>
                <w:rFonts w:ascii="Calibri" w:eastAsia="Times New Roman" w:hAnsi="Calibri" w:cs="Calibri"/>
                <w:color w:val="000000"/>
                <w:lang w:eastAsia="en-CA"/>
              </w:rPr>
            </w:pPr>
            <w:ins w:id="7534" w:author="Lane, Stefanie" w:date="2023-09-27T17:48:00Z">
              <w:r w:rsidRPr="00AC2066">
                <w:rPr>
                  <w:rFonts w:ascii="Calibri" w:eastAsia="Times New Roman" w:hAnsi="Calibri" w:cs="Calibri"/>
                  <w:color w:val="000000"/>
                  <w:lang w:eastAsia="en-CA"/>
                </w:rPr>
                <w:t>-</w:t>
              </w:r>
            </w:ins>
          </w:p>
        </w:tc>
      </w:tr>
      <w:tr w:rsidR="00B12739" w:rsidRPr="00AC2066" w14:paraId="4987F351" w14:textId="77777777" w:rsidTr="00F46648">
        <w:trPr>
          <w:trHeight w:val="288"/>
          <w:ins w:id="7535" w:author="Lane, Stefanie" w:date="2023-09-27T17:48:00Z"/>
        </w:trPr>
        <w:tc>
          <w:tcPr>
            <w:tcW w:w="1298" w:type="dxa"/>
            <w:vMerge/>
            <w:tcBorders>
              <w:top w:val="nil"/>
              <w:left w:val="single" w:sz="8" w:space="0" w:color="auto"/>
              <w:bottom w:val="single" w:sz="8" w:space="0" w:color="000000"/>
              <w:right w:val="nil"/>
            </w:tcBorders>
            <w:vAlign w:val="center"/>
            <w:hideMark/>
          </w:tcPr>
          <w:p w14:paraId="26A7D9E0" w14:textId="77777777" w:rsidR="00B12739" w:rsidRPr="00AC2066" w:rsidRDefault="00B12739" w:rsidP="00F46648">
            <w:pPr>
              <w:spacing w:after="0" w:line="240" w:lineRule="auto"/>
              <w:rPr>
                <w:ins w:id="753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5E3B59" w14:textId="77777777" w:rsidR="00B12739" w:rsidRPr="00AC2066" w:rsidRDefault="00B12739" w:rsidP="00F46648">
            <w:pPr>
              <w:spacing w:after="0" w:line="240" w:lineRule="auto"/>
              <w:rPr>
                <w:ins w:id="753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A177810" w14:textId="77777777" w:rsidR="00B12739" w:rsidRPr="00AC2066" w:rsidRDefault="00B12739" w:rsidP="00F46648">
            <w:pPr>
              <w:spacing w:after="0" w:line="240" w:lineRule="auto"/>
              <w:rPr>
                <w:ins w:id="7538" w:author="Lane, Stefanie" w:date="2023-09-27T17:48:00Z"/>
                <w:rFonts w:ascii="Calibri" w:eastAsia="Times New Roman" w:hAnsi="Calibri" w:cs="Calibri"/>
                <w:i/>
                <w:iCs/>
                <w:color w:val="000000"/>
                <w:lang w:eastAsia="en-CA"/>
              </w:rPr>
            </w:pPr>
            <w:ins w:id="7539" w:author="Lane, Stefanie" w:date="2023-09-27T17:48:00Z">
              <w:r w:rsidRPr="00AC2066">
                <w:rPr>
                  <w:rFonts w:ascii="Calibri" w:eastAsia="Times New Roman" w:hAnsi="Calibri" w:cs="Calibri"/>
                  <w:i/>
                  <w:iCs/>
                  <w:color w:val="000000"/>
                  <w:lang w:eastAsia="en-CA"/>
                </w:rPr>
                <w:t>Platanthera dilatata</w:t>
              </w:r>
            </w:ins>
          </w:p>
        </w:tc>
        <w:tc>
          <w:tcPr>
            <w:tcW w:w="734" w:type="dxa"/>
            <w:tcBorders>
              <w:top w:val="nil"/>
              <w:left w:val="nil"/>
              <w:bottom w:val="nil"/>
              <w:right w:val="nil"/>
            </w:tcBorders>
            <w:shd w:val="clear" w:color="auto" w:fill="auto"/>
            <w:noWrap/>
            <w:vAlign w:val="bottom"/>
            <w:hideMark/>
          </w:tcPr>
          <w:p w14:paraId="4165B02A" w14:textId="77777777" w:rsidR="00B12739" w:rsidRPr="00AC2066" w:rsidRDefault="00B12739" w:rsidP="00F46648">
            <w:pPr>
              <w:spacing w:after="0" w:line="240" w:lineRule="auto"/>
              <w:jc w:val="center"/>
              <w:rPr>
                <w:ins w:id="7540" w:author="Lane, Stefanie" w:date="2023-09-27T17:48:00Z"/>
                <w:rFonts w:ascii="Calibri" w:eastAsia="Times New Roman" w:hAnsi="Calibri" w:cs="Calibri"/>
                <w:color w:val="000000"/>
                <w:lang w:eastAsia="en-CA"/>
              </w:rPr>
            </w:pPr>
            <w:ins w:id="754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524177E" w14:textId="77777777" w:rsidR="00B12739" w:rsidRPr="00AC2066" w:rsidRDefault="00B12739" w:rsidP="00F46648">
            <w:pPr>
              <w:spacing w:after="0" w:line="240" w:lineRule="auto"/>
              <w:jc w:val="center"/>
              <w:rPr>
                <w:ins w:id="7542" w:author="Lane, Stefanie" w:date="2023-09-27T17:48:00Z"/>
                <w:rFonts w:ascii="Calibri" w:eastAsia="Times New Roman" w:hAnsi="Calibri" w:cs="Calibri"/>
                <w:color w:val="000000"/>
                <w:lang w:eastAsia="en-CA"/>
              </w:rPr>
            </w:pPr>
            <w:ins w:id="7543"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nil"/>
              <w:right w:val="nil"/>
            </w:tcBorders>
            <w:shd w:val="clear" w:color="auto" w:fill="auto"/>
            <w:noWrap/>
            <w:vAlign w:val="bottom"/>
            <w:hideMark/>
          </w:tcPr>
          <w:p w14:paraId="04A62D9F" w14:textId="77777777" w:rsidR="00B12739" w:rsidRPr="00AC2066" w:rsidRDefault="00B12739" w:rsidP="00F46648">
            <w:pPr>
              <w:spacing w:after="0" w:line="240" w:lineRule="auto"/>
              <w:jc w:val="center"/>
              <w:rPr>
                <w:ins w:id="7544" w:author="Lane, Stefanie" w:date="2023-09-27T17:48:00Z"/>
                <w:rFonts w:ascii="Calibri" w:eastAsia="Times New Roman" w:hAnsi="Calibri" w:cs="Calibri"/>
                <w:color w:val="000000"/>
                <w:lang w:eastAsia="en-CA"/>
              </w:rPr>
            </w:pPr>
            <w:ins w:id="7545"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nil"/>
              <w:right w:val="single" w:sz="8" w:space="0" w:color="auto"/>
            </w:tcBorders>
            <w:shd w:val="clear" w:color="auto" w:fill="auto"/>
            <w:noWrap/>
            <w:vAlign w:val="bottom"/>
            <w:hideMark/>
          </w:tcPr>
          <w:p w14:paraId="7630CF27" w14:textId="77777777" w:rsidR="00B12739" w:rsidRPr="00AC2066" w:rsidRDefault="00B12739" w:rsidP="00F46648">
            <w:pPr>
              <w:spacing w:after="0" w:line="240" w:lineRule="auto"/>
              <w:jc w:val="center"/>
              <w:rPr>
                <w:ins w:id="7546" w:author="Lane, Stefanie" w:date="2023-09-27T17:48:00Z"/>
                <w:rFonts w:ascii="Calibri" w:eastAsia="Times New Roman" w:hAnsi="Calibri" w:cs="Calibri"/>
                <w:color w:val="000000"/>
                <w:lang w:eastAsia="en-CA"/>
              </w:rPr>
            </w:pPr>
            <w:ins w:id="7547" w:author="Lane, Stefanie" w:date="2023-09-27T17:48:00Z">
              <w:r w:rsidRPr="00AC2066">
                <w:rPr>
                  <w:rFonts w:ascii="Calibri" w:eastAsia="Times New Roman" w:hAnsi="Calibri" w:cs="Calibri"/>
                  <w:color w:val="000000"/>
                  <w:lang w:eastAsia="en-CA"/>
                </w:rPr>
                <w:t>-</w:t>
              </w:r>
            </w:ins>
          </w:p>
        </w:tc>
      </w:tr>
      <w:tr w:rsidR="00B12739" w:rsidRPr="00AC2066" w14:paraId="05A8CDBB" w14:textId="77777777" w:rsidTr="00F46648">
        <w:trPr>
          <w:trHeight w:val="288"/>
          <w:ins w:id="7548" w:author="Lane, Stefanie" w:date="2023-09-27T17:48:00Z"/>
        </w:trPr>
        <w:tc>
          <w:tcPr>
            <w:tcW w:w="1298" w:type="dxa"/>
            <w:vMerge/>
            <w:tcBorders>
              <w:top w:val="nil"/>
              <w:left w:val="single" w:sz="8" w:space="0" w:color="auto"/>
              <w:bottom w:val="single" w:sz="8" w:space="0" w:color="000000"/>
              <w:right w:val="nil"/>
            </w:tcBorders>
            <w:vAlign w:val="center"/>
            <w:hideMark/>
          </w:tcPr>
          <w:p w14:paraId="7F8E56D8" w14:textId="77777777" w:rsidR="00B12739" w:rsidRPr="00AC2066" w:rsidRDefault="00B12739" w:rsidP="00F46648">
            <w:pPr>
              <w:spacing w:after="0" w:line="240" w:lineRule="auto"/>
              <w:rPr>
                <w:ins w:id="754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A6964E" w14:textId="77777777" w:rsidR="00B12739" w:rsidRPr="00AC2066" w:rsidRDefault="00B12739" w:rsidP="00F46648">
            <w:pPr>
              <w:spacing w:after="0" w:line="240" w:lineRule="auto"/>
              <w:rPr>
                <w:ins w:id="755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BE0EF4D" w14:textId="77777777" w:rsidR="00B12739" w:rsidRPr="00AC2066" w:rsidRDefault="00B12739" w:rsidP="00F46648">
            <w:pPr>
              <w:spacing w:after="0" w:line="240" w:lineRule="auto"/>
              <w:rPr>
                <w:ins w:id="7551" w:author="Lane, Stefanie" w:date="2023-09-27T17:48:00Z"/>
                <w:rFonts w:ascii="Calibri" w:eastAsia="Times New Roman" w:hAnsi="Calibri" w:cs="Calibri"/>
                <w:i/>
                <w:iCs/>
                <w:color w:val="000000"/>
                <w:lang w:eastAsia="en-CA"/>
              </w:rPr>
            </w:pPr>
            <w:ins w:id="7552" w:author="Lane, Stefanie" w:date="2023-09-27T17:48:00Z">
              <w:r w:rsidRPr="00AC2066">
                <w:rPr>
                  <w:rFonts w:ascii="Calibri" w:eastAsia="Times New Roman" w:hAnsi="Calibri" w:cs="Calibri"/>
                  <w:i/>
                  <w:iCs/>
                  <w:color w:val="000000"/>
                  <w:lang w:eastAsia="en-CA"/>
                </w:rPr>
                <w:t>Menyanthes trifoliata</w:t>
              </w:r>
            </w:ins>
          </w:p>
        </w:tc>
        <w:tc>
          <w:tcPr>
            <w:tcW w:w="734" w:type="dxa"/>
            <w:tcBorders>
              <w:top w:val="single" w:sz="4" w:space="0" w:color="auto"/>
              <w:left w:val="nil"/>
              <w:bottom w:val="single" w:sz="4" w:space="0" w:color="auto"/>
              <w:right w:val="nil"/>
            </w:tcBorders>
            <w:shd w:val="clear" w:color="auto" w:fill="auto"/>
            <w:noWrap/>
            <w:vAlign w:val="bottom"/>
            <w:hideMark/>
          </w:tcPr>
          <w:p w14:paraId="1F4922F5" w14:textId="77777777" w:rsidR="00B12739" w:rsidRPr="00AC2066" w:rsidRDefault="00B12739" w:rsidP="00F46648">
            <w:pPr>
              <w:spacing w:after="0" w:line="240" w:lineRule="auto"/>
              <w:jc w:val="center"/>
              <w:rPr>
                <w:ins w:id="7553" w:author="Lane, Stefanie" w:date="2023-09-27T17:48:00Z"/>
                <w:rFonts w:ascii="Calibri" w:eastAsia="Times New Roman" w:hAnsi="Calibri" w:cs="Calibri"/>
                <w:color w:val="000000"/>
                <w:lang w:eastAsia="en-CA"/>
              </w:rPr>
            </w:pPr>
            <w:ins w:id="7554" w:author="Lane, Stefanie" w:date="2023-09-27T17:48:00Z">
              <w:r w:rsidRPr="00AC2066">
                <w:rPr>
                  <w:rFonts w:ascii="Calibri" w:eastAsia="Times New Roman" w:hAnsi="Calibri" w:cs="Calibri"/>
                  <w:color w:val="000000"/>
                  <w:lang w:eastAsia="en-CA"/>
                </w:rPr>
                <w:t>3.8</w:t>
              </w:r>
            </w:ins>
          </w:p>
        </w:tc>
        <w:tc>
          <w:tcPr>
            <w:tcW w:w="734" w:type="dxa"/>
            <w:tcBorders>
              <w:top w:val="single" w:sz="4" w:space="0" w:color="auto"/>
              <w:left w:val="nil"/>
              <w:bottom w:val="single" w:sz="4" w:space="0" w:color="auto"/>
              <w:right w:val="nil"/>
            </w:tcBorders>
            <w:shd w:val="clear" w:color="auto" w:fill="auto"/>
            <w:noWrap/>
            <w:vAlign w:val="bottom"/>
            <w:hideMark/>
          </w:tcPr>
          <w:p w14:paraId="53CEDD81" w14:textId="77777777" w:rsidR="00B12739" w:rsidRPr="00AC2066" w:rsidRDefault="00B12739" w:rsidP="00F46648">
            <w:pPr>
              <w:spacing w:after="0" w:line="240" w:lineRule="auto"/>
              <w:jc w:val="center"/>
              <w:rPr>
                <w:ins w:id="7555" w:author="Lane, Stefanie" w:date="2023-09-27T17:48:00Z"/>
                <w:rFonts w:ascii="Calibri" w:eastAsia="Times New Roman" w:hAnsi="Calibri" w:cs="Calibri"/>
                <w:color w:val="000000"/>
                <w:lang w:eastAsia="en-CA"/>
              </w:rPr>
            </w:pPr>
            <w:ins w:id="7556" w:author="Lane, Stefanie" w:date="2023-09-27T17:48:00Z">
              <w:r w:rsidRPr="00AC2066">
                <w:rPr>
                  <w:rFonts w:ascii="Calibri" w:eastAsia="Times New Roman" w:hAnsi="Calibri" w:cs="Calibri"/>
                  <w:color w:val="000000"/>
                  <w:lang w:eastAsia="en-CA"/>
                </w:rPr>
                <w:t>3.1</w:t>
              </w:r>
            </w:ins>
          </w:p>
        </w:tc>
        <w:tc>
          <w:tcPr>
            <w:tcW w:w="734" w:type="dxa"/>
            <w:tcBorders>
              <w:top w:val="single" w:sz="4" w:space="0" w:color="auto"/>
              <w:left w:val="nil"/>
              <w:bottom w:val="single" w:sz="4" w:space="0" w:color="auto"/>
              <w:right w:val="nil"/>
            </w:tcBorders>
            <w:shd w:val="clear" w:color="auto" w:fill="auto"/>
            <w:noWrap/>
            <w:vAlign w:val="bottom"/>
            <w:hideMark/>
          </w:tcPr>
          <w:p w14:paraId="42148929" w14:textId="77777777" w:rsidR="00B12739" w:rsidRPr="00AC2066" w:rsidRDefault="00B12739" w:rsidP="00F46648">
            <w:pPr>
              <w:spacing w:after="0" w:line="240" w:lineRule="auto"/>
              <w:jc w:val="center"/>
              <w:rPr>
                <w:ins w:id="7557" w:author="Lane, Stefanie" w:date="2023-09-27T17:48:00Z"/>
                <w:rFonts w:ascii="Calibri" w:eastAsia="Times New Roman" w:hAnsi="Calibri" w:cs="Calibri"/>
                <w:color w:val="000000"/>
                <w:lang w:eastAsia="en-CA"/>
              </w:rPr>
            </w:pPr>
            <w:ins w:id="7558" w:author="Lane, Stefanie" w:date="2023-09-27T17:48:00Z">
              <w:r w:rsidRPr="00AC2066">
                <w:rPr>
                  <w:rFonts w:ascii="Calibri" w:eastAsia="Times New Roman" w:hAnsi="Calibri" w:cs="Calibri"/>
                  <w:color w:val="000000"/>
                  <w:lang w:eastAsia="en-CA"/>
                </w:rPr>
                <w:t>3.0</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8DEC7EE" w14:textId="77777777" w:rsidR="00B12739" w:rsidRPr="00AC2066" w:rsidRDefault="00B12739" w:rsidP="00F46648">
            <w:pPr>
              <w:spacing w:after="0" w:line="240" w:lineRule="auto"/>
              <w:jc w:val="center"/>
              <w:rPr>
                <w:ins w:id="7559" w:author="Lane, Stefanie" w:date="2023-09-27T17:48:00Z"/>
                <w:rFonts w:ascii="Calibri" w:eastAsia="Times New Roman" w:hAnsi="Calibri" w:cs="Calibri"/>
                <w:color w:val="000000"/>
                <w:lang w:eastAsia="en-CA"/>
              </w:rPr>
            </w:pPr>
            <w:ins w:id="7560" w:author="Lane, Stefanie" w:date="2023-09-27T17:48:00Z">
              <w:r w:rsidRPr="00AC2066">
                <w:rPr>
                  <w:rFonts w:ascii="Calibri" w:eastAsia="Times New Roman" w:hAnsi="Calibri" w:cs="Calibri"/>
                  <w:color w:val="000000"/>
                  <w:lang w:eastAsia="en-CA"/>
                </w:rPr>
                <w:t>-</w:t>
              </w:r>
            </w:ins>
          </w:p>
        </w:tc>
      </w:tr>
      <w:tr w:rsidR="00B12739" w:rsidRPr="00AC2066" w14:paraId="51444218" w14:textId="77777777" w:rsidTr="00F46648">
        <w:trPr>
          <w:trHeight w:val="288"/>
          <w:ins w:id="7561" w:author="Lane, Stefanie" w:date="2023-09-27T17:48:00Z"/>
        </w:trPr>
        <w:tc>
          <w:tcPr>
            <w:tcW w:w="1298" w:type="dxa"/>
            <w:vMerge/>
            <w:tcBorders>
              <w:top w:val="nil"/>
              <w:left w:val="single" w:sz="8" w:space="0" w:color="auto"/>
              <w:bottom w:val="single" w:sz="8" w:space="0" w:color="000000"/>
              <w:right w:val="nil"/>
            </w:tcBorders>
            <w:vAlign w:val="center"/>
            <w:hideMark/>
          </w:tcPr>
          <w:p w14:paraId="37E9315C" w14:textId="77777777" w:rsidR="00B12739" w:rsidRPr="00AC2066" w:rsidRDefault="00B12739" w:rsidP="00F46648">
            <w:pPr>
              <w:spacing w:after="0" w:line="240" w:lineRule="auto"/>
              <w:rPr>
                <w:ins w:id="756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81779A1" w14:textId="77777777" w:rsidR="00B12739" w:rsidRPr="00AC2066" w:rsidRDefault="00B12739" w:rsidP="00F46648">
            <w:pPr>
              <w:spacing w:after="0" w:line="240" w:lineRule="auto"/>
              <w:rPr>
                <w:ins w:id="756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7A1DBDA" w14:textId="77777777" w:rsidR="00B12739" w:rsidRPr="00AC2066" w:rsidRDefault="00B12739" w:rsidP="00F46648">
            <w:pPr>
              <w:spacing w:after="0" w:line="240" w:lineRule="auto"/>
              <w:rPr>
                <w:ins w:id="7564" w:author="Lane, Stefanie" w:date="2023-09-27T17:48:00Z"/>
                <w:rFonts w:ascii="Calibri" w:eastAsia="Times New Roman" w:hAnsi="Calibri" w:cs="Calibri"/>
                <w:i/>
                <w:iCs/>
                <w:color w:val="000000"/>
                <w:lang w:eastAsia="en-CA"/>
              </w:rPr>
            </w:pPr>
            <w:ins w:id="7565" w:author="Lane, Stefanie" w:date="2023-09-27T17:48:00Z">
              <w:r w:rsidRPr="00AC2066">
                <w:rPr>
                  <w:rFonts w:ascii="Calibri" w:eastAsia="Times New Roman" w:hAnsi="Calibri" w:cs="Calibri"/>
                  <w:i/>
                  <w:iCs/>
                  <w:color w:val="000000"/>
                  <w:lang w:eastAsia="en-CA"/>
                </w:rPr>
                <w:t>Lysimachia thyrsiflora</w:t>
              </w:r>
            </w:ins>
          </w:p>
        </w:tc>
        <w:tc>
          <w:tcPr>
            <w:tcW w:w="734" w:type="dxa"/>
            <w:tcBorders>
              <w:top w:val="nil"/>
              <w:left w:val="nil"/>
              <w:bottom w:val="nil"/>
              <w:right w:val="nil"/>
            </w:tcBorders>
            <w:shd w:val="clear" w:color="auto" w:fill="auto"/>
            <w:noWrap/>
            <w:vAlign w:val="bottom"/>
            <w:hideMark/>
          </w:tcPr>
          <w:p w14:paraId="677BDCCF" w14:textId="77777777" w:rsidR="00B12739" w:rsidRPr="00AC2066" w:rsidRDefault="00B12739" w:rsidP="00F46648">
            <w:pPr>
              <w:spacing w:after="0" w:line="240" w:lineRule="auto"/>
              <w:jc w:val="center"/>
              <w:rPr>
                <w:ins w:id="7566" w:author="Lane, Stefanie" w:date="2023-09-27T17:48:00Z"/>
                <w:rFonts w:ascii="Calibri" w:eastAsia="Times New Roman" w:hAnsi="Calibri" w:cs="Calibri"/>
                <w:color w:val="000000"/>
                <w:lang w:eastAsia="en-CA"/>
              </w:rPr>
            </w:pPr>
            <w:ins w:id="7567"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15D2EE42" w14:textId="77777777" w:rsidR="00B12739" w:rsidRPr="00AC2066" w:rsidRDefault="00B12739" w:rsidP="00F46648">
            <w:pPr>
              <w:spacing w:after="0" w:line="240" w:lineRule="auto"/>
              <w:jc w:val="center"/>
              <w:rPr>
                <w:ins w:id="7568" w:author="Lane, Stefanie" w:date="2023-09-27T17:48:00Z"/>
                <w:rFonts w:ascii="Calibri" w:eastAsia="Times New Roman" w:hAnsi="Calibri" w:cs="Calibri"/>
                <w:color w:val="000000"/>
                <w:lang w:eastAsia="en-CA"/>
              </w:rPr>
            </w:pPr>
            <w:ins w:id="7569"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580B1385" w14:textId="77777777" w:rsidR="00B12739" w:rsidRPr="00AC2066" w:rsidRDefault="00B12739" w:rsidP="00F46648">
            <w:pPr>
              <w:spacing w:after="0" w:line="240" w:lineRule="auto"/>
              <w:jc w:val="center"/>
              <w:rPr>
                <w:ins w:id="7570" w:author="Lane, Stefanie" w:date="2023-09-27T17:48:00Z"/>
                <w:rFonts w:ascii="Calibri" w:eastAsia="Times New Roman" w:hAnsi="Calibri" w:cs="Calibri"/>
                <w:color w:val="000000"/>
                <w:lang w:eastAsia="en-CA"/>
              </w:rPr>
            </w:pPr>
            <w:ins w:id="7571"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3BF8C256" w14:textId="77777777" w:rsidR="00B12739" w:rsidRPr="00AC2066" w:rsidRDefault="00B12739" w:rsidP="00F46648">
            <w:pPr>
              <w:spacing w:after="0" w:line="240" w:lineRule="auto"/>
              <w:jc w:val="center"/>
              <w:rPr>
                <w:ins w:id="7572" w:author="Lane, Stefanie" w:date="2023-09-27T17:48:00Z"/>
                <w:rFonts w:ascii="Calibri" w:eastAsia="Times New Roman" w:hAnsi="Calibri" w:cs="Calibri"/>
                <w:color w:val="000000"/>
                <w:lang w:eastAsia="en-CA"/>
              </w:rPr>
            </w:pPr>
            <w:ins w:id="7573" w:author="Lane, Stefanie" w:date="2023-09-27T17:48:00Z">
              <w:r w:rsidRPr="00AC2066">
                <w:rPr>
                  <w:rFonts w:ascii="Calibri" w:eastAsia="Times New Roman" w:hAnsi="Calibri" w:cs="Calibri"/>
                  <w:color w:val="000000"/>
                  <w:lang w:eastAsia="en-CA"/>
                </w:rPr>
                <w:t>+</w:t>
              </w:r>
            </w:ins>
          </w:p>
        </w:tc>
      </w:tr>
      <w:tr w:rsidR="00B12739" w:rsidRPr="00AC2066" w14:paraId="4DA8B551" w14:textId="77777777" w:rsidTr="00F46648">
        <w:trPr>
          <w:trHeight w:val="288"/>
          <w:ins w:id="7574" w:author="Lane, Stefanie" w:date="2023-09-27T17:48:00Z"/>
        </w:trPr>
        <w:tc>
          <w:tcPr>
            <w:tcW w:w="1298" w:type="dxa"/>
            <w:vMerge/>
            <w:tcBorders>
              <w:top w:val="nil"/>
              <w:left w:val="single" w:sz="8" w:space="0" w:color="auto"/>
              <w:bottom w:val="single" w:sz="8" w:space="0" w:color="000000"/>
              <w:right w:val="nil"/>
            </w:tcBorders>
            <w:vAlign w:val="center"/>
            <w:hideMark/>
          </w:tcPr>
          <w:p w14:paraId="42A87F4A" w14:textId="77777777" w:rsidR="00B12739" w:rsidRPr="00AC2066" w:rsidRDefault="00B12739" w:rsidP="00F46648">
            <w:pPr>
              <w:spacing w:after="0" w:line="240" w:lineRule="auto"/>
              <w:rPr>
                <w:ins w:id="757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281B4A" w14:textId="77777777" w:rsidR="00B12739" w:rsidRPr="00AC2066" w:rsidRDefault="00B12739" w:rsidP="00F46648">
            <w:pPr>
              <w:spacing w:after="0" w:line="240" w:lineRule="auto"/>
              <w:rPr>
                <w:ins w:id="757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EABC4D0" w14:textId="77777777" w:rsidR="00B12739" w:rsidRPr="00AC2066" w:rsidRDefault="00B12739" w:rsidP="00F46648">
            <w:pPr>
              <w:spacing w:after="0" w:line="240" w:lineRule="auto"/>
              <w:rPr>
                <w:ins w:id="7577" w:author="Lane, Stefanie" w:date="2023-09-27T17:48:00Z"/>
                <w:rFonts w:ascii="Calibri" w:eastAsia="Times New Roman" w:hAnsi="Calibri" w:cs="Calibri"/>
                <w:i/>
                <w:iCs/>
                <w:color w:val="000000"/>
                <w:lang w:eastAsia="en-CA"/>
              </w:rPr>
            </w:pPr>
            <w:ins w:id="7578" w:author="Lane, Stefanie" w:date="2023-09-27T17:48:00Z">
              <w:r w:rsidRPr="00AC2066">
                <w:rPr>
                  <w:rFonts w:ascii="Calibri" w:eastAsia="Times New Roman" w:hAnsi="Calibri" w:cs="Calibri"/>
                  <w:i/>
                  <w:iCs/>
                  <w:color w:val="000000"/>
                  <w:lang w:eastAsia="en-CA"/>
                </w:rPr>
                <w:t>Juncus articulatus</w:t>
              </w:r>
            </w:ins>
          </w:p>
        </w:tc>
        <w:tc>
          <w:tcPr>
            <w:tcW w:w="734" w:type="dxa"/>
            <w:tcBorders>
              <w:top w:val="single" w:sz="4" w:space="0" w:color="auto"/>
              <w:left w:val="nil"/>
              <w:bottom w:val="single" w:sz="4" w:space="0" w:color="auto"/>
              <w:right w:val="nil"/>
            </w:tcBorders>
            <w:shd w:val="clear" w:color="auto" w:fill="auto"/>
            <w:noWrap/>
            <w:vAlign w:val="bottom"/>
            <w:hideMark/>
          </w:tcPr>
          <w:p w14:paraId="1EAA6516" w14:textId="77777777" w:rsidR="00B12739" w:rsidRPr="00AC2066" w:rsidRDefault="00B12739" w:rsidP="00F46648">
            <w:pPr>
              <w:spacing w:after="0" w:line="240" w:lineRule="auto"/>
              <w:jc w:val="center"/>
              <w:rPr>
                <w:ins w:id="7579" w:author="Lane, Stefanie" w:date="2023-09-27T17:48:00Z"/>
                <w:rFonts w:ascii="Calibri" w:eastAsia="Times New Roman" w:hAnsi="Calibri" w:cs="Calibri"/>
                <w:color w:val="000000"/>
                <w:lang w:eastAsia="en-CA"/>
              </w:rPr>
            </w:pPr>
            <w:ins w:id="7580"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9F4CAD9" w14:textId="77777777" w:rsidR="00B12739" w:rsidRPr="00AC2066" w:rsidRDefault="00B12739" w:rsidP="00F46648">
            <w:pPr>
              <w:spacing w:after="0" w:line="240" w:lineRule="auto"/>
              <w:jc w:val="center"/>
              <w:rPr>
                <w:ins w:id="7581" w:author="Lane, Stefanie" w:date="2023-09-27T17:48:00Z"/>
                <w:rFonts w:ascii="Calibri" w:eastAsia="Times New Roman" w:hAnsi="Calibri" w:cs="Calibri"/>
                <w:color w:val="000000"/>
                <w:lang w:eastAsia="en-CA"/>
              </w:rPr>
            </w:pPr>
            <w:ins w:id="7582"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0F168FBF" w14:textId="77777777" w:rsidR="00B12739" w:rsidRPr="00AC2066" w:rsidRDefault="00B12739" w:rsidP="00F46648">
            <w:pPr>
              <w:spacing w:after="0" w:line="240" w:lineRule="auto"/>
              <w:jc w:val="center"/>
              <w:rPr>
                <w:ins w:id="7583" w:author="Lane, Stefanie" w:date="2023-09-27T17:48:00Z"/>
                <w:rFonts w:ascii="Calibri" w:eastAsia="Times New Roman" w:hAnsi="Calibri" w:cs="Calibri"/>
                <w:color w:val="000000"/>
                <w:lang w:eastAsia="en-CA"/>
              </w:rPr>
            </w:pPr>
            <w:ins w:id="7584" w:author="Lane, Stefanie" w:date="2023-09-27T17:48:00Z">
              <w:r w:rsidRPr="00AC2066">
                <w:rPr>
                  <w:rFonts w:ascii="Calibri" w:eastAsia="Times New Roman" w:hAnsi="Calibri" w:cs="Calibri"/>
                  <w:color w:val="000000"/>
                  <w:lang w:eastAsia="en-CA"/>
                </w:rPr>
                <w:t>0.3</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954C9A" w14:textId="77777777" w:rsidR="00B12739" w:rsidRPr="00AC2066" w:rsidRDefault="00B12739" w:rsidP="00F46648">
            <w:pPr>
              <w:spacing w:after="0" w:line="240" w:lineRule="auto"/>
              <w:jc w:val="center"/>
              <w:rPr>
                <w:ins w:id="7585" w:author="Lane, Stefanie" w:date="2023-09-27T17:48:00Z"/>
                <w:rFonts w:ascii="Calibri" w:eastAsia="Times New Roman" w:hAnsi="Calibri" w:cs="Calibri"/>
                <w:color w:val="000000"/>
                <w:lang w:eastAsia="en-CA"/>
              </w:rPr>
            </w:pPr>
            <w:ins w:id="7586" w:author="Lane, Stefanie" w:date="2023-09-27T17:48:00Z">
              <w:r w:rsidRPr="00AC2066">
                <w:rPr>
                  <w:rFonts w:ascii="Calibri" w:eastAsia="Times New Roman" w:hAnsi="Calibri" w:cs="Calibri"/>
                  <w:color w:val="000000"/>
                  <w:lang w:eastAsia="en-CA"/>
                </w:rPr>
                <w:t>+</w:t>
              </w:r>
            </w:ins>
          </w:p>
        </w:tc>
      </w:tr>
      <w:tr w:rsidR="00B12739" w:rsidRPr="00AC2066" w14:paraId="02018C61" w14:textId="77777777" w:rsidTr="00F46648">
        <w:trPr>
          <w:trHeight w:val="288"/>
          <w:ins w:id="7587" w:author="Lane, Stefanie" w:date="2023-09-27T17:48:00Z"/>
        </w:trPr>
        <w:tc>
          <w:tcPr>
            <w:tcW w:w="1298" w:type="dxa"/>
            <w:vMerge/>
            <w:tcBorders>
              <w:top w:val="nil"/>
              <w:left w:val="single" w:sz="8" w:space="0" w:color="auto"/>
              <w:bottom w:val="single" w:sz="8" w:space="0" w:color="000000"/>
              <w:right w:val="nil"/>
            </w:tcBorders>
            <w:vAlign w:val="center"/>
            <w:hideMark/>
          </w:tcPr>
          <w:p w14:paraId="5C40CA8D" w14:textId="77777777" w:rsidR="00B12739" w:rsidRPr="00AC2066" w:rsidRDefault="00B12739" w:rsidP="00F46648">
            <w:pPr>
              <w:spacing w:after="0" w:line="240" w:lineRule="auto"/>
              <w:rPr>
                <w:ins w:id="758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A7732B" w14:textId="77777777" w:rsidR="00B12739" w:rsidRPr="00AC2066" w:rsidRDefault="00B12739" w:rsidP="00F46648">
            <w:pPr>
              <w:spacing w:after="0" w:line="240" w:lineRule="auto"/>
              <w:rPr>
                <w:ins w:id="758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EF9FA54" w14:textId="77777777" w:rsidR="00B12739" w:rsidRPr="00AC2066" w:rsidRDefault="00B12739" w:rsidP="00F46648">
            <w:pPr>
              <w:spacing w:after="0" w:line="240" w:lineRule="auto"/>
              <w:rPr>
                <w:ins w:id="7590" w:author="Lane, Stefanie" w:date="2023-09-27T17:48:00Z"/>
                <w:rFonts w:ascii="Calibri" w:eastAsia="Times New Roman" w:hAnsi="Calibri" w:cs="Calibri"/>
                <w:i/>
                <w:iCs/>
                <w:color w:val="000000"/>
                <w:lang w:eastAsia="en-CA"/>
              </w:rPr>
            </w:pPr>
            <w:ins w:id="7591" w:author="Lane, Stefanie" w:date="2023-09-27T17:48:00Z">
              <w:r w:rsidRPr="00AC2066">
                <w:rPr>
                  <w:rFonts w:ascii="Calibri" w:eastAsia="Times New Roman" w:hAnsi="Calibri" w:cs="Calibri"/>
                  <w:i/>
                  <w:iCs/>
                  <w:color w:val="000000"/>
                  <w:lang w:eastAsia="en-CA"/>
                </w:rPr>
                <w:t>Sidalcea hendersonii</w:t>
              </w:r>
            </w:ins>
          </w:p>
        </w:tc>
        <w:tc>
          <w:tcPr>
            <w:tcW w:w="734" w:type="dxa"/>
            <w:tcBorders>
              <w:top w:val="nil"/>
              <w:left w:val="nil"/>
              <w:bottom w:val="nil"/>
              <w:right w:val="nil"/>
            </w:tcBorders>
            <w:shd w:val="clear" w:color="auto" w:fill="auto"/>
            <w:noWrap/>
            <w:vAlign w:val="bottom"/>
            <w:hideMark/>
          </w:tcPr>
          <w:p w14:paraId="5705742E" w14:textId="77777777" w:rsidR="00B12739" w:rsidRPr="00AC2066" w:rsidRDefault="00B12739" w:rsidP="00F46648">
            <w:pPr>
              <w:spacing w:after="0" w:line="240" w:lineRule="auto"/>
              <w:jc w:val="center"/>
              <w:rPr>
                <w:ins w:id="7592" w:author="Lane, Stefanie" w:date="2023-09-27T17:48:00Z"/>
                <w:rFonts w:ascii="Calibri" w:eastAsia="Times New Roman" w:hAnsi="Calibri" w:cs="Calibri"/>
                <w:color w:val="000000"/>
                <w:lang w:eastAsia="en-CA"/>
              </w:rPr>
            </w:pPr>
            <w:ins w:id="7593"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0746F8BC" w14:textId="77777777" w:rsidR="00B12739" w:rsidRPr="00AC2066" w:rsidRDefault="00B12739" w:rsidP="00F46648">
            <w:pPr>
              <w:spacing w:after="0" w:line="240" w:lineRule="auto"/>
              <w:jc w:val="center"/>
              <w:rPr>
                <w:ins w:id="7594"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8C0E69D" w14:textId="77777777" w:rsidR="00B12739" w:rsidRPr="00AC2066" w:rsidRDefault="00B12739" w:rsidP="00F46648">
            <w:pPr>
              <w:spacing w:after="0" w:line="240" w:lineRule="auto"/>
              <w:jc w:val="center"/>
              <w:rPr>
                <w:ins w:id="7595" w:author="Lane, Stefanie" w:date="2023-09-27T17:48:00Z"/>
                <w:rFonts w:ascii="Calibri" w:eastAsia="Times New Roman" w:hAnsi="Calibri" w:cs="Calibri"/>
                <w:color w:val="000000"/>
                <w:lang w:eastAsia="en-CA"/>
              </w:rPr>
            </w:pPr>
            <w:ins w:id="7596"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2B5BF638" w14:textId="77777777" w:rsidR="00B12739" w:rsidRPr="00AC2066" w:rsidRDefault="00B12739" w:rsidP="00F46648">
            <w:pPr>
              <w:spacing w:after="0" w:line="240" w:lineRule="auto"/>
              <w:jc w:val="center"/>
              <w:rPr>
                <w:ins w:id="7597" w:author="Lane, Stefanie" w:date="2023-09-27T17:48:00Z"/>
                <w:rFonts w:ascii="Calibri" w:eastAsia="Times New Roman" w:hAnsi="Calibri" w:cs="Calibri"/>
                <w:color w:val="000000"/>
                <w:lang w:eastAsia="en-CA"/>
              </w:rPr>
            </w:pPr>
            <w:ins w:id="7598" w:author="Lane, Stefanie" w:date="2023-09-27T17:48:00Z">
              <w:r w:rsidRPr="00AC2066">
                <w:rPr>
                  <w:rFonts w:ascii="Calibri" w:eastAsia="Times New Roman" w:hAnsi="Calibri" w:cs="Calibri"/>
                  <w:color w:val="000000"/>
                  <w:lang w:eastAsia="en-CA"/>
                </w:rPr>
                <w:t>+</w:t>
              </w:r>
            </w:ins>
          </w:p>
        </w:tc>
      </w:tr>
      <w:tr w:rsidR="00B12739" w:rsidRPr="00AC2066" w14:paraId="24CA4EB4" w14:textId="77777777" w:rsidTr="00F46648">
        <w:trPr>
          <w:trHeight w:val="288"/>
          <w:ins w:id="7599" w:author="Lane, Stefanie" w:date="2023-09-27T17:48:00Z"/>
        </w:trPr>
        <w:tc>
          <w:tcPr>
            <w:tcW w:w="1298" w:type="dxa"/>
            <w:vMerge/>
            <w:tcBorders>
              <w:top w:val="nil"/>
              <w:left w:val="single" w:sz="8" w:space="0" w:color="auto"/>
              <w:bottom w:val="single" w:sz="8" w:space="0" w:color="000000"/>
              <w:right w:val="nil"/>
            </w:tcBorders>
            <w:vAlign w:val="center"/>
            <w:hideMark/>
          </w:tcPr>
          <w:p w14:paraId="10730409" w14:textId="77777777" w:rsidR="00B12739" w:rsidRPr="00AC2066" w:rsidRDefault="00B12739" w:rsidP="00F46648">
            <w:pPr>
              <w:spacing w:after="0" w:line="240" w:lineRule="auto"/>
              <w:rPr>
                <w:ins w:id="760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6E99DA" w14:textId="77777777" w:rsidR="00B12739" w:rsidRPr="00AC2066" w:rsidRDefault="00B12739" w:rsidP="00F46648">
            <w:pPr>
              <w:spacing w:after="0" w:line="240" w:lineRule="auto"/>
              <w:rPr>
                <w:ins w:id="760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910FCBC" w14:textId="77777777" w:rsidR="00B12739" w:rsidRPr="00AC2066" w:rsidRDefault="00B12739" w:rsidP="00F46648">
            <w:pPr>
              <w:spacing w:after="0" w:line="240" w:lineRule="auto"/>
              <w:rPr>
                <w:ins w:id="7602" w:author="Lane, Stefanie" w:date="2023-09-27T17:48:00Z"/>
                <w:rFonts w:ascii="Calibri" w:eastAsia="Times New Roman" w:hAnsi="Calibri" w:cs="Calibri"/>
                <w:i/>
                <w:iCs/>
                <w:color w:val="000000"/>
                <w:lang w:eastAsia="en-CA"/>
              </w:rPr>
            </w:pPr>
            <w:ins w:id="7603" w:author="Lane, Stefanie" w:date="2023-09-27T17:48:00Z">
              <w:r w:rsidRPr="00AC2066">
                <w:rPr>
                  <w:rFonts w:ascii="Calibri" w:eastAsia="Times New Roman" w:hAnsi="Calibri" w:cs="Calibri"/>
                  <w:i/>
                  <w:iCs/>
                  <w:color w:val="000000"/>
                  <w:lang w:eastAsia="en-CA"/>
                </w:rPr>
                <w:t>Carex lyngbyei</w:t>
              </w:r>
            </w:ins>
          </w:p>
        </w:tc>
        <w:tc>
          <w:tcPr>
            <w:tcW w:w="734" w:type="dxa"/>
            <w:tcBorders>
              <w:top w:val="single" w:sz="4" w:space="0" w:color="auto"/>
              <w:left w:val="nil"/>
              <w:bottom w:val="single" w:sz="4" w:space="0" w:color="auto"/>
              <w:right w:val="nil"/>
            </w:tcBorders>
            <w:shd w:val="clear" w:color="auto" w:fill="auto"/>
            <w:noWrap/>
            <w:vAlign w:val="bottom"/>
            <w:hideMark/>
          </w:tcPr>
          <w:p w14:paraId="7BBCAF81" w14:textId="77777777" w:rsidR="00B12739" w:rsidRPr="00AC2066" w:rsidRDefault="00B12739" w:rsidP="00F46648">
            <w:pPr>
              <w:spacing w:after="0" w:line="240" w:lineRule="auto"/>
              <w:jc w:val="center"/>
              <w:rPr>
                <w:ins w:id="7604" w:author="Lane, Stefanie" w:date="2023-09-27T17:48:00Z"/>
                <w:rFonts w:ascii="Calibri" w:eastAsia="Times New Roman" w:hAnsi="Calibri" w:cs="Calibri"/>
                <w:color w:val="000000"/>
                <w:lang w:eastAsia="en-CA"/>
              </w:rPr>
            </w:pPr>
            <w:ins w:id="7605"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10A5E7B2" w14:textId="77777777" w:rsidR="00B12739" w:rsidRPr="00AC2066" w:rsidRDefault="00B12739" w:rsidP="00F46648">
            <w:pPr>
              <w:spacing w:after="0" w:line="240" w:lineRule="auto"/>
              <w:jc w:val="center"/>
              <w:rPr>
                <w:ins w:id="7606" w:author="Lane, Stefanie" w:date="2023-09-27T17:48:00Z"/>
                <w:rFonts w:ascii="Calibri" w:eastAsia="Times New Roman" w:hAnsi="Calibri" w:cs="Calibri"/>
                <w:color w:val="000000"/>
                <w:lang w:eastAsia="en-CA"/>
              </w:rPr>
            </w:pPr>
            <w:ins w:id="7607"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47B646A5" w14:textId="77777777" w:rsidR="00B12739" w:rsidRPr="00AC2066" w:rsidRDefault="00B12739" w:rsidP="00F46648">
            <w:pPr>
              <w:spacing w:after="0" w:line="240" w:lineRule="auto"/>
              <w:jc w:val="center"/>
              <w:rPr>
                <w:ins w:id="7608" w:author="Lane, Stefanie" w:date="2023-09-27T17:48:00Z"/>
                <w:rFonts w:ascii="Calibri" w:eastAsia="Times New Roman" w:hAnsi="Calibri" w:cs="Calibri"/>
                <w:color w:val="000000"/>
                <w:lang w:eastAsia="en-CA"/>
              </w:rPr>
            </w:pPr>
            <w:ins w:id="7609" w:author="Lane, Stefanie" w:date="2023-09-27T17:48:00Z">
              <w:r w:rsidRPr="00AC2066">
                <w:rPr>
                  <w:rFonts w:ascii="Calibri" w:eastAsia="Times New Roman" w:hAnsi="Calibri" w:cs="Calibri"/>
                  <w:color w:val="000000"/>
                  <w:lang w:eastAsia="en-CA"/>
                </w:rPr>
                <w:t>1.0</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6C0FD83" w14:textId="77777777" w:rsidR="00B12739" w:rsidRPr="00AC2066" w:rsidRDefault="00B12739" w:rsidP="00F46648">
            <w:pPr>
              <w:spacing w:after="0" w:line="240" w:lineRule="auto"/>
              <w:jc w:val="center"/>
              <w:rPr>
                <w:ins w:id="7610" w:author="Lane, Stefanie" w:date="2023-09-27T17:48:00Z"/>
                <w:rFonts w:ascii="Calibri" w:eastAsia="Times New Roman" w:hAnsi="Calibri" w:cs="Calibri"/>
                <w:color w:val="000000"/>
                <w:lang w:eastAsia="en-CA"/>
              </w:rPr>
            </w:pPr>
            <w:ins w:id="7611" w:author="Lane, Stefanie" w:date="2023-09-27T17:48:00Z">
              <w:r w:rsidRPr="00AC2066">
                <w:rPr>
                  <w:rFonts w:ascii="Calibri" w:eastAsia="Times New Roman" w:hAnsi="Calibri" w:cs="Calibri"/>
                  <w:color w:val="000000"/>
                  <w:lang w:eastAsia="en-CA"/>
                </w:rPr>
                <w:t>+</w:t>
              </w:r>
            </w:ins>
          </w:p>
        </w:tc>
      </w:tr>
      <w:tr w:rsidR="00B12739" w:rsidRPr="00AC2066" w14:paraId="71B3F314" w14:textId="77777777" w:rsidTr="00F46648">
        <w:trPr>
          <w:trHeight w:val="288"/>
          <w:ins w:id="7612" w:author="Lane, Stefanie" w:date="2023-09-27T17:48:00Z"/>
        </w:trPr>
        <w:tc>
          <w:tcPr>
            <w:tcW w:w="1298" w:type="dxa"/>
            <w:vMerge/>
            <w:tcBorders>
              <w:top w:val="nil"/>
              <w:left w:val="single" w:sz="8" w:space="0" w:color="auto"/>
              <w:bottom w:val="single" w:sz="8" w:space="0" w:color="000000"/>
              <w:right w:val="nil"/>
            </w:tcBorders>
            <w:vAlign w:val="center"/>
            <w:hideMark/>
          </w:tcPr>
          <w:p w14:paraId="003A0724" w14:textId="77777777" w:rsidR="00B12739" w:rsidRPr="00AC2066" w:rsidRDefault="00B12739" w:rsidP="00F46648">
            <w:pPr>
              <w:spacing w:after="0" w:line="240" w:lineRule="auto"/>
              <w:rPr>
                <w:ins w:id="761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30A8F3" w14:textId="77777777" w:rsidR="00B12739" w:rsidRPr="00AC2066" w:rsidRDefault="00B12739" w:rsidP="00F46648">
            <w:pPr>
              <w:spacing w:after="0" w:line="240" w:lineRule="auto"/>
              <w:rPr>
                <w:ins w:id="761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ECE46F2" w14:textId="77777777" w:rsidR="00B12739" w:rsidRPr="00AC2066" w:rsidRDefault="00B12739" w:rsidP="00F46648">
            <w:pPr>
              <w:spacing w:after="0" w:line="240" w:lineRule="auto"/>
              <w:rPr>
                <w:ins w:id="7615" w:author="Lane, Stefanie" w:date="2023-09-27T17:48:00Z"/>
                <w:rFonts w:ascii="Calibri" w:eastAsia="Times New Roman" w:hAnsi="Calibri" w:cs="Calibri"/>
                <w:i/>
                <w:iCs/>
                <w:color w:val="000000"/>
                <w:lang w:eastAsia="en-CA"/>
              </w:rPr>
            </w:pPr>
            <w:ins w:id="7616" w:author="Lane, Stefanie" w:date="2023-09-27T17:48:00Z">
              <w:r w:rsidRPr="00AC2066">
                <w:rPr>
                  <w:rFonts w:ascii="Calibri" w:eastAsia="Times New Roman" w:hAnsi="Calibri" w:cs="Calibri"/>
                  <w:i/>
                  <w:iCs/>
                  <w:color w:val="000000"/>
                  <w:lang w:eastAsia="en-CA"/>
                </w:rPr>
                <w:t>Rumex occidentalis</w:t>
              </w:r>
            </w:ins>
          </w:p>
        </w:tc>
        <w:tc>
          <w:tcPr>
            <w:tcW w:w="734" w:type="dxa"/>
            <w:tcBorders>
              <w:top w:val="nil"/>
              <w:left w:val="nil"/>
              <w:bottom w:val="nil"/>
              <w:right w:val="nil"/>
            </w:tcBorders>
            <w:shd w:val="clear" w:color="auto" w:fill="auto"/>
            <w:noWrap/>
            <w:vAlign w:val="bottom"/>
            <w:hideMark/>
          </w:tcPr>
          <w:p w14:paraId="2A84A3E2" w14:textId="77777777" w:rsidR="00B12739" w:rsidRPr="00AC2066" w:rsidRDefault="00B12739" w:rsidP="00F46648">
            <w:pPr>
              <w:spacing w:after="0" w:line="240" w:lineRule="auto"/>
              <w:jc w:val="center"/>
              <w:rPr>
                <w:ins w:id="7617" w:author="Lane, Stefanie" w:date="2023-09-27T17:48:00Z"/>
                <w:rFonts w:ascii="Calibri" w:eastAsia="Times New Roman" w:hAnsi="Calibri" w:cs="Calibri"/>
                <w:color w:val="000000"/>
                <w:lang w:eastAsia="en-CA"/>
              </w:rPr>
            </w:pPr>
            <w:ins w:id="7618"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D8FD325" w14:textId="77777777" w:rsidR="00B12739" w:rsidRPr="00AC2066" w:rsidRDefault="00B12739" w:rsidP="00F46648">
            <w:pPr>
              <w:spacing w:after="0" w:line="240" w:lineRule="auto"/>
              <w:jc w:val="center"/>
              <w:rPr>
                <w:ins w:id="7619" w:author="Lane, Stefanie" w:date="2023-09-27T17:48:00Z"/>
                <w:rFonts w:ascii="Calibri" w:eastAsia="Times New Roman" w:hAnsi="Calibri" w:cs="Calibri"/>
                <w:color w:val="000000"/>
                <w:lang w:eastAsia="en-CA"/>
              </w:rPr>
            </w:pPr>
            <w:ins w:id="762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51A3F534" w14:textId="77777777" w:rsidR="00B12739" w:rsidRPr="00AC2066" w:rsidRDefault="00B12739" w:rsidP="00F46648">
            <w:pPr>
              <w:spacing w:after="0" w:line="240" w:lineRule="auto"/>
              <w:jc w:val="center"/>
              <w:rPr>
                <w:ins w:id="7621" w:author="Lane, Stefanie" w:date="2023-09-27T17:48:00Z"/>
                <w:rFonts w:ascii="Calibri" w:eastAsia="Times New Roman" w:hAnsi="Calibri" w:cs="Calibri"/>
                <w:color w:val="000000"/>
                <w:lang w:eastAsia="en-CA"/>
              </w:rPr>
            </w:pPr>
            <w:ins w:id="7622"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1A029FAA" w14:textId="77777777" w:rsidR="00B12739" w:rsidRPr="00AC2066" w:rsidRDefault="00B12739" w:rsidP="00F46648">
            <w:pPr>
              <w:spacing w:after="0" w:line="240" w:lineRule="auto"/>
              <w:jc w:val="center"/>
              <w:rPr>
                <w:ins w:id="7623" w:author="Lane, Stefanie" w:date="2023-09-27T17:48:00Z"/>
                <w:rFonts w:ascii="Calibri" w:eastAsia="Times New Roman" w:hAnsi="Calibri" w:cs="Calibri"/>
                <w:color w:val="000000"/>
                <w:lang w:eastAsia="en-CA"/>
              </w:rPr>
            </w:pPr>
            <w:ins w:id="7624" w:author="Lane, Stefanie" w:date="2023-09-27T17:48:00Z">
              <w:r w:rsidRPr="00AC2066">
                <w:rPr>
                  <w:rFonts w:ascii="Calibri" w:eastAsia="Times New Roman" w:hAnsi="Calibri" w:cs="Calibri"/>
                  <w:color w:val="000000"/>
                  <w:lang w:eastAsia="en-CA"/>
                </w:rPr>
                <w:t>+</w:t>
              </w:r>
            </w:ins>
          </w:p>
        </w:tc>
      </w:tr>
      <w:tr w:rsidR="00B12739" w:rsidRPr="00AC2066" w14:paraId="2CD9E6AE" w14:textId="77777777" w:rsidTr="00F46648">
        <w:trPr>
          <w:trHeight w:val="288"/>
          <w:ins w:id="7625" w:author="Lane, Stefanie" w:date="2023-09-27T17:48:00Z"/>
        </w:trPr>
        <w:tc>
          <w:tcPr>
            <w:tcW w:w="1298" w:type="dxa"/>
            <w:vMerge/>
            <w:tcBorders>
              <w:top w:val="nil"/>
              <w:left w:val="single" w:sz="8" w:space="0" w:color="auto"/>
              <w:bottom w:val="single" w:sz="8" w:space="0" w:color="000000"/>
              <w:right w:val="nil"/>
            </w:tcBorders>
            <w:vAlign w:val="center"/>
            <w:hideMark/>
          </w:tcPr>
          <w:p w14:paraId="1F813A8E" w14:textId="77777777" w:rsidR="00B12739" w:rsidRPr="00AC2066" w:rsidRDefault="00B12739" w:rsidP="00F46648">
            <w:pPr>
              <w:spacing w:after="0" w:line="240" w:lineRule="auto"/>
              <w:rPr>
                <w:ins w:id="762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BB02FD4" w14:textId="77777777" w:rsidR="00B12739" w:rsidRPr="00AC2066" w:rsidRDefault="00B12739" w:rsidP="00F46648">
            <w:pPr>
              <w:spacing w:after="0" w:line="240" w:lineRule="auto"/>
              <w:rPr>
                <w:ins w:id="762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127B479" w14:textId="77777777" w:rsidR="00B12739" w:rsidRPr="00AC2066" w:rsidRDefault="00B12739" w:rsidP="00F46648">
            <w:pPr>
              <w:spacing w:after="0" w:line="240" w:lineRule="auto"/>
              <w:rPr>
                <w:ins w:id="7628" w:author="Lane, Stefanie" w:date="2023-09-27T17:48:00Z"/>
                <w:rFonts w:ascii="Calibri" w:eastAsia="Times New Roman" w:hAnsi="Calibri" w:cs="Calibri"/>
                <w:i/>
                <w:iCs/>
                <w:color w:val="000000"/>
                <w:lang w:eastAsia="en-CA"/>
              </w:rPr>
            </w:pPr>
            <w:ins w:id="7629" w:author="Lane, Stefanie" w:date="2023-09-27T17:48:00Z">
              <w:r w:rsidRPr="00AC2066">
                <w:rPr>
                  <w:rFonts w:ascii="Calibri" w:eastAsia="Times New Roman" w:hAnsi="Calibri" w:cs="Calibri"/>
                  <w:i/>
                  <w:iCs/>
                  <w:color w:val="000000"/>
                  <w:lang w:eastAsia="en-CA"/>
                </w:rPr>
                <w:t>Potentilla anserina-pacifica</w:t>
              </w:r>
            </w:ins>
          </w:p>
        </w:tc>
        <w:tc>
          <w:tcPr>
            <w:tcW w:w="734" w:type="dxa"/>
            <w:tcBorders>
              <w:top w:val="single" w:sz="4" w:space="0" w:color="auto"/>
              <w:left w:val="nil"/>
              <w:bottom w:val="single" w:sz="4" w:space="0" w:color="auto"/>
              <w:right w:val="nil"/>
            </w:tcBorders>
            <w:shd w:val="clear" w:color="auto" w:fill="auto"/>
            <w:noWrap/>
            <w:vAlign w:val="bottom"/>
            <w:hideMark/>
          </w:tcPr>
          <w:p w14:paraId="1B438BB5" w14:textId="77777777" w:rsidR="00B12739" w:rsidRPr="00AC2066" w:rsidRDefault="00B12739" w:rsidP="00F46648">
            <w:pPr>
              <w:spacing w:after="0" w:line="240" w:lineRule="auto"/>
              <w:jc w:val="center"/>
              <w:rPr>
                <w:ins w:id="7630" w:author="Lane, Stefanie" w:date="2023-09-27T17:48:00Z"/>
                <w:rFonts w:ascii="Calibri" w:eastAsia="Times New Roman" w:hAnsi="Calibri" w:cs="Calibri"/>
                <w:color w:val="000000"/>
                <w:lang w:eastAsia="en-CA"/>
              </w:rPr>
            </w:pPr>
            <w:ins w:id="7631"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9535B13" w14:textId="77777777" w:rsidR="00B12739" w:rsidRPr="00AC2066" w:rsidRDefault="00B12739" w:rsidP="00F46648">
            <w:pPr>
              <w:spacing w:after="0" w:line="240" w:lineRule="auto"/>
              <w:jc w:val="center"/>
              <w:rPr>
                <w:ins w:id="7632" w:author="Lane, Stefanie" w:date="2023-09-27T17:48:00Z"/>
                <w:rFonts w:ascii="Calibri" w:eastAsia="Times New Roman" w:hAnsi="Calibri" w:cs="Calibri"/>
                <w:color w:val="000000"/>
                <w:lang w:eastAsia="en-CA"/>
              </w:rPr>
            </w:pPr>
            <w:ins w:id="7633"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5DD9A3D8" w14:textId="77777777" w:rsidR="00B12739" w:rsidRPr="00AC2066" w:rsidRDefault="00B12739" w:rsidP="00F46648">
            <w:pPr>
              <w:spacing w:after="0" w:line="240" w:lineRule="auto"/>
              <w:jc w:val="center"/>
              <w:rPr>
                <w:ins w:id="7634" w:author="Lane, Stefanie" w:date="2023-09-27T17:48:00Z"/>
                <w:rFonts w:ascii="Calibri" w:eastAsia="Times New Roman" w:hAnsi="Calibri" w:cs="Calibri"/>
                <w:color w:val="000000"/>
                <w:lang w:eastAsia="en-CA"/>
              </w:rPr>
            </w:pPr>
            <w:ins w:id="7635" w:author="Lane, Stefanie" w:date="2023-09-27T17:48:00Z">
              <w:r w:rsidRPr="00AC2066">
                <w:rPr>
                  <w:rFonts w:ascii="Calibri" w:eastAsia="Times New Roman" w:hAnsi="Calibri" w:cs="Calibri"/>
                  <w:color w:val="000000"/>
                  <w:lang w:eastAsia="en-CA"/>
                </w:rPr>
                <w:t>1.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16F7B4D" w14:textId="77777777" w:rsidR="00B12739" w:rsidRPr="00AC2066" w:rsidRDefault="00B12739" w:rsidP="00F46648">
            <w:pPr>
              <w:spacing w:after="0" w:line="240" w:lineRule="auto"/>
              <w:jc w:val="center"/>
              <w:rPr>
                <w:ins w:id="7636" w:author="Lane, Stefanie" w:date="2023-09-27T17:48:00Z"/>
                <w:rFonts w:ascii="Calibri" w:eastAsia="Times New Roman" w:hAnsi="Calibri" w:cs="Calibri"/>
                <w:color w:val="000000"/>
                <w:lang w:eastAsia="en-CA"/>
              </w:rPr>
            </w:pPr>
            <w:ins w:id="7637" w:author="Lane, Stefanie" w:date="2023-09-27T17:48:00Z">
              <w:r w:rsidRPr="00AC2066">
                <w:rPr>
                  <w:rFonts w:ascii="Calibri" w:eastAsia="Times New Roman" w:hAnsi="Calibri" w:cs="Calibri"/>
                  <w:color w:val="000000"/>
                  <w:lang w:eastAsia="en-CA"/>
                </w:rPr>
                <w:t>+</w:t>
              </w:r>
            </w:ins>
          </w:p>
        </w:tc>
      </w:tr>
      <w:tr w:rsidR="00B12739" w:rsidRPr="00AC2066" w14:paraId="2456FDED" w14:textId="77777777" w:rsidTr="00F46648">
        <w:trPr>
          <w:trHeight w:val="288"/>
          <w:ins w:id="7638" w:author="Lane, Stefanie" w:date="2023-09-27T17:48:00Z"/>
        </w:trPr>
        <w:tc>
          <w:tcPr>
            <w:tcW w:w="1298" w:type="dxa"/>
            <w:vMerge/>
            <w:tcBorders>
              <w:top w:val="nil"/>
              <w:left w:val="single" w:sz="8" w:space="0" w:color="auto"/>
              <w:bottom w:val="single" w:sz="8" w:space="0" w:color="000000"/>
              <w:right w:val="nil"/>
            </w:tcBorders>
            <w:vAlign w:val="center"/>
            <w:hideMark/>
          </w:tcPr>
          <w:p w14:paraId="3E737369" w14:textId="77777777" w:rsidR="00B12739" w:rsidRPr="00AC2066" w:rsidRDefault="00B12739" w:rsidP="00F46648">
            <w:pPr>
              <w:spacing w:after="0" w:line="240" w:lineRule="auto"/>
              <w:rPr>
                <w:ins w:id="763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1F4C16" w14:textId="77777777" w:rsidR="00B12739" w:rsidRPr="00AC2066" w:rsidRDefault="00B12739" w:rsidP="00F46648">
            <w:pPr>
              <w:spacing w:after="0" w:line="240" w:lineRule="auto"/>
              <w:rPr>
                <w:ins w:id="764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1B6CE58" w14:textId="77777777" w:rsidR="00B12739" w:rsidRPr="00AC2066" w:rsidRDefault="00B12739" w:rsidP="00F46648">
            <w:pPr>
              <w:spacing w:after="0" w:line="240" w:lineRule="auto"/>
              <w:rPr>
                <w:ins w:id="7641" w:author="Lane, Stefanie" w:date="2023-09-27T17:48:00Z"/>
                <w:rFonts w:ascii="Calibri" w:eastAsia="Times New Roman" w:hAnsi="Calibri" w:cs="Calibri"/>
                <w:i/>
                <w:iCs/>
                <w:color w:val="000000"/>
                <w:lang w:eastAsia="en-CA"/>
              </w:rPr>
            </w:pPr>
            <w:ins w:id="7642" w:author="Lane, Stefanie" w:date="2023-09-27T17:48:00Z">
              <w:r w:rsidRPr="00AC2066">
                <w:rPr>
                  <w:rFonts w:ascii="Calibri" w:eastAsia="Times New Roman" w:hAnsi="Calibri" w:cs="Calibri"/>
                  <w:i/>
                  <w:iCs/>
                  <w:color w:val="000000"/>
                  <w:lang w:eastAsia="en-CA"/>
                </w:rPr>
                <w:t>Equisetum arvense</w:t>
              </w:r>
            </w:ins>
          </w:p>
        </w:tc>
        <w:tc>
          <w:tcPr>
            <w:tcW w:w="734" w:type="dxa"/>
            <w:tcBorders>
              <w:top w:val="nil"/>
              <w:left w:val="nil"/>
              <w:bottom w:val="nil"/>
              <w:right w:val="nil"/>
            </w:tcBorders>
            <w:shd w:val="clear" w:color="auto" w:fill="auto"/>
            <w:noWrap/>
            <w:vAlign w:val="bottom"/>
            <w:hideMark/>
          </w:tcPr>
          <w:p w14:paraId="1D16E49B" w14:textId="77777777" w:rsidR="00B12739" w:rsidRPr="00AC2066" w:rsidRDefault="00B12739" w:rsidP="00F46648">
            <w:pPr>
              <w:spacing w:after="0" w:line="240" w:lineRule="auto"/>
              <w:rPr>
                <w:ins w:id="7643"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24CD199" w14:textId="77777777" w:rsidR="00B12739" w:rsidRPr="00AC2066" w:rsidRDefault="00B12739" w:rsidP="00F46648">
            <w:pPr>
              <w:spacing w:after="0" w:line="240" w:lineRule="auto"/>
              <w:jc w:val="center"/>
              <w:rPr>
                <w:ins w:id="7644"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8119268" w14:textId="77777777" w:rsidR="00B12739" w:rsidRPr="00AC2066" w:rsidRDefault="00B12739" w:rsidP="00F46648">
            <w:pPr>
              <w:spacing w:after="0" w:line="240" w:lineRule="auto"/>
              <w:jc w:val="center"/>
              <w:rPr>
                <w:ins w:id="7645" w:author="Lane, Stefanie" w:date="2023-09-27T17:48:00Z"/>
                <w:rFonts w:ascii="Calibri" w:eastAsia="Times New Roman" w:hAnsi="Calibri" w:cs="Calibri"/>
                <w:color w:val="000000"/>
                <w:lang w:eastAsia="en-CA"/>
              </w:rPr>
            </w:pPr>
            <w:ins w:id="7646"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single" w:sz="4" w:space="0" w:color="auto"/>
              <w:right w:val="single" w:sz="8" w:space="0" w:color="auto"/>
            </w:tcBorders>
            <w:shd w:val="clear" w:color="auto" w:fill="auto"/>
            <w:noWrap/>
            <w:vAlign w:val="bottom"/>
            <w:hideMark/>
          </w:tcPr>
          <w:p w14:paraId="452A5F9F" w14:textId="77777777" w:rsidR="00B12739" w:rsidRPr="00AC2066" w:rsidRDefault="00B12739" w:rsidP="00F46648">
            <w:pPr>
              <w:spacing w:after="0" w:line="240" w:lineRule="auto"/>
              <w:jc w:val="center"/>
              <w:rPr>
                <w:ins w:id="7647" w:author="Lane, Stefanie" w:date="2023-09-27T17:48:00Z"/>
                <w:rFonts w:ascii="Calibri" w:eastAsia="Times New Roman" w:hAnsi="Calibri" w:cs="Calibri"/>
                <w:color w:val="000000"/>
                <w:lang w:eastAsia="en-CA"/>
              </w:rPr>
            </w:pPr>
            <w:ins w:id="7648" w:author="Lane, Stefanie" w:date="2023-09-27T17:48:00Z">
              <w:r w:rsidRPr="00AC2066">
                <w:rPr>
                  <w:rFonts w:ascii="Calibri" w:eastAsia="Times New Roman" w:hAnsi="Calibri" w:cs="Calibri"/>
                  <w:color w:val="000000"/>
                  <w:lang w:eastAsia="en-CA"/>
                </w:rPr>
                <w:t>gained</w:t>
              </w:r>
            </w:ins>
          </w:p>
        </w:tc>
      </w:tr>
      <w:tr w:rsidR="00B12739" w:rsidRPr="00AC2066" w14:paraId="673085D9" w14:textId="77777777" w:rsidTr="00F46648">
        <w:trPr>
          <w:trHeight w:val="288"/>
          <w:ins w:id="7649" w:author="Lane, Stefanie" w:date="2023-09-27T17:48:00Z"/>
        </w:trPr>
        <w:tc>
          <w:tcPr>
            <w:tcW w:w="1298" w:type="dxa"/>
            <w:vMerge/>
            <w:tcBorders>
              <w:top w:val="nil"/>
              <w:left w:val="single" w:sz="8" w:space="0" w:color="auto"/>
              <w:bottom w:val="single" w:sz="8" w:space="0" w:color="000000"/>
              <w:right w:val="nil"/>
            </w:tcBorders>
            <w:vAlign w:val="center"/>
            <w:hideMark/>
          </w:tcPr>
          <w:p w14:paraId="5F27E5A7" w14:textId="77777777" w:rsidR="00B12739" w:rsidRPr="00AC2066" w:rsidRDefault="00B12739" w:rsidP="00F46648">
            <w:pPr>
              <w:spacing w:after="0" w:line="240" w:lineRule="auto"/>
              <w:rPr>
                <w:ins w:id="765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A21D59" w14:textId="77777777" w:rsidR="00B12739" w:rsidRPr="00AC2066" w:rsidRDefault="00B12739" w:rsidP="00F46648">
            <w:pPr>
              <w:spacing w:after="0" w:line="240" w:lineRule="auto"/>
              <w:rPr>
                <w:ins w:id="765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E4CA578" w14:textId="77777777" w:rsidR="00B12739" w:rsidRPr="00AC2066" w:rsidRDefault="00B12739" w:rsidP="00F46648">
            <w:pPr>
              <w:spacing w:after="0" w:line="240" w:lineRule="auto"/>
              <w:rPr>
                <w:ins w:id="7652" w:author="Lane, Stefanie" w:date="2023-09-27T17:48:00Z"/>
                <w:rFonts w:ascii="Calibri" w:eastAsia="Times New Roman" w:hAnsi="Calibri" w:cs="Calibri"/>
                <w:i/>
                <w:iCs/>
                <w:color w:val="000000"/>
                <w:lang w:eastAsia="en-CA"/>
              </w:rPr>
            </w:pPr>
            <w:ins w:id="7653" w:author="Lane, Stefanie" w:date="2023-09-27T17:48:00Z">
              <w:r w:rsidRPr="00AC2066">
                <w:rPr>
                  <w:rFonts w:ascii="Calibri" w:eastAsia="Times New Roman" w:hAnsi="Calibri" w:cs="Calibri"/>
                  <w:i/>
                  <w:iCs/>
                  <w:color w:val="000000"/>
                  <w:lang w:eastAsia="en-CA"/>
                </w:rPr>
                <w:t>Galium trifidum</w:t>
              </w:r>
            </w:ins>
          </w:p>
        </w:tc>
        <w:tc>
          <w:tcPr>
            <w:tcW w:w="734" w:type="dxa"/>
            <w:tcBorders>
              <w:top w:val="single" w:sz="4" w:space="0" w:color="auto"/>
              <w:left w:val="nil"/>
              <w:bottom w:val="single" w:sz="4" w:space="0" w:color="auto"/>
              <w:right w:val="nil"/>
            </w:tcBorders>
            <w:shd w:val="clear" w:color="auto" w:fill="auto"/>
            <w:noWrap/>
            <w:vAlign w:val="bottom"/>
            <w:hideMark/>
          </w:tcPr>
          <w:p w14:paraId="7D74A0AA" w14:textId="77777777" w:rsidR="00B12739" w:rsidRPr="00AC2066" w:rsidRDefault="00B12739" w:rsidP="00F46648">
            <w:pPr>
              <w:spacing w:after="0" w:line="240" w:lineRule="auto"/>
              <w:jc w:val="center"/>
              <w:rPr>
                <w:ins w:id="7654" w:author="Lane, Stefanie" w:date="2023-09-27T17:48:00Z"/>
                <w:rFonts w:ascii="Calibri" w:eastAsia="Times New Roman" w:hAnsi="Calibri" w:cs="Calibri"/>
                <w:color w:val="000000"/>
                <w:lang w:eastAsia="en-CA"/>
              </w:rPr>
            </w:pPr>
            <w:ins w:id="765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E44A32C" w14:textId="77777777" w:rsidR="00B12739" w:rsidRPr="00AC2066" w:rsidRDefault="00B12739" w:rsidP="00F46648">
            <w:pPr>
              <w:spacing w:after="0" w:line="240" w:lineRule="auto"/>
              <w:jc w:val="center"/>
              <w:rPr>
                <w:ins w:id="7656" w:author="Lane, Stefanie" w:date="2023-09-27T17:48:00Z"/>
                <w:rFonts w:ascii="Calibri" w:eastAsia="Times New Roman" w:hAnsi="Calibri" w:cs="Calibri"/>
                <w:color w:val="000000"/>
                <w:lang w:eastAsia="en-CA"/>
              </w:rPr>
            </w:pPr>
            <w:ins w:id="7657"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A34D449" w14:textId="77777777" w:rsidR="00B12739" w:rsidRPr="00AC2066" w:rsidRDefault="00B12739" w:rsidP="00F46648">
            <w:pPr>
              <w:spacing w:after="0" w:line="240" w:lineRule="auto"/>
              <w:jc w:val="center"/>
              <w:rPr>
                <w:ins w:id="7658" w:author="Lane, Stefanie" w:date="2023-09-27T17:48:00Z"/>
                <w:rFonts w:ascii="Calibri" w:eastAsia="Times New Roman" w:hAnsi="Calibri" w:cs="Calibri"/>
                <w:color w:val="000000"/>
                <w:lang w:eastAsia="en-CA"/>
              </w:rPr>
            </w:pPr>
            <w:ins w:id="7659"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single" w:sz="4" w:space="0" w:color="auto"/>
              <w:right w:val="single" w:sz="8" w:space="0" w:color="auto"/>
            </w:tcBorders>
            <w:shd w:val="clear" w:color="auto" w:fill="auto"/>
            <w:noWrap/>
            <w:vAlign w:val="bottom"/>
            <w:hideMark/>
          </w:tcPr>
          <w:p w14:paraId="47C0AD64" w14:textId="77777777" w:rsidR="00B12739" w:rsidRPr="00AC2066" w:rsidRDefault="00B12739" w:rsidP="00F46648">
            <w:pPr>
              <w:spacing w:after="0" w:line="240" w:lineRule="auto"/>
              <w:jc w:val="center"/>
              <w:rPr>
                <w:ins w:id="7660" w:author="Lane, Stefanie" w:date="2023-09-27T17:48:00Z"/>
                <w:rFonts w:ascii="Calibri" w:eastAsia="Times New Roman" w:hAnsi="Calibri" w:cs="Calibri"/>
                <w:color w:val="000000"/>
                <w:lang w:eastAsia="en-CA"/>
              </w:rPr>
            </w:pPr>
            <w:ins w:id="7661" w:author="Lane, Stefanie" w:date="2023-09-27T17:48:00Z">
              <w:r w:rsidRPr="00AC2066">
                <w:rPr>
                  <w:rFonts w:ascii="Calibri" w:eastAsia="Times New Roman" w:hAnsi="Calibri" w:cs="Calibri"/>
                  <w:color w:val="000000"/>
                  <w:lang w:eastAsia="en-CA"/>
                </w:rPr>
                <w:t>gained</w:t>
              </w:r>
            </w:ins>
          </w:p>
        </w:tc>
      </w:tr>
      <w:tr w:rsidR="00B12739" w:rsidRPr="00AC2066" w14:paraId="4A2ED324" w14:textId="77777777" w:rsidTr="00F46648">
        <w:trPr>
          <w:trHeight w:val="288"/>
          <w:ins w:id="7662" w:author="Lane, Stefanie" w:date="2023-09-27T17:48:00Z"/>
        </w:trPr>
        <w:tc>
          <w:tcPr>
            <w:tcW w:w="1298" w:type="dxa"/>
            <w:vMerge/>
            <w:tcBorders>
              <w:top w:val="nil"/>
              <w:left w:val="single" w:sz="8" w:space="0" w:color="auto"/>
              <w:bottom w:val="single" w:sz="8" w:space="0" w:color="000000"/>
              <w:right w:val="nil"/>
            </w:tcBorders>
            <w:vAlign w:val="center"/>
            <w:hideMark/>
          </w:tcPr>
          <w:p w14:paraId="3E2E7F38" w14:textId="77777777" w:rsidR="00B12739" w:rsidRPr="00AC2066" w:rsidRDefault="00B12739" w:rsidP="00F46648">
            <w:pPr>
              <w:spacing w:after="0" w:line="240" w:lineRule="auto"/>
              <w:rPr>
                <w:ins w:id="766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D34A2F" w14:textId="77777777" w:rsidR="00B12739" w:rsidRPr="00AC2066" w:rsidRDefault="00B12739" w:rsidP="00F46648">
            <w:pPr>
              <w:spacing w:after="0" w:line="240" w:lineRule="auto"/>
              <w:rPr>
                <w:ins w:id="766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CD1A172" w14:textId="77777777" w:rsidR="00B12739" w:rsidRPr="00AC2066" w:rsidRDefault="00B12739" w:rsidP="00F46648">
            <w:pPr>
              <w:spacing w:after="0" w:line="240" w:lineRule="auto"/>
              <w:rPr>
                <w:ins w:id="7665" w:author="Lane, Stefanie" w:date="2023-09-27T17:48:00Z"/>
                <w:rFonts w:ascii="Calibri" w:eastAsia="Times New Roman" w:hAnsi="Calibri" w:cs="Calibri"/>
                <w:i/>
                <w:iCs/>
                <w:color w:val="000000"/>
                <w:lang w:eastAsia="en-CA"/>
              </w:rPr>
            </w:pPr>
            <w:ins w:id="7666" w:author="Lane, Stefanie" w:date="2023-09-27T17:48:00Z">
              <w:r w:rsidRPr="00AC2066">
                <w:rPr>
                  <w:rFonts w:ascii="Calibri" w:eastAsia="Times New Roman" w:hAnsi="Calibri" w:cs="Calibri"/>
                  <w:i/>
                  <w:iCs/>
                  <w:color w:val="000000"/>
                  <w:lang w:eastAsia="en-CA"/>
                </w:rPr>
                <w:t>Hypericum scouleri</w:t>
              </w:r>
            </w:ins>
          </w:p>
        </w:tc>
        <w:tc>
          <w:tcPr>
            <w:tcW w:w="734" w:type="dxa"/>
            <w:tcBorders>
              <w:top w:val="nil"/>
              <w:left w:val="nil"/>
              <w:bottom w:val="nil"/>
              <w:right w:val="nil"/>
            </w:tcBorders>
            <w:shd w:val="clear" w:color="auto" w:fill="auto"/>
            <w:noWrap/>
            <w:vAlign w:val="bottom"/>
            <w:hideMark/>
          </w:tcPr>
          <w:p w14:paraId="112B9159" w14:textId="77777777" w:rsidR="00B12739" w:rsidRPr="00AC2066" w:rsidRDefault="00B12739" w:rsidP="00F46648">
            <w:pPr>
              <w:spacing w:after="0" w:line="240" w:lineRule="auto"/>
              <w:rPr>
                <w:ins w:id="7667"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F73AB6B" w14:textId="77777777" w:rsidR="00B12739" w:rsidRPr="00AC2066" w:rsidRDefault="00B12739" w:rsidP="00F46648">
            <w:pPr>
              <w:spacing w:after="0" w:line="240" w:lineRule="auto"/>
              <w:jc w:val="center"/>
              <w:rPr>
                <w:ins w:id="7668"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3840888" w14:textId="77777777" w:rsidR="00B12739" w:rsidRPr="00AC2066" w:rsidRDefault="00B12739" w:rsidP="00F46648">
            <w:pPr>
              <w:spacing w:after="0" w:line="240" w:lineRule="auto"/>
              <w:jc w:val="center"/>
              <w:rPr>
                <w:ins w:id="7669" w:author="Lane, Stefanie" w:date="2023-09-27T17:48:00Z"/>
                <w:rFonts w:ascii="Calibri" w:eastAsia="Times New Roman" w:hAnsi="Calibri" w:cs="Calibri"/>
                <w:color w:val="000000"/>
                <w:lang w:eastAsia="en-CA"/>
              </w:rPr>
            </w:pPr>
            <w:ins w:id="7670"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1B480906" w14:textId="77777777" w:rsidR="00B12739" w:rsidRPr="00AC2066" w:rsidRDefault="00B12739" w:rsidP="00F46648">
            <w:pPr>
              <w:spacing w:after="0" w:line="240" w:lineRule="auto"/>
              <w:jc w:val="center"/>
              <w:rPr>
                <w:ins w:id="7671" w:author="Lane, Stefanie" w:date="2023-09-27T17:48:00Z"/>
                <w:rFonts w:ascii="Calibri" w:eastAsia="Times New Roman" w:hAnsi="Calibri" w:cs="Calibri"/>
                <w:color w:val="000000"/>
                <w:lang w:eastAsia="en-CA"/>
              </w:rPr>
            </w:pPr>
            <w:ins w:id="7672" w:author="Lane, Stefanie" w:date="2023-09-27T17:48:00Z">
              <w:r w:rsidRPr="00AC2066">
                <w:rPr>
                  <w:rFonts w:ascii="Calibri" w:eastAsia="Times New Roman" w:hAnsi="Calibri" w:cs="Calibri"/>
                  <w:color w:val="000000"/>
                  <w:lang w:eastAsia="en-CA"/>
                </w:rPr>
                <w:t>gained</w:t>
              </w:r>
            </w:ins>
          </w:p>
        </w:tc>
      </w:tr>
      <w:tr w:rsidR="00B12739" w:rsidRPr="00AC2066" w14:paraId="5058E9D6" w14:textId="77777777" w:rsidTr="00F46648">
        <w:trPr>
          <w:trHeight w:val="288"/>
          <w:ins w:id="7673" w:author="Lane, Stefanie" w:date="2023-09-27T17:48:00Z"/>
        </w:trPr>
        <w:tc>
          <w:tcPr>
            <w:tcW w:w="1298" w:type="dxa"/>
            <w:vMerge/>
            <w:tcBorders>
              <w:top w:val="nil"/>
              <w:left w:val="single" w:sz="8" w:space="0" w:color="auto"/>
              <w:bottom w:val="single" w:sz="8" w:space="0" w:color="000000"/>
              <w:right w:val="nil"/>
            </w:tcBorders>
            <w:vAlign w:val="center"/>
            <w:hideMark/>
          </w:tcPr>
          <w:p w14:paraId="4639F69B" w14:textId="77777777" w:rsidR="00B12739" w:rsidRPr="00AC2066" w:rsidRDefault="00B12739" w:rsidP="00F46648">
            <w:pPr>
              <w:spacing w:after="0" w:line="240" w:lineRule="auto"/>
              <w:rPr>
                <w:ins w:id="767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B67CDD" w14:textId="77777777" w:rsidR="00B12739" w:rsidRPr="00AC2066" w:rsidRDefault="00B12739" w:rsidP="00F46648">
            <w:pPr>
              <w:spacing w:after="0" w:line="240" w:lineRule="auto"/>
              <w:rPr>
                <w:ins w:id="767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BE0FAFC" w14:textId="77777777" w:rsidR="00B12739" w:rsidRPr="00AC2066" w:rsidRDefault="00B12739" w:rsidP="00F46648">
            <w:pPr>
              <w:spacing w:after="0" w:line="240" w:lineRule="auto"/>
              <w:rPr>
                <w:ins w:id="7676" w:author="Lane, Stefanie" w:date="2023-09-27T17:48:00Z"/>
                <w:rFonts w:ascii="Calibri" w:eastAsia="Times New Roman" w:hAnsi="Calibri" w:cs="Calibri"/>
                <w:i/>
                <w:iCs/>
                <w:color w:val="000000"/>
                <w:lang w:eastAsia="en-CA"/>
              </w:rPr>
            </w:pPr>
            <w:ins w:id="7677" w:author="Lane, Stefanie" w:date="2023-09-27T17:48:00Z">
              <w:r w:rsidRPr="00AC2066">
                <w:rPr>
                  <w:rFonts w:ascii="Calibri" w:eastAsia="Times New Roman" w:hAnsi="Calibri" w:cs="Calibri"/>
                  <w:i/>
                  <w:iCs/>
                  <w:color w:val="000000"/>
                  <w:lang w:eastAsia="en-CA"/>
                </w:rPr>
                <w:t>Impatiens capensis</w:t>
              </w:r>
            </w:ins>
          </w:p>
        </w:tc>
        <w:tc>
          <w:tcPr>
            <w:tcW w:w="734" w:type="dxa"/>
            <w:tcBorders>
              <w:top w:val="single" w:sz="4" w:space="0" w:color="auto"/>
              <w:left w:val="nil"/>
              <w:bottom w:val="single" w:sz="4" w:space="0" w:color="auto"/>
              <w:right w:val="nil"/>
            </w:tcBorders>
            <w:shd w:val="clear" w:color="auto" w:fill="auto"/>
            <w:noWrap/>
            <w:vAlign w:val="bottom"/>
            <w:hideMark/>
          </w:tcPr>
          <w:p w14:paraId="11096114" w14:textId="77777777" w:rsidR="00B12739" w:rsidRPr="00AC2066" w:rsidRDefault="00B12739" w:rsidP="00F46648">
            <w:pPr>
              <w:spacing w:after="0" w:line="240" w:lineRule="auto"/>
              <w:jc w:val="center"/>
              <w:rPr>
                <w:ins w:id="7678" w:author="Lane, Stefanie" w:date="2023-09-27T17:48:00Z"/>
                <w:rFonts w:ascii="Calibri" w:eastAsia="Times New Roman" w:hAnsi="Calibri" w:cs="Calibri"/>
                <w:color w:val="000000"/>
                <w:lang w:eastAsia="en-CA"/>
              </w:rPr>
            </w:pPr>
            <w:ins w:id="767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FDDF357" w14:textId="77777777" w:rsidR="00B12739" w:rsidRPr="00AC2066" w:rsidRDefault="00B12739" w:rsidP="00F46648">
            <w:pPr>
              <w:spacing w:after="0" w:line="240" w:lineRule="auto"/>
              <w:jc w:val="center"/>
              <w:rPr>
                <w:ins w:id="7680" w:author="Lane, Stefanie" w:date="2023-09-27T17:48:00Z"/>
                <w:rFonts w:ascii="Calibri" w:eastAsia="Times New Roman" w:hAnsi="Calibri" w:cs="Calibri"/>
                <w:color w:val="000000"/>
                <w:lang w:eastAsia="en-CA"/>
              </w:rPr>
            </w:pPr>
            <w:ins w:id="7681"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70CD177C" w14:textId="77777777" w:rsidR="00B12739" w:rsidRPr="00AC2066" w:rsidRDefault="00B12739" w:rsidP="00F46648">
            <w:pPr>
              <w:spacing w:after="0" w:line="240" w:lineRule="auto"/>
              <w:jc w:val="center"/>
              <w:rPr>
                <w:ins w:id="7682" w:author="Lane, Stefanie" w:date="2023-09-27T17:48:00Z"/>
                <w:rFonts w:ascii="Calibri" w:eastAsia="Times New Roman" w:hAnsi="Calibri" w:cs="Calibri"/>
                <w:color w:val="000000"/>
                <w:lang w:eastAsia="en-CA"/>
              </w:rPr>
            </w:pPr>
            <w:ins w:id="7683"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single" w:sz="4" w:space="0" w:color="auto"/>
              <w:right w:val="single" w:sz="8" w:space="0" w:color="auto"/>
            </w:tcBorders>
            <w:shd w:val="clear" w:color="auto" w:fill="auto"/>
            <w:noWrap/>
            <w:vAlign w:val="bottom"/>
            <w:hideMark/>
          </w:tcPr>
          <w:p w14:paraId="070AE9CF" w14:textId="77777777" w:rsidR="00B12739" w:rsidRPr="00AC2066" w:rsidRDefault="00B12739" w:rsidP="00F46648">
            <w:pPr>
              <w:spacing w:after="0" w:line="240" w:lineRule="auto"/>
              <w:jc w:val="center"/>
              <w:rPr>
                <w:ins w:id="7684" w:author="Lane, Stefanie" w:date="2023-09-27T17:48:00Z"/>
                <w:rFonts w:ascii="Calibri" w:eastAsia="Times New Roman" w:hAnsi="Calibri" w:cs="Calibri"/>
                <w:color w:val="000000"/>
                <w:lang w:eastAsia="en-CA"/>
              </w:rPr>
            </w:pPr>
            <w:ins w:id="7685" w:author="Lane, Stefanie" w:date="2023-09-27T17:48:00Z">
              <w:r w:rsidRPr="00AC2066">
                <w:rPr>
                  <w:rFonts w:ascii="Calibri" w:eastAsia="Times New Roman" w:hAnsi="Calibri" w:cs="Calibri"/>
                  <w:color w:val="000000"/>
                  <w:lang w:eastAsia="en-CA"/>
                </w:rPr>
                <w:t>gained</w:t>
              </w:r>
            </w:ins>
          </w:p>
        </w:tc>
      </w:tr>
      <w:tr w:rsidR="00B12739" w:rsidRPr="00AC2066" w14:paraId="10504482" w14:textId="77777777" w:rsidTr="00F46648">
        <w:trPr>
          <w:trHeight w:val="288"/>
          <w:ins w:id="7686" w:author="Lane, Stefanie" w:date="2023-09-27T17:48:00Z"/>
        </w:trPr>
        <w:tc>
          <w:tcPr>
            <w:tcW w:w="1298" w:type="dxa"/>
            <w:vMerge/>
            <w:tcBorders>
              <w:top w:val="nil"/>
              <w:left w:val="single" w:sz="8" w:space="0" w:color="auto"/>
              <w:bottom w:val="single" w:sz="8" w:space="0" w:color="000000"/>
              <w:right w:val="nil"/>
            </w:tcBorders>
            <w:vAlign w:val="center"/>
            <w:hideMark/>
          </w:tcPr>
          <w:p w14:paraId="64E5BC65" w14:textId="77777777" w:rsidR="00B12739" w:rsidRPr="00AC2066" w:rsidRDefault="00B12739" w:rsidP="00F46648">
            <w:pPr>
              <w:spacing w:after="0" w:line="240" w:lineRule="auto"/>
              <w:rPr>
                <w:ins w:id="768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79654D" w14:textId="77777777" w:rsidR="00B12739" w:rsidRPr="00AC2066" w:rsidRDefault="00B12739" w:rsidP="00F46648">
            <w:pPr>
              <w:spacing w:after="0" w:line="240" w:lineRule="auto"/>
              <w:rPr>
                <w:ins w:id="768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830296B" w14:textId="77777777" w:rsidR="00B12739" w:rsidRPr="00AC2066" w:rsidRDefault="00B12739" w:rsidP="00F46648">
            <w:pPr>
              <w:spacing w:after="0" w:line="240" w:lineRule="auto"/>
              <w:rPr>
                <w:ins w:id="7689" w:author="Lane, Stefanie" w:date="2023-09-27T17:48:00Z"/>
                <w:rFonts w:ascii="Calibri" w:eastAsia="Times New Roman" w:hAnsi="Calibri" w:cs="Calibri"/>
                <w:i/>
                <w:iCs/>
                <w:color w:val="000000"/>
                <w:lang w:eastAsia="en-CA"/>
              </w:rPr>
            </w:pPr>
            <w:ins w:id="7690" w:author="Lane, Stefanie" w:date="2023-09-27T17:48:00Z">
              <w:r w:rsidRPr="00AC2066">
                <w:rPr>
                  <w:rFonts w:ascii="Calibri" w:eastAsia="Times New Roman" w:hAnsi="Calibri" w:cs="Calibri"/>
                  <w:i/>
                  <w:iCs/>
                  <w:color w:val="000000"/>
                  <w:lang w:eastAsia="en-CA"/>
                </w:rPr>
                <w:t>Juncus acuminatus</w:t>
              </w:r>
            </w:ins>
          </w:p>
        </w:tc>
        <w:tc>
          <w:tcPr>
            <w:tcW w:w="734" w:type="dxa"/>
            <w:tcBorders>
              <w:top w:val="nil"/>
              <w:left w:val="nil"/>
              <w:bottom w:val="nil"/>
              <w:right w:val="nil"/>
            </w:tcBorders>
            <w:shd w:val="clear" w:color="auto" w:fill="auto"/>
            <w:noWrap/>
            <w:vAlign w:val="bottom"/>
            <w:hideMark/>
          </w:tcPr>
          <w:p w14:paraId="2AB1BDAC" w14:textId="77777777" w:rsidR="00B12739" w:rsidRPr="00AC2066" w:rsidRDefault="00B12739" w:rsidP="00F46648">
            <w:pPr>
              <w:spacing w:after="0" w:line="240" w:lineRule="auto"/>
              <w:rPr>
                <w:ins w:id="7691"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FC6341D" w14:textId="77777777" w:rsidR="00B12739" w:rsidRPr="00AC2066" w:rsidRDefault="00B12739" w:rsidP="00F46648">
            <w:pPr>
              <w:spacing w:after="0" w:line="240" w:lineRule="auto"/>
              <w:jc w:val="center"/>
              <w:rPr>
                <w:ins w:id="7692"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CA4B6C" w14:textId="77777777" w:rsidR="00B12739" w:rsidRPr="00AC2066" w:rsidRDefault="00B12739" w:rsidP="00F46648">
            <w:pPr>
              <w:spacing w:after="0" w:line="240" w:lineRule="auto"/>
              <w:jc w:val="center"/>
              <w:rPr>
                <w:ins w:id="7693" w:author="Lane, Stefanie" w:date="2023-09-27T17:48:00Z"/>
                <w:rFonts w:ascii="Calibri" w:eastAsia="Times New Roman" w:hAnsi="Calibri" w:cs="Calibri"/>
                <w:color w:val="000000"/>
                <w:lang w:eastAsia="en-CA"/>
              </w:rPr>
            </w:pPr>
            <w:ins w:id="7694"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78BC570E" w14:textId="77777777" w:rsidR="00B12739" w:rsidRPr="00AC2066" w:rsidRDefault="00B12739" w:rsidP="00F46648">
            <w:pPr>
              <w:spacing w:after="0" w:line="240" w:lineRule="auto"/>
              <w:jc w:val="center"/>
              <w:rPr>
                <w:ins w:id="7695" w:author="Lane, Stefanie" w:date="2023-09-27T17:48:00Z"/>
                <w:rFonts w:ascii="Calibri" w:eastAsia="Times New Roman" w:hAnsi="Calibri" w:cs="Calibri"/>
                <w:color w:val="000000"/>
                <w:lang w:eastAsia="en-CA"/>
              </w:rPr>
            </w:pPr>
            <w:ins w:id="7696" w:author="Lane, Stefanie" w:date="2023-09-27T17:48:00Z">
              <w:r w:rsidRPr="00AC2066">
                <w:rPr>
                  <w:rFonts w:ascii="Calibri" w:eastAsia="Times New Roman" w:hAnsi="Calibri" w:cs="Calibri"/>
                  <w:color w:val="000000"/>
                  <w:lang w:eastAsia="en-CA"/>
                </w:rPr>
                <w:t>gained</w:t>
              </w:r>
            </w:ins>
          </w:p>
        </w:tc>
      </w:tr>
      <w:tr w:rsidR="00B12739" w:rsidRPr="00AC2066" w14:paraId="51D670C6" w14:textId="77777777" w:rsidTr="00F46648">
        <w:trPr>
          <w:trHeight w:val="288"/>
          <w:ins w:id="7697" w:author="Lane, Stefanie" w:date="2023-09-27T17:48:00Z"/>
        </w:trPr>
        <w:tc>
          <w:tcPr>
            <w:tcW w:w="1298" w:type="dxa"/>
            <w:vMerge/>
            <w:tcBorders>
              <w:top w:val="nil"/>
              <w:left w:val="single" w:sz="8" w:space="0" w:color="auto"/>
              <w:bottom w:val="single" w:sz="8" w:space="0" w:color="000000"/>
              <w:right w:val="nil"/>
            </w:tcBorders>
            <w:vAlign w:val="center"/>
            <w:hideMark/>
          </w:tcPr>
          <w:p w14:paraId="6F11C4DE" w14:textId="77777777" w:rsidR="00B12739" w:rsidRPr="00AC2066" w:rsidRDefault="00B12739" w:rsidP="00F46648">
            <w:pPr>
              <w:spacing w:after="0" w:line="240" w:lineRule="auto"/>
              <w:rPr>
                <w:ins w:id="769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BA6E5D" w14:textId="77777777" w:rsidR="00B12739" w:rsidRPr="00AC2066" w:rsidRDefault="00B12739" w:rsidP="00F46648">
            <w:pPr>
              <w:spacing w:after="0" w:line="240" w:lineRule="auto"/>
              <w:rPr>
                <w:ins w:id="769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28A70C" w14:textId="77777777" w:rsidR="00B12739" w:rsidRPr="00AC2066" w:rsidRDefault="00B12739" w:rsidP="00F46648">
            <w:pPr>
              <w:spacing w:after="0" w:line="240" w:lineRule="auto"/>
              <w:rPr>
                <w:ins w:id="7700" w:author="Lane, Stefanie" w:date="2023-09-27T17:48:00Z"/>
                <w:rFonts w:ascii="Calibri" w:eastAsia="Times New Roman" w:hAnsi="Calibri" w:cs="Calibri"/>
                <w:i/>
                <w:iCs/>
                <w:color w:val="000000"/>
                <w:lang w:eastAsia="en-CA"/>
              </w:rPr>
            </w:pPr>
            <w:ins w:id="7701" w:author="Lane, Stefanie" w:date="2023-09-27T17:48:00Z">
              <w:r w:rsidRPr="00AC2066">
                <w:rPr>
                  <w:rFonts w:ascii="Calibri" w:eastAsia="Times New Roman" w:hAnsi="Calibri" w:cs="Calibri"/>
                  <w:i/>
                  <w:iCs/>
                  <w:color w:val="000000"/>
                  <w:lang w:eastAsia="en-CA"/>
                </w:rPr>
                <w:t>Lathyrus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409D5937" w14:textId="77777777" w:rsidR="00B12739" w:rsidRPr="00AC2066" w:rsidRDefault="00B12739" w:rsidP="00F46648">
            <w:pPr>
              <w:spacing w:after="0" w:line="240" w:lineRule="auto"/>
              <w:jc w:val="center"/>
              <w:rPr>
                <w:ins w:id="7702" w:author="Lane, Stefanie" w:date="2023-09-27T17:48:00Z"/>
                <w:rFonts w:ascii="Calibri" w:eastAsia="Times New Roman" w:hAnsi="Calibri" w:cs="Calibri"/>
                <w:color w:val="000000"/>
                <w:lang w:eastAsia="en-CA"/>
              </w:rPr>
            </w:pPr>
            <w:ins w:id="7703"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6F74755C" w14:textId="77777777" w:rsidR="00B12739" w:rsidRPr="00AC2066" w:rsidRDefault="00B12739" w:rsidP="00F46648">
            <w:pPr>
              <w:spacing w:after="0" w:line="240" w:lineRule="auto"/>
              <w:jc w:val="center"/>
              <w:rPr>
                <w:ins w:id="7704" w:author="Lane, Stefanie" w:date="2023-09-27T17:48:00Z"/>
                <w:rFonts w:ascii="Calibri" w:eastAsia="Times New Roman" w:hAnsi="Calibri" w:cs="Calibri"/>
                <w:color w:val="000000"/>
                <w:lang w:eastAsia="en-CA"/>
              </w:rPr>
            </w:pPr>
            <w:ins w:id="7705"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1C73737" w14:textId="77777777" w:rsidR="00B12739" w:rsidRPr="00AC2066" w:rsidRDefault="00B12739" w:rsidP="00F46648">
            <w:pPr>
              <w:spacing w:after="0" w:line="240" w:lineRule="auto"/>
              <w:jc w:val="center"/>
              <w:rPr>
                <w:ins w:id="7706" w:author="Lane, Stefanie" w:date="2023-09-27T17:48:00Z"/>
                <w:rFonts w:ascii="Calibri" w:eastAsia="Times New Roman" w:hAnsi="Calibri" w:cs="Calibri"/>
                <w:color w:val="000000"/>
                <w:lang w:eastAsia="en-CA"/>
              </w:rPr>
            </w:pPr>
            <w:ins w:id="7707"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single" w:sz="4" w:space="0" w:color="auto"/>
              <w:right w:val="single" w:sz="8" w:space="0" w:color="auto"/>
            </w:tcBorders>
            <w:shd w:val="clear" w:color="auto" w:fill="auto"/>
            <w:noWrap/>
            <w:vAlign w:val="bottom"/>
            <w:hideMark/>
          </w:tcPr>
          <w:p w14:paraId="329E2F4B" w14:textId="77777777" w:rsidR="00B12739" w:rsidRPr="00AC2066" w:rsidRDefault="00B12739" w:rsidP="00F46648">
            <w:pPr>
              <w:spacing w:after="0" w:line="240" w:lineRule="auto"/>
              <w:jc w:val="center"/>
              <w:rPr>
                <w:ins w:id="7708" w:author="Lane, Stefanie" w:date="2023-09-27T17:48:00Z"/>
                <w:rFonts w:ascii="Calibri" w:eastAsia="Times New Roman" w:hAnsi="Calibri" w:cs="Calibri"/>
                <w:color w:val="000000"/>
                <w:lang w:eastAsia="en-CA"/>
              </w:rPr>
            </w:pPr>
            <w:ins w:id="7709" w:author="Lane, Stefanie" w:date="2023-09-27T17:48:00Z">
              <w:r w:rsidRPr="00AC2066">
                <w:rPr>
                  <w:rFonts w:ascii="Calibri" w:eastAsia="Times New Roman" w:hAnsi="Calibri" w:cs="Calibri"/>
                  <w:color w:val="000000"/>
                  <w:lang w:eastAsia="en-CA"/>
                </w:rPr>
                <w:t>gained</w:t>
              </w:r>
            </w:ins>
          </w:p>
        </w:tc>
      </w:tr>
      <w:tr w:rsidR="00B12739" w:rsidRPr="00AC2066" w14:paraId="0C8BD580" w14:textId="77777777" w:rsidTr="00F46648">
        <w:trPr>
          <w:trHeight w:val="288"/>
          <w:ins w:id="7710" w:author="Lane, Stefanie" w:date="2023-09-27T17:48:00Z"/>
        </w:trPr>
        <w:tc>
          <w:tcPr>
            <w:tcW w:w="1298" w:type="dxa"/>
            <w:vMerge/>
            <w:tcBorders>
              <w:top w:val="nil"/>
              <w:left w:val="single" w:sz="8" w:space="0" w:color="auto"/>
              <w:bottom w:val="single" w:sz="8" w:space="0" w:color="000000"/>
              <w:right w:val="nil"/>
            </w:tcBorders>
            <w:vAlign w:val="center"/>
            <w:hideMark/>
          </w:tcPr>
          <w:p w14:paraId="1D098C36" w14:textId="77777777" w:rsidR="00B12739" w:rsidRPr="00AC2066" w:rsidRDefault="00B12739" w:rsidP="00F46648">
            <w:pPr>
              <w:spacing w:after="0" w:line="240" w:lineRule="auto"/>
              <w:rPr>
                <w:ins w:id="771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54B6D5" w14:textId="77777777" w:rsidR="00B12739" w:rsidRPr="00AC2066" w:rsidRDefault="00B12739" w:rsidP="00F46648">
            <w:pPr>
              <w:spacing w:after="0" w:line="240" w:lineRule="auto"/>
              <w:rPr>
                <w:ins w:id="771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6F6BA3B" w14:textId="77777777" w:rsidR="00B12739" w:rsidRPr="00AC2066" w:rsidRDefault="00B12739" w:rsidP="00F46648">
            <w:pPr>
              <w:spacing w:after="0" w:line="240" w:lineRule="auto"/>
              <w:rPr>
                <w:ins w:id="7713" w:author="Lane, Stefanie" w:date="2023-09-27T17:48:00Z"/>
                <w:rFonts w:ascii="Calibri" w:eastAsia="Times New Roman" w:hAnsi="Calibri" w:cs="Calibri"/>
                <w:i/>
                <w:iCs/>
                <w:color w:val="000000"/>
                <w:lang w:eastAsia="en-CA"/>
              </w:rPr>
            </w:pPr>
            <w:ins w:id="7714" w:author="Lane, Stefanie" w:date="2023-09-27T17:48:00Z">
              <w:r w:rsidRPr="00AC2066">
                <w:rPr>
                  <w:rFonts w:ascii="Calibri" w:eastAsia="Times New Roman" w:hAnsi="Calibri" w:cs="Calibri"/>
                  <w:i/>
                  <w:iCs/>
                  <w:color w:val="000000"/>
                  <w:lang w:eastAsia="en-CA"/>
                </w:rPr>
                <w:t>Lysichiton americanum</w:t>
              </w:r>
            </w:ins>
          </w:p>
        </w:tc>
        <w:tc>
          <w:tcPr>
            <w:tcW w:w="734" w:type="dxa"/>
            <w:tcBorders>
              <w:top w:val="nil"/>
              <w:left w:val="nil"/>
              <w:bottom w:val="nil"/>
              <w:right w:val="nil"/>
            </w:tcBorders>
            <w:shd w:val="clear" w:color="auto" w:fill="auto"/>
            <w:noWrap/>
            <w:vAlign w:val="bottom"/>
            <w:hideMark/>
          </w:tcPr>
          <w:p w14:paraId="525353C2" w14:textId="77777777" w:rsidR="00B12739" w:rsidRPr="00AC2066" w:rsidRDefault="00B12739" w:rsidP="00F46648">
            <w:pPr>
              <w:spacing w:after="0" w:line="240" w:lineRule="auto"/>
              <w:rPr>
                <w:ins w:id="7715"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1C109A6" w14:textId="77777777" w:rsidR="00B12739" w:rsidRPr="00AC2066" w:rsidRDefault="00B12739" w:rsidP="00F46648">
            <w:pPr>
              <w:spacing w:after="0" w:line="240" w:lineRule="auto"/>
              <w:jc w:val="center"/>
              <w:rPr>
                <w:ins w:id="7716"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459C0CC8" w14:textId="77777777" w:rsidR="00B12739" w:rsidRPr="00AC2066" w:rsidRDefault="00B12739" w:rsidP="00F46648">
            <w:pPr>
              <w:spacing w:after="0" w:line="240" w:lineRule="auto"/>
              <w:jc w:val="center"/>
              <w:rPr>
                <w:ins w:id="7717" w:author="Lane, Stefanie" w:date="2023-09-27T17:48:00Z"/>
                <w:rFonts w:ascii="Calibri" w:eastAsia="Times New Roman" w:hAnsi="Calibri" w:cs="Calibri"/>
                <w:color w:val="000000"/>
                <w:lang w:eastAsia="en-CA"/>
              </w:rPr>
            </w:pPr>
            <w:ins w:id="7718"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EA32894" w14:textId="77777777" w:rsidR="00B12739" w:rsidRPr="00AC2066" w:rsidRDefault="00B12739" w:rsidP="00F46648">
            <w:pPr>
              <w:spacing w:after="0" w:line="240" w:lineRule="auto"/>
              <w:jc w:val="center"/>
              <w:rPr>
                <w:ins w:id="7719" w:author="Lane, Stefanie" w:date="2023-09-27T17:48:00Z"/>
                <w:rFonts w:ascii="Calibri" w:eastAsia="Times New Roman" w:hAnsi="Calibri" w:cs="Calibri"/>
                <w:color w:val="000000"/>
                <w:lang w:eastAsia="en-CA"/>
              </w:rPr>
            </w:pPr>
            <w:ins w:id="7720" w:author="Lane, Stefanie" w:date="2023-09-27T17:48:00Z">
              <w:r w:rsidRPr="00AC2066">
                <w:rPr>
                  <w:rFonts w:ascii="Calibri" w:eastAsia="Times New Roman" w:hAnsi="Calibri" w:cs="Calibri"/>
                  <w:color w:val="000000"/>
                  <w:lang w:eastAsia="en-CA"/>
                </w:rPr>
                <w:t>gained</w:t>
              </w:r>
            </w:ins>
          </w:p>
        </w:tc>
      </w:tr>
      <w:tr w:rsidR="00B12739" w:rsidRPr="00AC2066" w14:paraId="634902F8" w14:textId="77777777" w:rsidTr="00F46648">
        <w:trPr>
          <w:trHeight w:val="288"/>
          <w:ins w:id="7721" w:author="Lane, Stefanie" w:date="2023-09-27T17:48:00Z"/>
        </w:trPr>
        <w:tc>
          <w:tcPr>
            <w:tcW w:w="1298" w:type="dxa"/>
            <w:vMerge/>
            <w:tcBorders>
              <w:top w:val="nil"/>
              <w:left w:val="single" w:sz="8" w:space="0" w:color="auto"/>
              <w:bottom w:val="single" w:sz="8" w:space="0" w:color="000000"/>
              <w:right w:val="nil"/>
            </w:tcBorders>
            <w:vAlign w:val="center"/>
            <w:hideMark/>
          </w:tcPr>
          <w:p w14:paraId="714E2439" w14:textId="77777777" w:rsidR="00B12739" w:rsidRPr="00AC2066" w:rsidRDefault="00B12739" w:rsidP="00F46648">
            <w:pPr>
              <w:spacing w:after="0" w:line="240" w:lineRule="auto"/>
              <w:rPr>
                <w:ins w:id="772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D09C10" w14:textId="77777777" w:rsidR="00B12739" w:rsidRPr="00AC2066" w:rsidRDefault="00B12739" w:rsidP="00F46648">
            <w:pPr>
              <w:spacing w:after="0" w:line="240" w:lineRule="auto"/>
              <w:rPr>
                <w:ins w:id="772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6FFE74F" w14:textId="77777777" w:rsidR="00B12739" w:rsidRPr="00AC2066" w:rsidRDefault="00B12739" w:rsidP="00F46648">
            <w:pPr>
              <w:spacing w:after="0" w:line="240" w:lineRule="auto"/>
              <w:rPr>
                <w:ins w:id="7724" w:author="Lane, Stefanie" w:date="2023-09-27T17:48:00Z"/>
                <w:rFonts w:ascii="Calibri" w:eastAsia="Times New Roman" w:hAnsi="Calibri" w:cs="Calibri"/>
                <w:i/>
                <w:iCs/>
                <w:color w:val="000000"/>
                <w:lang w:eastAsia="en-CA"/>
              </w:rPr>
            </w:pPr>
            <w:ins w:id="7725" w:author="Lane, Stefanie" w:date="2023-09-27T17:48:00Z">
              <w:r w:rsidRPr="00AC2066">
                <w:rPr>
                  <w:rFonts w:ascii="Calibri" w:eastAsia="Times New Roman" w:hAnsi="Calibri" w:cs="Calibri"/>
                  <w:i/>
                  <w:iCs/>
                  <w:color w:val="000000"/>
                  <w:lang w:eastAsia="en-CA"/>
                </w:rPr>
                <w:t>Salix lasiandra</w:t>
              </w:r>
            </w:ins>
          </w:p>
        </w:tc>
        <w:tc>
          <w:tcPr>
            <w:tcW w:w="734" w:type="dxa"/>
            <w:tcBorders>
              <w:top w:val="single" w:sz="4" w:space="0" w:color="auto"/>
              <w:left w:val="nil"/>
              <w:bottom w:val="single" w:sz="4" w:space="0" w:color="auto"/>
              <w:right w:val="nil"/>
            </w:tcBorders>
            <w:shd w:val="clear" w:color="auto" w:fill="auto"/>
            <w:noWrap/>
            <w:vAlign w:val="bottom"/>
            <w:hideMark/>
          </w:tcPr>
          <w:p w14:paraId="42597ED7" w14:textId="77777777" w:rsidR="00B12739" w:rsidRPr="00AC2066" w:rsidRDefault="00B12739" w:rsidP="00F46648">
            <w:pPr>
              <w:spacing w:after="0" w:line="240" w:lineRule="auto"/>
              <w:jc w:val="center"/>
              <w:rPr>
                <w:ins w:id="7726" w:author="Lane, Stefanie" w:date="2023-09-27T17:48:00Z"/>
                <w:rFonts w:ascii="Calibri" w:eastAsia="Times New Roman" w:hAnsi="Calibri" w:cs="Calibri"/>
                <w:color w:val="000000"/>
                <w:lang w:eastAsia="en-CA"/>
              </w:rPr>
            </w:pPr>
            <w:ins w:id="7727"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E63E055" w14:textId="77777777" w:rsidR="00B12739" w:rsidRPr="00AC2066" w:rsidRDefault="00B12739" w:rsidP="00F46648">
            <w:pPr>
              <w:spacing w:after="0" w:line="240" w:lineRule="auto"/>
              <w:jc w:val="center"/>
              <w:rPr>
                <w:ins w:id="7728" w:author="Lane, Stefanie" w:date="2023-09-27T17:48:00Z"/>
                <w:rFonts w:ascii="Calibri" w:eastAsia="Times New Roman" w:hAnsi="Calibri" w:cs="Calibri"/>
                <w:color w:val="000000"/>
                <w:lang w:eastAsia="en-CA"/>
              </w:rPr>
            </w:pPr>
            <w:ins w:id="7729"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58A2221A" w14:textId="77777777" w:rsidR="00B12739" w:rsidRPr="00AC2066" w:rsidRDefault="00B12739" w:rsidP="00F46648">
            <w:pPr>
              <w:spacing w:after="0" w:line="240" w:lineRule="auto"/>
              <w:jc w:val="center"/>
              <w:rPr>
                <w:ins w:id="7730" w:author="Lane, Stefanie" w:date="2023-09-27T17:48:00Z"/>
                <w:rFonts w:ascii="Calibri" w:eastAsia="Times New Roman" w:hAnsi="Calibri" w:cs="Calibri"/>
                <w:color w:val="000000"/>
                <w:lang w:eastAsia="en-CA"/>
              </w:rPr>
            </w:pPr>
            <w:ins w:id="7731"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single" w:sz="4" w:space="0" w:color="auto"/>
              <w:right w:val="single" w:sz="8" w:space="0" w:color="auto"/>
            </w:tcBorders>
            <w:shd w:val="clear" w:color="auto" w:fill="auto"/>
            <w:noWrap/>
            <w:vAlign w:val="bottom"/>
            <w:hideMark/>
          </w:tcPr>
          <w:p w14:paraId="5F0317C9" w14:textId="77777777" w:rsidR="00B12739" w:rsidRPr="00AC2066" w:rsidRDefault="00B12739" w:rsidP="00F46648">
            <w:pPr>
              <w:spacing w:after="0" w:line="240" w:lineRule="auto"/>
              <w:jc w:val="center"/>
              <w:rPr>
                <w:ins w:id="7732" w:author="Lane, Stefanie" w:date="2023-09-27T17:48:00Z"/>
                <w:rFonts w:ascii="Calibri" w:eastAsia="Times New Roman" w:hAnsi="Calibri" w:cs="Calibri"/>
                <w:color w:val="000000"/>
                <w:lang w:eastAsia="en-CA"/>
              </w:rPr>
            </w:pPr>
            <w:ins w:id="7733" w:author="Lane, Stefanie" w:date="2023-09-27T17:48:00Z">
              <w:r w:rsidRPr="00AC2066">
                <w:rPr>
                  <w:rFonts w:ascii="Calibri" w:eastAsia="Times New Roman" w:hAnsi="Calibri" w:cs="Calibri"/>
                  <w:color w:val="000000"/>
                  <w:lang w:eastAsia="en-CA"/>
                </w:rPr>
                <w:t>gained</w:t>
              </w:r>
            </w:ins>
          </w:p>
        </w:tc>
      </w:tr>
      <w:tr w:rsidR="00B12739" w:rsidRPr="00AC2066" w14:paraId="45FF159A" w14:textId="77777777" w:rsidTr="00F46648">
        <w:trPr>
          <w:trHeight w:val="288"/>
          <w:ins w:id="7734" w:author="Lane, Stefanie" w:date="2023-09-27T17:48:00Z"/>
        </w:trPr>
        <w:tc>
          <w:tcPr>
            <w:tcW w:w="1298" w:type="dxa"/>
            <w:vMerge/>
            <w:tcBorders>
              <w:top w:val="nil"/>
              <w:left w:val="single" w:sz="8" w:space="0" w:color="auto"/>
              <w:bottom w:val="single" w:sz="8" w:space="0" w:color="000000"/>
              <w:right w:val="nil"/>
            </w:tcBorders>
            <w:vAlign w:val="center"/>
            <w:hideMark/>
          </w:tcPr>
          <w:p w14:paraId="65E50660" w14:textId="77777777" w:rsidR="00B12739" w:rsidRPr="00AC2066" w:rsidRDefault="00B12739" w:rsidP="00F46648">
            <w:pPr>
              <w:spacing w:after="0" w:line="240" w:lineRule="auto"/>
              <w:rPr>
                <w:ins w:id="773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327DF9" w14:textId="77777777" w:rsidR="00B12739" w:rsidRPr="00AC2066" w:rsidRDefault="00B12739" w:rsidP="00F46648">
            <w:pPr>
              <w:spacing w:after="0" w:line="240" w:lineRule="auto"/>
              <w:rPr>
                <w:ins w:id="773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177EEB" w14:textId="77777777" w:rsidR="00B12739" w:rsidRPr="00AC2066" w:rsidRDefault="00B12739" w:rsidP="00F46648">
            <w:pPr>
              <w:spacing w:after="0" w:line="240" w:lineRule="auto"/>
              <w:rPr>
                <w:ins w:id="7737" w:author="Lane, Stefanie" w:date="2023-09-27T17:48:00Z"/>
                <w:rFonts w:ascii="Calibri" w:eastAsia="Times New Roman" w:hAnsi="Calibri" w:cs="Calibri"/>
                <w:i/>
                <w:iCs/>
                <w:color w:val="000000"/>
                <w:lang w:eastAsia="en-CA"/>
              </w:rPr>
            </w:pPr>
            <w:ins w:id="7738" w:author="Lane, Stefanie" w:date="2023-09-27T17:48:00Z">
              <w:r w:rsidRPr="00AC2066">
                <w:rPr>
                  <w:rFonts w:ascii="Calibri" w:eastAsia="Times New Roman" w:hAnsi="Calibri" w:cs="Calibri"/>
                  <w:i/>
                  <w:iCs/>
                  <w:color w:val="000000"/>
                  <w:lang w:eastAsia="en-CA"/>
                </w:rPr>
                <w:t>Salix scouleriana</w:t>
              </w:r>
            </w:ins>
          </w:p>
        </w:tc>
        <w:tc>
          <w:tcPr>
            <w:tcW w:w="734" w:type="dxa"/>
            <w:tcBorders>
              <w:top w:val="nil"/>
              <w:left w:val="nil"/>
              <w:bottom w:val="nil"/>
              <w:right w:val="nil"/>
            </w:tcBorders>
            <w:shd w:val="clear" w:color="auto" w:fill="auto"/>
            <w:noWrap/>
            <w:vAlign w:val="bottom"/>
            <w:hideMark/>
          </w:tcPr>
          <w:p w14:paraId="2A6CBF76" w14:textId="77777777" w:rsidR="00B12739" w:rsidRPr="00AC2066" w:rsidRDefault="00B12739" w:rsidP="00F46648">
            <w:pPr>
              <w:spacing w:after="0" w:line="240" w:lineRule="auto"/>
              <w:rPr>
                <w:ins w:id="7739"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28F9CD49" w14:textId="77777777" w:rsidR="00B12739" w:rsidRPr="00AC2066" w:rsidRDefault="00B12739" w:rsidP="00F46648">
            <w:pPr>
              <w:spacing w:after="0" w:line="240" w:lineRule="auto"/>
              <w:jc w:val="center"/>
              <w:rPr>
                <w:ins w:id="7740"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124544EF" w14:textId="77777777" w:rsidR="00B12739" w:rsidRPr="00AC2066" w:rsidRDefault="00B12739" w:rsidP="00F46648">
            <w:pPr>
              <w:spacing w:after="0" w:line="240" w:lineRule="auto"/>
              <w:jc w:val="center"/>
              <w:rPr>
                <w:ins w:id="7741" w:author="Lane, Stefanie" w:date="2023-09-27T17:48:00Z"/>
                <w:rFonts w:ascii="Calibri" w:eastAsia="Times New Roman" w:hAnsi="Calibri" w:cs="Calibri"/>
                <w:color w:val="000000"/>
                <w:lang w:eastAsia="en-CA"/>
              </w:rPr>
            </w:pPr>
            <w:ins w:id="7742"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06724F62" w14:textId="77777777" w:rsidR="00B12739" w:rsidRPr="00AC2066" w:rsidRDefault="00B12739" w:rsidP="00F46648">
            <w:pPr>
              <w:spacing w:after="0" w:line="240" w:lineRule="auto"/>
              <w:jc w:val="center"/>
              <w:rPr>
                <w:ins w:id="7743" w:author="Lane, Stefanie" w:date="2023-09-27T17:48:00Z"/>
                <w:rFonts w:ascii="Calibri" w:eastAsia="Times New Roman" w:hAnsi="Calibri" w:cs="Calibri"/>
                <w:color w:val="000000"/>
                <w:lang w:eastAsia="en-CA"/>
              </w:rPr>
            </w:pPr>
            <w:ins w:id="7744" w:author="Lane, Stefanie" w:date="2023-09-27T17:48:00Z">
              <w:r w:rsidRPr="00AC2066">
                <w:rPr>
                  <w:rFonts w:ascii="Calibri" w:eastAsia="Times New Roman" w:hAnsi="Calibri" w:cs="Calibri"/>
                  <w:color w:val="000000"/>
                  <w:lang w:eastAsia="en-CA"/>
                </w:rPr>
                <w:t>gained</w:t>
              </w:r>
            </w:ins>
          </w:p>
        </w:tc>
      </w:tr>
      <w:tr w:rsidR="00B12739" w:rsidRPr="00AC2066" w14:paraId="4CC3141F" w14:textId="77777777" w:rsidTr="00F46648">
        <w:trPr>
          <w:trHeight w:val="288"/>
          <w:ins w:id="7745" w:author="Lane, Stefanie" w:date="2023-09-27T17:48:00Z"/>
        </w:trPr>
        <w:tc>
          <w:tcPr>
            <w:tcW w:w="1298" w:type="dxa"/>
            <w:vMerge/>
            <w:tcBorders>
              <w:top w:val="nil"/>
              <w:left w:val="single" w:sz="8" w:space="0" w:color="auto"/>
              <w:bottom w:val="single" w:sz="8" w:space="0" w:color="000000"/>
              <w:right w:val="nil"/>
            </w:tcBorders>
            <w:vAlign w:val="center"/>
            <w:hideMark/>
          </w:tcPr>
          <w:p w14:paraId="683E00A7" w14:textId="77777777" w:rsidR="00B12739" w:rsidRPr="00AC2066" w:rsidRDefault="00B12739" w:rsidP="00F46648">
            <w:pPr>
              <w:spacing w:after="0" w:line="240" w:lineRule="auto"/>
              <w:rPr>
                <w:ins w:id="774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DABFB8F" w14:textId="77777777" w:rsidR="00B12739" w:rsidRPr="00AC2066" w:rsidRDefault="00B12739" w:rsidP="00F46648">
            <w:pPr>
              <w:spacing w:after="0" w:line="240" w:lineRule="auto"/>
              <w:rPr>
                <w:ins w:id="774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DE5E36" w14:textId="77777777" w:rsidR="00B12739" w:rsidRPr="00AC2066" w:rsidRDefault="00B12739" w:rsidP="00F46648">
            <w:pPr>
              <w:spacing w:after="0" w:line="240" w:lineRule="auto"/>
              <w:rPr>
                <w:ins w:id="7748" w:author="Lane, Stefanie" w:date="2023-09-27T17:48:00Z"/>
                <w:rFonts w:ascii="Calibri" w:eastAsia="Times New Roman" w:hAnsi="Calibri" w:cs="Calibri"/>
                <w:i/>
                <w:iCs/>
                <w:color w:val="000000"/>
                <w:lang w:eastAsia="en-CA"/>
              </w:rPr>
            </w:pPr>
            <w:ins w:id="7749" w:author="Lane, Stefanie" w:date="2023-09-27T17:48:00Z">
              <w:r w:rsidRPr="00AC2066">
                <w:rPr>
                  <w:rFonts w:ascii="Calibri" w:eastAsia="Times New Roman" w:hAnsi="Calibri" w:cs="Calibri"/>
                  <w:i/>
                  <w:iCs/>
                  <w:color w:val="000000"/>
                  <w:lang w:eastAsia="en-CA"/>
                </w:rPr>
                <w:t>Typha latifolia</w:t>
              </w:r>
            </w:ins>
          </w:p>
        </w:tc>
        <w:tc>
          <w:tcPr>
            <w:tcW w:w="734" w:type="dxa"/>
            <w:tcBorders>
              <w:top w:val="single" w:sz="4" w:space="0" w:color="auto"/>
              <w:left w:val="nil"/>
              <w:bottom w:val="single" w:sz="4" w:space="0" w:color="auto"/>
              <w:right w:val="nil"/>
            </w:tcBorders>
            <w:shd w:val="clear" w:color="auto" w:fill="auto"/>
            <w:noWrap/>
            <w:vAlign w:val="bottom"/>
            <w:hideMark/>
          </w:tcPr>
          <w:p w14:paraId="22D11F7A" w14:textId="77777777" w:rsidR="00B12739" w:rsidRPr="00AC2066" w:rsidRDefault="00B12739" w:rsidP="00F46648">
            <w:pPr>
              <w:spacing w:after="0" w:line="240" w:lineRule="auto"/>
              <w:jc w:val="center"/>
              <w:rPr>
                <w:ins w:id="7750" w:author="Lane, Stefanie" w:date="2023-09-27T17:48:00Z"/>
                <w:rFonts w:ascii="Calibri" w:eastAsia="Times New Roman" w:hAnsi="Calibri" w:cs="Calibri"/>
                <w:color w:val="000000"/>
                <w:lang w:eastAsia="en-CA"/>
              </w:rPr>
            </w:pPr>
            <w:ins w:id="7751"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BB14756" w14:textId="77777777" w:rsidR="00B12739" w:rsidRPr="00AC2066" w:rsidRDefault="00B12739" w:rsidP="00F46648">
            <w:pPr>
              <w:spacing w:after="0" w:line="240" w:lineRule="auto"/>
              <w:jc w:val="center"/>
              <w:rPr>
                <w:ins w:id="7752" w:author="Lane, Stefanie" w:date="2023-09-27T17:48:00Z"/>
                <w:rFonts w:ascii="Calibri" w:eastAsia="Times New Roman" w:hAnsi="Calibri" w:cs="Calibri"/>
                <w:color w:val="000000"/>
                <w:lang w:eastAsia="en-CA"/>
              </w:rPr>
            </w:pPr>
            <w:ins w:id="7753"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6B0A9B09" w14:textId="77777777" w:rsidR="00B12739" w:rsidRPr="00AC2066" w:rsidRDefault="00B12739" w:rsidP="00F46648">
            <w:pPr>
              <w:spacing w:after="0" w:line="240" w:lineRule="auto"/>
              <w:jc w:val="center"/>
              <w:rPr>
                <w:ins w:id="7754" w:author="Lane, Stefanie" w:date="2023-09-27T17:48:00Z"/>
                <w:rFonts w:ascii="Calibri" w:eastAsia="Times New Roman" w:hAnsi="Calibri" w:cs="Calibri"/>
                <w:color w:val="000000"/>
                <w:lang w:eastAsia="en-CA"/>
              </w:rPr>
            </w:pPr>
            <w:ins w:id="7755"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single" w:sz="4" w:space="0" w:color="auto"/>
              <w:right w:val="single" w:sz="8" w:space="0" w:color="auto"/>
            </w:tcBorders>
            <w:shd w:val="clear" w:color="auto" w:fill="auto"/>
            <w:noWrap/>
            <w:vAlign w:val="bottom"/>
            <w:hideMark/>
          </w:tcPr>
          <w:p w14:paraId="10EA9E96" w14:textId="77777777" w:rsidR="00B12739" w:rsidRPr="00AC2066" w:rsidRDefault="00B12739" w:rsidP="00F46648">
            <w:pPr>
              <w:spacing w:after="0" w:line="240" w:lineRule="auto"/>
              <w:jc w:val="center"/>
              <w:rPr>
                <w:ins w:id="7756" w:author="Lane, Stefanie" w:date="2023-09-27T17:48:00Z"/>
                <w:rFonts w:ascii="Calibri" w:eastAsia="Times New Roman" w:hAnsi="Calibri" w:cs="Calibri"/>
                <w:color w:val="000000"/>
                <w:lang w:eastAsia="en-CA"/>
              </w:rPr>
            </w:pPr>
            <w:ins w:id="7757" w:author="Lane, Stefanie" w:date="2023-09-27T17:48:00Z">
              <w:r w:rsidRPr="00AC2066">
                <w:rPr>
                  <w:rFonts w:ascii="Calibri" w:eastAsia="Times New Roman" w:hAnsi="Calibri" w:cs="Calibri"/>
                  <w:color w:val="000000"/>
                  <w:lang w:eastAsia="en-CA"/>
                </w:rPr>
                <w:t>gained</w:t>
              </w:r>
            </w:ins>
          </w:p>
        </w:tc>
      </w:tr>
      <w:tr w:rsidR="00B12739" w:rsidRPr="00AC2066" w14:paraId="68B4E6CD" w14:textId="77777777" w:rsidTr="00F46648">
        <w:trPr>
          <w:trHeight w:val="288"/>
          <w:ins w:id="7758" w:author="Lane, Stefanie" w:date="2023-09-27T17:48:00Z"/>
        </w:trPr>
        <w:tc>
          <w:tcPr>
            <w:tcW w:w="1298" w:type="dxa"/>
            <w:vMerge/>
            <w:tcBorders>
              <w:top w:val="nil"/>
              <w:left w:val="single" w:sz="8" w:space="0" w:color="auto"/>
              <w:bottom w:val="single" w:sz="8" w:space="0" w:color="000000"/>
              <w:right w:val="nil"/>
            </w:tcBorders>
            <w:vAlign w:val="center"/>
            <w:hideMark/>
          </w:tcPr>
          <w:p w14:paraId="0F6F6F2F" w14:textId="77777777" w:rsidR="00B12739" w:rsidRPr="00AC2066" w:rsidRDefault="00B12739" w:rsidP="00F46648">
            <w:pPr>
              <w:spacing w:after="0" w:line="240" w:lineRule="auto"/>
              <w:rPr>
                <w:ins w:id="775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091D17" w14:textId="77777777" w:rsidR="00B12739" w:rsidRPr="00AC2066" w:rsidRDefault="00B12739" w:rsidP="00F46648">
            <w:pPr>
              <w:spacing w:after="0" w:line="240" w:lineRule="auto"/>
              <w:rPr>
                <w:ins w:id="776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DCBFB" w14:textId="77777777" w:rsidR="00B12739" w:rsidRPr="00AC2066" w:rsidRDefault="00B12739" w:rsidP="00F46648">
            <w:pPr>
              <w:spacing w:after="0" w:line="240" w:lineRule="auto"/>
              <w:rPr>
                <w:ins w:id="7761" w:author="Lane, Stefanie" w:date="2023-09-27T17:48:00Z"/>
                <w:rFonts w:ascii="Calibri" w:eastAsia="Times New Roman" w:hAnsi="Calibri" w:cs="Calibri"/>
                <w:i/>
                <w:iCs/>
                <w:color w:val="000000"/>
                <w:lang w:eastAsia="en-CA"/>
              </w:rPr>
            </w:pPr>
            <w:ins w:id="7762" w:author="Lane, Stefanie" w:date="2023-09-27T17:48:00Z">
              <w:r w:rsidRPr="00AC2066">
                <w:rPr>
                  <w:rFonts w:ascii="Calibri" w:eastAsia="Times New Roman" w:hAnsi="Calibri" w:cs="Calibri"/>
                  <w:i/>
                  <w:iCs/>
                  <w:color w:val="000000"/>
                  <w:lang w:eastAsia="en-CA"/>
                </w:rPr>
                <w:t>Equisetum palustre</w:t>
              </w:r>
            </w:ins>
          </w:p>
        </w:tc>
        <w:tc>
          <w:tcPr>
            <w:tcW w:w="734" w:type="dxa"/>
            <w:tcBorders>
              <w:top w:val="nil"/>
              <w:left w:val="nil"/>
              <w:bottom w:val="nil"/>
              <w:right w:val="nil"/>
            </w:tcBorders>
            <w:shd w:val="clear" w:color="auto" w:fill="auto"/>
            <w:noWrap/>
            <w:vAlign w:val="bottom"/>
            <w:hideMark/>
          </w:tcPr>
          <w:p w14:paraId="477720BE" w14:textId="77777777" w:rsidR="00B12739" w:rsidRPr="00AC2066" w:rsidRDefault="00B12739" w:rsidP="00F46648">
            <w:pPr>
              <w:spacing w:after="0" w:line="240" w:lineRule="auto"/>
              <w:rPr>
                <w:ins w:id="7763"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02FFA95" w14:textId="77777777" w:rsidR="00B12739" w:rsidRPr="00AC2066" w:rsidRDefault="00B12739" w:rsidP="00F46648">
            <w:pPr>
              <w:spacing w:after="0" w:line="240" w:lineRule="auto"/>
              <w:jc w:val="center"/>
              <w:rPr>
                <w:ins w:id="7764" w:author="Lane, Stefanie" w:date="2023-09-27T17:48:00Z"/>
                <w:rFonts w:ascii="Calibri" w:eastAsia="Times New Roman" w:hAnsi="Calibri" w:cs="Calibri"/>
                <w:color w:val="000000"/>
                <w:lang w:eastAsia="en-CA"/>
              </w:rPr>
            </w:pPr>
            <w:ins w:id="7765"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0BACECA4" w14:textId="77777777" w:rsidR="00B12739" w:rsidRPr="00AC2066" w:rsidRDefault="00B12739" w:rsidP="00F46648">
            <w:pPr>
              <w:spacing w:after="0" w:line="240" w:lineRule="auto"/>
              <w:jc w:val="center"/>
              <w:rPr>
                <w:ins w:id="7766"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03FF0023" w14:textId="77777777" w:rsidR="00B12739" w:rsidRPr="00AC2066" w:rsidRDefault="00B12739" w:rsidP="00F46648">
            <w:pPr>
              <w:spacing w:after="0" w:line="240" w:lineRule="auto"/>
              <w:jc w:val="center"/>
              <w:rPr>
                <w:ins w:id="7767" w:author="Lane, Stefanie" w:date="2023-09-27T17:48:00Z"/>
                <w:rFonts w:ascii="Calibri" w:eastAsia="Times New Roman" w:hAnsi="Calibri" w:cs="Calibri"/>
                <w:color w:val="000000"/>
                <w:lang w:eastAsia="en-CA"/>
              </w:rPr>
            </w:pPr>
            <w:ins w:id="7768" w:author="Lane, Stefanie" w:date="2023-09-27T17:48:00Z">
              <w:r w:rsidRPr="00AC2066">
                <w:rPr>
                  <w:rFonts w:ascii="Calibri" w:eastAsia="Times New Roman" w:hAnsi="Calibri" w:cs="Calibri"/>
                  <w:color w:val="000000"/>
                  <w:lang w:eastAsia="en-CA"/>
                </w:rPr>
                <w:t> </w:t>
              </w:r>
            </w:ins>
          </w:p>
        </w:tc>
      </w:tr>
      <w:tr w:rsidR="00B12739" w:rsidRPr="00AC2066" w14:paraId="55BDA8C4" w14:textId="77777777" w:rsidTr="00F46648">
        <w:trPr>
          <w:trHeight w:val="288"/>
          <w:ins w:id="7769" w:author="Lane, Stefanie" w:date="2023-09-27T17:48:00Z"/>
        </w:trPr>
        <w:tc>
          <w:tcPr>
            <w:tcW w:w="1298" w:type="dxa"/>
            <w:vMerge/>
            <w:tcBorders>
              <w:top w:val="nil"/>
              <w:left w:val="single" w:sz="8" w:space="0" w:color="auto"/>
              <w:bottom w:val="single" w:sz="8" w:space="0" w:color="000000"/>
              <w:right w:val="nil"/>
            </w:tcBorders>
            <w:vAlign w:val="center"/>
            <w:hideMark/>
          </w:tcPr>
          <w:p w14:paraId="7F072720" w14:textId="77777777" w:rsidR="00B12739" w:rsidRPr="00AC2066" w:rsidRDefault="00B12739" w:rsidP="00F46648">
            <w:pPr>
              <w:spacing w:after="0" w:line="240" w:lineRule="auto"/>
              <w:rPr>
                <w:ins w:id="777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07502F7" w14:textId="77777777" w:rsidR="00B12739" w:rsidRPr="00AC2066" w:rsidRDefault="00B12739" w:rsidP="00F46648">
            <w:pPr>
              <w:spacing w:after="0" w:line="240" w:lineRule="auto"/>
              <w:rPr>
                <w:ins w:id="777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3FF9FD0" w14:textId="77777777" w:rsidR="00B12739" w:rsidRPr="00AC2066" w:rsidRDefault="00B12739" w:rsidP="00F46648">
            <w:pPr>
              <w:spacing w:after="0" w:line="240" w:lineRule="auto"/>
              <w:rPr>
                <w:ins w:id="7772" w:author="Lane, Stefanie" w:date="2023-09-27T17:48:00Z"/>
                <w:rFonts w:ascii="Calibri" w:eastAsia="Times New Roman" w:hAnsi="Calibri" w:cs="Calibri"/>
                <w:i/>
                <w:iCs/>
                <w:color w:val="000000"/>
                <w:lang w:eastAsia="en-CA"/>
              </w:rPr>
            </w:pPr>
            <w:ins w:id="7773" w:author="Lane, Stefanie" w:date="2023-09-27T17:48:00Z">
              <w:r w:rsidRPr="00AC2066">
                <w:rPr>
                  <w:rFonts w:ascii="Calibri" w:eastAsia="Times New Roman" w:hAnsi="Calibri" w:cs="Calibri"/>
                  <w:i/>
                  <w:iCs/>
                  <w:color w:val="000000"/>
                  <w:lang w:eastAsia="en-CA"/>
                </w:rPr>
                <w:t>Equisetum variegatum</w:t>
              </w:r>
            </w:ins>
          </w:p>
        </w:tc>
        <w:tc>
          <w:tcPr>
            <w:tcW w:w="734" w:type="dxa"/>
            <w:tcBorders>
              <w:top w:val="single" w:sz="4" w:space="0" w:color="auto"/>
              <w:left w:val="nil"/>
              <w:bottom w:val="single" w:sz="4" w:space="0" w:color="auto"/>
              <w:right w:val="nil"/>
            </w:tcBorders>
            <w:shd w:val="clear" w:color="auto" w:fill="auto"/>
            <w:noWrap/>
            <w:vAlign w:val="bottom"/>
            <w:hideMark/>
          </w:tcPr>
          <w:p w14:paraId="70A2BF7B" w14:textId="77777777" w:rsidR="00B12739" w:rsidRPr="00AC2066" w:rsidRDefault="00B12739" w:rsidP="00F46648">
            <w:pPr>
              <w:spacing w:after="0" w:line="240" w:lineRule="auto"/>
              <w:jc w:val="center"/>
              <w:rPr>
                <w:ins w:id="7774" w:author="Lane, Stefanie" w:date="2023-09-27T17:48:00Z"/>
                <w:rFonts w:ascii="Calibri" w:eastAsia="Times New Roman" w:hAnsi="Calibri" w:cs="Calibri"/>
                <w:color w:val="000000"/>
                <w:lang w:eastAsia="en-CA"/>
              </w:rPr>
            </w:pPr>
            <w:ins w:id="777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E98D87B" w14:textId="77777777" w:rsidR="00B12739" w:rsidRPr="00AC2066" w:rsidRDefault="00B12739" w:rsidP="00F46648">
            <w:pPr>
              <w:spacing w:after="0" w:line="240" w:lineRule="auto"/>
              <w:jc w:val="center"/>
              <w:rPr>
                <w:ins w:id="7776" w:author="Lane, Stefanie" w:date="2023-09-27T17:48:00Z"/>
                <w:rFonts w:ascii="Calibri" w:eastAsia="Times New Roman" w:hAnsi="Calibri" w:cs="Calibri"/>
                <w:color w:val="000000"/>
                <w:lang w:eastAsia="en-CA"/>
              </w:rPr>
            </w:pPr>
            <w:ins w:id="7777"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38B5B7D5" w14:textId="77777777" w:rsidR="00B12739" w:rsidRPr="00AC2066" w:rsidRDefault="00B12739" w:rsidP="00F46648">
            <w:pPr>
              <w:spacing w:after="0" w:line="240" w:lineRule="auto"/>
              <w:jc w:val="center"/>
              <w:rPr>
                <w:ins w:id="7778" w:author="Lane, Stefanie" w:date="2023-09-27T17:48:00Z"/>
                <w:rFonts w:ascii="Calibri" w:eastAsia="Times New Roman" w:hAnsi="Calibri" w:cs="Calibri"/>
                <w:color w:val="000000"/>
                <w:lang w:eastAsia="en-CA"/>
              </w:rPr>
            </w:pPr>
            <w:ins w:id="7779"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E5A355B" w14:textId="77777777" w:rsidR="00B12739" w:rsidRPr="00AC2066" w:rsidRDefault="00B12739" w:rsidP="00F46648">
            <w:pPr>
              <w:spacing w:after="0" w:line="240" w:lineRule="auto"/>
              <w:jc w:val="center"/>
              <w:rPr>
                <w:ins w:id="7780" w:author="Lane, Stefanie" w:date="2023-09-27T17:48:00Z"/>
                <w:rFonts w:ascii="Calibri" w:eastAsia="Times New Roman" w:hAnsi="Calibri" w:cs="Calibri"/>
                <w:color w:val="000000"/>
                <w:lang w:eastAsia="en-CA"/>
              </w:rPr>
            </w:pPr>
            <w:ins w:id="7781" w:author="Lane, Stefanie" w:date="2023-09-27T17:48:00Z">
              <w:r w:rsidRPr="00AC2066">
                <w:rPr>
                  <w:rFonts w:ascii="Calibri" w:eastAsia="Times New Roman" w:hAnsi="Calibri" w:cs="Calibri"/>
                  <w:color w:val="000000"/>
                  <w:lang w:eastAsia="en-CA"/>
                </w:rPr>
                <w:t> </w:t>
              </w:r>
            </w:ins>
          </w:p>
        </w:tc>
      </w:tr>
      <w:tr w:rsidR="00B12739" w:rsidRPr="00AC2066" w14:paraId="087BCDD4" w14:textId="77777777" w:rsidTr="00F46648">
        <w:trPr>
          <w:trHeight w:val="288"/>
          <w:ins w:id="7782" w:author="Lane, Stefanie" w:date="2023-09-27T17:48:00Z"/>
        </w:trPr>
        <w:tc>
          <w:tcPr>
            <w:tcW w:w="1298" w:type="dxa"/>
            <w:vMerge/>
            <w:tcBorders>
              <w:top w:val="nil"/>
              <w:left w:val="single" w:sz="8" w:space="0" w:color="auto"/>
              <w:bottom w:val="single" w:sz="8" w:space="0" w:color="000000"/>
              <w:right w:val="nil"/>
            </w:tcBorders>
            <w:vAlign w:val="center"/>
            <w:hideMark/>
          </w:tcPr>
          <w:p w14:paraId="680056B2" w14:textId="77777777" w:rsidR="00B12739" w:rsidRPr="00AC2066" w:rsidRDefault="00B12739" w:rsidP="00F46648">
            <w:pPr>
              <w:spacing w:after="0" w:line="240" w:lineRule="auto"/>
              <w:rPr>
                <w:ins w:id="778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00ACF4A" w14:textId="77777777" w:rsidR="00B12739" w:rsidRPr="00AC2066" w:rsidRDefault="00B12739" w:rsidP="00F46648">
            <w:pPr>
              <w:spacing w:after="0" w:line="240" w:lineRule="auto"/>
              <w:rPr>
                <w:ins w:id="778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9BF47E9" w14:textId="77777777" w:rsidR="00B12739" w:rsidRPr="00AC2066" w:rsidRDefault="00B12739" w:rsidP="00F46648">
            <w:pPr>
              <w:spacing w:after="0" w:line="240" w:lineRule="auto"/>
              <w:rPr>
                <w:ins w:id="7785" w:author="Lane, Stefanie" w:date="2023-09-27T17:48:00Z"/>
                <w:rFonts w:ascii="Calibri" w:eastAsia="Times New Roman" w:hAnsi="Calibri" w:cs="Calibri"/>
                <w:i/>
                <w:iCs/>
                <w:color w:val="000000"/>
                <w:lang w:eastAsia="en-CA"/>
              </w:rPr>
            </w:pPr>
            <w:ins w:id="7786" w:author="Lane, Stefanie" w:date="2023-09-27T17:48:00Z">
              <w:r w:rsidRPr="00AC2066">
                <w:rPr>
                  <w:rFonts w:ascii="Calibri" w:eastAsia="Times New Roman" w:hAnsi="Calibri" w:cs="Calibri"/>
                  <w:i/>
                  <w:iCs/>
                  <w:color w:val="000000"/>
                  <w:lang w:eastAsia="en-CA"/>
                </w:rPr>
                <w:t>Galium sp.</w:t>
              </w:r>
            </w:ins>
          </w:p>
        </w:tc>
        <w:tc>
          <w:tcPr>
            <w:tcW w:w="734" w:type="dxa"/>
            <w:tcBorders>
              <w:top w:val="nil"/>
              <w:left w:val="nil"/>
              <w:bottom w:val="nil"/>
              <w:right w:val="nil"/>
            </w:tcBorders>
            <w:shd w:val="clear" w:color="auto" w:fill="auto"/>
            <w:noWrap/>
            <w:vAlign w:val="bottom"/>
            <w:hideMark/>
          </w:tcPr>
          <w:p w14:paraId="6A36A390" w14:textId="77777777" w:rsidR="00B12739" w:rsidRPr="00AC2066" w:rsidRDefault="00B12739" w:rsidP="00F46648">
            <w:pPr>
              <w:spacing w:after="0" w:line="240" w:lineRule="auto"/>
              <w:rPr>
                <w:ins w:id="7787"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D2DB70F" w14:textId="77777777" w:rsidR="00B12739" w:rsidRPr="00AC2066" w:rsidRDefault="00B12739" w:rsidP="00F46648">
            <w:pPr>
              <w:spacing w:after="0" w:line="240" w:lineRule="auto"/>
              <w:jc w:val="center"/>
              <w:rPr>
                <w:ins w:id="7788" w:author="Lane, Stefanie" w:date="2023-09-27T17:48:00Z"/>
                <w:rFonts w:ascii="Calibri" w:eastAsia="Times New Roman" w:hAnsi="Calibri" w:cs="Calibri"/>
                <w:color w:val="000000"/>
                <w:lang w:eastAsia="en-CA"/>
              </w:rPr>
            </w:pPr>
            <w:ins w:id="7789"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DD49BEE" w14:textId="77777777" w:rsidR="00B12739" w:rsidRPr="00AC2066" w:rsidRDefault="00B12739" w:rsidP="00F46648">
            <w:pPr>
              <w:spacing w:after="0" w:line="240" w:lineRule="auto"/>
              <w:jc w:val="center"/>
              <w:rPr>
                <w:ins w:id="7790"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106EDF5E" w14:textId="77777777" w:rsidR="00B12739" w:rsidRPr="00AC2066" w:rsidRDefault="00B12739" w:rsidP="00F46648">
            <w:pPr>
              <w:spacing w:after="0" w:line="240" w:lineRule="auto"/>
              <w:jc w:val="center"/>
              <w:rPr>
                <w:ins w:id="7791" w:author="Lane, Stefanie" w:date="2023-09-27T17:48:00Z"/>
                <w:rFonts w:ascii="Calibri" w:eastAsia="Times New Roman" w:hAnsi="Calibri" w:cs="Calibri"/>
                <w:color w:val="000000"/>
                <w:lang w:eastAsia="en-CA"/>
              </w:rPr>
            </w:pPr>
            <w:ins w:id="7792" w:author="Lane, Stefanie" w:date="2023-09-27T17:48:00Z">
              <w:r w:rsidRPr="00AC2066">
                <w:rPr>
                  <w:rFonts w:ascii="Calibri" w:eastAsia="Times New Roman" w:hAnsi="Calibri" w:cs="Calibri"/>
                  <w:color w:val="000000"/>
                  <w:lang w:eastAsia="en-CA"/>
                </w:rPr>
                <w:t> </w:t>
              </w:r>
            </w:ins>
          </w:p>
        </w:tc>
      </w:tr>
      <w:tr w:rsidR="00B12739" w:rsidRPr="00AC2066" w14:paraId="41FBD1D1" w14:textId="77777777" w:rsidTr="00F46648">
        <w:trPr>
          <w:trHeight w:val="288"/>
          <w:ins w:id="7793" w:author="Lane, Stefanie" w:date="2023-09-27T17:48:00Z"/>
        </w:trPr>
        <w:tc>
          <w:tcPr>
            <w:tcW w:w="1298" w:type="dxa"/>
            <w:vMerge/>
            <w:tcBorders>
              <w:top w:val="nil"/>
              <w:left w:val="single" w:sz="8" w:space="0" w:color="auto"/>
              <w:bottom w:val="single" w:sz="8" w:space="0" w:color="000000"/>
              <w:right w:val="nil"/>
            </w:tcBorders>
            <w:vAlign w:val="center"/>
            <w:hideMark/>
          </w:tcPr>
          <w:p w14:paraId="1093E5BB" w14:textId="77777777" w:rsidR="00B12739" w:rsidRPr="00AC2066" w:rsidRDefault="00B12739" w:rsidP="00F46648">
            <w:pPr>
              <w:spacing w:after="0" w:line="240" w:lineRule="auto"/>
              <w:rPr>
                <w:ins w:id="779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E0F4C1" w14:textId="77777777" w:rsidR="00B12739" w:rsidRPr="00AC2066" w:rsidRDefault="00B12739" w:rsidP="00F46648">
            <w:pPr>
              <w:spacing w:after="0" w:line="240" w:lineRule="auto"/>
              <w:rPr>
                <w:ins w:id="779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1A3DF9" w14:textId="77777777" w:rsidR="00B12739" w:rsidRPr="00AC2066" w:rsidRDefault="00B12739" w:rsidP="00F46648">
            <w:pPr>
              <w:spacing w:after="0" w:line="240" w:lineRule="auto"/>
              <w:rPr>
                <w:ins w:id="7796" w:author="Lane, Stefanie" w:date="2023-09-27T17:48:00Z"/>
                <w:rFonts w:ascii="Calibri" w:eastAsia="Times New Roman" w:hAnsi="Calibri" w:cs="Calibri"/>
                <w:i/>
                <w:iCs/>
                <w:color w:val="000000"/>
                <w:lang w:eastAsia="en-CA"/>
              </w:rPr>
            </w:pPr>
            <w:ins w:id="7797" w:author="Lane, Stefanie" w:date="2023-09-27T17:48:00Z">
              <w:r w:rsidRPr="00AC2066">
                <w:rPr>
                  <w:rFonts w:ascii="Calibri" w:eastAsia="Times New Roman" w:hAnsi="Calibri" w:cs="Calibri"/>
                  <w:i/>
                  <w:iCs/>
                  <w:color w:val="000000"/>
                  <w:lang w:eastAsia="en-CA"/>
                </w:rPr>
                <w:t>Po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2AC8333A" w14:textId="77777777" w:rsidR="00B12739" w:rsidRPr="00AC2066" w:rsidRDefault="00B12739" w:rsidP="00F46648">
            <w:pPr>
              <w:spacing w:after="0" w:line="240" w:lineRule="auto"/>
              <w:jc w:val="center"/>
              <w:rPr>
                <w:ins w:id="7798" w:author="Lane, Stefanie" w:date="2023-09-27T17:48:00Z"/>
                <w:rFonts w:ascii="Calibri" w:eastAsia="Times New Roman" w:hAnsi="Calibri" w:cs="Calibri"/>
                <w:color w:val="000000"/>
                <w:lang w:eastAsia="en-CA"/>
              </w:rPr>
            </w:pPr>
            <w:ins w:id="779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D6213A2" w14:textId="77777777" w:rsidR="00B12739" w:rsidRPr="00AC2066" w:rsidRDefault="00B12739" w:rsidP="00F46648">
            <w:pPr>
              <w:spacing w:after="0" w:line="240" w:lineRule="auto"/>
              <w:jc w:val="center"/>
              <w:rPr>
                <w:ins w:id="7800" w:author="Lane, Stefanie" w:date="2023-09-27T17:48:00Z"/>
                <w:rFonts w:ascii="Calibri" w:eastAsia="Times New Roman" w:hAnsi="Calibri" w:cs="Calibri"/>
                <w:color w:val="000000"/>
                <w:lang w:eastAsia="en-CA"/>
              </w:rPr>
            </w:pPr>
            <w:ins w:id="7801"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16980658" w14:textId="77777777" w:rsidR="00B12739" w:rsidRPr="00AC2066" w:rsidRDefault="00B12739" w:rsidP="00F46648">
            <w:pPr>
              <w:spacing w:after="0" w:line="240" w:lineRule="auto"/>
              <w:jc w:val="center"/>
              <w:rPr>
                <w:ins w:id="7802" w:author="Lane, Stefanie" w:date="2023-09-27T17:48:00Z"/>
                <w:rFonts w:ascii="Calibri" w:eastAsia="Times New Roman" w:hAnsi="Calibri" w:cs="Calibri"/>
                <w:color w:val="000000"/>
                <w:lang w:eastAsia="en-CA"/>
              </w:rPr>
            </w:pPr>
            <w:ins w:id="7803"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138254C" w14:textId="77777777" w:rsidR="00B12739" w:rsidRPr="00AC2066" w:rsidRDefault="00B12739" w:rsidP="00F46648">
            <w:pPr>
              <w:spacing w:after="0" w:line="240" w:lineRule="auto"/>
              <w:jc w:val="center"/>
              <w:rPr>
                <w:ins w:id="7804" w:author="Lane, Stefanie" w:date="2023-09-27T17:48:00Z"/>
                <w:rFonts w:ascii="Calibri" w:eastAsia="Times New Roman" w:hAnsi="Calibri" w:cs="Calibri"/>
                <w:color w:val="000000"/>
                <w:lang w:eastAsia="en-CA"/>
              </w:rPr>
            </w:pPr>
            <w:ins w:id="7805" w:author="Lane, Stefanie" w:date="2023-09-27T17:48:00Z">
              <w:r w:rsidRPr="00AC2066">
                <w:rPr>
                  <w:rFonts w:ascii="Calibri" w:eastAsia="Times New Roman" w:hAnsi="Calibri" w:cs="Calibri"/>
                  <w:color w:val="000000"/>
                  <w:lang w:eastAsia="en-CA"/>
                </w:rPr>
                <w:t> </w:t>
              </w:r>
            </w:ins>
          </w:p>
        </w:tc>
      </w:tr>
      <w:tr w:rsidR="00B12739" w:rsidRPr="00AC2066" w14:paraId="24533A37" w14:textId="77777777" w:rsidTr="00F46648">
        <w:trPr>
          <w:trHeight w:val="288"/>
          <w:ins w:id="7806" w:author="Lane, Stefanie" w:date="2023-09-27T17:48:00Z"/>
        </w:trPr>
        <w:tc>
          <w:tcPr>
            <w:tcW w:w="1298" w:type="dxa"/>
            <w:vMerge/>
            <w:tcBorders>
              <w:top w:val="nil"/>
              <w:left w:val="single" w:sz="8" w:space="0" w:color="auto"/>
              <w:bottom w:val="single" w:sz="8" w:space="0" w:color="000000"/>
              <w:right w:val="nil"/>
            </w:tcBorders>
            <w:vAlign w:val="center"/>
            <w:hideMark/>
          </w:tcPr>
          <w:p w14:paraId="74AD0668" w14:textId="77777777" w:rsidR="00B12739" w:rsidRPr="00AC2066" w:rsidRDefault="00B12739" w:rsidP="00F46648">
            <w:pPr>
              <w:spacing w:after="0" w:line="240" w:lineRule="auto"/>
              <w:rPr>
                <w:ins w:id="780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CDBA890" w14:textId="77777777" w:rsidR="00B12739" w:rsidRPr="00AC2066" w:rsidRDefault="00B12739" w:rsidP="00F46648">
            <w:pPr>
              <w:spacing w:after="0" w:line="240" w:lineRule="auto"/>
              <w:rPr>
                <w:ins w:id="7808"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DE5BA2" w14:textId="77777777" w:rsidR="00B12739" w:rsidRPr="00AC2066" w:rsidRDefault="00B12739" w:rsidP="00F46648">
            <w:pPr>
              <w:spacing w:after="0" w:line="240" w:lineRule="auto"/>
              <w:rPr>
                <w:ins w:id="7809" w:author="Lane, Stefanie" w:date="2023-09-27T17:48:00Z"/>
                <w:rFonts w:ascii="Calibri" w:eastAsia="Times New Roman" w:hAnsi="Calibri" w:cs="Calibri"/>
                <w:i/>
                <w:iCs/>
                <w:color w:val="000000"/>
                <w:lang w:eastAsia="en-CA"/>
              </w:rPr>
            </w:pPr>
            <w:ins w:id="7810" w:author="Lane, Stefanie" w:date="2023-09-27T17:48:00Z">
              <w:r w:rsidRPr="00AC2066">
                <w:rPr>
                  <w:rFonts w:ascii="Calibri" w:eastAsia="Times New Roman" w:hAnsi="Calibri" w:cs="Calibri"/>
                  <w:i/>
                  <w:iCs/>
                  <w:color w:val="000000"/>
                  <w:lang w:eastAsia="en-CA"/>
                </w:rPr>
                <w:t>Poaceae sp.</w:t>
              </w:r>
            </w:ins>
          </w:p>
        </w:tc>
        <w:tc>
          <w:tcPr>
            <w:tcW w:w="734" w:type="dxa"/>
            <w:tcBorders>
              <w:top w:val="nil"/>
              <w:left w:val="nil"/>
              <w:bottom w:val="single" w:sz="4" w:space="0" w:color="auto"/>
              <w:right w:val="nil"/>
            </w:tcBorders>
            <w:shd w:val="clear" w:color="auto" w:fill="auto"/>
            <w:noWrap/>
            <w:vAlign w:val="bottom"/>
            <w:hideMark/>
          </w:tcPr>
          <w:p w14:paraId="4A6DF59F" w14:textId="77777777" w:rsidR="00B12739" w:rsidRPr="00AC2066" w:rsidRDefault="00B12739" w:rsidP="00F46648">
            <w:pPr>
              <w:spacing w:after="0" w:line="240" w:lineRule="auto"/>
              <w:jc w:val="center"/>
              <w:rPr>
                <w:ins w:id="7811" w:author="Lane, Stefanie" w:date="2023-09-27T17:48:00Z"/>
                <w:rFonts w:ascii="Calibri" w:eastAsia="Times New Roman" w:hAnsi="Calibri" w:cs="Calibri"/>
                <w:color w:val="000000"/>
                <w:lang w:eastAsia="en-CA"/>
              </w:rPr>
            </w:pPr>
            <w:ins w:id="7812"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774AF33" w14:textId="77777777" w:rsidR="00B12739" w:rsidRPr="00AC2066" w:rsidRDefault="00B12739" w:rsidP="00F46648">
            <w:pPr>
              <w:spacing w:after="0" w:line="240" w:lineRule="auto"/>
              <w:jc w:val="center"/>
              <w:rPr>
                <w:ins w:id="7813" w:author="Lane, Stefanie" w:date="2023-09-27T17:48:00Z"/>
                <w:rFonts w:ascii="Calibri" w:eastAsia="Times New Roman" w:hAnsi="Calibri" w:cs="Calibri"/>
                <w:color w:val="000000"/>
                <w:lang w:eastAsia="en-CA"/>
              </w:rPr>
            </w:pPr>
            <w:ins w:id="7814"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single" w:sz="4" w:space="0" w:color="auto"/>
              <w:right w:val="nil"/>
            </w:tcBorders>
            <w:shd w:val="clear" w:color="auto" w:fill="auto"/>
            <w:noWrap/>
            <w:vAlign w:val="bottom"/>
            <w:hideMark/>
          </w:tcPr>
          <w:p w14:paraId="52723196" w14:textId="77777777" w:rsidR="00B12739" w:rsidRPr="00AC2066" w:rsidRDefault="00B12739" w:rsidP="00F46648">
            <w:pPr>
              <w:spacing w:after="0" w:line="240" w:lineRule="auto"/>
              <w:jc w:val="center"/>
              <w:rPr>
                <w:ins w:id="7815" w:author="Lane, Stefanie" w:date="2023-09-27T17:48:00Z"/>
                <w:rFonts w:ascii="Calibri" w:eastAsia="Times New Roman" w:hAnsi="Calibri" w:cs="Calibri"/>
                <w:color w:val="000000"/>
                <w:lang w:eastAsia="en-CA"/>
              </w:rPr>
            </w:pPr>
            <w:ins w:id="7816"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1E51D4A" w14:textId="77777777" w:rsidR="00B12739" w:rsidRPr="00AC2066" w:rsidRDefault="00B12739" w:rsidP="00F46648">
            <w:pPr>
              <w:spacing w:after="0" w:line="240" w:lineRule="auto"/>
              <w:jc w:val="center"/>
              <w:rPr>
                <w:ins w:id="7817" w:author="Lane, Stefanie" w:date="2023-09-27T17:48:00Z"/>
                <w:rFonts w:ascii="Calibri" w:eastAsia="Times New Roman" w:hAnsi="Calibri" w:cs="Calibri"/>
                <w:color w:val="000000"/>
                <w:lang w:eastAsia="en-CA"/>
              </w:rPr>
            </w:pPr>
            <w:ins w:id="7818" w:author="Lane, Stefanie" w:date="2023-09-27T17:48:00Z">
              <w:r w:rsidRPr="00AC2066">
                <w:rPr>
                  <w:rFonts w:ascii="Calibri" w:eastAsia="Times New Roman" w:hAnsi="Calibri" w:cs="Calibri"/>
                  <w:color w:val="000000"/>
                  <w:lang w:eastAsia="en-CA"/>
                </w:rPr>
                <w:t> </w:t>
              </w:r>
            </w:ins>
          </w:p>
        </w:tc>
      </w:tr>
      <w:tr w:rsidR="00B12739" w:rsidRPr="00AC2066" w14:paraId="504705F0" w14:textId="77777777" w:rsidTr="00F46648">
        <w:trPr>
          <w:trHeight w:val="300"/>
          <w:ins w:id="7819" w:author="Lane, Stefanie" w:date="2023-09-27T17:48:00Z"/>
        </w:trPr>
        <w:tc>
          <w:tcPr>
            <w:tcW w:w="1298" w:type="dxa"/>
            <w:vMerge/>
            <w:tcBorders>
              <w:top w:val="nil"/>
              <w:left w:val="single" w:sz="8" w:space="0" w:color="auto"/>
              <w:bottom w:val="single" w:sz="8" w:space="0" w:color="000000"/>
              <w:right w:val="nil"/>
            </w:tcBorders>
            <w:vAlign w:val="center"/>
            <w:hideMark/>
          </w:tcPr>
          <w:p w14:paraId="40E82385" w14:textId="77777777" w:rsidR="00B12739" w:rsidRPr="00AC2066" w:rsidRDefault="00B12739" w:rsidP="00F46648">
            <w:pPr>
              <w:spacing w:after="0" w:line="240" w:lineRule="auto"/>
              <w:rPr>
                <w:ins w:id="782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A77651" w14:textId="77777777" w:rsidR="00B12739" w:rsidRPr="00AC2066" w:rsidRDefault="00B12739" w:rsidP="00F46648">
            <w:pPr>
              <w:spacing w:after="0" w:line="240" w:lineRule="auto"/>
              <w:rPr>
                <w:ins w:id="7821"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4772C277" w14:textId="77777777" w:rsidR="00B12739" w:rsidRPr="00AC2066" w:rsidRDefault="00B12739" w:rsidP="00F46648">
            <w:pPr>
              <w:spacing w:after="0" w:line="240" w:lineRule="auto"/>
              <w:rPr>
                <w:ins w:id="7822" w:author="Lane, Stefanie" w:date="2023-09-27T17:48:00Z"/>
                <w:rFonts w:ascii="Calibri" w:eastAsia="Times New Roman" w:hAnsi="Calibri" w:cs="Calibri"/>
                <w:i/>
                <w:iCs/>
                <w:color w:val="000000"/>
                <w:lang w:eastAsia="en-CA"/>
              </w:rPr>
            </w:pPr>
            <w:ins w:id="7823" w:author="Lane, Stefanie" w:date="2023-09-27T17:48:00Z">
              <w:r w:rsidRPr="00AC2066">
                <w:rPr>
                  <w:rFonts w:ascii="Calibri" w:eastAsia="Times New Roman" w:hAnsi="Calibri" w:cs="Calibri"/>
                  <w:i/>
                  <w:iCs/>
                  <w:color w:val="000000"/>
                  <w:lang w:eastAsia="en-CA"/>
                </w:rPr>
                <w:t>Sagittaria latifolia</w:t>
              </w:r>
            </w:ins>
          </w:p>
        </w:tc>
        <w:tc>
          <w:tcPr>
            <w:tcW w:w="734" w:type="dxa"/>
            <w:tcBorders>
              <w:top w:val="nil"/>
              <w:left w:val="nil"/>
              <w:bottom w:val="single" w:sz="8" w:space="0" w:color="auto"/>
              <w:right w:val="nil"/>
            </w:tcBorders>
            <w:shd w:val="clear" w:color="auto" w:fill="auto"/>
            <w:noWrap/>
            <w:vAlign w:val="bottom"/>
            <w:hideMark/>
          </w:tcPr>
          <w:p w14:paraId="189B1C2F" w14:textId="77777777" w:rsidR="00B12739" w:rsidRPr="00AC2066" w:rsidRDefault="00B12739" w:rsidP="00F46648">
            <w:pPr>
              <w:spacing w:after="0" w:line="240" w:lineRule="auto"/>
              <w:jc w:val="center"/>
              <w:rPr>
                <w:ins w:id="7824" w:author="Lane, Stefanie" w:date="2023-09-27T17:48:00Z"/>
                <w:rFonts w:ascii="Calibri" w:eastAsia="Times New Roman" w:hAnsi="Calibri" w:cs="Calibri"/>
                <w:color w:val="000000"/>
                <w:lang w:eastAsia="en-CA"/>
              </w:rPr>
            </w:pPr>
            <w:ins w:id="7825"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1194FF75" w14:textId="77777777" w:rsidR="00B12739" w:rsidRPr="00AC2066" w:rsidRDefault="00B12739" w:rsidP="00F46648">
            <w:pPr>
              <w:spacing w:after="0" w:line="240" w:lineRule="auto"/>
              <w:jc w:val="center"/>
              <w:rPr>
                <w:ins w:id="7826" w:author="Lane, Stefanie" w:date="2023-09-27T17:48:00Z"/>
                <w:rFonts w:ascii="Calibri" w:eastAsia="Times New Roman" w:hAnsi="Calibri" w:cs="Calibri"/>
                <w:color w:val="000000"/>
                <w:lang w:eastAsia="en-CA"/>
              </w:rPr>
            </w:pPr>
            <w:ins w:id="782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8" w:space="0" w:color="auto"/>
              <w:right w:val="nil"/>
            </w:tcBorders>
            <w:shd w:val="clear" w:color="auto" w:fill="auto"/>
            <w:noWrap/>
            <w:vAlign w:val="bottom"/>
            <w:hideMark/>
          </w:tcPr>
          <w:p w14:paraId="1C18F0D1" w14:textId="77777777" w:rsidR="00B12739" w:rsidRPr="00AC2066" w:rsidRDefault="00B12739" w:rsidP="00F46648">
            <w:pPr>
              <w:spacing w:after="0" w:line="240" w:lineRule="auto"/>
              <w:jc w:val="center"/>
              <w:rPr>
                <w:ins w:id="7828" w:author="Lane, Stefanie" w:date="2023-09-27T17:48:00Z"/>
                <w:rFonts w:ascii="Calibri" w:eastAsia="Times New Roman" w:hAnsi="Calibri" w:cs="Calibri"/>
                <w:color w:val="000000"/>
                <w:lang w:eastAsia="en-CA"/>
              </w:rPr>
            </w:pPr>
            <w:ins w:id="7829"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03DB3614" w14:textId="77777777" w:rsidR="00B12739" w:rsidRPr="00AC2066" w:rsidRDefault="00B12739" w:rsidP="00F46648">
            <w:pPr>
              <w:spacing w:after="0" w:line="240" w:lineRule="auto"/>
              <w:jc w:val="center"/>
              <w:rPr>
                <w:ins w:id="7830" w:author="Lane, Stefanie" w:date="2023-09-27T17:48:00Z"/>
                <w:rFonts w:ascii="Calibri" w:eastAsia="Times New Roman" w:hAnsi="Calibri" w:cs="Calibri"/>
                <w:color w:val="000000"/>
                <w:lang w:eastAsia="en-CA"/>
              </w:rPr>
            </w:pPr>
            <w:ins w:id="7831" w:author="Lane, Stefanie" w:date="2023-09-27T17:48:00Z">
              <w:r w:rsidRPr="00AC2066">
                <w:rPr>
                  <w:rFonts w:ascii="Calibri" w:eastAsia="Times New Roman" w:hAnsi="Calibri" w:cs="Calibri"/>
                  <w:color w:val="000000"/>
                  <w:lang w:eastAsia="en-CA"/>
                </w:rPr>
                <w:t> </w:t>
              </w:r>
            </w:ins>
          </w:p>
        </w:tc>
      </w:tr>
      <w:tr w:rsidR="00B12739" w:rsidRPr="00AC2066" w14:paraId="0AAA0328" w14:textId="77777777" w:rsidTr="00F46648">
        <w:trPr>
          <w:trHeight w:val="300"/>
          <w:ins w:id="7832" w:author="Lane, Stefanie" w:date="2023-09-27T17:48:00Z"/>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6EB13EC2" w14:textId="77777777" w:rsidR="00B12739" w:rsidRPr="00AC2066" w:rsidRDefault="00B12739" w:rsidP="00F46648">
            <w:pPr>
              <w:spacing w:after="0" w:line="240" w:lineRule="auto"/>
              <w:jc w:val="center"/>
              <w:rPr>
                <w:ins w:id="7833" w:author="Lane, Stefanie" w:date="2023-09-27T17:48:00Z"/>
                <w:rFonts w:ascii="Calibri" w:eastAsia="Times New Roman" w:hAnsi="Calibri" w:cs="Calibri"/>
                <w:color w:val="000000"/>
                <w:lang w:eastAsia="en-CA"/>
              </w:rPr>
            </w:pPr>
            <w:ins w:id="7834" w:author="Lane, Stefanie" w:date="2023-09-27T17:48:00Z">
              <w:r w:rsidRPr="00AC2066">
                <w:rPr>
                  <w:rFonts w:ascii="Calibri" w:eastAsia="Times New Roman" w:hAnsi="Calibri" w:cs="Calibri"/>
                  <w:color w:val="000000"/>
                  <w:lang w:eastAsia="en-CA"/>
                </w:rPr>
                <w:t>Fescue</w:t>
              </w:r>
            </w:ins>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20C19070" w14:textId="77777777" w:rsidR="00B12739" w:rsidRPr="00AC2066" w:rsidRDefault="00B12739" w:rsidP="00F46648">
            <w:pPr>
              <w:spacing w:after="0" w:line="240" w:lineRule="auto"/>
              <w:jc w:val="center"/>
              <w:rPr>
                <w:ins w:id="7835" w:author="Lane, Stefanie" w:date="2023-09-27T17:48:00Z"/>
                <w:rFonts w:ascii="Calibri" w:eastAsia="Times New Roman" w:hAnsi="Calibri" w:cs="Calibri"/>
                <w:color w:val="000000"/>
                <w:lang w:eastAsia="en-CA"/>
              </w:rPr>
            </w:pPr>
            <w:ins w:id="7836" w:author="Lane, Stefanie" w:date="2023-09-27T17:48:00Z">
              <w:r w:rsidRPr="00AC2066">
                <w:rPr>
                  <w:rFonts w:ascii="Calibri" w:eastAsia="Times New Roman" w:hAnsi="Calibri" w:cs="Calibri"/>
                  <w:color w:val="000000"/>
                  <w:lang w:eastAsia="en-CA"/>
                </w:rPr>
                <w:t>Unknown</w:t>
              </w:r>
            </w:ins>
          </w:p>
        </w:tc>
        <w:tc>
          <w:tcPr>
            <w:tcW w:w="3365" w:type="dxa"/>
            <w:tcBorders>
              <w:top w:val="nil"/>
              <w:left w:val="nil"/>
              <w:bottom w:val="single" w:sz="8" w:space="0" w:color="auto"/>
              <w:right w:val="nil"/>
            </w:tcBorders>
            <w:shd w:val="clear" w:color="auto" w:fill="auto"/>
            <w:noWrap/>
            <w:vAlign w:val="bottom"/>
            <w:hideMark/>
          </w:tcPr>
          <w:p w14:paraId="3CCEEB2F" w14:textId="77777777" w:rsidR="00B12739" w:rsidRPr="00AC2066" w:rsidRDefault="00B12739" w:rsidP="00F46648">
            <w:pPr>
              <w:spacing w:after="0" w:line="240" w:lineRule="auto"/>
              <w:rPr>
                <w:ins w:id="7837" w:author="Lane, Stefanie" w:date="2023-09-27T17:48:00Z"/>
                <w:rFonts w:ascii="Calibri" w:eastAsia="Times New Roman" w:hAnsi="Calibri" w:cs="Calibri"/>
                <w:i/>
                <w:iCs/>
                <w:color w:val="000000"/>
                <w:lang w:eastAsia="en-CA"/>
              </w:rPr>
            </w:pPr>
            <w:ins w:id="7838" w:author="Lane, Stefanie" w:date="2023-09-27T17:48:00Z">
              <w:r w:rsidRPr="00AC2066">
                <w:rPr>
                  <w:rFonts w:ascii="Calibri" w:eastAsia="Times New Roman" w:hAnsi="Calibri" w:cs="Calibri"/>
                  <w:i/>
                  <w:iCs/>
                  <w:color w:val="000000"/>
                  <w:lang w:eastAsia="en-CA"/>
                </w:rPr>
                <w:t>Festuca sp.</w:t>
              </w:r>
            </w:ins>
          </w:p>
        </w:tc>
        <w:tc>
          <w:tcPr>
            <w:tcW w:w="734" w:type="dxa"/>
            <w:tcBorders>
              <w:top w:val="nil"/>
              <w:left w:val="nil"/>
              <w:bottom w:val="nil"/>
              <w:right w:val="nil"/>
            </w:tcBorders>
            <w:shd w:val="clear" w:color="auto" w:fill="auto"/>
            <w:noWrap/>
            <w:vAlign w:val="bottom"/>
            <w:hideMark/>
          </w:tcPr>
          <w:p w14:paraId="69214363" w14:textId="77777777" w:rsidR="00B12739" w:rsidRPr="00AC2066" w:rsidRDefault="00B12739" w:rsidP="00F46648">
            <w:pPr>
              <w:spacing w:after="0" w:line="240" w:lineRule="auto"/>
              <w:jc w:val="center"/>
              <w:rPr>
                <w:ins w:id="7839" w:author="Lane, Stefanie" w:date="2023-09-27T17:48:00Z"/>
                <w:rFonts w:ascii="Calibri" w:eastAsia="Times New Roman" w:hAnsi="Calibri" w:cs="Calibri"/>
                <w:color w:val="000000"/>
                <w:lang w:eastAsia="en-CA"/>
              </w:rPr>
            </w:pPr>
            <w:ins w:id="7840"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3C231A96" w14:textId="77777777" w:rsidR="00B12739" w:rsidRPr="00AC2066" w:rsidRDefault="00B12739" w:rsidP="00F46648">
            <w:pPr>
              <w:spacing w:after="0" w:line="240" w:lineRule="auto"/>
              <w:jc w:val="center"/>
              <w:rPr>
                <w:ins w:id="7841" w:author="Lane, Stefanie" w:date="2023-09-27T17:48:00Z"/>
                <w:rFonts w:ascii="Calibri" w:eastAsia="Times New Roman" w:hAnsi="Calibri" w:cs="Calibri"/>
                <w:color w:val="000000"/>
                <w:lang w:eastAsia="en-CA"/>
              </w:rPr>
            </w:pPr>
            <w:ins w:id="7842"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29BFBC5E" w14:textId="77777777" w:rsidR="00B12739" w:rsidRPr="00AC2066" w:rsidRDefault="00B12739" w:rsidP="00F46648">
            <w:pPr>
              <w:spacing w:after="0" w:line="240" w:lineRule="auto"/>
              <w:jc w:val="center"/>
              <w:rPr>
                <w:ins w:id="7843" w:author="Lane, Stefanie" w:date="2023-09-27T17:48:00Z"/>
                <w:rFonts w:ascii="Calibri" w:eastAsia="Times New Roman" w:hAnsi="Calibri" w:cs="Calibri"/>
                <w:color w:val="000000"/>
                <w:lang w:eastAsia="en-CA"/>
              </w:rPr>
            </w:pPr>
            <w:ins w:id="7844"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3BAA2DC0" w14:textId="77777777" w:rsidR="00B12739" w:rsidRPr="00AC2066" w:rsidRDefault="00B12739" w:rsidP="00F46648">
            <w:pPr>
              <w:spacing w:after="0" w:line="240" w:lineRule="auto"/>
              <w:jc w:val="center"/>
              <w:rPr>
                <w:ins w:id="7845" w:author="Lane, Stefanie" w:date="2023-09-27T17:48:00Z"/>
                <w:rFonts w:ascii="Calibri" w:eastAsia="Times New Roman" w:hAnsi="Calibri" w:cs="Calibri"/>
                <w:color w:val="000000"/>
                <w:lang w:eastAsia="en-CA"/>
              </w:rPr>
            </w:pPr>
            <w:ins w:id="7846" w:author="Lane, Stefanie" w:date="2023-09-27T17:48:00Z">
              <w:r w:rsidRPr="00AC2066">
                <w:rPr>
                  <w:rFonts w:ascii="Calibri" w:eastAsia="Times New Roman" w:hAnsi="Calibri" w:cs="Calibri"/>
                  <w:color w:val="000000"/>
                  <w:lang w:eastAsia="en-CA"/>
                </w:rPr>
                <w:t>lost</w:t>
              </w:r>
            </w:ins>
          </w:p>
        </w:tc>
      </w:tr>
      <w:tr w:rsidR="00B12739" w:rsidRPr="00AC2066" w14:paraId="2D5914E2" w14:textId="77777777" w:rsidTr="00F46648">
        <w:trPr>
          <w:trHeight w:val="288"/>
          <w:ins w:id="7847" w:author="Lane, Stefanie" w:date="2023-09-27T17:48:00Z"/>
        </w:trPr>
        <w:tc>
          <w:tcPr>
            <w:tcW w:w="1298" w:type="dxa"/>
            <w:vMerge/>
            <w:tcBorders>
              <w:top w:val="nil"/>
              <w:left w:val="single" w:sz="8" w:space="0" w:color="auto"/>
              <w:bottom w:val="single" w:sz="8" w:space="0" w:color="000000"/>
              <w:right w:val="nil"/>
            </w:tcBorders>
            <w:vAlign w:val="center"/>
            <w:hideMark/>
          </w:tcPr>
          <w:p w14:paraId="3747D84B" w14:textId="77777777" w:rsidR="00B12739" w:rsidRPr="00AC2066" w:rsidRDefault="00B12739" w:rsidP="00F46648">
            <w:pPr>
              <w:spacing w:after="0" w:line="240" w:lineRule="auto"/>
              <w:rPr>
                <w:ins w:id="7848"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A418904" w14:textId="77777777" w:rsidR="00B12739" w:rsidRPr="00AC2066" w:rsidRDefault="00B12739" w:rsidP="00F46648">
            <w:pPr>
              <w:spacing w:after="0" w:line="240" w:lineRule="auto"/>
              <w:jc w:val="center"/>
              <w:rPr>
                <w:ins w:id="7849" w:author="Lane, Stefanie" w:date="2023-09-27T17:48:00Z"/>
                <w:rFonts w:ascii="Calibri" w:eastAsia="Times New Roman" w:hAnsi="Calibri" w:cs="Calibri"/>
                <w:color w:val="000000"/>
                <w:lang w:eastAsia="en-CA"/>
              </w:rPr>
            </w:pPr>
            <w:ins w:id="7850" w:author="Lane, Stefanie" w:date="2023-09-27T17:48:00Z">
              <w:r w:rsidRPr="00AC2066">
                <w:rPr>
                  <w:rFonts w:ascii="Calibri" w:eastAsia="Times New Roman" w:hAnsi="Calibri" w:cs="Calibri"/>
                  <w:color w:val="000000"/>
                  <w:lang w:eastAsia="en-CA"/>
                </w:rPr>
                <w:t>Non-native</w:t>
              </w:r>
            </w:ins>
          </w:p>
        </w:tc>
        <w:tc>
          <w:tcPr>
            <w:tcW w:w="3365" w:type="dxa"/>
            <w:tcBorders>
              <w:top w:val="nil"/>
              <w:left w:val="nil"/>
              <w:bottom w:val="nil"/>
              <w:right w:val="nil"/>
            </w:tcBorders>
            <w:shd w:val="clear" w:color="auto" w:fill="auto"/>
            <w:noWrap/>
            <w:vAlign w:val="bottom"/>
            <w:hideMark/>
          </w:tcPr>
          <w:p w14:paraId="1F323B24" w14:textId="77777777" w:rsidR="00B12739" w:rsidRPr="00AC2066" w:rsidRDefault="00B12739" w:rsidP="00F46648">
            <w:pPr>
              <w:spacing w:after="0" w:line="240" w:lineRule="auto"/>
              <w:rPr>
                <w:ins w:id="7851" w:author="Lane, Stefanie" w:date="2023-09-27T17:48:00Z"/>
                <w:rFonts w:ascii="Calibri" w:eastAsia="Times New Roman" w:hAnsi="Calibri" w:cs="Calibri"/>
                <w:i/>
                <w:iCs/>
                <w:color w:val="000000"/>
                <w:lang w:eastAsia="en-CA"/>
              </w:rPr>
            </w:pPr>
            <w:ins w:id="7852" w:author="Lane, Stefanie" w:date="2023-09-27T17:48:00Z">
              <w:r w:rsidRPr="00AC2066">
                <w:rPr>
                  <w:rFonts w:ascii="Calibri" w:eastAsia="Times New Roman" w:hAnsi="Calibri" w:cs="Calibri"/>
                  <w:i/>
                  <w:iCs/>
                  <w:color w:val="000000"/>
                  <w:lang w:eastAsia="en-CA"/>
                </w:rPr>
                <w:t>Alisma plantago aquatica</w:t>
              </w:r>
            </w:ins>
          </w:p>
        </w:tc>
        <w:tc>
          <w:tcPr>
            <w:tcW w:w="734" w:type="dxa"/>
            <w:tcBorders>
              <w:top w:val="single" w:sz="8" w:space="0" w:color="auto"/>
              <w:left w:val="nil"/>
              <w:bottom w:val="nil"/>
              <w:right w:val="nil"/>
            </w:tcBorders>
            <w:shd w:val="clear" w:color="auto" w:fill="auto"/>
            <w:noWrap/>
            <w:vAlign w:val="bottom"/>
            <w:hideMark/>
          </w:tcPr>
          <w:p w14:paraId="6513A200" w14:textId="77777777" w:rsidR="00B12739" w:rsidRPr="00AC2066" w:rsidRDefault="00B12739" w:rsidP="00F46648">
            <w:pPr>
              <w:spacing w:after="0" w:line="240" w:lineRule="auto"/>
              <w:jc w:val="center"/>
              <w:rPr>
                <w:ins w:id="7853" w:author="Lane, Stefanie" w:date="2023-09-27T17:48:00Z"/>
                <w:rFonts w:ascii="Calibri" w:eastAsia="Times New Roman" w:hAnsi="Calibri" w:cs="Calibri"/>
                <w:color w:val="000000"/>
                <w:lang w:eastAsia="en-CA"/>
              </w:rPr>
            </w:pPr>
            <w:ins w:id="7854"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D3AD69B" w14:textId="77777777" w:rsidR="00B12739" w:rsidRPr="00AC2066" w:rsidRDefault="00B12739" w:rsidP="00F46648">
            <w:pPr>
              <w:spacing w:after="0" w:line="240" w:lineRule="auto"/>
              <w:jc w:val="center"/>
              <w:rPr>
                <w:ins w:id="7855" w:author="Lane, Stefanie" w:date="2023-09-27T17:48:00Z"/>
                <w:rFonts w:ascii="Calibri" w:eastAsia="Times New Roman" w:hAnsi="Calibri" w:cs="Calibri"/>
                <w:color w:val="000000"/>
                <w:lang w:eastAsia="en-CA"/>
              </w:rPr>
            </w:pPr>
            <w:ins w:id="785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1547D4C6" w14:textId="77777777" w:rsidR="00B12739" w:rsidRPr="00AC2066" w:rsidRDefault="00B12739" w:rsidP="00F46648">
            <w:pPr>
              <w:spacing w:after="0" w:line="240" w:lineRule="auto"/>
              <w:jc w:val="center"/>
              <w:rPr>
                <w:ins w:id="7857" w:author="Lane, Stefanie" w:date="2023-09-27T17:48:00Z"/>
                <w:rFonts w:ascii="Calibri" w:eastAsia="Times New Roman" w:hAnsi="Calibri" w:cs="Calibri"/>
                <w:color w:val="000000"/>
                <w:lang w:eastAsia="en-CA"/>
              </w:rPr>
            </w:pPr>
            <w:ins w:id="7858"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nil"/>
              <w:right w:val="single" w:sz="8" w:space="0" w:color="auto"/>
            </w:tcBorders>
            <w:shd w:val="clear" w:color="auto" w:fill="auto"/>
            <w:noWrap/>
            <w:vAlign w:val="bottom"/>
            <w:hideMark/>
          </w:tcPr>
          <w:p w14:paraId="7FBA68F2" w14:textId="77777777" w:rsidR="00B12739" w:rsidRPr="00AC2066" w:rsidRDefault="00B12739" w:rsidP="00F46648">
            <w:pPr>
              <w:spacing w:after="0" w:line="240" w:lineRule="auto"/>
              <w:jc w:val="center"/>
              <w:rPr>
                <w:ins w:id="7859" w:author="Lane, Stefanie" w:date="2023-09-27T17:48:00Z"/>
                <w:rFonts w:ascii="Calibri" w:eastAsia="Times New Roman" w:hAnsi="Calibri" w:cs="Calibri"/>
                <w:color w:val="000000"/>
                <w:lang w:eastAsia="en-CA"/>
              </w:rPr>
            </w:pPr>
            <w:ins w:id="7860" w:author="Lane, Stefanie" w:date="2023-09-27T17:48:00Z">
              <w:r w:rsidRPr="00AC2066">
                <w:rPr>
                  <w:rFonts w:ascii="Calibri" w:eastAsia="Times New Roman" w:hAnsi="Calibri" w:cs="Calibri"/>
                  <w:color w:val="000000"/>
                  <w:lang w:eastAsia="en-CA"/>
                </w:rPr>
                <w:t>lost</w:t>
              </w:r>
            </w:ins>
          </w:p>
        </w:tc>
      </w:tr>
      <w:tr w:rsidR="00B12739" w:rsidRPr="00AC2066" w14:paraId="1027B9A4" w14:textId="77777777" w:rsidTr="00F46648">
        <w:trPr>
          <w:trHeight w:val="288"/>
          <w:ins w:id="7861" w:author="Lane, Stefanie" w:date="2023-09-27T17:48:00Z"/>
        </w:trPr>
        <w:tc>
          <w:tcPr>
            <w:tcW w:w="1298" w:type="dxa"/>
            <w:vMerge/>
            <w:tcBorders>
              <w:top w:val="nil"/>
              <w:left w:val="single" w:sz="8" w:space="0" w:color="auto"/>
              <w:bottom w:val="single" w:sz="8" w:space="0" w:color="000000"/>
              <w:right w:val="nil"/>
            </w:tcBorders>
            <w:vAlign w:val="center"/>
            <w:hideMark/>
          </w:tcPr>
          <w:p w14:paraId="4D82FD70" w14:textId="77777777" w:rsidR="00B12739" w:rsidRPr="00AC2066" w:rsidRDefault="00B12739" w:rsidP="00F46648">
            <w:pPr>
              <w:spacing w:after="0" w:line="240" w:lineRule="auto"/>
              <w:rPr>
                <w:ins w:id="786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419BA3" w14:textId="77777777" w:rsidR="00B12739" w:rsidRPr="00AC2066" w:rsidRDefault="00B12739" w:rsidP="00F46648">
            <w:pPr>
              <w:spacing w:after="0" w:line="240" w:lineRule="auto"/>
              <w:rPr>
                <w:ins w:id="786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0FC8FE9" w14:textId="77777777" w:rsidR="00B12739" w:rsidRPr="00AC2066" w:rsidRDefault="00B12739" w:rsidP="00F46648">
            <w:pPr>
              <w:spacing w:after="0" w:line="240" w:lineRule="auto"/>
              <w:rPr>
                <w:ins w:id="7864" w:author="Lane, Stefanie" w:date="2023-09-27T17:48:00Z"/>
                <w:rFonts w:ascii="Calibri" w:eastAsia="Times New Roman" w:hAnsi="Calibri" w:cs="Calibri"/>
                <w:i/>
                <w:iCs/>
                <w:color w:val="000000"/>
                <w:lang w:eastAsia="en-CA"/>
              </w:rPr>
            </w:pPr>
            <w:ins w:id="7865" w:author="Lane, Stefanie" w:date="2023-09-27T17:48:00Z">
              <w:r w:rsidRPr="00AC2066">
                <w:rPr>
                  <w:rFonts w:ascii="Calibri" w:eastAsia="Times New Roman" w:hAnsi="Calibri" w:cs="Calibri"/>
                  <w:i/>
                  <w:iCs/>
                  <w:color w:val="000000"/>
                  <w:lang w:eastAsia="en-CA"/>
                </w:rPr>
                <w:t>Mentha aquatica</w:t>
              </w:r>
            </w:ins>
          </w:p>
        </w:tc>
        <w:tc>
          <w:tcPr>
            <w:tcW w:w="734" w:type="dxa"/>
            <w:tcBorders>
              <w:top w:val="single" w:sz="4" w:space="0" w:color="auto"/>
              <w:left w:val="nil"/>
              <w:bottom w:val="single" w:sz="4" w:space="0" w:color="auto"/>
              <w:right w:val="nil"/>
            </w:tcBorders>
            <w:shd w:val="clear" w:color="auto" w:fill="auto"/>
            <w:noWrap/>
            <w:vAlign w:val="bottom"/>
            <w:hideMark/>
          </w:tcPr>
          <w:p w14:paraId="6429B35C" w14:textId="77777777" w:rsidR="00B12739" w:rsidRPr="00AC2066" w:rsidRDefault="00B12739" w:rsidP="00F46648">
            <w:pPr>
              <w:spacing w:after="0" w:line="240" w:lineRule="auto"/>
              <w:jc w:val="center"/>
              <w:rPr>
                <w:ins w:id="7866" w:author="Lane, Stefanie" w:date="2023-09-27T17:48:00Z"/>
                <w:rFonts w:ascii="Calibri" w:eastAsia="Times New Roman" w:hAnsi="Calibri" w:cs="Calibri"/>
                <w:color w:val="000000"/>
                <w:lang w:eastAsia="en-CA"/>
              </w:rPr>
            </w:pPr>
            <w:ins w:id="7867"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2ED2C8D5" w14:textId="77777777" w:rsidR="00B12739" w:rsidRPr="00AC2066" w:rsidRDefault="00B12739" w:rsidP="00F46648">
            <w:pPr>
              <w:spacing w:after="0" w:line="240" w:lineRule="auto"/>
              <w:jc w:val="center"/>
              <w:rPr>
                <w:ins w:id="7868" w:author="Lane, Stefanie" w:date="2023-09-27T17:48:00Z"/>
                <w:rFonts w:ascii="Calibri" w:eastAsia="Times New Roman" w:hAnsi="Calibri" w:cs="Calibri"/>
                <w:color w:val="000000"/>
                <w:lang w:eastAsia="en-CA"/>
              </w:rPr>
            </w:pPr>
            <w:ins w:id="786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76F693F" w14:textId="77777777" w:rsidR="00B12739" w:rsidRPr="00AC2066" w:rsidRDefault="00B12739" w:rsidP="00F46648">
            <w:pPr>
              <w:spacing w:after="0" w:line="240" w:lineRule="auto"/>
              <w:jc w:val="center"/>
              <w:rPr>
                <w:ins w:id="7870" w:author="Lane, Stefanie" w:date="2023-09-27T17:48:00Z"/>
                <w:rFonts w:ascii="Calibri" w:eastAsia="Times New Roman" w:hAnsi="Calibri" w:cs="Calibri"/>
                <w:color w:val="000000"/>
                <w:lang w:eastAsia="en-CA"/>
              </w:rPr>
            </w:pPr>
            <w:ins w:id="7871"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82575DF" w14:textId="77777777" w:rsidR="00B12739" w:rsidRPr="00AC2066" w:rsidRDefault="00B12739" w:rsidP="00F46648">
            <w:pPr>
              <w:spacing w:after="0" w:line="240" w:lineRule="auto"/>
              <w:jc w:val="center"/>
              <w:rPr>
                <w:ins w:id="7872" w:author="Lane, Stefanie" w:date="2023-09-27T17:48:00Z"/>
                <w:rFonts w:ascii="Calibri" w:eastAsia="Times New Roman" w:hAnsi="Calibri" w:cs="Calibri"/>
                <w:color w:val="000000"/>
                <w:lang w:eastAsia="en-CA"/>
              </w:rPr>
            </w:pPr>
            <w:ins w:id="7873" w:author="Lane, Stefanie" w:date="2023-09-27T17:48:00Z">
              <w:r w:rsidRPr="00AC2066">
                <w:rPr>
                  <w:rFonts w:ascii="Calibri" w:eastAsia="Times New Roman" w:hAnsi="Calibri" w:cs="Calibri"/>
                  <w:color w:val="000000"/>
                  <w:lang w:eastAsia="en-CA"/>
                </w:rPr>
                <w:t>lost</w:t>
              </w:r>
            </w:ins>
          </w:p>
        </w:tc>
      </w:tr>
      <w:tr w:rsidR="00B12739" w:rsidRPr="00AC2066" w14:paraId="755584F8" w14:textId="77777777" w:rsidTr="00F46648">
        <w:trPr>
          <w:trHeight w:val="288"/>
          <w:ins w:id="7874" w:author="Lane, Stefanie" w:date="2023-09-27T17:48:00Z"/>
        </w:trPr>
        <w:tc>
          <w:tcPr>
            <w:tcW w:w="1298" w:type="dxa"/>
            <w:vMerge/>
            <w:tcBorders>
              <w:top w:val="nil"/>
              <w:left w:val="single" w:sz="8" w:space="0" w:color="auto"/>
              <w:bottom w:val="single" w:sz="8" w:space="0" w:color="000000"/>
              <w:right w:val="nil"/>
            </w:tcBorders>
            <w:vAlign w:val="center"/>
            <w:hideMark/>
          </w:tcPr>
          <w:p w14:paraId="5F0982F2" w14:textId="77777777" w:rsidR="00B12739" w:rsidRPr="00AC2066" w:rsidRDefault="00B12739" w:rsidP="00F46648">
            <w:pPr>
              <w:spacing w:after="0" w:line="240" w:lineRule="auto"/>
              <w:rPr>
                <w:ins w:id="787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F16ADD" w14:textId="77777777" w:rsidR="00B12739" w:rsidRPr="00AC2066" w:rsidRDefault="00B12739" w:rsidP="00F46648">
            <w:pPr>
              <w:spacing w:after="0" w:line="240" w:lineRule="auto"/>
              <w:rPr>
                <w:ins w:id="7876"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A9D57CE" w14:textId="77777777" w:rsidR="00B12739" w:rsidRPr="00AC2066" w:rsidRDefault="00B12739" w:rsidP="00F46648">
            <w:pPr>
              <w:spacing w:after="0" w:line="240" w:lineRule="auto"/>
              <w:rPr>
                <w:ins w:id="7877" w:author="Lane, Stefanie" w:date="2023-09-27T17:48:00Z"/>
                <w:rFonts w:ascii="Calibri" w:eastAsia="Times New Roman" w:hAnsi="Calibri" w:cs="Calibri"/>
                <w:i/>
                <w:iCs/>
                <w:color w:val="000000"/>
                <w:lang w:eastAsia="en-CA"/>
              </w:rPr>
            </w:pPr>
            <w:ins w:id="7878" w:author="Lane, Stefanie" w:date="2023-09-27T17:48:00Z">
              <w:r w:rsidRPr="00AC2066">
                <w:rPr>
                  <w:rFonts w:ascii="Calibri" w:eastAsia="Times New Roman" w:hAnsi="Calibri" w:cs="Calibri"/>
                  <w:i/>
                  <w:iCs/>
                  <w:color w:val="000000"/>
                  <w:lang w:eastAsia="en-CA"/>
                </w:rPr>
                <w:t>Myosotis scorpioides</w:t>
              </w:r>
            </w:ins>
          </w:p>
        </w:tc>
        <w:tc>
          <w:tcPr>
            <w:tcW w:w="734" w:type="dxa"/>
            <w:tcBorders>
              <w:top w:val="nil"/>
              <w:left w:val="nil"/>
              <w:bottom w:val="single" w:sz="4" w:space="0" w:color="auto"/>
              <w:right w:val="nil"/>
            </w:tcBorders>
            <w:shd w:val="clear" w:color="auto" w:fill="auto"/>
            <w:noWrap/>
            <w:vAlign w:val="bottom"/>
            <w:hideMark/>
          </w:tcPr>
          <w:p w14:paraId="313E6A88" w14:textId="77777777" w:rsidR="00B12739" w:rsidRPr="00AC2066" w:rsidRDefault="00B12739" w:rsidP="00F46648">
            <w:pPr>
              <w:spacing w:after="0" w:line="240" w:lineRule="auto"/>
              <w:jc w:val="center"/>
              <w:rPr>
                <w:ins w:id="7879" w:author="Lane, Stefanie" w:date="2023-09-27T17:48:00Z"/>
                <w:rFonts w:ascii="Calibri" w:eastAsia="Times New Roman" w:hAnsi="Calibri" w:cs="Calibri"/>
                <w:color w:val="000000"/>
                <w:lang w:eastAsia="en-CA"/>
              </w:rPr>
            </w:pPr>
            <w:ins w:id="7880"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single" w:sz="4" w:space="0" w:color="auto"/>
              <w:right w:val="nil"/>
            </w:tcBorders>
            <w:shd w:val="clear" w:color="auto" w:fill="auto"/>
            <w:noWrap/>
            <w:vAlign w:val="bottom"/>
            <w:hideMark/>
          </w:tcPr>
          <w:p w14:paraId="42899E13" w14:textId="77777777" w:rsidR="00B12739" w:rsidRPr="00AC2066" w:rsidRDefault="00B12739" w:rsidP="00F46648">
            <w:pPr>
              <w:spacing w:after="0" w:line="240" w:lineRule="auto"/>
              <w:jc w:val="center"/>
              <w:rPr>
                <w:ins w:id="7881" w:author="Lane, Stefanie" w:date="2023-09-27T17:48:00Z"/>
                <w:rFonts w:ascii="Calibri" w:eastAsia="Times New Roman" w:hAnsi="Calibri" w:cs="Calibri"/>
                <w:color w:val="000000"/>
                <w:lang w:eastAsia="en-CA"/>
              </w:rPr>
            </w:pPr>
            <w:ins w:id="7882"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4" w:space="0" w:color="auto"/>
              <w:right w:val="nil"/>
            </w:tcBorders>
            <w:shd w:val="clear" w:color="auto" w:fill="auto"/>
            <w:noWrap/>
            <w:vAlign w:val="bottom"/>
            <w:hideMark/>
          </w:tcPr>
          <w:p w14:paraId="3482215C" w14:textId="77777777" w:rsidR="00B12739" w:rsidRPr="00AC2066" w:rsidRDefault="00B12739" w:rsidP="00F46648">
            <w:pPr>
              <w:spacing w:after="0" w:line="240" w:lineRule="auto"/>
              <w:jc w:val="center"/>
              <w:rPr>
                <w:ins w:id="7883" w:author="Lane, Stefanie" w:date="2023-09-27T17:48:00Z"/>
                <w:rFonts w:ascii="Calibri" w:eastAsia="Times New Roman" w:hAnsi="Calibri" w:cs="Calibri"/>
                <w:color w:val="000000"/>
                <w:lang w:eastAsia="en-CA"/>
              </w:rPr>
            </w:pPr>
            <w:ins w:id="7884"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F4693D2" w14:textId="77777777" w:rsidR="00B12739" w:rsidRPr="00AC2066" w:rsidRDefault="00B12739" w:rsidP="00F46648">
            <w:pPr>
              <w:spacing w:after="0" w:line="240" w:lineRule="auto"/>
              <w:jc w:val="center"/>
              <w:rPr>
                <w:ins w:id="7885" w:author="Lane, Stefanie" w:date="2023-09-27T17:48:00Z"/>
                <w:rFonts w:ascii="Calibri" w:eastAsia="Times New Roman" w:hAnsi="Calibri" w:cs="Calibri"/>
                <w:color w:val="000000"/>
                <w:lang w:eastAsia="en-CA"/>
              </w:rPr>
            </w:pPr>
            <w:ins w:id="7886" w:author="Lane, Stefanie" w:date="2023-09-27T17:48:00Z">
              <w:r w:rsidRPr="00AC2066">
                <w:rPr>
                  <w:rFonts w:ascii="Calibri" w:eastAsia="Times New Roman" w:hAnsi="Calibri" w:cs="Calibri"/>
                  <w:color w:val="000000"/>
                  <w:lang w:eastAsia="en-CA"/>
                </w:rPr>
                <w:t>lost</w:t>
              </w:r>
            </w:ins>
          </w:p>
        </w:tc>
      </w:tr>
      <w:tr w:rsidR="00B12739" w:rsidRPr="00AC2066" w14:paraId="025CC67A" w14:textId="77777777" w:rsidTr="00F46648">
        <w:trPr>
          <w:trHeight w:val="288"/>
          <w:ins w:id="7887" w:author="Lane, Stefanie" w:date="2023-09-27T17:48:00Z"/>
        </w:trPr>
        <w:tc>
          <w:tcPr>
            <w:tcW w:w="1298" w:type="dxa"/>
            <w:vMerge/>
            <w:tcBorders>
              <w:top w:val="nil"/>
              <w:left w:val="single" w:sz="8" w:space="0" w:color="auto"/>
              <w:bottom w:val="single" w:sz="8" w:space="0" w:color="000000"/>
              <w:right w:val="nil"/>
            </w:tcBorders>
            <w:vAlign w:val="center"/>
            <w:hideMark/>
          </w:tcPr>
          <w:p w14:paraId="47EE2EA1" w14:textId="77777777" w:rsidR="00B12739" w:rsidRPr="00AC2066" w:rsidRDefault="00B12739" w:rsidP="00F46648">
            <w:pPr>
              <w:spacing w:after="0" w:line="240" w:lineRule="auto"/>
              <w:rPr>
                <w:ins w:id="788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7FB341" w14:textId="77777777" w:rsidR="00B12739" w:rsidRPr="00AC2066" w:rsidRDefault="00B12739" w:rsidP="00F46648">
            <w:pPr>
              <w:spacing w:after="0" w:line="240" w:lineRule="auto"/>
              <w:rPr>
                <w:ins w:id="788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90C7325" w14:textId="77777777" w:rsidR="00B12739" w:rsidRPr="00AC2066" w:rsidRDefault="00B12739" w:rsidP="00F46648">
            <w:pPr>
              <w:spacing w:after="0" w:line="240" w:lineRule="auto"/>
              <w:rPr>
                <w:ins w:id="7890" w:author="Lane, Stefanie" w:date="2023-09-27T17:48:00Z"/>
                <w:rFonts w:ascii="Calibri" w:eastAsia="Times New Roman" w:hAnsi="Calibri" w:cs="Calibri"/>
                <w:i/>
                <w:iCs/>
                <w:color w:val="000000"/>
                <w:lang w:eastAsia="en-CA"/>
              </w:rPr>
            </w:pPr>
            <w:ins w:id="7891" w:author="Lane, Stefanie" w:date="2023-09-27T17:48:00Z">
              <w:r w:rsidRPr="00AC2066">
                <w:rPr>
                  <w:rFonts w:ascii="Calibri" w:eastAsia="Times New Roman" w:hAnsi="Calibri" w:cs="Calibri"/>
                  <w:i/>
                  <w:iCs/>
                  <w:color w:val="000000"/>
                  <w:lang w:eastAsia="en-CA"/>
                </w:rPr>
                <w:t>Mentha arvensis</w:t>
              </w:r>
            </w:ins>
          </w:p>
        </w:tc>
        <w:tc>
          <w:tcPr>
            <w:tcW w:w="734" w:type="dxa"/>
            <w:tcBorders>
              <w:top w:val="nil"/>
              <w:left w:val="nil"/>
              <w:bottom w:val="nil"/>
              <w:right w:val="nil"/>
            </w:tcBorders>
            <w:shd w:val="clear" w:color="auto" w:fill="auto"/>
            <w:noWrap/>
            <w:vAlign w:val="bottom"/>
            <w:hideMark/>
          </w:tcPr>
          <w:p w14:paraId="0DAA2491" w14:textId="77777777" w:rsidR="00B12739" w:rsidRPr="00AC2066" w:rsidRDefault="00B12739" w:rsidP="00F46648">
            <w:pPr>
              <w:spacing w:after="0" w:line="240" w:lineRule="auto"/>
              <w:jc w:val="center"/>
              <w:rPr>
                <w:ins w:id="7892" w:author="Lane, Stefanie" w:date="2023-09-27T17:48:00Z"/>
                <w:rFonts w:ascii="Calibri" w:eastAsia="Times New Roman" w:hAnsi="Calibri" w:cs="Calibri"/>
                <w:color w:val="000000"/>
                <w:lang w:eastAsia="en-CA"/>
              </w:rPr>
            </w:pPr>
            <w:ins w:id="7893"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53498526" w14:textId="77777777" w:rsidR="00B12739" w:rsidRPr="00AC2066" w:rsidRDefault="00B12739" w:rsidP="00F46648">
            <w:pPr>
              <w:spacing w:after="0" w:line="240" w:lineRule="auto"/>
              <w:jc w:val="center"/>
              <w:rPr>
                <w:ins w:id="7894" w:author="Lane, Stefanie" w:date="2023-09-27T17:48:00Z"/>
                <w:rFonts w:ascii="Calibri" w:eastAsia="Times New Roman" w:hAnsi="Calibri" w:cs="Calibri"/>
                <w:color w:val="000000"/>
                <w:lang w:eastAsia="en-CA"/>
              </w:rPr>
            </w:pPr>
            <w:ins w:id="7895"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685DEAB" w14:textId="77777777" w:rsidR="00B12739" w:rsidRPr="00AC2066" w:rsidRDefault="00B12739" w:rsidP="00F46648">
            <w:pPr>
              <w:spacing w:after="0" w:line="240" w:lineRule="auto"/>
              <w:jc w:val="center"/>
              <w:rPr>
                <w:ins w:id="7896" w:author="Lane, Stefanie" w:date="2023-09-27T17:48:00Z"/>
                <w:rFonts w:ascii="Calibri" w:eastAsia="Times New Roman" w:hAnsi="Calibri" w:cs="Calibri"/>
                <w:color w:val="000000"/>
                <w:lang w:eastAsia="en-CA"/>
              </w:rPr>
            </w:pPr>
            <w:ins w:id="7897"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18BC1420" w14:textId="77777777" w:rsidR="00B12739" w:rsidRPr="00AC2066" w:rsidRDefault="00B12739" w:rsidP="00F46648">
            <w:pPr>
              <w:spacing w:after="0" w:line="240" w:lineRule="auto"/>
              <w:jc w:val="center"/>
              <w:rPr>
                <w:ins w:id="7898" w:author="Lane, Stefanie" w:date="2023-09-27T17:48:00Z"/>
                <w:rFonts w:ascii="Calibri" w:eastAsia="Times New Roman" w:hAnsi="Calibri" w:cs="Calibri"/>
                <w:color w:val="000000"/>
                <w:lang w:eastAsia="en-CA"/>
              </w:rPr>
            </w:pPr>
            <w:ins w:id="7899" w:author="Lane, Stefanie" w:date="2023-09-27T17:48:00Z">
              <w:r w:rsidRPr="00AC2066">
                <w:rPr>
                  <w:rFonts w:ascii="Calibri" w:eastAsia="Times New Roman" w:hAnsi="Calibri" w:cs="Calibri"/>
                  <w:color w:val="000000"/>
                  <w:lang w:eastAsia="en-CA"/>
                </w:rPr>
                <w:t>-</w:t>
              </w:r>
            </w:ins>
          </w:p>
        </w:tc>
      </w:tr>
      <w:tr w:rsidR="00B12739" w:rsidRPr="00AC2066" w14:paraId="3592C333" w14:textId="77777777" w:rsidTr="00F46648">
        <w:trPr>
          <w:trHeight w:val="288"/>
          <w:ins w:id="7900" w:author="Lane, Stefanie" w:date="2023-09-27T17:48:00Z"/>
        </w:trPr>
        <w:tc>
          <w:tcPr>
            <w:tcW w:w="1298" w:type="dxa"/>
            <w:vMerge/>
            <w:tcBorders>
              <w:top w:val="nil"/>
              <w:left w:val="single" w:sz="8" w:space="0" w:color="auto"/>
              <w:bottom w:val="single" w:sz="8" w:space="0" w:color="000000"/>
              <w:right w:val="nil"/>
            </w:tcBorders>
            <w:vAlign w:val="center"/>
            <w:hideMark/>
          </w:tcPr>
          <w:p w14:paraId="3C36E84C" w14:textId="77777777" w:rsidR="00B12739" w:rsidRPr="00AC2066" w:rsidRDefault="00B12739" w:rsidP="00F46648">
            <w:pPr>
              <w:spacing w:after="0" w:line="240" w:lineRule="auto"/>
              <w:rPr>
                <w:ins w:id="790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7A8B5F" w14:textId="77777777" w:rsidR="00B12739" w:rsidRPr="00AC2066" w:rsidRDefault="00B12739" w:rsidP="00F46648">
            <w:pPr>
              <w:spacing w:after="0" w:line="240" w:lineRule="auto"/>
              <w:rPr>
                <w:ins w:id="790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5418B3C" w14:textId="77777777" w:rsidR="00B12739" w:rsidRPr="00AC2066" w:rsidRDefault="00B12739" w:rsidP="00F46648">
            <w:pPr>
              <w:spacing w:after="0" w:line="240" w:lineRule="auto"/>
              <w:rPr>
                <w:ins w:id="7903" w:author="Lane, Stefanie" w:date="2023-09-27T17:48:00Z"/>
                <w:rFonts w:ascii="Calibri" w:eastAsia="Times New Roman" w:hAnsi="Calibri" w:cs="Calibri"/>
                <w:i/>
                <w:iCs/>
                <w:color w:val="000000"/>
                <w:lang w:eastAsia="en-CA"/>
              </w:rPr>
            </w:pPr>
            <w:ins w:id="7904" w:author="Lane, Stefanie" w:date="2023-09-27T17:48:00Z">
              <w:r w:rsidRPr="00AC2066">
                <w:rPr>
                  <w:rFonts w:ascii="Calibri" w:eastAsia="Times New Roman" w:hAnsi="Calibri" w:cs="Calibri"/>
                  <w:i/>
                  <w:iCs/>
                  <w:color w:val="000000"/>
                  <w:lang w:eastAsia="en-CA"/>
                </w:rPr>
                <w:t>Festuca arundinacea</w:t>
              </w:r>
            </w:ins>
          </w:p>
        </w:tc>
        <w:tc>
          <w:tcPr>
            <w:tcW w:w="734" w:type="dxa"/>
            <w:tcBorders>
              <w:top w:val="single" w:sz="4" w:space="0" w:color="auto"/>
              <w:left w:val="nil"/>
              <w:bottom w:val="single" w:sz="4" w:space="0" w:color="auto"/>
              <w:right w:val="nil"/>
            </w:tcBorders>
            <w:shd w:val="clear" w:color="auto" w:fill="auto"/>
            <w:noWrap/>
            <w:vAlign w:val="bottom"/>
            <w:hideMark/>
          </w:tcPr>
          <w:p w14:paraId="6E8760D3" w14:textId="77777777" w:rsidR="00B12739" w:rsidRPr="00AC2066" w:rsidRDefault="00B12739" w:rsidP="00F46648">
            <w:pPr>
              <w:spacing w:after="0" w:line="240" w:lineRule="auto"/>
              <w:jc w:val="center"/>
              <w:rPr>
                <w:ins w:id="7905" w:author="Lane, Stefanie" w:date="2023-09-27T17:48:00Z"/>
                <w:rFonts w:ascii="Calibri" w:eastAsia="Times New Roman" w:hAnsi="Calibri" w:cs="Calibri"/>
                <w:color w:val="000000"/>
                <w:lang w:eastAsia="en-CA"/>
              </w:rPr>
            </w:pPr>
            <w:ins w:id="7906" w:author="Lane, Stefanie" w:date="2023-09-27T17:48:00Z">
              <w:r w:rsidRPr="00AC2066">
                <w:rPr>
                  <w:rFonts w:ascii="Calibri" w:eastAsia="Times New Roman" w:hAnsi="Calibri" w:cs="Calibri"/>
                  <w:color w:val="000000"/>
                  <w:lang w:eastAsia="en-CA"/>
                </w:rPr>
                <w:t>1.6</w:t>
              </w:r>
            </w:ins>
          </w:p>
        </w:tc>
        <w:tc>
          <w:tcPr>
            <w:tcW w:w="734" w:type="dxa"/>
            <w:tcBorders>
              <w:top w:val="single" w:sz="4" w:space="0" w:color="auto"/>
              <w:left w:val="nil"/>
              <w:bottom w:val="single" w:sz="4" w:space="0" w:color="auto"/>
              <w:right w:val="nil"/>
            </w:tcBorders>
            <w:shd w:val="clear" w:color="auto" w:fill="auto"/>
            <w:noWrap/>
            <w:vAlign w:val="bottom"/>
            <w:hideMark/>
          </w:tcPr>
          <w:p w14:paraId="5A9A6B5F" w14:textId="77777777" w:rsidR="00B12739" w:rsidRPr="00AC2066" w:rsidRDefault="00B12739" w:rsidP="00F46648">
            <w:pPr>
              <w:spacing w:after="0" w:line="240" w:lineRule="auto"/>
              <w:jc w:val="center"/>
              <w:rPr>
                <w:ins w:id="7907" w:author="Lane, Stefanie" w:date="2023-09-27T17:48:00Z"/>
                <w:rFonts w:ascii="Calibri" w:eastAsia="Times New Roman" w:hAnsi="Calibri" w:cs="Calibri"/>
                <w:color w:val="000000"/>
                <w:lang w:eastAsia="en-CA"/>
              </w:rPr>
            </w:pPr>
            <w:ins w:id="7908"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71160AED" w14:textId="77777777" w:rsidR="00B12739" w:rsidRPr="00AC2066" w:rsidRDefault="00B12739" w:rsidP="00F46648">
            <w:pPr>
              <w:spacing w:after="0" w:line="240" w:lineRule="auto"/>
              <w:jc w:val="center"/>
              <w:rPr>
                <w:ins w:id="7909" w:author="Lane, Stefanie" w:date="2023-09-27T17:48:00Z"/>
                <w:rFonts w:ascii="Calibri" w:eastAsia="Times New Roman" w:hAnsi="Calibri" w:cs="Calibri"/>
                <w:color w:val="000000"/>
                <w:lang w:eastAsia="en-CA"/>
              </w:rPr>
            </w:pPr>
            <w:ins w:id="7910" w:author="Lane, Stefanie" w:date="2023-09-27T17:48:00Z">
              <w:r w:rsidRPr="00AC2066">
                <w:rPr>
                  <w:rFonts w:ascii="Calibri" w:eastAsia="Times New Roman" w:hAnsi="Calibri" w:cs="Calibri"/>
                  <w:color w:val="000000"/>
                  <w:lang w:eastAsia="en-CA"/>
                </w:rPr>
                <w:t>0.7</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5AE2A1E" w14:textId="77777777" w:rsidR="00B12739" w:rsidRPr="00AC2066" w:rsidRDefault="00B12739" w:rsidP="00F46648">
            <w:pPr>
              <w:spacing w:after="0" w:line="240" w:lineRule="auto"/>
              <w:jc w:val="center"/>
              <w:rPr>
                <w:ins w:id="7911" w:author="Lane, Stefanie" w:date="2023-09-27T17:48:00Z"/>
                <w:rFonts w:ascii="Calibri" w:eastAsia="Times New Roman" w:hAnsi="Calibri" w:cs="Calibri"/>
                <w:color w:val="000000"/>
                <w:lang w:eastAsia="en-CA"/>
              </w:rPr>
            </w:pPr>
            <w:ins w:id="7912" w:author="Lane, Stefanie" w:date="2023-09-27T17:48:00Z">
              <w:r w:rsidRPr="00AC2066">
                <w:rPr>
                  <w:rFonts w:ascii="Calibri" w:eastAsia="Times New Roman" w:hAnsi="Calibri" w:cs="Calibri"/>
                  <w:color w:val="000000"/>
                  <w:lang w:eastAsia="en-CA"/>
                </w:rPr>
                <w:t>-</w:t>
              </w:r>
            </w:ins>
          </w:p>
        </w:tc>
      </w:tr>
      <w:tr w:rsidR="00B12739" w:rsidRPr="00AC2066" w14:paraId="2F86F51D" w14:textId="77777777" w:rsidTr="00F46648">
        <w:trPr>
          <w:trHeight w:val="288"/>
          <w:ins w:id="7913" w:author="Lane, Stefanie" w:date="2023-09-27T17:48:00Z"/>
        </w:trPr>
        <w:tc>
          <w:tcPr>
            <w:tcW w:w="1298" w:type="dxa"/>
            <w:vMerge/>
            <w:tcBorders>
              <w:top w:val="nil"/>
              <w:left w:val="single" w:sz="8" w:space="0" w:color="auto"/>
              <w:bottom w:val="single" w:sz="8" w:space="0" w:color="000000"/>
              <w:right w:val="nil"/>
            </w:tcBorders>
            <w:vAlign w:val="center"/>
            <w:hideMark/>
          </w:tcPr>
          <w:p w14:paraId="5A575092" w14:textId="77777777" w:rsidR="00B12739" w:rsidRPr="00AC2066" w:rsidRDefault="00B12739" w:rsidP="00F46648">
            <w:pPr>
              <w:spacing w:after="0" w:line="240" w:lineRule="auto"/>
              <w:rPr>
                <w:ins w:id="791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BAD118" w14:textId="77777777" w:rsidR="00B12739" w:rsidRPr="00AC2066" w:rsidRDefault="00B12739" w:rsidP="00F46648">
            <w:pPr>
              <w:spacing w:after="0" w:line="240" w:lineRule="auto"/>
              <w:rPr>
                <w:ins w:id="791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3F480AD" w14:textId="77777777" w:rsidR="00B12739" w:rsidRPr="00AC2066" w:rsidRDefault="00B12739" w:rsidP="00F46648">
            <w:pPr>
              <w:spacing w:after="0" w:line="240" w:lineRule="auto"/>
              <w:rPr>
                <w:ins w:id="7916" w:author="Lane, Stefanie" w:date="2023-09-27T17:48:00Z"/>
                <w:rFonts w:ascii="Calibri" w:eastAsia="Times New Roman" w:hAnsi="Calibri" w:cs="Calibri"/>
                <w:i/>
                <w:iCs/>
                <w:color w:val="000000"/>
                <w:lang w:eastAsia="en-CA"/>
              </w:rPr>
            </w:pPr>
            <w:ins w:id="7917" w:author="Lane, Stefanie" w:date="2023-09-27T17:48:00Z">
              <w:r w:rsidRPr="00AC2066">
                <w:rPr>
                  <w:rFonts w:ascii="Calibri" w:eastAsia="Times New Roman" w:hAnsi="Calibri" w:cs="Calibri"/>
                  <w:i/>
                  <w:iCs/>
                  <w:color w:val="000000"/>
                  <w:lang w:eastAsia="en-CA"/>
                </w:rPr>
                <w:t>Lythrum salicaria</w:t>
              </w:r>
            </w:ins>
          </w:p>
        </w:tc>
        <w:tc>
          <w:tcPr>
            <w:tcW w:w="734" w:type="dxa"/>
            <w:tcBorders>
              <w:top w:val="nil"/>
              <w:left w:val="nil"/>
              <w:bottom w:val="nil"/>
              <w:right w:val="nil"/>
            </w:tcBorders>
            <w:shd w:val="clear" w:color="auto" w:fill="auto"/>
            <w:noWrap/>
            <w:vAlign w:val="bottom"/>
            <w:hideMark/>
          </w:tcPr>
          <w:p w14:paraId="45F94976" w14:textId="77777777" w:rsidR="00B12739" w:rsidRPr="00AC2066" w:rsidRDefault="00B12739" w:rsidP="00F46648">
            <w:pPr>
              <w:spacing w:after="0" w:line="240" w:lineRule="auto"/>
              <w:jc w:val="center"/>
              <w:rPr>
                <w:ins w:id="7918" w:author="Lane, Stefanie" w:date="2023-09-27T17:48:00Z"/>
                <w:rFonts w:ascii="Calibri" w:eastAsia="Times New Roman" w:hAnsi="Calibri" w:cs="Calibri"/>
                <w:color w:val="000000"/>
                <w:lang w:eastAsia="en-CA"/>
              </w:rPr>
            </w:pPr>
            <w:ins w:id="7919"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0783FAD4" w14:textId="77777777" w:rsidR="00B12739" w:rsidRPr="00AC2066" w:rsidRDefault="00B12739" w:rsidP="00F46648">
            <w:pPr>
              <w:spacing w:after="0" w:line="240" w:lineRule="auto"/>
              <w:jc w:val="center"/>
              <w:rPr>
                <w:ins w:id="7920" w:author="Lane, Stefanie" w:date="2023-09-27T17:48:00Z"/>
                <w:rFonts w:ascii="Calibri" w:eastAsia="Times New Roman" w:hAnsi="Calibri" w:cs="Calibri"/>
                <w:color w:val="000000"/>
                <w:lang w:eastAsia="en-CA"/>
              </w:rPr>
            </w:pPr>
            <w:ins w:id="7921"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6D3A4B03" w14:textId="77777777" w:rsidR="00B12739" w:rsidRPr="00AC2066" w:rsidRDefault="00B12739" w:rsidP="00F46648">
            <w:pPr>
              <w:spacing w:after="0" w:line="240" w:lineRule="auto"/>
              <w:jc w:val="center"/>
              <w:rPr>
                <w:ins w:id="7922" w:author="Lane, Stefanie" w:date="2023-09-27T17:48:00Z"/>
                <w:rFonts w:ascii="Calibri" w:eastAsia="Times New Roman" w:hAnsi="Calibri" w:cs="Calibri"/>
                <w:color w:val="000000"/>
                <w:lang w:eastAsia="en-CA"/>
              </w:rPr>
            </w:pPr>
            <w:ins w:id="7923"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nil"/>
              <w:right w:val="single" w:sz="8" w:space="0" w:color="auto"/>
            </w:tcBorders>
            <w:shd w:val="clear" w:color="auto" w:fill="auto"/>
            <w:noWrap/>
            <w:vAlign w:val="bottom"/>
            <w:hideMark/>
          </w:tcPr>
          <w:p w14:paraId="705CB48A" w14:textId="77777777" w:rsidR="00B12739" w:rsidRPr="00AC2066" w:rsidRDefault="00B12739" w:rsidP="00F46648">
            <w:pPr>
              <w:spacing w:after="0" w:line="240" w:lineRule="auto"/>
              <w:jc w:val="center"/>
              <w:rPr>
                <w:ins w:id="7924" w:author="Lane, Stefanie" w:date="2023-09-27T17:48:00Z"/>
                <w:rFonts w:ascii="Calibri" w:eastAsia="Times New Roman" w:hAnsi="Calibri" w:cs="Calibri"/>
                <w:color w:val="000000"/>
                <w:lang w:eastAsia="en-CA"/>
              </w:rPr>
            </w:pPr>
            <w:ins w:id="7925" w:author="Lane, Stefanie" w:date="2023-09-27T17:48:00Z">
              <w:r w:rsidRPr="00AC2066">
                <w:rPr>
                  <w:rFonts w:ascii="Calibri" w:eastAsia="Times New Roman" w:hAnsi="Calibri" w:cs="Calibri"/>
                  <w:color w:val="000000"/>
                  <w:lang w:eastAsia="en-CA"/>
                </w:rPr>
                <w:t>+</w:t>
              </w:r>
            </w:ins>
          </w:p>
        </w:tc>
      </w:tr>
      <w:tr w:rsidR="00B12739" w:rsidRPr="00AC2066" w14:paraId="40E57448" w14:textId="77777777" w:rsidTr="00F46648">
        <w:trPr>
          <w:trHeight w:val="288"/>
          <w:ins w:id="7926" w:author="Lane, Stefanie" w:date="2023-09-27T17:48:00Z"/>
        </w:trPr>
        <w:tc>
          <w:tcPr>
            <w:tcW w:w="1298" w:type="dxa"/>
            <w:vMerge/>
            <w:tcBorders>
              <w:top w:val="nil"/>
              <w:left w:val="single" w:sz="8" w:space="0" w:color="auto"/>
              <w:bottom w:val="single" w:sz="8" w:space="0" w:color="000000"/>
              <w:right w:val="nil"/>
            </w:tcBorders>
            <w:vAlign w:val="center"/>
            <w:hideMark/>
          </w:tcPr>
          <w:p w14:paraId="6776316D" w14:textId="77777777" w:rsidR="00B12739" w:rsidRPr="00AC2066" w:rsidRDefault="00B12739" w:rsidP="00F46648">
            <w:pPr>
              <w:spacing w:after="0" w:line="240" w:lineRule="auto"/>
              <w:rPr>
                <w:ins w:id="792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52FEE9" w14:textId="77777777" w:rsidR="00B12739" w:rsidRPr="00AC2066" w:rsidRDefault="00B12739" w:rsidP="00F46648">
            <w:pPr>
              <w:spacing w:after="0" w:line="240" w:lineRule="auto"/>
              <w:rPr>
                <w:ins w:id="792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70A0217" w14:textId="77777777" w:rsidR="00B12739" w:rsidRPr="00AC2066" w:rsidRDefault="00B12739" w:rsidP="00F46648">
            <w:pPr>
              <w:spacing w:after="0" w:line="240" w:lineRule="auto"/>
              <w:rPr>
                <w:ins w:id="7929" w:author="Lane, Stefanie" w:date="2023-09-27T17:48:00Z"/>
                <w:rFonts w:ascii="Calibri" w:eastAsia="Times New Roman" w:hAnsi="Calibri" w:cs="Calibri"/>
                <w:i/>
                <w:iCs/>
                <w:color w:val="000000"/>
                <w:lang w:eastAsia="en-CA"/>
              </w:rPr>
            </w:pPr>
            <w:ins w:id="7930" w:author="Lane, Stefanie" w:date="2023-09-27T17:48:00Z">
              <w:r w:rsidRPr="00AC2066">
                <w:rPr>
                  <w:rFonts w:ascii="Calibri" w:eastAsia="Times New Roman" w:hAnsi="Calibri" w:cs="Calibri"/>
                  <w:i/>
                  <w:iCs/>
                  <w:color w:val="000000"/>
                  <w:lang w:eastAsia="en-CA"/>
                </w:rPr>
                <w:t>Agrostis stolonifera</w:t>
              </w:r>
            </w:ins>
          </w:p>
        </w:tc>
        <w:tc>
          <w:tcPr>
            <w:tcW w:w="734" w:type="dxa"/>
            <w:tcBorders>
              <w:top w:val="single" w:sz="4" w:space="0" w:color="auto"/>
              <w:left w:val="nil"/>
              <w:bottom w:val="single" w:sz="4" w:space="0" w:color="auto"/>
              <w:right w:val="nil"/>
            </w:tcBorders>
            <w:shd w:val="clear" w:color="auto" w:fill="auto"/>
            <w:noWrap/>
            <w:vAlign w:val="bottom"/>
            <w:hideMark/>
          </w:tcPr>
          <w:p w14:paraId="35FF1734" w14:textId="77777777" w:rsidR="00B12739" w:rsidRPr="00AC2066" w:rsidRDefault="00B12739" w:rsidP="00F46648">
            <w:pPr>
              <w:spacing w:after="0" w:line="240" w:lineRule="auto"/>
              <w:jc w:val="center"/>
              <w:rPr>
                <w:ins w:id="7931" w:author="Lane, Stefanie" w:date="2023-09-27T17:48:00Z"/>
                <w:rFonts w:ascii="Calibri" w:eastAsia="Times New Roman" w:hAnsi="Calibri" w:cs="Calibri"/>
                <w:color w:val="000000"/>
                <w:lang w:eastAsia="en-CA"/>
              </w:rPr>
            </w:pPr>
            <w:ins w:id="7932"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162A007B" w14:textId="77777777" w:rsidR="00B12739" w:rsidRPr="00AC2066" w:rsidRDefault="00B12739" w:rsidP="00F46648">
            <w:pPr>
              <w:spacing w:after="0" w:line="240" w:lineRule="auto"/>
              <w:jc w:val="center"/>
              <w:rPr>
                <w:ins w:id="7933" w:author="Lane, Stefanie" w:date="2023-09-27T17:48:00Z"/>
                <w:rFonts w:ascii="Calibri" w:eastAsia="Times New Roman" w:hAnsi="Calibri" w:cs="Calibri"/>
                <w:color w:val="000000"/>
                <w:lang w:eastAsia="en-CA"/>
              </w:rPr>
            </w:pPr>
            <w:ins w:id="7934" w:author="Lane, Stefanie" w:date="2023-09-27T17:48:00Z">
              <w:r w:rsidRPr="00AC2066">
                <w:rPr>
                  <w:rFonts w:ascii="Calibri" w:eastAsia="Times New Roman" w:hAnsi="Calibri" w:cs="Calibri"/>
                  <w:color w:val="000000"/>
                  <w:lang w:eastAsia="en-CA"/>
                </w:rPr>
                <w:t>0.8</w:t>
              </w:r>
            </w:ins>
          </w:p>
        </w:tc>
        <w:tc>
          <w:tcPr>
            <w:tcW w:w="734" w:type="dxa"/>
            <w:tcBorders>
              <w:top w:val="single" w:sz="4" w:space="0" w:color="auto"/>
              <w:left w:val="nil"/>
              <w:bottom w:val="single" w:sz="4" w:space="0" w:color="auto"/>
              <w:right w:val="nil"/>
            </w:tcBorders>
            <w:shd w:val="clear" w:color="auto" w:fill="auto"/>
            <w:noWrap/>
            <w:vAlign w:val="bottom"/>
            <w:hideMark/>
          </w:tcPr>
          <w:p w14:paraId="6461394F" w14:textId="77777777" w:rsidR="00B12739" w:rsidRPr="00AC2066" w:rsidRDefault="00B12739" w:rsidP="00F46648">
            <w:pPr>
              <w:spacing w:after="0" w:line="240" w:lineRule="auto"/>
              <w:jc w:val="center"/>
              <w:rPr>
                <w:ins w:id="7935" w:author="Lane, Stefanie" w:date="2023-09-27T17:48:00Z"/>
                <w:rFonts w:ascii="Calibri" w:eastAsia="Times New Roman" w:hAnsi="Calibri" w:cs="Calibri"/>
                <w:color w:val="000000"/>
                <w:lang w:eastAsia="en-CA"/>
              </w:rPr>
            </w:pPr>
            <w:ins w:id="7936" w:author="Lane, Stefanie" w:date="2023-09-27T17:48:00Z">
              <w:r w:rsidRPr="00AC2066">
                <w:rPr>
                  <w:rFonts w:ascii="Calibri" w:eastAsia="Times New Roman" w:hAnsi="Calibri" w:cs="Calibri"/>
                  <w:color w:val="000000"/>
                  <w:lang w:eastAsia="en-CA"/>
                </w:rPr>
                <w:t>0.6</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0E0889C" w14:textId="77777777" w:rsidR="00B12739" w:rsidRPr="00AC2066" w:rsidRDefault="00B12739" w:rsidP="00F46648">
            <w:pPr>
              <w:spacing w:after="0" w:line="240" w:lineRule="auto"/>
              <w:jc w:val="center"/>
              <w:rPr>
                <w:ins w:id="7937" w:author="Lane, Stefanie" w:date="2023-09-27T17:48:00Z"/>
                <w:rFonts w:ascii="Calibri" w:eastAsia="Times New Roman" w:hAnsi="Calibri" w:cs="Calibri"/>
                <w:color w:val="000000"/>
                <w:lang w:eastAsia="en-CA"/>
              </w:rPr>
            </w:pPr>
            <w:ins w:id="7938" w:author="Lane, Stefanie" w:date="2023-09-27T17:48:00Z">
              <w:r w:rsidRPr="00AC2066">
                <w:rPr>
                  <w:rFonts w:ascii="Calibri" w:eastAsia="Times New Roman" w:hAnsi="Calibri" w:cs="Calibri"/>
                  <w:color w:val="000000"/>
                  <w:lang w:eastAsia="en-CA"/>
                </w:rPr>
                <w:t>+</w:t>
              </w:r>
            </w:ins>
          </w:p>
        </w:tc>
      </w:tr>
      <w:tr w:rsidR="00B12739" w:rsidRPr="00AC2066" w14:paraId="33A07F2F" w14:textId="77777777" w:rsidTr="00F46648">
        <w:trPr>
          <w:trHeight w:val="288"/>
          <w:ins w:id="7939" w:author="Lane, Stefanie" w:date="2023-09-27T17:48:00Z"/>
        </w:trPr>
        <w:tc>
          <w:tcPr>
            <w:tcW w:w="1298" w:type="dxa"/>
            <w:vMerge/>
            <w:tcBorders>
              <w:top w:val="nil"/>
              <w:left w:val="single" w:sz="8" w:space="0" w:color="auto"/>
              <w:bottom w:val="single" w:sz="8" w:space="0" w:color="000000"/>
              <w:right w:val="nil"/>
            </w:tcBorders>
            <w:vAlign w:val="center"/>
            <w:hideMark/>
          </w:tcPr>
          <w:p w14:paraId="3DAABD0F" w14:textId="77777777" w:rsidR="00B12739" w:rsidRPr="00AC2066" w:rsidRDefault="00B12739" w:rsidP="00F46648">
            <w:pPr>
              <w:spacing w:after="0" w:line="240" w:lineRule="auto"/>
              <w:rPr>
                <w:ins w:id="794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A23B1A7" w14:textId="77777777" w:rsidR="00B12739" w:rsidRPr="00AC2066" w:rsidRDefault="00B12739" w:rsidP="00F46648">
            <w:pPr>
              <w:spacing w:after="0" w:line="240" w:lineRule="auto"/>
              <w:rPr>
                <w:ins w:id="794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6633F44" w14:textId="77777777" w:rsidR="00B12739" w:rsidRPr="00AC2066" w:rsidRDefault="00B12739" w:rsidP="00F46648">
            <w:pPr>
              <w:spacing w:after="0" w:line="240" w:lineRule="auto"/>
              <w:rPr>
                <w:ins w:id="7942" w:author="Lane, Stefanie" w:date="2023-09-27T17:48:00Z"/>
                <w:rFonts w:ascii="Calibri" w:eastAsia="Times New Roman" w:hAnsi="Calibri" w:cs="Calibri"/>
                <w:i/>
                <w:iCs/>
                <w:color w:val="000000"/>
                <w:lang w:eastAsia="en-CA"/>
              </w:rPr>
            </w:pPr>
            <w:ins w:id="7943" w:author="Lane, Stefanie" w:date="2023-09-27T17:48:00Z">
              <w:r w:rsidRPr="00AC2066">
                <w:rPr>
                  <w:rFonts w:ascii="Calibri" w:eastAsia="Times New Roman" w:hAnsi="Calibri" w:cs="Calibri"/>
                  <w:i/>
                  <w:iCs/>
                  <w:color w:val="000000"/>
                  <w:lang w:eastAsia="en-CA"/>
                </w:rPr>
                <w:t>Phalaris arundinacea</w:t>
              </w:r>
            </w:ins>
          </w:p>
        </w:tc>
        <w:tc>
          <w:tcPr>
            <w:tcW w:w="734" w:type="dxa"/>
            <w:tcBorders>
              <w:top w:val="nil"/>
              <w:left w:val="nil"/>
              <w:bottom w:val="nil"/>
              <w:right w:val="nil"/>
            </w:tcBorders>
            <w:shd w:val="clear" w:color="auto" w:fill="auto"/>
            <w:noWrap/>
            <w:vAlign w:val="bottom"/>
            <w:hideMark/>
          </w:tcPr>
          <w:p w14:paraId="487EE73F" w14:textId="77777777" w:rsidR="00B12739" w:rsidRPr="00AC2066" w:rsidRDefault="00B12739" w:rsidP="00F46648">
            <w:pPr>
              <w:spacing w:after="0" w:line="240" w:lineRule="auto"/>
              <w:jc w:val="center"/>
              <w:rPr>
                <w:ins w:id="7944" w:author="Lane, Stefanie" w:date="2023-09-27T17:48:00Z"/>
                <w:rFonts w:ascii="Calibri" w:eastAsia="Times New Roman" w:hAnsi="Calibri" w:cs="Calibri"/>
                <w:color w:val="000000"/>
                <w:lang w:eastAsia="en-CA"/>
              </w:rPr>
            </w:pPr>
            <w:ins w:id="7945"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477A4A08" w14:textId="77777777" w:rsidR="00B12739" w:rsidRPr="00AC2066" w:rsidRDefault="00B12739" w:rsidP="00F46648">
            <w:pPr>
              <w:spacing w:after="0" w:line="240" w:lineRule="auto"/>
              <w:jc w:val="center"/>
              <w:rPr>
                <w:ins w:id="7946" w:author="Lane, Stefanie" w:date="2023-09-27T17:48:00Z"/>
                <w:rFonts w:ascii="Calibri" w:eastAsia="Times New Roman" w:hAnsi="Calibri" w:cs="Calibri"/>
                <w:color w:val="000000"/>
                <w:lang w:eastAsia="en-CA"/>
              </w:rPr>
            </w:pPr>
            <w:ins w:id="794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976EF32" w14:textId="77777777" w:rsidR="00B12739" w:rsidRPr="00AC2066" w:rsidRDefault="00B12739" w:rsidP="00F46648">
            <w:pPr>
              <w:spacing w:after="0" w:line="240" w:lineRule="auto"/>
              <w:jc w:val="center"/>
              <w:rPr>
                <w:ins w:id="7948" w:author="Lane, Stefanie" w:date="2023-09-27T17:48:00Z"/>
                <w:rFonts w:ascii="Calibri" w:eastAsia="Times New Roman" w:hAnsi="Calibri" w:cs="Calibri"/>
                <w:color w:val="000000"/>
                <w:lang w:eastAsia="en-CA"/>
              </w:rPr>
            </w:pPr>
            <w:ins w:id="7949" w:author="Lane, Stefanie" w:date="2023-09-27T17:48:00Z">
              <w:r w:rsidRPr="00AC2066">
                <w:rPr>
                  <w:rFonts w:ascii="Calibri" w:eastAsia="Times New Roman" w:hAnsi="Calibri" w:cs="Calibri"/>
                  <w:color w:val="000000"/>
                  <w:lang w:eastAsia="en-CA"/>
                </w:rPr>
                <w:t>1.1</w:t>
              </w:r>
            </w:ins>
          </w:p>
        </w:tc>
        <w:tc>
          <w:tcPr>
            <w:tcW w:w="1696" w:type="dxa"/>
            <w:tcBorders>
              <w:top w:val="nil"/>
              <w:left w:val="nil"/>
              <w:bottom w:val="nil"/>
              <w:right w:val="single" w:sz="8" w:space="0" w:color="auto"/>
            </w:tcBorders>
            <w:shd w:val="clear" w:color="auto" w:fill="auto"/>
            <w:noWrap/>
            <w:vAlign w:val="bottom"/>
            <w:hideMark/>
          </w:tcPr>
          <w:p w14:paraId="22C32649" w14:textId="77777777" w:rsidR="00B12739" w:rsidRPr="00AC2066" w:rsidRDefault="00B12739" w:rsidP="00F46648">
            <w:pPr>
              <w:spacing w:after="0" w:line="240" w:lineRule="auto"/>
              <w:jc w:val="center"/>
              <w:rPr>
                <w:ins w:id="7950" w:author="Lane, Stefanie" w:date="2023-09-27T17:48:00Z"/>
                <w:rFonts w:ascii="Calibri" w:eastAsia="Times New Roman" w:hAnsi="Calibri" w:cs="Calibri"/>
                <w:color w:val="000000"/>
                <w:lang w:eastAsia="en-CA"/>
              </w:rPr>
            </w:pPr>
            <w:ins w:id="7951" w:author="Lane, Stefanie" w:date="2023-09-27T17:48:00Z">
              <w:r w:rsidRPr="00AC2066">
                <w:rPr>
                  <w:rFonts w:ascii="Calibri" w:eastAsia="Times New Roman" w:hAnsi="Calibri" w:cs="Calibri"/>
                  <w:color w:val="000000"/>
                  <w:lang w:eastAsia="en-CA"/>
                </w:rPr>
                <w:t>+</w:t>
              </w:r>
            </w:ins>
          </w:p>
        </w:tc>
      </w:tr>
      <w:tr w:rsidR="00B12739" w:rsidRPr="00AC2066" w14:paraId="08A97A16" w14:textId="77777777" w:rsidTr="00F46648">
        <w:trPr>
          <w:trHeight w:val="288"/>
          <w:ins w:id="7952" w:author="Lane, Stefanie" w:date="2023-09-27T17:48:00Z"/>
        </w:trPr>
        <w:tc>
          <w:tcPr>
            <w:tcW w:w="1298" w:type="dxa"/>
            <w:vMerge/>
            <w:tcBorders>
              <w:top w:val="nil"/>
              <w:left w:val="single" w:sz="8" w:space="0" w:color="auto"/>
              <w:bottom w:val="single" w:sz="8" w:space="0" w:color="000000"/>
              <w:right w:val="nil"/>
            </w:tcBorders>
            <w:vAlign w:val="center"/>
            <w:hideMark/>
          </w:tcPr>
          <w:p w14:paraId="2F3BFE8C" w14:textId="77777777" w:rsidR="00B12739" w:rsidRPr="00AC2066" w:rsidRDefault="00B12739" w:rsidP="00F46648">
            <w:pPr>
              <w:spacing w:after="0" w:line="240" w:lineRule="auto"/>
              <w:rPr>
                <w:ins w:id="795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BA11DD9" w14:textId="77777777" w:rsidR="00B12739" w:rsidRPr="00AC2066" w:rsidRDefault="00B12739" w:rsidP="00F46648">
            <w:pPr>
              <w:spacing w:after="0" w:line="240" w:lineRule="auto"/>
              <w:rPr>
                <w:ins w:id="795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02D144" w14:textId="77777777" w:rsidR="00B12739" w:rsidRPr="00AC2066" w:rsidRDefault="00B12739" w:rsidP="00F46648">
            <w:pPr>
              <w:spacing w:after="0" w:line="240" w:lineRule="auto"/>
              <w:rPr>
                <w:ins w:id="7955" w:author="Lane, Stefanie" w:date="2023-09-27T17:48:00Z"/>
                <w:rFonts w:ascii="Calibri" w:eastAsia="Times New Roman" w:hAnsi="Calibri" w:cs="Calibri"/>
                <w:i/>
                <w:iCs/>
                <w:color w:val="000000"/>
                <w:lang w:eastAsia="en-CA"/>
              </w:rPr>
            </w:pPr>
            <w:ins w:id="7956" w:author="Lane, Stefanie" w:date="2023-09-27T17:48:00Z">
              <w:r w:rsidRPr="00AC2066">
                <w:rPr>
                  <w:rFonts w:ascii="Calibri" w:eastAsia="Times New Roman" w:hAnsi="Calibri" w:cs="Calibri"/>
                  <w:i/>
                  <w:iCs/>
                  <w:color w:val="000000"/>
                  <w:lang w:eastAsia="en-CA"/>
                </w:rPr>
                <w:t>Cirsium arvense</w:t>
              </w:r>
            </w:ins>
          </w:p>
        </w:tc>
        <w:tc>
          <w:tcPr>
            <w:tcW w:w="734" w:type="dxa"/>
            <w:tcBorders>
              <w:top w:val="single" w:sz="4" w:space="0" w:color="auto"/>
              <w:left w:val="nil"/>
              <w:bottom w:val="single" w:sz="4" w:space="0" w:color="auto"/>
              <w:right w:val="nil"/>
            </w:tcBorders>
            <w:shd w:val="clear" w:color="auto" w:fill="auto"/>
            <w:noWrap/>
            <w:vAlign w:val="bottom"/>
            <w:hideMark/>
          </w:tcPr>
          <w:p w14:paraId="0A2309D4" w14:textId="77777777" w:rsidR="00B12739" w:rsidRPr="00AC2066" w:rsidRDefault="00B12739" w:rsidP="00F46648">
            <w:pPr>
              <w:spacing w:after="0" w:line="240" w:lineRule="auto"/>
              <w:jc w:val="center"/>
              <w:rPr>
                <w:ins w:id="7957" w:author="Lane, Stefanie" w:date="2023-09-27T17:48:00Z"/>
                <w:rFonts w:ascii="Calibri" w:eastAsia="Times New Roman" w:hAnsi="Calibri" w:cs="Calibri"/>
                <w:color w:val="000000"/>
                <w:lang w:eastAsia="en-CA"/>
              </w:rPr>
            </w:pPr>
            <w:ins w:id="795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nil"/>
              <w:right w:val="nil"/>
            </w:tcBorders>
            <w:shd w:val="clear" w:color="auto" w:fill="auto"/>
            <w:noWrap/>
            <w:vAlign w:val="bottom"/>
            <w:hideMark/>
          </w:tcPr>
          <w:p w14:paraId="7D3CC19C" w14:textId="77777777" w:rsidR="00B12739" w:rsidRPr="00AC2066" w:rsidRDefault="00B12739" w:rsidP="00F46648">
            <w:pPr>
              <w:spacing w:after="0" w:line="240" w:lineRule="auto"/>
              <w:jc w:val="center"/>
              <w:rPr>
                <w:ins w:id="7959" w:author="Lane, Stefanie" w:date="2023-09-27T17:48:00Z"/>
                <w:rFonts w:ascii="Calibri" w:eastAsia="Times New Roman" w:hAnsi="Calibri" w:cs="Calibri"/>
                <w:color w:val="000000"/>
                <w:lang w:eastAsia="en-CA"/>
              </w:rPr>
            </w:pPr>
            <w:ins w:id="7960"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1EDC7556" w14:textId="77777777" w:rsidR="00B12739" w:rsidRPr="00AC2066" w:rsidRDefault="00B12739" w:rsidP="00F46648">
            <w:pPr>
              <w:spacing w:after="0" w:line="240" w:lineRule="auto"/>
              <w:jc w:val="center"/>
              <w:rPr>
                <w:ins w:id="7961" w:author="Lane, Stefanie" w:date="2023-09-27T17:48:00Z"/>
                <w:rFonts w:ascii="Calibri" w:eastAsia="Times New Roman" w:hAnsi="Calibri" w:cs="Calibri"/>
                <w:color w:val="000000"/>
                <w:lang w:eastAsia="en-CA"/>
              </w:rPr>
            </w:pPr>
            <w:ins w:id="7962"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A8E1ADE" w14:textId="77777777" w:rsidR="00B12739" w:rsidRPr="00AC2066" w:rsidRDefault="00B12739" w:rsidP="00F46648">
            <w:pPr>
              <w:spacing w:after="0" w:line="240" w:lineRule="auto"/>
              <w:jc w:val="center"/>
              <w:rPr>
                <w:ins w:id="7963" w:author="Lane, Stefanie" w:date="2023-09-27T17:48:00Z"/>
                <w:rFonts w:ascii="Calibri" w:eastAsia="Times New Roman" w:hAnsi="Calibri" w:cs="Calibri"/>
                <w:color w:val="000000"/>
                <w:lang w:eastAsia="en-CA"/>
              </w:rPr>
            </w:pPr>
            <w:ins w:id="7964" w:author="Lane, Stefanie" w:date="2023-09-27T17:48:00Z">
              <w:r w:rsidRPr="00AC2066">
                <w:rPr>
                  <w:rFonts w:ascii="Calibri" w:eastAsia="Times New Roman" w:hAnsi="Calibri" w:cs="Calibri"/>
                  <w:color w:val="000000"/>
                  <w:lang w:eastAsia="en-CA"/>
                </w:rPr>
                <w:t>gained</w:t>
              </w:r>
            </w:ins>
          </w:p>
        </w:tc>
      </w:tr>
      <w:tr w:rsidR="00B12739" w:rsidRPr="00AC2066" w14:paraId="5C8CB57C" w14:textId="77777777" w:rsidTr="00F46648">
        <w:trPr>
          <w:trHeight w:val="288"/>
          <w:ins w:id="7965" w:author="Lane, Stefanie" w:date="2023-09-27T17:48:00Z"/>
        </w:trPr>
        <w:tc>
          <w:tcPr>
            <w:tcW w:w="1298" w:type="dxa"/>
            <w:vMerge/>
            <w:tcBorders>
              <w:top w:val="nil"/>
              <w:left w:val="single" w:sz="8" w:space="0" w:color="auto"/>
              <w:bottom w:val="single" w:sz="8" w:space="0" w:color="000000"/>
              <w:right w:val="nil"/>
            </w:tcBorders>
            <w:vAlign w:val="center"/>
            <w:hideMark/>
          </w:tcPr>
          <w:p w14:paraId="68BD63C0" w14:textId="77777777" w:rsidR="00B12739" w:rsidRPr="00AC2066" w:rsidRDefault="00B12739" w:rsidP="00F46648">
            <w:pPr>
              <w:spacing w:after="0" w:line="240" w:lineRule="auto"/>
              <w:rPr>
                <w:ins w:id="796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A89AB6" w14:textId="77777777" w:rsidR="00B12739" w:rsidRPr="00AC2066" w:rsidRDefault="00B12739" w:rsidP="00F46648">
            <w:pPr>
              <w:spacing w:after="0" w:line="240" w:lineRule="auto"/>
              <w:rPr>
                <w:ins w:id="7967"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1344096B" w14:textId="77777777" w:rsidR="00B12739" w:rsidRPr="00AC2066" w:rsidRDefault="00B12739" w:rsidP="00F46648">
            <w:pPr>
              <w:spacing w:after="0" w:line="240" w:lineRule="auto"/>
              <w:rPr>
                <w:ins w:id="7968" w:author="Lane, Stefanie" w:date="2023-09-27T17:48:00Z"/>
                <w:rFonts w:ascii="Calibri" w:eastAsia="Times New Roman" w:hAnsi="Calibri" w:cs="Calibri"/>
                <w:i/>
                <w:iCs/>
                <w:color w:val="000000"/>
                <w:lang w:eastAsia="en-CA"/>
              </w:rPr>
            </w:pPr>
            <w:ins w:id="7969" w:author="Lane, Stefanie" w:date="2023-09-27T17:48:00Z">
              <w:r w:rsidRPr="00AC2066">
                <w:rPr>
                  <w:rFonts w:ascii="Calibri" w:eastAsia="Times New Roman" w:hAnsi="Calibri" w:cs="Calibri"/>
                  <w:i/>
                  <w:iCs/>
                  <w:color w:val="000000"/>
                  <w:lang w:eastAsia="en-CA"/>
                </w:rPr>
                <w:t>Iris pseudacorus</w:t>
              </w:r>
            </w:ins>
          </w:p>
        </w:tc>
        <w:tc>
          <w:tcPr>
            <w:tcW w:w="734" w:type="dxa"/>
            <w:tcBorders>
              <w:top w:val="nil"/>
              <w:left w:val="nil"/>
              <w:bottom w:val="single" w:sz="4" w:space="0" w:color="auto"/>
              <w:right w:val="nil"/>
            </w:tcBorders>
            <w:shd w:val="clear" w:color="auto" w:fill="auto"/>
            <w:noWrap/>
            <w:vAlign w:val="bottom"/>
            <w:hideMark/>
          </w:tcPr>
          <w:p w14:paraId="342A046C" w14:textId="77777777" w:rsidR="00B12739" w:rsidRPr="00AC2066" w:rsidRDefault="00B12739" w:rsidP="00F46648">
            <w:pPr>
              <w:spacing w:after="0" w:line="240" w:lineRule="auto"/>
              <w:jc w:val="center"/>
              <w:rPr>
                <w:ins w:id="7970" w:author="Lane, Stefanie" w:date="2023-09-27T17:48:00Z"/>
                <w:rFonts w:ascii="Calibri" w:eastAsia="Times New Roman" w:hAnsi="Calibri" w:cs="Calibri"/>
                <w:color w:val="000000"/>
                <w:lang w:eastAsia="en-CA"/>
              </w:rPr>
            </w:pPr>
            <w:ins w:id="7971"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AF85FB3" w14:textId="77777777" w:rsidR="00B12739" w:rsidRPr="00AC2066" w:rsidRDefault="00B12739" w:rsidP="00F46648">
            <w:pPr>
              <w:spacing w:after="0" w:line="240" w:lineRule="auto"/>
              <w:jc w:val="center"/>
              <w:rPr>
                <w:ins w:id="7972" w:author="Lane, Stefanie" w:date="2023-09-27T17:48:00Z"/>
                <w:rFonts w:ascii="Calibri" w:eastAsia="Times New Roman" w:hAnsi="Calibri" w:cs="Calibri"/>
                <w:color w:val="000000"/>
                <w:lang w:eastAsia="en-CA"/>
              </w:rPr>
            </w:pPr>
            <w:ins w:id="7973"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4" w:space="0" w:color="auto"/>
              <w:right w:val="nil"/>
            </w:tcBorders>
            <w:shd w:val="clear" w:color="auto" w:fill="auto"/>
            <w:noWrap/>
            <w:vAlign w:val="bottom"/>
            <w:hideMark/>
          </w:tcPr>
          <w:p w14:paraId="357C4645" w14:textId="77777777" w:rsidR="00B12739" w:rsidRPr="00AC2066" w:rsidRDefault="00B12739" w:rsidP="00F46648">
            <w:pPr>
              <w:spacing w:after="0" w:line="240" w:lineRule="auto"/>
              <w:jc w:val="center"/>
              <w:rPr>
                <w:ins w:id="7974" w:author="Lane, Stefanie" w:date="2023-09-27T17:48:00Z"/>
                <w:rFonts w:ascii="Calibri" w:eastAsia="Times New Roman" w:hAnsi="Calibri" w:cs="Calibri"/>
                <w:color w:val="000000"/>
                <w:lang w:eastAsia="en-CA"/>
              </w:rPr>
            </w:pPr>
            <w:ins w:id="7975"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7BA0A2A6" w14:textId="77777777" w:rsidR="00B12739" w:rsidRPr="00AC2066" w:rsidRDefault="00B12739" w:rsidP="00F46648">
            <w:pPr>
              <w:spacing w:after="0" w:line="240" w:lineRule="auto"/>
              <w:jc w:val="center"/>
              <w:rPr>
                <w:ins w:id="7976" w:author="Lane, Stefanie" w:date="2023-09-27T17:48:00Z"/>
                <w:rFonts w:ascii="Calibri" w:eastAsia="Times New Roman" w:hAnsi="Calibri" w:cs="Calibri"/>
                <w:color w:val="000000"/>
                <w:lang w:eastAsia="en-CA"/>
              </w:rPr>
            </w:pPr>
            <w:ins w:id="7977" w:author="Lane, Stefanie" w:date="2023-09-27T17:48:00Z">
              <w:r w:rsidRPr="00AC2066">
                <w:rPr>
                  <w:rFonts w:ascii="Calibri" w:eastAsia="Times New Roman" w:hAnsi="Calibri" w:cs="Calibri"/>
                  <w:color w:val="000000"/>
                  <w:lang w:eastAsia="en-CA"/>
                </w:rPr>
                <w:t>gained</w:t>
              </w:r>
            </w:ins>
          </w:p>
        </w:tc>
      </w:tr>
      <w:tr w:rsidR="00B12739" w:rsidRPr="00AC2066" w14:paraId="55D93386" w14:textId="77777777" w:rsidTr="00F46648">
        <w:trPr>
          <w:trHeight w:val="300"/>
          <w:ins w:id="7978" w:author="Lane, Stefanie" w:date="2023-09-27T17:48:00Z"/>
        </w:trPr>
        <w:tc>
          <w:tcPr>
            <w:tcW w:w="1298" w:type="dxa"/>
            <w:vMerge/>
            <w:tcBorders>
              <w:top w:val="nil"/>
              <w:left w:val="single" w:sz="8" w:space="0" w:color="auto"/>
              <w:bottom w:val="single" w:sz="8" w:space="0" w:color="000000"/>
              <w:right w:val="nil"/>
            </w:tcBorders>
            <w:vAlign w:val="center"/>
            <w:hideMark/>
          </w:tcPr>
          <w:p w14:paraId="1D1B4791" w14:textId="77777777" w:rsidR="00B12739" w:rsidRPr="00AC2066" w:rsidRDefault="00B12739" w:rsidP="00F46648">
            <w:pPr>
              <w:spacing w:after="0" w:line="240" w:lineRule="auto"/>
              <w:rPr>
                <w:ins w:id="797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954045" w14:textId="77777777" w:rsidR="00B12739" w:rsidRPr="00AC2066" w:rsidRDefault="00B12739" w:rsidP="00F46648">
            <w:pPr>
              <w:spacing w:after="0" w:line="240" w:lineRule="auto"/>
              <w:rPr>
                <w:ins w:id="7980"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ACF728F" w14:textId="77777777" w:rsidR="00B12739" w:rsidRPr="00AC2066" w:rsidRDefault="00B12739" w:rsidP="00F46648">
            <w:pPr>
              <w:spacing w:after="0" w:line="240" w:lineRule="auto"/>
              <w:rPr>
                <w:ins w:id="7981" w:author="Lane, Stefanie" w:date="2023-09-27T17:48:00Z"/>
                <w:rFonts w:ascii="Calibri" w:eastAsia="Times New Roman" w:hAnsi="Calibri" w:cs="Calibri"/>
                <w:i/>
                <w:iCs/>
                <w:color w:val="000000"/>
                <w:lang w:eastAsia="en-CA"/>
              </w:rPr>
            </w:pPr>
            <w:ins w:id="7982" w:author="Lane, Stefanie" w:date="2023-09-27T17:48:00Z">
              <w:r w:rsidRPr="00AC2066">
                <w:rPr>
                  <w:rFonts w:ascii="Calibri" w:eastAsia="Times New Roman" w:hAnsi="Calibri" w:cs="Calibri"/>
                  <w:i/>
                  <w:iCs/>
                  <w:color w:val="000000"/>
                  <w:lang w:eastAsia="en-CA"/>
                </w:rPr>
                <w:t>Lycopus europaeus</w:t>
              </w:r>
            </w:ins>
          </w:p>
        </w:tc>
        <w:tc>
          <w:tcPr>
            <w:tcW w:w="734" w:type="dxa"/>
            <w:tcBorders>
              <w:top w:val="nil"/>
              <w:left w:val="nil"/>
              <w:bottom w:val="single" w:sz="8" w:space="0" w:color="auto"/>
              <w:right w:val="nil"/>
            </w:tcBorders>
            <w:shd w:val="clear" w:color="auto" w:fill="auto"/>
            <w:noWrap/>
            <w:vAlign w:val="bottom"/>
            <w:hideMark/>
          </w:tcPr>
          <w:p w14:paraId="536A831B" w14:textId="77777777" w:rsidR="00B12739" w:rsidRPr="00AC2066" w:rsidRDefault="00B12739" w:rsidP="00F46648">
            <w:pPr>
              <w:spacing w:after="0" w:line="240" w:lineRule="auto"/>
              <w:jc w:val="center"/>
              <w:rPr>
                <w:ins w:id="7983" w:author="Lane, Stefanie" w:date="2023-09-27T17:48:00Z"/>
                <w:rFonts w:ascii="Calibri" w:eastAsia="Times New Roman" w:hAnsi="Calibri" w:cs="Calibri"/>
                <w:color w:val="000000"/>
                <w:lang w:eastAsia="en-CA"/>
              </w:rPr>
            </w:pPr>
            <w:ins w:id="7984"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383494A0" w14:textId="77777777" w:rsidR="00B12739" w:rsidRPr="00AC2066" w:rsidRDefault="00B12739" w:rsidP="00F46648">
            <w:pPr>
              <w:spacing w:after="0" w:line="240" w:lineRule="auto"/>
              <w:jc w:val="center"/>
              <w:rPr>
                <w:ins w:id="7985" w:author="Lane, Stefanie" w:date="2023-09-27T17:48:00Z"/>
                <w:rFonts w:ascii="Calibri" w:eastAsia="Times New Roman" w:hAnsi="Calibri" w:cs="Calibri"/>
                <w:color w:val="000000"/>
                <w:lang w:eastAsia="en-CA"/>
              </w:rPr>
            </w:pPr>
            <w:ins w:id="7986"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54369497" w14:textId="77777777" w:rsidR="00B12739" w:rsidRPr="00AC2066" w:rsidRDefault="00B12739" w:rsidP="00F46648">
            <w:pPr>
              <w:spacing w:after="0" w:line="240" w:lineRule="auto"/>
              <w:jc w:val="center"/>
              <w:rPr>
                <w:ins w:id="7987" w:author="Lane, Stefanie" w:date="2023-09-27T17:48:00Z"/>
                <w:rFonts w:ascii="Calibri" w:eastAsia="Times New Roman" w:hAnsi="Calibri" w:cs="Calibri"/>
                <w:color w:val="000000"/>
                <w:lang w:eastAsia="en-CA"/>
              </w:rPr>
            </w:pPr>
            <w:ins w:id="7988"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8" w:space="0" w:color="auto"/>
              <w:right w:val="single" w:sz="8" w:space="0" w:color="auto"/>
            </w:tcBorders>
            <w:shd w:val="clear" w:color="auto" w:fill="auto"/>
            <w:noWrap/>
            <w:vAlign w:val="bottom"/>
            <w:hideMark/>
          </w:tcPr>
          <w:p w14:paraId="4CEF5639" w14:textId="77777777" w:rsidR="00B12739" w:rsidRPr="00AC2066" w:rsidRDefault="00B12739" w:rsidP="00F46648">
            <w:pPr>
              <w:spacing w:after="0" w:line="240" w:lineRule="auto"/>
              <w:jc w:val="center"/>
              <w:rPr>
                <w:ins w:id="7989" w:author="Lane, Stefanie" w:date="2023-09-27T17:48:00Z"/>
                <w:rFonts w:ascii="Calibri" w:eastAsia="Times New Roman" w:hAnsi="Calibri" w:cs="Calibri"/>
                <w:color w:val="000000"/>
                <w:lang w:eastAsia="en-CA"/>
              </w:rPr>
            </w:pPr>
            <w:ins w:id="7990" w:author="Lane, Stefanie" w:date="2023-09-27T17:48:00Z">
              <w:r w:rsidRPr="00AC2066">
                <w:rPr>
                  <w:rFonts w:ascii="Calibri" w:eastAsia="Times New Roman" w:hAnsi="Calibri" w:cs="Calibri"/>
                  <w:color w:val="000000"/>
                  <w:lang w:eastAsia="en-CA"/>
                </w:rPr>
                <w:t>gained</w:t>
              </w:r>
            </w:ins>
          </w:p>
        </w:tc>
      </w:tr>
      <w:tr w:rsidR="00B12739" w:rsidRPr="00AC2066" w14:paraId="3E154D25" w14:textId="77777777" w:rsidTr="00F46648">
        <w:trPr>
          <w:trHeight w:val="288"/>
          <w:ins w:id="7991" w:author="Lane, Stefanie" w:date="2023-09-27T17:48:00Z"/>
        </w:trPr>
        <w:tc>
          <w:tcPr>
            <w:tcW w:w="1298" w:type="dxa"/>
            <w:vMerge/>
            <w:tcBorders>
              <w:top w:val="nil"/>
              <w:left w:val="single" w:sz="8" w:space="0" w:color="auto"/>
              <w:bottom w:val="single" w:sz="8" w:space="0" w:color="000000"/>
              <w:right w:val="nil"/>
            </w:tcBorders>
            <w:vAlign w:val="center"/>
            <w:hideMark/>
          </w:tcPr>
          <w:p w14:paraId="6222124C" w14:textId="77777777" w:rsidR="00B12739" w:rsidRPr="00AC2066" w:rsidRDefault="00B12739" w:rsidP="00F46648">
            <w:pPr>
              <w:spacing w:after="0" w:line="240" w:lineRule="auto"/>
              <w:rPr>
                <w:ins w:id="7992"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024E4BF" w14:textId="77777777" w:rsidR="00B12739" w:rsidRPr="00AC2066" w:rsidRDefault="00B12739" w:rsidP="00F46648">
            <w:pPr>
              <w:spacing w:after="0" w:line="240" w:lineRule="auto"/>
              <w:jc w:val="center"/>
              <w:rPr>
                <w:ins w:id="7993" w:author="Lane, Stefanie" w:date="2023-09-27T17:48:00Z"/>
                <w:rFonts w:ascii="Calibri" w:eastAsia="Times New Roman" w:hAnsi="Calibri" w:cs="Calibri"/>
                <w:color w:val="000000"/>
                <w:lang w:eastAsia="en-CA"/>
              </w:rPr>
            </w:pPr>
            <w:ins w:id="7994" w:author="Lane, Stefanie" w:date="2023-09-27T17:48:00Z">
              <w:r w:rsidRPr="00AC2066">
                <w:rPr>
                  <w:rFonts w:ascii="Calibri" w:eastAsia="Times New Roman" w:hAnsi="Calibri" w:cs="Calibri"/>
                  <w:color w:val="000000"/>
                  <w:lang w:eastAsia="en-CA"/>
                </w:rPr>
                <w:t>Native</w:t>
              </w:r>
            </w:ins>
          </w:p>
        </w:tc>
        <w:tc>
          <w:tcPr>
            <w:tcW w:w="3365" w:type="dxa"/>
            <w:tcBorders>
              <w:top w:val="nil"/>
              <w:left w:val="nil"/>
              <w:bottom w:val="single" w:sz="4" w:space="0" w:color="auto"/>
              <w:right w:val="nil"/>
            </w:tcBorders>
            <w:shd w:val="clear" w:color="auto" w:fill="auto"/>
            <w:noWrap/>
            <w:vAlign w:val="bottom"/>
            <w:hideMark/>
          </w:tcPr>
          <w:p w14:paraId="326845E2" w14:textId="77777777" w:rsidR="00B12739" w:rsidRPr="00AC2066" w:rsidRDefault="00B12739" w:rsidP="00F46648">
            <w:pPr>
              <w:spacing w:after="0" w:line="240" w:lineRule="auto"/>
              <w:rPr>
                <w:ins w:id="7995" w:author="Lane, Stefanie" w:date="2023-09-27T17:48:00Z"/>
                <w:rFonts w:ascii="Calibri" w:eastAsia="Times New Roman" w:hAnsi="Calibri" w:cs="Calibri"/>
                <w:i/>
                <w:iCs/>
                <w:color w:val="000000"/>
                <w:lang w:eastAsia="en-CA"/>
              </w:rPr>
            </w:pPr>
            <w:ins w:id="7996" w:author="Lane, Stefanie" w:date="2023-09-27T17:48:00Z">
              <w:r w:rsidRPr="00AC2066">
                <w:rPr>
                  <w:rFonts w:ascii="Calibri" w:eastAsia="Times New Roman" w:hAnsi="Calibri" w:cs="Calibri"/>
                  <w:i/>
                  <w:iCs/>
                  <w:color w:val="000000"/>
                  <w:lang w:eastAsia="en-CA"/>
                </w:rPr>
                <w:t>Alopecurus geniculatus</w:t>
              </w:r>
            </w:ins>
          </w:p>
        </w:tc>
        <w:tc>
          <w:tcPr>
            <w:tcW w:w="734" w:type="dxa"/>
            <w:tcBorders>
              <w:top w:val="nil"/>
              <w:left w:val="nil"/>
              <w:bottom w:val="single" w:sz="4" w:space="0" w:color="auto"/>
              <w:right w:val="nil"/>
            </w:tcBorders>
            <w:shd w:val="clear" w:color="auto" w:fill="auto"/>
            <w:noWrap/>
            <w:vAlign w:val="bottom"/>
            <w:hideMark/>
          </w:tcPr>
          <w:p w14:paraId="654DC86A" w14:textId="77777777" w:rsidR="00B12739" w:rsidRPr="00AC2066" w:rsidRDefault="00B12739" w:rsidP="00F46648">
            <w:pPr>
              <w:spacing w:after="0" w:line="240" w:lineRule="auto"/>
              <w:jc w:val="center"/>
              <w:rPr>
                <w:ins w:id="7997" w:author="Lane, Stefanie" w:date="2023-09-27T17:48:00Z"/>
                <w:rFonts w:ascii="Calibri" w:eastAsia="Times New Roman" w:hAnsi="Calibri" w:cs="Calibri"/>
                <w:color w:val="000000"/>
                <w:lang w:eastAsia="en-CA"/>
              </w:rPr>
            </w:pPr>
            <w:ins w:id="7998"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4" w:space="0" w:color="auto"/>
              <w:right w:val="nil"/>
            </w:tcBorders>
            <w:shd w:val="clear" w:color="auto" w:fill="auto"/>
            <w:noWrap/>
            <w:vAlign w:val="bottom"/>
            <w:hideMark/>
          </w:tcPr>
          <w:p w14:paraId="740E7820" w14:textId="77777777" w:rsidR="00B12739" w:rsidRPr="00AC2066" w:rsidRDefault="00B12739" w:rsidP="00F46648">
            <w:pPr>
              <w:spacing w:after="0" w:line="240" w:lineRule="auto"/>
              <w:jc w:val="center"/>
              <w:rPr>
                <w:ins w:id="7999" w:author="Lane, Stefanie" w:date="2023-09-27T17:48:00Z"/>
                <w:rFonts w:ascii="Calibri" w:eastAsia="Times New Roman" w:hAnsi="Calibri" w:cs="Calibri"/>
                <w:color w:val="000000"/>
                <w:lang w:eastAsia="en-CA"/>
              </w:rPr>
            </w:pPr>
            <w:ins w:id="8000"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6A2359DC" w14:textId="77777777" w:rsidR="00B12739" w:rsidRPr="00AC2066" w:rsidRDefault="00B12739" w:rsidP="00F46648">
            <w:pPr>
              <w:spacing w:after="0" w:line="240" w:lineRule="auto"/>
              <w:jc w:val="center"/>
              <w:rPr>
                <w:ins w:id="8001" w:author="Lane, Stefanie" w:date="2023-09-27T17:48:00Z"/>
                <w:rFonts w:ascii="Calibri" w:eastAsia="Times New Roman" w:hAnsi="Calibri" w:cs="Calibri"/>
                <w:color w:val="000000"/>
                <w:lang w:eastAsia="en-CA"/>
              </w:rPr>
            </w:pPr>
            <w:ins w:id="8002"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93B3F09" w14:textId="77777777" w:rsidR="00B12739" w:rsidRPr="00AC2066" w:rsidRDefault="00B12739" w:rsidP="00F46648">
            <w:pPr>
              <w:spacing w:after="0" w:line="240" w:lineRule="auto"/>
              <w:jc w:val="center"/>
              <w:rPr>
                <w:ins w:id="8003" w:author="Lane, Stefanie" w:date="2023-09-27T17:48:00Z"/>
                <w:rFonts w:ascii="Calibri" w:eastAsia="Times New Roman" w:hAnsi="Calibri" w:cs="Calibri"/>
                <w:color w:val="000000"/>
                <w:lang w:eastAsia="en-CA"/>
              </w:rPr>
            </w:pPr>
            <w:ins w:id="8004" w:author="Lane, Stefanie" w:date="2023-09-27T17:48:00Z">
              <w:r w:rsidRPr="00AC2066">
                <w:rPr>
                  <w:rFonts w:ascii="Calibri" w:eastAsia="Times New Roman" w:hAnsi="Calibri" w:cs="Calibri"/>
                  <w:color w:val="000000"/>
                  <w:lang w:eastAsia="en-CA"/>
                </w:rPr>
                <w:t>lost</w:t>
              </w:r>
            </w:ins>
          </w:p>
        </w:tc>
      </w:tr>
      <w:tr w:rsidR="00B12739" w:rsidRPr="00AC2066" w14:paraId="36C773C4" w14:textId="77777777" w:rsidTr="00F46648">
        <w:trPr>
          <w:trHeight w:val="288"/>
          <w:ins w:id="8005" w:author="Lane, Stefanie" w:date="2023-09-27T17:48:00Z"/>
        </w:trPr>
        <w:tc>
          <w:tcPr>
            <w:tcW w:w="1298" w:type="dxa"/>
            <w:vMerge/>
            <w:tcBorders>
              <w:top w:val="nil"/>
              <w:left w:val="single" w:sz="8" w:space="0" w:color="auto"/>
              <w:bottom w:val="single" w:sz="8" w:space="0" w:color="000000"/>
              <w:right w:val="nil"/>
            </w:tcBorders>
            <w:vAlign w:val="center"/>
            <w:hideMark/>
          </w:tcPr>
          <w:p w14:paraId="6C7EF78D" w14:textId="77777777" w:rsidR="00B12739" w:rsidRPr="00AC2066" w:rsidRDefault="00B12739" w:rsidP="00F46648">
            <w:pPr>
              <w:spacing w:after="0" w:line="240" w:lineRule="auto"/>
              <w:rPr>
                <w:ins w:id="800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EBD71B" w14:textId="77777777" w:rsidR="00B12739" w:rsidRPr="00AC2066" w:rsidRDefault="00B12739" w:rsidP="00F46648">
            <w:pPr>
              <w:spacing w:after="0" w:line="240" w:lineRule="auto"/>
              <w:rPr>
                <w:ins w:id="800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A7FC74" w14:textId="77777777" w:rsidR="00B12739" w:rsidRPr="00AC2066" w:rsidRDefault="00B12739" w:rsidP="00F46648">
            <w:pPr>
              <w:spacing w:after="0" w:line="240" w:lineRule="auto"/>
              <w:rPr>
                <w:ins w:id="8008" w:author="Lane, Stefanie" w:date="2023-09-27T17:48:00Z"/>
                <w:rFonts w:ascii="Calibri" w:eastAsia="Times New Roman" w:hAnsi="Calibri" w:cs="Calibri"/>
                <w:i/>
                <w:iCs/>
                <w:color w:val="000000"/>
                <w:lang w:eastAsia="en-CA"/>
              </w:rPr>
            </w:pPr>
            <w:ins w:id="8009" w:author="Lane, Stefanie" w:date="2023-09-27T17:48:00Z">
              <w:r w:rsidRPr="00AC2066">
                <w:rPr>
                  <w:rFonts w:ascii="Calibri" w:eastAsia="Times New Roman" w:hAnsi="Calibri" w:cs="Calibri"/>
                  <w:i/>
                  <w:iCs/>
                  <w:color w:val="000000"/>
                  <w:lang w:eastAsia="en-CA"/>
                </w:rPr>
                <w:t>Bidens cernua</w:t>
              </w:r>
            </w:ins>
          </w:p>
        </w:tc>
        <w:tc>
          <w:tcPr>
            <w:tcW w:w="734" w:type="dxa"/>
            <w:tcBorders>
              <w:top w:val="nil"/>
              <w:left w:val="nil"/>
              <w:bottom w:val="nil"/>
              <w:right w:val="nil"/>
            </w:tcBorders>
            <w:shd w:val="clear" w:color="auto" w:fill="auto"/>
            <w:noWrap/>
            <w:vAlign w:val="bottom"/>
            <w:hideMark/>
          </w:tcPr>
          <w:p w14:paraId="368CB938" w14:textId="77777777" w:rsidR="00B12739" w:rsidRPr="00AC2066" w:rsidRDefault="00B12739" w:rsidP="00F46648">
            <w:pPr>
              <w:spacing w:after="0" w:line="240" w:lineRule="auto"/>
              <w:jc w:val="center"/>
              <w:rPr>
                <w:ins w:id="8010" w:author="Lane, Stefanie" w:date="2023-09-27T17:48:00Z"/>
                <w:rFonts w:ascii="Calibri" w:eastAsia="Times New Roman" w:hAnsi="Calibri" w:cs="Calibri"/>
                <w:color w:val="000000"/>
                <w:lang w:eastAsia="en-CA"/>
              </w:rPr>
            </w:pPr>
            <w:ins w:id="8011"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FAA7355" w14:textId="77777777" w:rsidR="00B12739" w:rsidRPr="00AC2066" w:rsidRDefault="00B12739" w:rsidP="00F46648">
            <w:pPr>
              <w:spacing w:after="0" w:line="240" w:lineRule="auto"/>
              <w:jc w:val="center"/>
              <w:rPr>
                <w:ins w:id="8012" w:author="Lane, Stefanie" w:date="2023-09-27T17:48:00Z"/>
                <w:rFonts w:ascii="Calibri" w:eastAsia="Times New Roman" w:hAnsi="Calibri" w:cs="Calibri"/>
                <w:color w:val="000000"/>
                <w:lang w:eastAsia="en-CA"/>
              </w:rPr>
            </w:pPr>
            <w:ins w:id="8013"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5917637C" w14:textId="77777777" w:rsidR="00B12739" w:rsidRPr="00AC2066" w:rsidRDefault="00B12739" w:rsidP="00F46648">
            <w:pPr>
              <w:spacing w:after="0" w:line="240" w:lineRule="auto"/>
              <w:jc w:val="center"/>
              <w:rPr>
                <w:ins w:id="8014"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150838E" w14:textId="77777777" w:rsidR="00B12739" w:rsidRPr="00AC2066" w:rsidRDefault="00B12739" w:rsidP="00F46648">
            <w:pPr>
              <w:spacing w:after="0" w:line="240" w:lineRule="auto"/>
              <w:jc w:val="center"/>
              <w:rPr>
                <w:ins w:id="8015" w:author="Lane, Stefanie" w:date="2023-09-27T17:48:00Z"/>
                <w:rFonts w:ascii="Calibri" w:eastAsia="Times New Roman" w:hAnsi="Calibri" w:cs="Calibri"/>
                <w:color w:val="000000"/>
                <w:lang w:eastAsia="en-CA"/>
              </w:rPr>
            </w:pPr>
            <w:ins w:id="8016" w:author="Lane, Stefanie" w:date="2023-09-27T17:48:00Z">
              <w:r w:rsidRPr="00AC2066">
                <w:rPr>
                  <w:rFonts w:ascii="Calibri" w:eastAsia="Times New Roman" w:hAnsi="Calibri" w:cs="Calibri"/>
                  <w:color w:val="000000"/>
                  <w:lang w:eastAsia="en-CA"/>
                </w:rPr>
                <w:t>lost</w:t>
              </w:r>
            </w:ins>
          </w:p>
        </w:tc>
      </w:tr>
      <w:tr w:rsidR="00B12739" w:rsidRPr="00AC2066" w14:paraId="0DAFAF9F" w14:textId="77777777" w:rsidTr="00F46648">
        <w:trPr>
          <w:trHeight w:val="288"/>
          <w:ins w:id="8017" w:author="Lane, Stefanie" w:date="2023-09-27T17:48:00Z"/>
        </w:trPr>
        <w:tc>
          <w:tcPr>
            <w:tcW w:w="1298" w:type="dxa"/>
            <w:vMerge/>
            <w:tcBorders>
              <w:top w:val="nil"/>
              <w:left w:val="single" w:sz="8" w:space="0" w:color="auto"/>
              <w:bottom w:val="single" w:sz="8" w:space="0" w:color="000000"/>
              <w:right w:val="nil"/>
            </w:tcBorders>
            <w:vAlign w:val="center"/>
            <w:hideMark/>
          </w:tcPr>
          <w:p w14:paraId="3175EFF5" w14:textId="77777777" w:rsidR="00B12739" w:rsidRPr="00AC2066" w:rsidRDefault="00B12739" w:rsidP="00F46648">
            <w:pPr>
              <w:spacing w:after="0" w:line="240" w:lineRule="auto"/>
              <w:rPr>
                <w:ins w:id="801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836113" w14:textId="77777777" w:rsidR="00B12739" w:rsidRPr="00AC2066" w:rsidRDefault="00B12739" w:rsidP="00F46648">
            <w:pPr>
              <w:spacing w:after="0" w:line="240" w:lineRule="auto"/>
              <w:rPr>
                <w:ins w:id="801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F2FCBEE" w14:textId="77777777" w:rsidR="00B12739" w:rsidRPr="00AC2066" w:rsidRDefault="00B12739" w:rsidP="00F46648">
            <w:pPr>
              <w:spacing w:after="0" w:line="240" w:lineRule="auto"/>
              <w:rPr>
                <w:ins w:id="8020" w:author="Lane, Stefanie" w:date="2023-09-27T17:48:00Z"/>
                <w:rFonts w:ascii="Calibri" w:eastAsia="Times New Roman" w:hAnsi="Calibri" w:cs="Calibri"/>
                <w:i/>
                <w:iCs/>
                <w:color w:val="000000"/>
                <w:lang w:eastAsia="en-CA"/>
              </w:rPr>
            </w:pPr>
            <w:ins w:id="8021" w:author="Lane, Stefanie" w:date="2023-09-27T17:48:00Z">
              <w:r w:rsidRPr="00AC2066">
                <w:rPr>
                  <w:rFonts w:ascii="Calibri" w:eastAsia="Times New Roman" w:hAnsi="Calibri" w:cs="Calibri"/>
                  <w:i/>
                  <w:iCs/>
                  <w:color w:val="000000"/>
                  <w:lang w:eastAsia="en-CA"/>
                </w:rPr>
                <w:t>Deschampsia caespitosa</w:t>
              </w:r>
            </w:ins>
          </w:p>
        </w:tc>
        <w:tc>
          <w:tcPr>
            <w:tcW w:w="734" w:type="dxa"/>
            <w:tcBorders>
              <w:top w:val="single" w:sz="4" w:space="0" w:color="auto"/>
              <w:left w:val="nil"/>
              <w:bottom w:val="single" w:sz="4" w:space="0" w:color="auto"/>
              <w:right w:val="nil"/>
            </w:tcBorders>
            <w:shd w:val="clear" w:color="auto" w:fill="auto"/>
            <w:noWrap/>
            <w:vAlign w:val="bottom"/>
            <w:hideMark/>
          </w:tcPr>
          <w:p w14:paraId="37AF1B84" w14:textId="77777777" w:rsidR="00B12739" w:rsidRPr="00AC2066" w:rsidRDefault="00B12739" w:rsidP="00F46648">
            <w:pPr>
              <w:spacing w:after="0" w:line="240" w:lineRule="auto"/>
              <w:jc w:val="center"/>
              <w:rPr>
                <w:ins w:id="8022" w:author="Lane, Stefanie" w:date="2023-09-27T17:48:00Z"/>
                <w:rFonts w:ascii="Calibri" w:eastAsia="Times New Roman" w:hAnsi="Calibri" w:cs="Calibri"/>
                <w:color w:val="000000"/>
                <w:lang w:eastAsia="en-CA"/>
              </w:rPr>
            </w:pPr>
            <w:ins w:id="8023"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53BF5751" w14:textId="77777777" w:rsidR="00B12739" w:rsidRPr="00AC2066" w:rsidRDefault="00B12739" w:rsidP="00F46648">
            <w:pPr>
              <w:spacing w:after="0" w:line="240" w:lineRule="auto"/>
              <w:jc w:val="center"/>
              <w:rPr>
                <w:ins w:id="8024" w:author="Lane, Stefanie" w:date="2023-09-27T17:48:00Z"/>
                <w:rFonts w:ascii="Calibri" w:eastAsia="Times New Roman" w:hAnsi="Calibri" w:cs="Calibri"/>
                <w:color w:val="000000"/>
                <w:lang w:eastAsia="en-CA"/>
              </w:rPr>
            </w:pPr>
            <w:ins w:id="8025"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E859963" w14:textId="77777777" w:rsidR="00B12739" w:rsidRPr="00AC2066" w:rsidRDefault="00B12739" w:rsidP="00F46648">
            <w:pPr>
              <w:spacing w:after="0" w:line="240" w:lineRule="auto"/>
              <w:jc w:val="center"/>
              <w:rPr>
                <w:ins w:id="8026" w:author="Lane, Stefanie" w:date="2023-09-27T17:48:00Z"/>
                <w:rFonts w:ascii="Calibri" w:eastAsia="Times New Roman" w:hAnsi="Calibri" w:cs="Calibri"/>
                <w:color w:val="000000"/>
                <w:lang w:eastAsia="en-CA"/>
              </w:rPr>
            </w:pPr>
            <w:ins w:id="8027"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165A5870" w14:textId="77777777" w:rsidR="00B12739" w:rsidRPr="00AC2066" w:rsidRDefault="00B12739" w:rsidP="00F46648">
            <w:pPr>
              <w:spacing w:after="0" w:line="240" w:lineRule="auto"/>
              <w:jc w:val="center"/>
              <w:rPr>
                <w:ins w:id="8028" w:author="Lane, Stefanie" w:date="2023-09-27T17:48:00Z"/>
                <w:rFonts w:ascii="Calibri" w:eastAsia="Times New Roman" w:hAnsi="Calibri" w:cs="Calibri"/>
                <w:color w:val="000000"/>
                <w:lang w:eastAsia="en-CA"/>
              </w:rPr>
            </w:pPr>
            <w:ins w:id="8029" w:author="Lane, Stefanie" w:date="2023-09-27T17:48:00Z">
              <w:r w:rsidRPr="00AC2066">
                <w:rPr>
                  <w:rFonts w:ascii="Calibri" w:eastAsia="Times New Roman" w:hAnsi="Calibri" w:cs="Calibri"/>
                  <w:color w:val="000000"/>
                  <w:lang w:eastAsia="en-CA"/>
                </w:rPr>
                <w:t>lost</w:t>
              </w:r>
            </w:ins>
          </w:p>
        </w:tc>
      </w:tr>
      <w:tr w:rsidR="00B12739" w:rsidRPr="00AC2066" w14:paraId="3D5B2143" w14:textId="77777777" w:rsidTr="00F46648">
        <w:trPr>
          <w:trHeight w:val="288"/>
          <w:ins w:id="8030" w:author="Lane, Stefanie" w:date="2023-09-27T17:48:00Z"/>
        </w:trPr>
        <w:tc>
          <w:tcPr>
            <w:tcW w:w="1298" w:type="dxa"/>
            <w:vMerge/>
            <w:tcBorders>
              <w:top w:val="nil"/>
              <w:left w:val="single" w:sz="8" w:space="0" w:color="auto"/>
              <w:bottom w:val="single" w:sz="8" w:space="0" w:color="000000"/>
              <w:right w:val="nil"/>
            </w:tcBorders>
            <w:vAlign w:val="center"/>
            <w:hideMark/>
          </w:tcPr>
          <w:p w14:paraId="3F45E7D7" w14:textId="77777777" w:rsidR="00B12739" w:rsidRPr="00AC2066" w:rsidRDefault="00B12739" w:rsidP="00F46648">
            <w:pPr>
              <w:spacing w:after="0" w:line="240" w:lineRule="auto"/>
              <w:rPr>
                <w:ins w:id="803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DC02A3" w14:textId="77777777" w:rsidR="00B12739" w:rsidRPr="00AC2066" w:rsidRDefault="00B12739" w:rsidP="00F46648">
            <w:pPr>
              <w:spacing w:after="0" w:line="240" w:lineRule="auto"/>
              <w:rPr>
                <w:ins w:id="803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5E17C2" w14:textId="77777777" w:rsidR="00B12739" w:rsidRPr="00AC2066" w:rsidRDefault="00B12739" w:rsidP="00F46648">
            <w:pPr>
              <w:spacing w:after="0" w:line="240" w:lineRule="auto"/>
              <w:rPr>
                <w:ins w:id="8033" w:author="Lane, Stefanie" w:date="2023-09-27T17:48:00Z"/>
                <w:rFonts w:ascii="Calibri" w:eastAsia="Times New Roman" w:hAnsi="Calibri" w:cs="Calibri"/>
                <w:i/>
                <w:iCs/>
                <w:color w:val="000000"/>
                <w:lang w:eastAsia="en-CA"/>
              </w:rPr>
            </w:pPr>
            <w:ins w:id="8034" w:author="Lane, Stefanie" w:date="2023-09-27T17:48:00Z">
              <w:r w:rsidRPr="00AC2066">
                <w:rPr>
                  <w:rFonts w:ascii="Calibri" w:eastAsia="Times New Roman" w:hAnsi="Calibri" w:cs="Calibri"/>
                  <w:i/>
                  <w:iCs/>
                  <w:color w:val="000000"/>
                  <w:lang w:eastAsia="en-CA"/>
                </w:rPr>
                <w:t>Dulichium arundinaceum</w:t>
              </w:r>
            </w:ins>
          </w:p>
        </w:tc>
        <w:tc>
          <w:tcPr>
            <w:tcW w:w="734" w:type="dxa"/>
            <w:tcBorders>
              <w:top w:val="nil"/>
              <w:left w:val="nil"/>
              <w:bottom w:val="nil"/>
              <w:right w:val="nil"/>
            </w:tcBorders>
            <w:shd w:val="clear" w:color="auto" w:fill="auto"/>
            <w:noWrap/>
            <w:vAlign w:val="bottom"/>
            <w:hideMark/>
          </w:tcPr>
          <w:p w14:paraId="0AC240BA" w14:textId="77777777" w:rsidR="00B12739" w:rsidRPr="00AC2066" w:rsidRDefault="00B12739" w:rsidP="00F46648">
            <w:pPr>
              <w:spacing w:after="0" w:line="240" w:lineRule="auto"/>
              <w:jc w:val="center"/>
              <w:rPr>
                <w:ins w:id="8035" w:author="Lane, Stefanie" w:date="2023-09-27T17:48:00Z"/>
                <w:rFonts w:ascii="Calibri" w:eastAsia="Times New Roman" w:hAnsi="Calibri" w:cs="Calibri"/>
                <w:color w:val="000000"/>
                <w:lang w:eastAsia="en-CA"/>
              </w:rPr>
            </w:pPr>
            <w:ins w:id="8036"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5939CB7A" w14:textId="77777777" w:rsidR="00B12739" w:rsidRPr="00AC2066" w:rsidRDefault="00B12739" w:rsidP="00F46648">
            <w:pPr>
              <w:spacing w:after="0" w:line="240" w:lineRule="auto"/>
              <w:jc w:val="center"/>
              <w:rPr>
                <w:ins w:id="8037"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93FF219" w14:textId="77777777" w:rsidR="00B12739" w:rsidRPr="00AC2066" w:rsidRDefault="00B12739" w:rsidP="00F46648">
            <w:pPr>
              <w:spacing w:after="0" w:line="240" w:lineRule="auto"/>
              <w:jc w:val="center"/>
              <w:rPr>
                <w:ins w:id="8038"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5375657" w14:textId="77777777" w:rsidR="00B12739" w:rsidRPr="00AC2066" w:rsidRDefault="00B12739" w:rsidP="00F46648">
            <w:pPr>
              <w:spacing w:after="0" w:line="240" w:lineRule="auto"/>
              <w:jc w:val="center"/>
              <w:rPr>
                <w:ins w:id="8039" w:author="Lane, Stefanie" w:date="2023-09-27T17:48:00Z"/>
                <w:rFonts w:ascii="Calibri" w:eastAsia="Times New Roman" w:hAnsi="Calibri" w:cs="Calibri"/>
                <w:color w:val="000000"/>
                <w:lang w:eastAsia="en-CA"/>
              </w:rPr>
            </w:pPr>
            <w:ins w:id="8040" w:author="Lane, Stefanie" w:date="2023-09-27T17:48:00Z">
              <w:r w:rsidRPr="00AC2066">
                <w:rPr>
                  <w:rFonts w:ascii="Calibri" w:eastAsia="Times New Roman" w:hAnsi="Calibri" w:cs="Calibri"/>
                  <w:color w:val="000000"/>
                  <w:lang w:eastAsia="en-CA"/>
                </w:rPr>
                <w:t>lost</w:t>
              </w:r>
            </w:ins>
          </w:p>
        </w:tc>
      </w:tr>
      <w:tr w:rsidR="00B12739" w:rsidRPr="00AC2066" w14:paraId="34B59AA1" w14:textId="77777777" w:rsidTr="00F46648">
        <w:trPr>
          <w:trHeight w:val="288"/>
          <w:ins w:id="8041" w:author="Lane, Stefanie" w:date="2023-09-27T17:48:00Z"/>
        </w:trPr>
        <w:tc>
          <w:tcPr>
            <w:tcW w:w="1298" w:type="dxa"/>
            <w:vMerge/>
            <w:tcBorders>
              <w:top w:val="nil"/>
              <w:left w:val="single" w:sz="8" w:space="0" w:color="auto"/>
              <w:bottom w:val="single" w:sz="8" w:space="0" w:color="000000"/>
              <w:right w:val="nil"/>
            </w:tcBorders>
            <w:vAlign w:val="center"/>
            <w:hideMark/>
          </w:tcPr>
          <w:p w14:paraId="267E773A" w14:textId="77777777" w:rsidR="00B12739" w:rsidRPr="00AC2066" w:rsidRDefault="00B12739" w:rsidP="00F46648">
            <w:pPr>
              <w:spacing w:after="0" w:line="240" w:lineRule="auto"/>
              <w:rPr>
                <w:ins w:id="804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B0C1B6" w14:textId="77777777" w:rsidR="00B12739" w:rsidRPr="00AC2066" w:rsidRDefault="00B12739" w:rsidP="00F46648">
            <w:pPr>
              <w:spacing w:after="0" w:line="240" w:lineRule="auto"/>
              <w:rPr>
                <w:ins w:id="804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4045490" w14:textId="77777777" w:rsidR="00B12739" w:rsidRPr="00AC2066" w:rsidRDefault="00B12739" w:rsidP="00F46648">
            <w:pPr>
              <w:spacing w:after="0" w:line="240" w:lineRule="auto"/>
              <w:rPr>
                <w:ins w:id="8044" w:author="Lane, Stefanie" w:date="2023-09-27T17:48:00Z"/>
                <w:rFonts w:ascii="Calibri" w:eastAsia="Times New Roman" w:hAnsi="Calibri" w:cs="Calibri"/>
                <w:i/>
                <w:iCs/>
                <w:color w:val="000000"/>
                <w:lang w:eastAsia="en-CA"/>
              </w:rPr>
            </w:pPr>
            <w:ins w:id="8045" w:author="Lane, Stefanie" w:date="2023-09-27T17:48:00Z">
              <w:r w:rsidRPr="00AC2066">
                <w:rPr>
                  <w:rFonts w:ascii="Calibri" w:eastAsia="Times New Roman" w:hAnsi="Calibri" w:cs="Calibri"/>
                  <w:i/>
                  <w:iCs/>
                  <w:color w:val="000000"/>
                  <w:lang w:eastAsia="en-CA"/>
                </w:rPr>
                <w:t>Eleocharis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352CCBF0" w14:textId="77777777" w:rsidR="00B12739" w:rsidRPr="00AC2066" w:rsidRDefault="00B12739" w:rsidP="00F46648">
            <w:pPr>
              <w:spacing w:after="0" w:line="240" w:lineRule="auto"/>
              <w:jc w:val="center"/>
              <w:rPr>
                <w:ins w:id="8046" w:author="Lane, Stefanie" w:date="2023-09-27T17:48:00Z"/>
                <w:rFonts w:ascii="Calibri" w:eastAsia="Times New Roman" w:hAnsi="Calibri" w:cs="Calibri"/>
                <w:color w:val="000000"/>
                <w:lang w:eastAsia="en-CA"/>
              </w:rPr>
            </w:pPr>
            <w:ins w:id="8047"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129895CD" w14:textId="77777777" w:rsidR="00B12739" w:rsidRPr="00AC2066" w:rsidRDefault="00B12739" w:rsidP="00F46648">
            <w:pPr>
              <w:spacing w:after="0" w:line="240" w:lineRule="auto"/>
              <w:jc w:val="center"/>
              <w:rPr>
                <w:ins w:id="8048" w:author="Lane, Stefanie" w:date="2023-09-27T17:48:00Z"/>
                <w:rFonts w:ascii="Calibri" w:eastAsia="Times New Roman" w:hAnsi="Calibri" w:cs="Calibri"/>
                <w:color w:val="000000"/>
                <w:lang w:eastAsia="en-CA"/>
              </w:rPr>
            </w:pPr>
            <w:ins w:id="8049"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2B78443" w14:textId="77777777" w:rsidR="00B12739" w:rsidRPr="00AC2066" w:rsidRDefault="00B12739" w:rsidP="00F46648">
            <w:pPr>
              <w:spacing w:after="0" w:line="240" w:lineRule="auto"/>
              <w:jc w:val="center"/>
              <w:rPr>
                <w:ins w:id="8050" w:author="Lane, Stefanie" w:date="2023-09-27T17:48:00Z"/>
                <w:rFonts w:ascii="Calibri" w:eastAsia="Times New Roman" w:hAnsi="Calibri" w:cs="Calibri"/>
                <w:color w:val="000000"/>
                <w:lang w:eastAsia="en-CA"/>
              </w:rPr>
            </w:pPr>
            <w:ins w:id="805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5559A6F3" w14:textId="77777777" w:rsidR="00B12739" w:rsidRPr="00AC2066" w:rsidRDefault="00B12739" w:rsidP="00F46648">
            <w:pPr>
              <w:spacing w:after="0" w:line="240" w:lineRule="auto"/>
              <w:jc w:val="center"/>
              <w:rPr>
                <w:ins w:id="8052" w:author="Lane, Stefanie" w:date="2023-09-27T17:48:00Z"/>
                <w:rFonts w:ascii="Calibri" w:eastAsia="Times New Roman" w:hAnsi="Calibri" w:cs="Calibri"/>
                <w:color w:val="000000"/>
                <w:lang w:eastAsia="en-CA"/>
              </w:rPr>
            </w:pPr>
            <w:ins w:id="8053" w:author="Lane, Stefanie" w:date="2023-09-27T17:48:00Z">
              <w:r w:rsidRPr="00AC2066">
                <w:rPr>
                  <w:rFonts w:ascii="Calibri" w:eastAsia="Times New Roman" w:hAnsi="Calibri" w:cs="Calibri"/>
                  <w:color w:val="000000"/>
                  <w:lang w:eastAsia="en-CA"/>
                </w:rPr>
                <w:t>lost</w:t>
              </w:r>
            </w:ins>
          </w:p>
        </w:tc>
      </w:tr>
      <w:tr w:rsidR="00B12739" w:rsidRPr="00AC2066" w14:paraId="69D9D344" w14:textId="77777777" w:rsidTr="00F46648">
        <w:trPr>
          <w:trHeight w:val="288"/>
          <w:ins w:id="8054" w:author="Lane, Stefanie" w:date="2023-09-27T17:48:00Z"/>
        </w:trPr>
        <w:tc>
          <w:tcPr>
            <w:tcW w:w="1298" w:type="dxa"/>
            <w:vMerge/>
            <w:tcBorders>
              <w:top w:val="nil"/>
              <w:left w:val="single" w:sz="8" w:space="0" w:color="auto"/>
              <w:bottom w:val="single" w:sz="8" w:space="0" w:color="000000"/>
              <w:right w:val="nil"/>
            </w:tcBorders>
            <w:vAlign w:val="center"/>
            <w:hideMark/>
          </w:tcPr>
          <w:p w14:paraId="5B9593D4" w14:textId="77777777" w:rsidR="00B12739" w:rsidRPr="00AC2066" w:rsidRDefault="00B12739" w:rsidP="00F46648">
            <w:pPr>
              <w:spacing w:after="0" w:line="240" w:lineRule="auto"/>
              <w:rPr>
                <w:ins w:id="805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5507A8" w14:textId="77777777" w:rsidR="00B12739" w:rsidRPr="00AC2066" w:rsidRDefault="00B12739" w:rsidP="00F46648">
            <w:pPr>
              <w:spacing w:after="0" w:line="240" w:lineRule="auto"/>
              <w:rPr>
                <w:ins w:id="805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D137121" w14:textId="77777777" w:rsidR="00B12739" w:rsidRPr="00AC2066" w:rsidRDefault="00B12739" w:rsidP="00F46648">
            <w:pPr>
              <w:spacing w:after="0" w:line="240" w:lineRule="auto"/>
              <w:rPr>
                <w:ins w:id="8057" w:author="Lane, Stefanie" w:date="2023-09-27T17:48:00Z"/>
                <w:rFonts w:ascii="Calibri" w:eastAsia="Times New Roman" w:hAnsi="Calibri" w:cs="Calibri"/>
                <w:i/>
                <w:iCs/>
                <w:color w:val="000000"/>
                <w:lang w:eastAsia="en-CA"/>
              </w:rPr>
            </w:pPr>
            <w:ins w:id="8058" w:author="Lane, Stefanie" w:date="2023-09-27T17:48:00Z">
              <w:r w:rsidRPr="00AC2066">
                <w:rPr>
                  <w:rFonts w:ascii="Calibri" w:eastAsia="Times New Roman" w:hAnsi="Calibri" w:cs="Calibri"/>
                  <w:i/>
                  <w:iCs/>
                  <w:color w:val="000000"/>
                  <w:lang w:eastAsia="en-CA"/>
                </w:rPr>
                <w:t>Equisetum palustre</w:t>
              </w:r>
            </w:ins>
          </w:p>
        </w:tc>
        <w:tc>
          <w:tcPr>
            <w:tcW w:w="734" w:type="dxa"/>
            <w:tcBorders>
              <w:top w:val="nil"/>
              <w:left w:val="nil"/>
              <w:bottom w:val="nil"/>
              <w:right w:val="nil"/>
            </w:tcBorders>
            <w:shd w:val="clear" w:color="auto" w:fill="auto"/>
            <w:noWrap/>
            <w:vAlign w:val="bottom"/>
            <w:hideMark/>
          </w:tcPr>
          <w:p w14:paraId="0DE7C234" w14:textId="77777777" w:rsidR="00B12739" w:rsidRPr="00AC2066" w:rsidRDefault="00B12739" w:rsidP="00F46648">
            <w:pPr>
              <w:spacing w:after="0" w:line="240" w:lineRule="auto"/>
              <w:jc w:val="center"/>
              <w:rPr>
                <w:ins w:id="8059" w:author="Lane, Stefanie" w:date="2023-09-27T17:48:00Z"/>
                <w:rFonts w:ascii="Calibri" w:eastAsia="Times New Roman" w:hAnsi="Calibri" w:cs="Calibri"/>
                <w:color w:val="000000"/>
                <w:lang w:eastAsia="en-CA"/>
              </w:rPr>
            </w:pPr>
            <w:ins w:id="8060"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0F11F5BF" w14:textId="77777777" w:rsidR="00B12739" w:rsidRPr="00AC2066" w:rsidRDefault="00B12739" w:rsidP="00F46648">
            <w:pPr>
              <w:spacing w:after="0" w:line="240" w:lineRule="auto"/>
              <w:jc w:val="center"/>
              <w:rPr>
                <w:ins w:id="8061" w:author="Lane, Stefanie" w:date="2023-09-27T17:48:00Z"/>
                <w:rFonts w:ascii="Calibri" w:eastAsia="Times New Roman" w:hAnsi="Calibri" w:cs="Calibri"/>
                <w:color w:val="000000"/>
                <w:lang w:eastAsia="en-CA"/>
              </w:rPr>
            </w:pPr>
            <w:ins w:id="8062"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F0D6459" w14:textId="77777777" w:rsidR="00B12739" w:rsidRPr="00AC2066" w:rsidRDefault="00B12739" w:rsidP="00F46648">
            <w:pPr>
              <w:spacing w:after="0" w:line="240" w:lineRule="auto"/>
              <w:jc w:val="center"/>
              <w:rPr>
                <w:ins w:id="8063"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CF7A80" w14:textId="77777777" w:rsidR="00B12739" w:rsidRPr="00AC2066" w:rsidRDefault="00B12739" w:rsidP="00F46648">
            <w:pPr>
              <w:spacing w:after="0" w:line="240" w:lineRule="auto"/>
              <w:jc w:val="center"/>
              <w:rPr>
                <w:ins w:id="8064" w:author="Lane, Stefanie" w:date="2023-09-27T17:48:00Z"/>
                <w:rFonts w:ascii="Calibri" w:eastAsia="Times New Roman" w:hAnsi="Calibri" w:cs="Calibri"/>
                <w:color w:val="000000"/>
                <w:lang w:eastAsia="en-CA"/>
              </w:rPr>
            </w:pPr>
            <w:ins w:id="8065" w:author="Lane, Stefanie" w:date="2023-09-27T17:48:00Z">
              <w:r w:rsidRPr="00AC2066">
                <w:rPr>
                  <w:rFonts w:ascii="Calibri" w:eastAsia="Times New Roman" w:hAnsi="Calibri" w:cs="Calibri"/>
                  <w:color w:val="000000"/>
                  <w:lang w:eastAsia="en-CA"/>
                </w:rPr>
                <w:t>lost</w:t>
              </w:r>
            </w:ins>
          </w:p>
        </w:tc>
      </w:tr>
      <w:tr w:rsidR="00B12739" w:rsidRPr="00AC2066" w14:paraId="59DF5196" w14:textId="77777777" w:rsidTr="00F46648">
        <w:trPr>
          <w:trHeight w:val="288"/>
          <w:ins w:id="8066" w:author="Lane, Stefanie" w:date="2023-09-27T17:48:00Z"/>
        </w:trPr>
        <w:tc>
          <w:tcPr>
            <w:tcW w:w="1298" w:type="dxa"/>
            <w:vMerge/>
            <w:tcBorders>
              <w:top w:val="nil"/>
              <w:left w:val="single" w:sz="8" w:space="0" w:color="auto"/>
              <w:bottom w:val="single" w:sz="8" w:space="0" w:color="000000"/>
              <w:right w:val="nil"/>
            </w:tcBorders>
            <w:vAlign w:val="center"/>
            <w:hideMark/>
          </w:tcPr>
          <w:p w14:paraId="4BB0739A" w14:textId="77777777" w:rsidR="00B12739" w:rsidRPr="00AC2066" w:rsidRDefault="00B12739" w:rsidP="00F46648">
            <w:pPr>
              <w:spacing w:after="0" w:line="240" w:lineRule="auto"/>
              <w:rPr>
                <w:ins w:id="806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4FA62C" w14:textId="77777777" w:rsidR="00B12739" w:rsidRPr="00AC2066" w:rsidRDefault="00B12739" w:rsidP="00F46648">
            <w:pPr>
              <w:spacing w:after="0" w:line="240" w:lineRule="auto"/>
              <w:rPr>
                <w:ins w:id="806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A6CDE9" w14:textId="77777777" w:rsidR="00B12739" w:rsidRPr="00AC2066" w:rsidRDefault="00B12739" w:rsidP="00F46648">
            <w:pPr>
              <w:spacing w:after="0" w:line="240" w:lineRule="auto"/>
              <w:rPr>
                <w:ins w:id="8069" w:author="Lane, Stefanie" w:date="2023-09-27T17:48:00Z"/>
                <w:rFonts w:ascii="Calibri" w:eastAsia="Times New Roman" w:hAnsi="Calibri" w:cs="Calibri"/>
                <w:i/>
                <w:iCs/>
                <w:color w:val="000000"/>
                <w:lang w:eastAsia="en-CA"/>
              </w:rPr>
            </w:pPr>
            <w:ins w:id="8070" w:author="Lane, Stefanie" w:date="2023-09-27T17:48:00Z">
              <w:r w:rsidRPr="00AC2066">
                <w:rPr>
                  <w:rFonts w:ascii="Calibri" w:eastAsia="Times New Roman" w:hAnsi="Calibri" w:cs="Calibri"/>
                  <w:i/>
                  <w:iCs/>
                  <w:color w:val="000000"/>
                  <w:lang w:eastAsia="en-CA"/>
                </w:rPr>
                <w:t>Galium trifidum</w:t>
              </w:r>
            </w:ins>
          </w:p>
        </w:tc>
        <w:tc>
          <w:tcPr>
            <w:tcW w:w="734" w:type="dxa"/>
            <w:tcBorders>
              <w:top w:val="single" w:sz="4" w:space="0" w:color="auto"/>
              <w:left w:val="nil"/>
              <w:bottom w:val="single" w:sz="4" w:space="0" w:color="auto"/>
              <w:right w:val="nil"/>
            </w:tcBorders>
            <w:shd w:val="clear" w:color="auto" w:fill="auto"/>
            <w:noWrap/>
            <w:vAlign w:val="bottom"/>
            <w:hideMark/>
          </w:tcPr>
          <w:p w14:paraId="1F363B03" w14:textId="77777777" w:rsidR="00B12739" w:rsidRPr="00AC2066" w:rsidRDefault="00B12739" w:rsidP="00F46648">
            <w:pPr>
              <w:spacing w:after="0" w:line="240" w:lineRule="auto"/>
              <w:jc w:val="center"/>
              <w:rPr>
                <w:ins w:id="8071" w:author="Lane, Stefanie" w:date="2023-09-27T17:48:00Z"/>
                <w:rFonts w:ascii="Calibri" w:eastAsia="Times New Roman" w:hAnsi="Calibri" w:cs="Calibri"/>
                <w:color w:val="000000"/>
                <w:lang w:eastAsia="en-CA"/>
              </w:rPr>
            </w:pPr>
            <w:ins w:id="8072"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7E82B3FC" w14:textId="77777777" w:rsidR="00B12739" w:rsidRPr="00AC2066" w:rsidRDefault="00B12739" w:rsidP="00F46648">
            <w:pPr>
              <w:spacing w:after="0" w:line="240" w:lineRule="auto"/>
              <w:jc w:val="center"/>
              <w:rPr>
                <w:ins w:id="8073" w:author="Lane, Stefanie" w:date="2023-09-27T17:48:00Z"/>
                <w:rFonts w:ascii="Calibri" w:eastAsia="Times New Roman" w:hAnsi="Calibri" w:cs="Calibri"/>
                <w:color w:val="000000"/>
                <w:lang w:eastAsia="en-CA"/>
              </w:rPr>
            </w:pPr>
            <w:ins w:id="807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73FB8D7" w14:textId="77777777" w:rsidR="00B12739" w:rsidRPr="00AC2066" w:rsidRDefault="00B12739" w:rsidP="00F46648">
            <w:pPr>
              <w:spacing w:after="0" w:line="240" w:lineRule="auto"/>
              <w:jc w:val="center"/>
              <w:rPr>
                <w:ins w:id="8075" w:author="Lane, Stefanie" w:date="2023-09-27T17:48:00Z"/>
                <w:rFonts w:ascii="Calibri" w:eastAsia="Times New Roman" w:hAnsi="Calibri" w:cs="Calibri"/>
                <w:color w:val="000000"/>
                <w:lang w:eastAsia="en-CA"/>
              </w:rPr>
            </w:pPr>
            <w:ins w:id="8076"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2A2F854" w14:textId="77777777" w:rsidR="00B12739" w:rsidRPr="00AC2066" w:rsidRDefault="00B12739" w:rsidP="00F46648">
            <w:pPr>
              <w:spacing w:after="0" w:line="240" w:lineRule="auto"/>
              <w:jc w:val="center"/>
              <w:rPr>
                <w:ins w:id="8077" w:author="Lane, Stefanie" w:date="2023-09-27T17:48:00Z"/>
                <w:rFonts w:ascii="Calibri" w:eastAsia="Times New Roman" w:hAnsi="Calibri" w:cs="Calibri"/>
                <w:color w:val="000000"/>
                <w:lang w:eastAsia="en-CA"/>
              </w:rPr>
            </w:pPr>
            <w:ins w:id="8078" w:author="Lane, Stefanie" w:date="2023-09-27T17:48:00Z">
              <w:r w:rsidRPr="00AC2066">
                <w:rPr>
                  <w:rFonts w:ascii="Calibri" w:eastAsia="Times New Roman" w:hAnsi="Calibri" w:cs="Calibri"/>
                  <w:color w:val="000000"/>
                  <w:lang w:eastAsia="en-CA"/>
                </w:rPr>
                <w:t>lost</w:t>
              </w:r>
            </w:ins>
          </w:p>
        </w:tc>
      </w:tr>
      <w:tr w:rsidR="00B12739" w:rsidRPr="00AC2066" w14:paraId="5526B4CF" w14:textId="77777777" w:rsidTr="00F46648">
        <w:trPr>
          <w:trHeight w:val="288"/>
          <w:ins w:id="8079" w:author="Lane, Stefanie" w:date="2023-09-27T17:48:00Z"/>
        </w:trPr>
        <w:tc>
          <w:tcPr>
            <w:tcW w:w="1298" w:type="dxa"/>
            <w:vMerge/>
            <w:tcBorders>
              <w:top w:val="nil"/>
              <w:left w:val="single" w:sz="8" w:space="0" w:color="auto"/>
              <w:bottom w:val="single" w:sz="8" w:space="0" w:color="000000"/>
              <w:right w:val="nil"/>
            </w:tcBorders>
            <w:vAlign w:val="center"/>
            <w:hideMark/>
          </w:tcPr>
          <w:p w14:paraId="08D630C3" w14:textId="77777777" w:rsidR="00B12739" w:rsidRPr="00AC2066" w:rsidRDefault="00B12739" w:rsidP="00F46648">
            <w:pPr>
              <w:spacing w:after="0" w:line="240" w:lineRule="auto"/>
              <w:rPr>
                <w:ins w:id="808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196E27" w14:textId="77777777" w:rsidR="00B12739" w:rsidRPr="00AC2066" w:rsidRDefault="00B12739" w:rsidP="00F46648">
            <w:pPr>
              <w:spacing w:after="0" w:line="240" w:lineRule="auto"/>
              <w:rPr>
                <w:ins w:id="808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6A38252" w14:textId="77777777" w:rsidR="00B12739" w:rsidRPr="00AC2066" w:rsidRDefault="00B12739" w:rsidP="00F46648">
            <w:pPr>
              <w:spacing w:after="0" w:line="240" w:lineRule="auto"/>
              <w:rPr>
                <w:ins w:id="8082" w:author="Lane, Stefanie" w:date="2023-09-27T17:48:00Z"/>
                <w:rFonts w:ascii="Calibri" w:eastAsia="Times New Roman" w:hAnsi="Calibri" w:cs="Calibri"/>
                <w:i/>
                <w:iCs/>
                <w:color w:val="000000"/>
                <w:lang w:eastAsia="en-CA"/>
              </w:rPr>
            </w:pPr>
            <w:ins w:id="8083" w:author="Lane, Stefanie" w:date="2023-09-27T17:48:00Z">
              <w:r w:rsidRPr="00AC2066">
                <w:rPr>
                  <w:rFonts w:ascii="Calibri" w:eastAsia="Times New Roman" w:hAnsi="Calibri" w:cs="Calibri"/>
                  <w:i/>
                  <w:iCs/>
                  <w:color w:val="000000"/>
                  <w:lang w:eastAsia="en-CA"/>
                </w:rPr>
                <w:t>Hypericum formosum</w:t>
              </w:r>
            </w:ins>
          </w:p>
        </w:tc>
        <w:tc>
          <w:tcPr>
            <w:tcW w:w="734" w:type="dxa"/>
            <w:tcBorders>
              <w:top w:val="nil"/>
              <w:left w:val="nil"/>
              <w:bottom w:val="nil"/>
              <w:right w:val="nil"/>
            </w:tcBorders>
            <w:shd w:val="clear" w:color="auto" w:fill="auto"/>
            <w:noWrap/>
            <w:vAlign w:val="bottom"/>
            <w:hideMark/>
          </w:tcPr>
          <w:p w14:paraId="19CB4774" w14:textId="77777777" w:rsidR="00B12739" w:rsidRPr="00AC2066" w:rsidRDefault="00B12739" w:rsidP="00F46648">
            <w:pPr>
              <w:spacing w:after="0" w:line="240" w:lineRule="auto"/>
              <w:jc w:val="center"/>
              <w:rPr>
                <w:ins w:id="8084" w:author="Lane, Stefanie" w:date="2023-09-27T17:48:00Z"/>
                <w:rFonts w:ascii="Calibri" w:eastAsia="Times New Roman" w:hAnsi="Calibri" w:cs="Calibri"/>
                <w:color w:val="000000"/>
                <w:lang w:eastAsia="en-CA"/>
              </w:rPr>
            </w:pPr>
            <w:ins w:id="8085"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2680E171" w14:textId="77777777" w:rsidR="00B12739" w:rsidRPr="00AC2066" w:rsidRDefault="00B12739" w:rsidP="00F46648">
            <w:pPr>
              <w:spacing w:after="0" w:line="240" w:lineRule="auto"/>
              <w:jc w:val="center"/>
              <w:rPr>
                <w:ins w:id="8086"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9557DA6" w14:textId="77777777" w:rsidR="00B12739" w:rsidRPr="00AC2066" w:rsidRDefault="00B12739" w:rsidP="00F46648">
            <w:pPr>
              <w:spacing w:after="0" w:line="240" w:lineRule="auto"/>
              <w:jc w:val="center"/>
              <w:rPr>
                <w:ins w:id="8087"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FC21BBA" w14:textId="77777777" w:rsidR="00B12739" w:rsidRPr="00AC2066" w:rsidRDefault="00B12739" w:rsidP="00F46648">
            <w:pPr>
              <w:spacing w:after="0" w:line="240" w:lineRule="auto"/>
              <w:jc w:val="center"/>
              <w:rPr>
                <w:ins w:id="8088" w:author="Lane, Stefanie" w:date="2023-09-27T17:48:00Z"/>
                <w:rFonts w:ascii="Calibri" w:eastAsia="Times New Roman" w:hAnsi="Calibri" w:cs="Calibri"/>
                <w:color w:val="000000"/>
                <w:lang w:eastAsia="en-CA"/>
              </w:rPr>
            </w:pPr>
            <w:ins w:id="8089" w:author="Lane, Stefanie" w:date="2023-09-27T17:48:00Z">
              <w:r w:rsidRPr="00AC2066">
                <w:rPr>
                  <w:rFonts w:ascii="Calibri" w:eastAsia="Times New Roman" w:hAnsi="Calibri" w:cs="Calibri"/>
                  <w:color w:val="000000"/>
                  <w:lang w:eastAsia="en-CA"/>
                </w:rPr>
                <w:t>lost</w:t>
              </w:r>
            </w:ins>
          </w:p>
        </w:tc>
      </w:tr>
      <w:tr w:rsidR="00B12739" w:rsidRPr="00AC2066" w14:paraId="4BA6E09B" w14:textId="77777777" w:rsidTr="00F46648">
        <w:trPr>
          <w:trHeight w:val="288"/>
          <w:ins w:id="8090" w:author="Lane, Stefanie" w:date="2023-09-27T17:48:00Z"/>
        </w:trPr>
        <w:tc>
          <w:tcPr>
            <w:tcW w:w="1298" w:type="dxa"/>
            <w:vMerge/>
            <w:tcBorders>
              <w:top w:val="nil"/>
              <w:left w:val="single" w:sz="8" w:space="0" w:color="auto"/>
              <w:bottom w:val="single" w:sz="8" w:space="0" w:color="000000"/>
              <w:right w:val="nil"/>
            </w:tcBorders>
            <w:vAlign w:val="center"/>
            <w:hideMark/>
          </w:tcPr>
          <w:p w14:paraId="659482BF" w14:textId="77777777" w:rsidR="00B12739" w:rsidRPr="00AC2066" w:rsidRDefault="00B12739" w:rsidP="00F46648">
            <w:pPr>
              <w:spacing w:after="0" w:line="240" w:lineRule="auto"/>
              <w:rPr>
                <w:ins w:id="809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D68CF67" w14:textId="77777777" w:rsidR="00B12739" w:rsidRPr="00AC2066" w:rsidRDefault="00B12739" w:rsidP="00F46648">
            <w:pPr>
              <w:spacing w:after="0" w:line="240" w:lineRule="auto"/>
              <w:rPr>
                <w:ins w:id="809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E9591F" w14:textId="77777777" w:rsidR="00B12739" w:rsidRPr="00AC2066" w:rsidRDefault="00B12739" w:rsidP="00F46648">
            <w:pPr>
              <w:spacing w:after="0" w:line="240" w:lineRule="auto"/>
              <w:rPr>
                <w:ins w:id="8093" w:author="Lane, Stefanie" w:date="2023-09-27T17:48:00Z"/>
                <w:rFonts w:ascii="Calibri" w:eastAsia="Times New Roman" w:hAnsi="Calibri" w:cs="Calibri"/>
                <w:i/>
                <w:iCs/>
                <w:color w:val="000000"/>
                <w:lang w:eastAsia="en-CA"/>
              </w:rPr>
            </w:pPr>
            <w:ins w:id="8094" w:author="Lane, Stefanie" w:date="2023-09-27T17:48:00Z">
              <w:r w:rsidRPr="00AC2066">
                <w:rPr>
                  <w:rFonts w:ascii="Calibri" w:eastAsia="Times New Roman" w:hAnsi="Calibri" w:cs="Calibri"/>
                  <w:i/>
                  <w:iCs/>
                  <w:color w:val="000000"/>
                  <w:lang w:eastAsia="en-CA"/>
                </w:rPr>
                <w:t>Juncus articulatus</w:t>
              </w:r>
            </w:ins>
          </w:p>
        </w:tc>
        <w:tc>
          <w:tcPr>
            <w:tcW w:w="734" w:type="dxa"/>
            <w:tcBorders>
              <w:top w:val="single" w:sz="4" w:space="0" w:color="auto"/>
              <w:left w:val="nil"/>
              <w:bottom w:val="single" w:sz="4" w:space="0" w:color="auto"/>
              <w:right w:val="nil"/>
            </w:tcBorders>
            <w:shd w:val="clear" w:color="auto" w:fill="auto"/>
            <w:noWrap/>
            <w:vAlign w:val="bottom"/>
            <w:hideMark/>
          </w:tcPr>
          <w:p w14:paraId="7B0C9E4D" w14:textId="77777777" w:rsidR="00B12739" w:rsidRPr="00AC2066" w:rsidRDefault="00B12739" w:rsidP="00F46648">
            <w:pPr>
              <w:spacing w:after="0" w:line="240" w:lineRule="auto"/>
              <w:jc w:val="center"/>
              <w:rPr>
                <w:ins w:id="8095" w:author="Lane, Stefanie" w:date="2023-09-27T17:48:00Z"/>
                <w:rFonts w:ascii="Calibri" w:eastAsia="Times New Roman" w:hAnsi="Calibri" w:cs="Calibri"/>
                <w:color w:val="000000"/>
                <w:lang w:eastAsia="en-CA"/>
              </w:rPr>
            </w:pPr>
            <w:ins w:id="8096"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2E21D7F9" w14:textId="77777777" w:rsidR="00B12739" w:rsidRPr="00AC2066" w:rsidRDefault="00B12739" w:rsidP="00F46648">
            <w:pPr>
              <w:spacing w:after="0" w:line="240" w:lineRule="auto"/>
              <w:jc w:val="center"/>
              <w:rPr>
                <w:ins w:id="8097" w:author="Lane, Stefanie" w:date="2023-09-27T17:48:00Z"/>
                <w:rFonts w:ascii="Calibri" w:eastAsia="Times New Roman" w:hAnsi="Calibri" w:cs="Calibri"/>
                <w:color w:val="000000"/>
                <w:lang w:eastAsia="en-CA"/>
              </w:rPr>
            </w:pPr>
            <w:ins w:id="8098"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36749CA" w14:textId="77777777" w:rsidR="00B12739" w:rsidRPr="00AC2066" w:rsidRDefault="00B12739" w:rsidP="00F46648">
            <w:pPr>
              <w:spacing w:after="0" w:line="240" w:lineRule="auto"/>
              <w:jc w:val="center"/>
              <w:rPr>
                <w:ins w:id="8099" w:author="Lane, Stefanie" w:date="2023-09-27T17:48:00Z"/>
                <w:rFonts w:ascii="Calibri" w:eastAsia="Times New Roman" w:hAnsi="Calibri" w:cs="Calibri"/>
                <w:color w:val="000000"/>
                <w:lang w:eastAsia="en-CA"/>
              </w:rPr>
            </w:pPr>
            <w:ins w:id="8100"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C86BE86" w14:textId="77777777" w:rsidR="00B12739" w:rsidRPr="00AC2066" w:rsidRDefault="00B12739" w:rsidP="00F46648">
            <w:pPr>
              <w:spacing w:after="0" w:line="240" w:lineRule="auto"/>
              <w:jc w:val="center"/>
              <w:rPr>
                <w:ins w:id="8101" w:author="Lane, Stefanie" w:date="2023-09-27T17:48:00Z"/>
                <w:rFonts w:ascii="Calibri" w:eastAsia="Times New Roman" w:hAnsi="Calibri" w:cs="Calibri"/>
                <w:color w:val="000000"/>
                <w:lang w:eastAsia="en-CA"/>
              </w:rPr>
            </w:pPr>
            <w:ins w:id="8102" w:author="Lane, Stefanie" w:date="2023-09-27T17:48:00Z">
              <w:r w:rsidRPr="00AC2066">
                <w:rPr>
                  <w:rFonts w:ascii="Calibri" w:eastAsia="Times New Roman" w:hAnsi="Calibri" w:cs="Calibri"/>
                  <w:color w:val="000000"/>
                  <w:lang w:eastAsia="en-CA"/>
                </w:rPr>
                <w:t>lost</w:t>
              </w:r>
            </w:ins>
          </w:p>
        </w:tc>
      </w:tr>
      <w:tr w:rsidR="00B12739" w:rsidRPr="00AC2066" w14:paraId="779E1A38" w14:textId="77777777" w:rsidTr="00F46648">
        <w:trPr>
          <w:trHeight w:val="288"/>
          <w:ins w:id="8103" w:author="Lane, Stefanie" w:date="2023-09-27T17:48:00Z"/>
        </w:trPr>
        <w:tc>
          <w:tcPr>
            <w:tcW w:w="1298" w:type="dxa"/>
            <w:vMerge/>
            <w:tcBorders>
              <w:top w:val="nil"/>
              <w:left w:val="single" w:sz="8" w:space="0" w:color="auto"/>
              <w:bottom w:val="single" w:sz="8" w:space="0" w:color="000000"/>
              <w:right w:val="nil"/>
            </w:tcBorders>
            <w:vAlign w:val="center"/>
            <w:hideMark/>
          </w:tcPr>
          <w:p w14:paraId="68DBC240" w14:textId="77777777" w:rsidR="00B12739" w:rsidRPr="00AC2066" w:rsidRDefault="00B12739" w:rsidP="00F46648">
            <w:pPr>
              <w:spacing w:after="0" w:line="240" w:lineRule="auto"/>
              <w:rPr>
                <w:ins w:id="810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1B7EFE2" w14:textId="77777777" w:rsidR="00B12739" w:rsidRPr="00AC2066" w:rsidRDefault="00B12739" w:rsidP="00F46648">
            <w:pPr>
              <w:spacing w:after="0" w:line="240" w:lineRule="auto"/>
              <w:rPr>
                <w:ins w:id="810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87A9AC1" w14:textId="77777777" w:rsidR="00B12739" w:rsidRPr="00AC2066" w:rsidRDefault="00B12739" w:rsidP="00F46648">
            <w:pPr>
              <w:spacing w:after="0" w:line="240" w:lineRule="auto"/>
              <w:rPr>
                <w:ins w:id="8106" w:author="Lane, Stefanie" w:date="2023-09-27T17:48:00Z"/>
                <w:rFonts w:ascii="Calibri" w:eastAsia="Times New Roman" w:hAnsi="Calibri" w:cs="Calibri"/>
                <w:i/>
                <w:iCs/>
                <w:color w:val="000000"/>
                <w:lang w:eastAsia="en-CA"/>
              </w:rPr>
            </w:pPr>
            <w:ins w:id="8107" w:author="Lane, Stefanie" w:date="2023-09-27T17:48:00Z">
              <w:r w:rsidRPr="00AC2066">
                <w:rPr>
                  <w:rFonts w:ascii="Calibri" w:eastAsia="Times New Roman" w:hAnsi="Calibri" w:cs="Calibri"/>
                  <w:i/>
                  <w:iCs/>
                  <w:color w:val="000000"/>
                  <w:lang w:eastAsia="en-CA"/>
                </w:rPr>
                <w:t>Leersia oryzoides</w:t>
              </w:r>
            </w:ins>
          </w:p>
        </w:tc>
        <w:tc>
          <w:tcPr>
            <w:tcW w:w="734" w:type="dxa"/>
            <w:tcBorders>
              <w:top w:val="nil"/>
              <w:left w:val="nil"/>
              <w:bottom w:val="nil"/>
              <w:right w:val="nil"/>
            </w:tcBorders>
            <w:shd w:val="clear" w:color="auto" w:fill="auto"/>
            <w:noWrap/>
            <w:vAlign w:val="bottom"/>
            <w:hideMark/>
          </w:tcPr>
          <w:p w14:paraId="328F95F0" w14:textId="77777777" w:rsidR="00B12739" w:rsidRPr="00AC2066" w:rsidRDefault="00B12739" w:rsidP="00F46648">
            <w:pPr>
              <w:spacing w:after="0" w:line="240" w:lineRule="auto"/>
              <w:jc w:val="center"/>
              <w:rPr>
                <w:ins w:id="8108" w:author="Lane, Stefanie" w:date="2023-09-27T17:48:00Z"/>
                <w:rFonts w:ascii="Calibri" w:eastAsia="Times New Roman" w:hAnsi="Calibri" w:cs="Calibri"/>
                <w:color w:val="000000"/>
                <w:lang w:eastAsia="en-CA"/>
              </w:rPr>
            </w:pPr>
            <w:ins w:id="8109"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4977D807" w14:textId="77777777" w:rsidR="00B12739" w:rsidRPr="00AC2066" w:rsidRDefault="00B12739" w:rsidP="00F46648">
            <w:pPr>
              <w:spacing w:after="0" w:line="240" w:lineRule="auto"/>
              <w:jc w:val="center"/>
              <w:rPr>
                <w:ins w:id="8110" w:author="Lane, Stefanie" w:date="2023-09-27T17:48:00Z"/>
                <w:rFonts w:ascii="Calibri" w:eastAsia="Times New Roman" w:hAnsi="Calibri" w:cs="Calibri"/>
                <w:color w:val="000000"/>
                <w:lang w:eastAsia="en-CA"/>
              </w:rPr>
            </w:pPr>
            <w:ins w:id="8111"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15A75518" w14:textId="77777777" w:rsidR="00B12739" w:rsidRPr="00AC2066" w:rsidRDefault="00B12739" w:rsidP="00F46648">
            <w:pPr>
              <w:spacing w:after="0" w:line="240" w:lineRule="auto"/>
              <w:jc w:val="center"/>
              <w:rPr>
                <w:ins w:id="8112"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F78374F" w14:textId="77777777" w:rsidR="00B12739" w:rsidRPr="00AC2066" w:rsidRDefault="00B12739" w:rsidP="00F46648">
            <w:pPr>
              <w:spacing w:after="0" w:line="240" w:lineRule="auto"/>
              <w:jc w:val="center"/>
              <w:rPr>
                <w:ins w:id="8113" w:author="Lane, Stefanie" w:date="2023-09-27T17:48:00Z"/>
                <w:rFonts w:ascii="Calibri" w:eastAsia="Times New Roman" w:hAnsi="Calibri" w:cs="Calibri"/>
                <w:color w:val="000000"/>
                <w:lang w:eastAsia="en-CA"/>
              </w:rPr>
            </w:pPr>
            <w:ins w:id="8114" w:author="Lane, Stefanie" w:date="2023-09-27T17:48:00Z">
              <w:r w:rsidRPr="00AC2066">
                <w:rPr>
                  <w:rFonts w:ascii="Calibri" w:eastAsia="Times New Roman" w:hAnsi="Calibri" w:cs="Calibri"/>
                  <w:color w:val="000000"/>
                  <w:lang w:eastAsia="en-CA"/>
                </w:rPr>
                <w:t>lost</w:t>
              </w:r>
            </w:ins>
          </w:p>
        </w:tc>
      </w:tr>
      <w:tr w:rsidR="00B12739" w:rsidRPr="00AC2066" w14:paraId="01943F83" w14:textId="77777777" w:rsidTr="00F46648">
        <w:trPr>
          <w:trHeight w:val="288"/>
          <w:ins w:id="8115" w:author="Lane, Stefanie" w:date="2023-09-27T17:48:00Z"/>
        </w:trPr>
        <w:tc>
          <w:tcPr>
            <w:tcW w:w="1298" w:type="dxa"/>
            <w:vMerge/>
            <w:tcBorders>
              <w:top w:val="nil"/>
              <w:left w:val="single" w:sz="8" w:space="0" w:color="auto"/>
              <w:bottom w:val="single" w:sz="8" w:space="0" w:color="000000"/>
              <w:right w:val="nil"/>
            </w:tcBorders>
            <w:vAlign w:val="center"/>
            <w:hideMark/>
          </w:tcPr>
          <w:p w14:paraId="4DFDCA5F" w14:textId="77777777" w:rsidR="00B12739" w:rsidRPr="00AC2066" w:rsidRDefault="00B12739" w:rsidP="00F46648">
            <w:pPr>
              <w:spacing w:after="0" w:line="240" w:lineRule="auto"/>
              <w:rPr>
                <w:ins w:id="811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4978F4" w14:textId="77777777" w:rsidR="00B12739" w:rsidRPr="00AC2066" w:rsidRDefault="00B12739" w:rsidP="00F46648">
            <w:pPr>
              <w:spacing w:after="0" w:line="240" w:lineRule="auto"/>
              <w:rPr>
                <w:ins w:id="811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B1E555" w14:textId="77777777" w:rsidR="00B12739" w:rsidRPr="00AC2066" w:rsidRDefault="00B12739" w:rsidP="00F46648">
            <w:pPr>
              <w:spacing w:after="0" w:line="240" w:lineRule="auto"/>
              <w:rPr>
                <w:ins w:id="8118" w:author="Lane, Stefanie" w:date="2023-09-27T17:48:00Z"/>
                <w:rFonts w:ascii="Calibri" w:eastAsia="Times New Roman" w:hAnsi="Calibri" w:cs="Calibri"/>
                <w:i/>
                <w:iCs/>
                <w:color w:val="000000"/>
                <w:lang w:eastAsia="en-CA"/>
              </w:rPr>
            </w:pPr>
            <w:ins w:id="8119" w:author="Lane, Stefanie" w:date="2023-09-27T17:48:00Z">
              <w:r w:rsidRPr="00AC2066">
                <w:rPr>
                  <w:rFonts w:ascii="Calibri" w:eastAsia="Times New Roman" w:hAnsi="Calibri" w:cs="Calibri"/>
                  <w:i/>
                  <w:iCs/>
                  <w:color w:val="000000"/>
                  <w:lang w:eastAsia="en-CA"/>
                </w:rPr>
                <w:t>Lilaeopsis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48B7CCAA" w14:textId="77777777" w:rsidR="00B12739" w:rsidRPr="00AC2066" w:rsidRDefault="00B12739" w:rsidP="00F46648">
            <w:pPr>
              <w:spacing w:after="0" w:line="240" w:lineRule="auto"/>
              <w:jc w:val="center"/>
              <w:rPr>
                <w:ins w:id="8120" w:author="Lane, Stefanie" w:date="2023-09-27T17:48:00Z"/>
                <w:rFonts w:ascii="Calibri" w:eastAsia="Times New Roman" w:hAnsi="Calibri" w:cs="Calibri"/>
                <w:color w:val="000000"/>
                <w:lang w:eastAsia="en-CA"/>
              </w:rPr>
            </w:pPr>
            <w:ins w:id="8121"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4E3366FB" w14:textId="77777777" w:rsidR="00B12739" w:rsidRPr="00AC2066" w:rsidRDefault="00B12739" w:rsidP="00F46648">
            <w:pPr>
              <w:spacing w:after="0" w:line="240" w:lineRule="auto"/>
              <w:jc w:val="center"/>
              <w:rPr>
                <w:ins w:id="8122" w:author="Lane, Stefanie" w:date="2023-09-27T17:48:00Z"/>
                <w:rFonts w:ascii="Calibri" w:eastAsia="Times New Roman" w:hAnsi="Calibri" w:cs="Calibri"/>
                <w:color w:val="000000"/>
                <w:lang w:eastAsia="en-CA"/>
              </w:rPr>
            </w:pPr>
            <w:ins w:id="8123"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5028121" w14:textId="77777777" w:rsidR="00B12739" w:rsidRPr="00AC2066" w:rsidRDefault="00B12739" w:rsidP="00F46648">
            <w:pPr>
              <w:spacing w:after="0" w:line="240" w:lineRule="auto"/>
              <w:jc w:val="center"/>
              <w:rPr>
                <w:ins w:id="8124" w:author="Lane, Stefanie" w:date="2023-09-27T17:48:00Z"/>
                <w:rFonts w:ascii="Calibri" w:eastAsia="Times New Roman" w:hAnsi="Calibri" w:cs="Calibri"/>
                <w:color w:val="000000"/>
                <w:lang w:eastAsia="en-CA"/>
              </w:rPr>
            </w:pPr>
            <w:ins w:id="812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C208F93" w14:textId="77777777" w:rsidR="00B12739" w:rsidRPr="00AC2066" w:rsidRDefault="00B12739" w:rsidP="00F46648">
            <w:pPr>
              <w:spacing w:after="0" w:line="240" w:lineRule="auto"/>
              <w:jc w:val="center"/>
              <w:rPr>
                <w:ins w:id="8126" w:author="Lane, Stefanie" w:date="2023-09-27T17:48:00Z"/>
                <w:rFonts w:ascii="Calibri" w:eastAsia="Times New Roman" w:hAnsi="Calibri" w:cs="Calibri"/>
                <w:color w:val="000000"/>
                <w:lang w:eastAsia="en-CA"/>
              </w:rPr>
            </w:pPr>
            <w:ins w:id="8127" w:author="Lane, Stefanie" w:date="2023-09-27T17:48:00Z">
              <w:r w:rsidRPr="00AC2066">
                <w:rPr>
                  <w:rFonts w:ascii="Calibri" w:eastAsia="Times New Roman" w:hAnsi="Calibri" w:cs="Calibri"/>
                  <w:color w:val="000000"/>
                  <w:lang w:eastAsia="en-CA"/>
                </w:rPr>
                <w:t>lost</w:t>
              </w:r>
            </w:ins>
          </w:p>
        </w:tc>
      </w:tr>
      <w:tr w:rsidR="00B12739" w:rsidRPr="00AC2066" w14:paraId="15663BEC" w14:textId="77777777" w:rsidTr="00F46648">
        <w:trPr>
          <w:trHeight w:val="288"/>
          <w:ins w:id="8128" w:author="Lane, Stefanie" w:date="2023-09-27T17:48:00Z"/>
        </w:trPr>
        <w:tc>
          <w:tcPr>
            <w:tcW w:w="1298" w:type="dxa"/>
            <w:vMerge/>
            <w:tcBorders>
              <w:top w:val="nil"/>
              <w:left w:val="single" w:sz="8" w:space="0" w:color="auto"/>
              <w:bottom w:val="single" w:sz="8" w:space="0" w:color="000000"/>
              <w:right w:val="nil"/>
            </w:tcBorders>
            <w:vAlign w:val="center"/>
            <w:hideMark/>
          </w:tcPr>
          <w:p w14:paraId="47983A40" w14:textId="77777777" w:rsidR="00B12739" w:rsidRPr="00AC2066" w:rsidRDefault="00B12739" w:rsidP="00F46648">
            <w:pPr>
              <w:spacing w:after="0" w:line="240" w:lineRule="auto"/>
              <w:rPr>
                <w:ins w:id="812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FF7348" w14:textId="77777777" w:rsidR="00B12739" w:rsidRPr="00AC2066" w:rsidRDefault="00B12739" w:rsidP="00F46648">
            <w:pPr>
              <w:spacing w:after="0" w:line="240" w:lineRule="auto"/>
              <w:rPr>
                <w:ins w:id="813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3F65651" w14:textId="77777777" w:rsidR="00B12739" w:rsidRPr="00AC2066" w:rsidRDefault="00B12739" w:rsidP="00F46648">
            <w:pPr>
              <w:spacing w:after="0" w:line="240" w:lineRule="auto"/>
              <w:rPr>
                <w:ins w:id="8131" w:author="Lane, Stefanie" w:date="2023-09-27T17:48:00Z"/>
                <w:rFonts w:ascii="Calibri" w:eastAsia="Times New Roman" w:hAnsi="Calibri" w:cs="Calibri"/>
                <w:i/>
                <w:iCs/>
                <w:color w:val="000000"/>
                <w:lang w:eastAsia="en-CA"/>
              </w:rPr>
            </w:pPr>
            <w:ins w:id="8132" w:author="Lane, Stefanie" w:date="2023-09-27T17:48:00Z">
              <w:r w:rsidRPr="00AC2066">
                <w:rPr>
                  <w:rFonts w:ascii="Calibri" w:eastAsia="Times New Roman" w:hAnsi="Calibri" w:cs="Calibri"/>
                  <w:i/>
                  <w:iCs/>
                  <w:color w:val="000000"/>
                  <w:lang w:eastAsia="en-CA"/>
                </w:rPr>
                <w:t>Mimulus guttatus</w:t>
              </w:r>
            </w:ins>
          </w:p>
        </w:tc>
        <w:tc>
          <w:tcPr>
            <w:tcW w:w="734" w:type="dxa"/>
            <w:tcBorders>
              <w:top w:val="nil"/>
              <w:left w:val="nil"/>
              <w:bottom w:val="nil"/>
              <w:right w:val="nil"/>
            </w:tcBorders>
            <w:shd w:val="clear" w:color="auto" w:fill="auto"/>
            <w:noWrap/>
            <w:vAlign w:val="bottom"/>
            <w:hideMark/>
          </w:tcPr>
          <w:p w14:paraId="3C5A2E01" w14:textId="77777777" w:rsidR="00B12739" w:rsidRPr="00AC2066" w:rsidRDefault="00B12739" w:rsidP="00F46648">
            <w:pPr>
              <w:spacing w:after="0" w:line="240" w:lineRule="auto"/>
              <w:jc w:val="center"/>
              <w:rPr>
                <w:ins w:id="8133" w:author="Lane, Stefanie" w:date="2023-09-27T17:48:00Z"/>
                <w:rFonts w:ascii="Calibri" w:eastAsia="Times New Roman" w:hAnsi="Calibri" w:cs="Calibri"/>
                <w:color w:val="000000"/>
                <w:lang w:eastAsia="en-CA"/>
              </w:rPr>
            </w:pPr>
            <w:ins w:id="8134"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6AA3A843" w14:textId="77777777" w:rsidR="00B12739" w:rsidRPr="00AC2066" w:rsidRDefault="00B12739" w:rsidP="00F46648">
            <w:pPr>
              <w:spacing w:after="0" w:line="240" w:lineRule="auto"/>
              <w:jc w:val="center"/>
              <w:rPr>
                <w:ins w:id="8135"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237B129F" w14:textId="77777777" w:rsidR="00B12739" w:rsidRPr="00AC2066" w:rsidRDefault="00B12739" w:rsidP="00F46648">
            <w:pPr>
              <w:spacing w:after="0" w:line="240" w:lineRule="auto"/>
              <w:jc w:val="center"/>
              <w:rPr>
                <w:ins w:id="8136"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386100A" w14:textId="77777777" w:rsidR="00B12739" w:rsidRPr="00AC2066" w:rsidRDefault="00B12739" w:rsidP="00F46648">
            <w:pPr>
              <w:spacing w:after="0" w:line="240" w:lineRule="auto"/>
              <w:jc w:val="center"/>
              <w:rPr>
                <w:ins w:id="8137" w:author="Lane, Stefanie" w:date="2023-09-27T17:48:00Z"/>
                <w:rFonts w:ascii="Calibri" w:eastAsia="Times New Roman" w:hAnsi="Calibri" w:cs="Calibri"/>
                <w:color w:val="000000"/>
                <w:lang w:eastAsia="en-CA"/>
              </w:rPr>
            </w:pPr>
            <w:ins w:id="8138" w:author="Lane, Stefanie" w:date="2023-09-27T17:48:00Z">
              <w:r w:rsidRPr="00AC2066">
                <w:rPr>
                  <w:rFonts w:ascii="Calibri" w:eastAsia="Times New Roman" w:hAnsi="Calibri" w:cs="Calibri"/>
                  <w:color w:val="000000"/>
                  <w:lang w:eastAsia="en-CA"/>
                </w:rPr>
                <w:t>lost</w:t>
              </w:r>
            </w:ins>
          </w:p>
        </w:tc>
      </w:tr>
      <w:tr w:rsidR="00B12739" w:rsidRPr="00AC2066" w14:paraId="0A676DE5" w14:textId="77777777" w:rsidTr="00F46648">
        <w:trPr>
          <w:trHeight w:val="288"/>
          <w:ins w:id="8139" w:author="Lane, Stefanie" w:date="2023-09-27T17:48:00Z"/>
        </w:trPr>
        <w:tc>
          <w:tcPr>
            <w:tcW w:w="1298" w:type="dxa"/>
            <w:vMerge/>
            <w:tcBorders>
              <w:top w:val="nil"/>
              <w:left w:val="single" w:sz="8" w:space="0" w:color="auto"/>
              <w:bottom w:val="single" w:sz="8" w:space="0" w:color="000000"/>
              <w:right w:val="nil"/>
            </w:tcBorders>
            <w:vAlign w:val="center"/>
            <w:hideMark/>
          </w:tcPr>
          <w:p w14:paraId="7DEE8084" w14:textId="77777777" w:rsidR="00B12739" w:rsidRPr="00AC2066" w:rsidRDefault="00B12739" w:rsidP="00F46648">
            <w:pPr>
              <w:spacing w:after="0" w:line="240" w:lineRule="auto"/>
              <w:rPr>
                <w:ins w:id="814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C5368C" w14:textId="77777777" w:rsidR="00B12739" w:rsidRPr="00AC2066" w:rsidRDefault="00B12739" w:rsidP="00F46648">
            <w:pPr>
              <w:spacing w:after="0" w:line="240" w:lineRule="auto"/>
              <w:rPr>
                <w:ins w:id="814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A7698" w14:textId="77777777" w:rsidR="00B12739" w:rsidRPr="00AC2066" w:rsidRDefault="00B12739" w:rsidP="00F46648">
            <w:pPr>
              <w:spacing w:after="0" w:line="240" w:lineRule="auto"/>
              <w:rPr>
                <w:ins w:id="8142" w:author="Lane, Stefanie" w:date="2023-09-27T17:48:00Z"/>
                <w:rFonts w:ascii="Calibri" w:eastAsia="Times New Roman" w:hAnsi="Calibri" w:cs="Calibri"/>
                <w:i/>
                <w:iCs/>
                <w:color w:val="000000"/>
                <w:lang w:eastAsia="en-CA"/>
              </w:rPr>
            </w:pPr>
            <w:ins w:id="8143" w:author="Lane, Stefanie" w:date="2023-09-27T17:48:00Z">
              <w:r w:rsidRPr="00AC2066">
                <w:rPr>
                  <w:rFonts w:ascii="Calibri" w:eastAsia="Times New Roman" w:hAnsi="Calibri" w:cs="Calibri"/>
                  <w:i/>
                  <w:iCs/>
                  <w:color w:val="000000"/>
                  <w:lang w:eastAsia="en-CA"/>
                </w:rPr>
                <w:t>Oenanthe sarmentosa</w:t>
              </w:r>
            </w:ins>
          </w:p>
        </w:tc>
        <w:tc>
          <w:tcPr>
            <w:tcW w:w="734" w:type="dxa"/>
            <w:tcBorders>
              <w:top w:val="single" w:sz="4" w:space="0" w:color="auto"/>
              <w:left w:val="nil"/>
              <w:bottom w:val="single" w:sz="4" w:space="0" w:color="auto"/>
              <w:right w:val="nil"/>
            </w:tcBorders>
            <w:shd w:val="clear" w:color="auto" w:fill="auto"/>
            <w:noWrap/>
            <w:vAlign w:val="bottom"/>
            <w:hideMark/>
          </w:tcPr>
          <w:p w14:paraId="033487FA" w14:textId="77777777" w:rsidR="00B12739" w:rsidRPr="00AC2066" w:rsidRDefault="00B12739" w:rsidP="00F46648">
            <w:pPr>
              <w:spacing w:after="0" w:line="240" w:lineRule="auto"/>
              <w:jc w:val="center"/>
              <w:rPr>
                <w:ins w:id="8144" w:author="Lane, Stefanie" w:date="2023-09-27T17:48:00Z"/>
                <w:rFonts w:ascii="Calibri" w:eastAsia="Times New Roman" w:hAnsi="Calibri" w:cs="Calibri"/>
                <w:color w:val="000000"/>
                <w:lang w:eastAsia="en-CA"/>
              </w:rPr>
            </w:pPr>
            <w:ins w:id="8145"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115144BC" w14:textId="77777777" w:rsidR="00B12739" w:rsidRPr="00AC2066" w:rsidRDefault="00B12739" w:rsidP="00F46648">
            <w:pPr>
              <w:spacing w:after="0" w:line="240" w:lineRule="auto"/>
              <w:jc w:val="center"/>
              <w:rPr>
                <w:ins w:id="8146" w:author="Lane, Stefanie" w:date="2023-09-27T17:48:00Z"/>
                <w:rFonts w:ascii="Calibri" w:eastAsia="Times New Roman" w:hAnsi="Calibri" w:cs="Calibri"/>
                <w:color w:val="000000"/>
                <w:lang w:eastAsia="en-CA"/>
              </w:rPr>
            </w:pPr>
            <w:ins w:id="8147"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75C69BA4" w14:textId="77777777" w:rsidR="00B12739" w:rsidRPr="00AC2066" w:rsidRDefault="00B12739" w:rsidP="00F46648">
            <w:pPr>
              <w:spacing w:after="0" w:line="240" w:lineRule="auto"/>
              <w:jc w:val="center"/>
              <w:rPr>
                <w:ins w:id="8148" w:author="Lane, Stefanie" w:date="2023-09-27T17:48:00Z"/>
                <w:rFonts w:ascii="Calibri" w:eastAsia="Times New Roman" w:hAnsi="Calibri" w:cs="Calibri"/>
                <w:color w:val="000000"/>
                <w:lang w:eastAsia="en-CA"/>
              </w:rPr>
            </w:pPr>
            <w:ins w:id="8149"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5F4DCE06" w14:textId="77777777" w:rsidR="00B12739" w:rsidRPr="00AC2066" w:rsidRDefault="00B12739" w:rsidP="00F46648">
            <w:pPr>
              <w:spacing w:after="0" w:line="240" w:lineRule="auto"/>
              <w:jc w:val="center"/>
              <w:rPr>
                <w:ins w:id="8150" w:author="Lane, Stefanie" w:date="2023-09-27T17:48:00Z"/>
                <w:rFonts w:ascii="Calibri" w:eastAsia="Times New Roman" w:hAnsi="Calibri" w:cs="Calibri"/>
                <w:color w:val="000000"/>
                <w:lang w:eastAsia="en-CA"/>
              </w:rPr>
            </w:pPr>
            <w:ins w:id="8151" w:author="Lane, Stefanie" w:date="2023-09-27T17:48:00Z">
              <w:r w:rsidRPr="00AC2066">
                <w:rPr>
                  <w:rFonts w:ascii="Calibri" w:eastAsia="Times New Roman" w:hAnsi="Calibri" w:cs="Calibri"/>
                  <w:color w:val="000000"/>
                  <w:lang w:eastAsia="en-CA"/>
                </w:rPr>
                <w:t>lost</w:t>
              </w:r>
            </w:ins>
          </w:p>
        </w:tc>
      </w:tr>
      <w:tr w:rsidR="00B12739" w:rsidRPr="00AC2066" w14:paraId="7E9BBC80" w14:textId="77777777" w:rsidTr="00F46648">
        <w:trPr>
          <w:trHeight w:val="288"/>
          <w:ins w:id="8152" w:author="Lane, Stefanie" w:date="2023-09-27T17:48:00Z"/>
        </w:trPr>
        <w:tc>
          <w:tcPr>
            <w:tcW w:w="1298" w:type="dxa"/>
            <w:vMerge/>
            <w:tcBorders>
              <w:top w:val="nil"/>
              <w:left w:val="single" w:sz="8" w:space="0" w:color="auto"/>
              <w:bottom w:val="single" w:sz="8" w:space="0" w:color="000000"/>
              <w:right w:val="nil"/>
            </w:tcBorders>
            <w:vAlign w:val="center"/>
            <w:hideMark/>
          </w:tcPr>
          <w:p w14:paraId="73766FEE" w14:textId="77777777" w:rsidR="00B12739" w:rsidRPr="00AC2066" w:rsidRDefault="00B12739" w:rsidP="00F46648">
            <w:pPr>
              <w:spacing w:after="0" w:line="240" w:lineRule="auto"/>
              <w:rPr>
                <w:ins w:id="815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B0F520" w14:textId="77777777" w:rsidR="00B12739" w:rsidRPr="00AC2066" w:rsidRDefault="00B12739" w:rsidP="00F46648">
            <w:pPr>
              <w:spacing w:after="0" w:line="240" w:lineRule="auto"/>
              <w:rPr>
                <w:ins w:id="815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CB88340" w14:textId="77777777" w:rsidR="00B12739" w:rsidRPr="00AC2066" w:rsidRDefault="00B12739" w:rsidP="00F46648">
            <w:pPr>
              <w:spacing w:after="0" w:line="240" w:lineRule="auto"/>
              <w:rPr>
                <w:ins w:id="8155" w:author="Lane, Stefanie" w:date="2023-09-27T17:48:00Z"/>
                <w:rFonts w:ascii="Calibri" w:eastAsia="Times New Roman" w:hAnsi="Calibri" w:cs="Calibri"/>
                <w:i/>
                <w:iCs/>
                <w:color w:val="000000"/>
                <w:lang w:eastAsia="en-CA"/>
              </w:rPr>
            </w:pPr>
            <w:ins w:id="8156" w:author="Lane, Stefanie" w:date="2023-09-27T17:48:00Z">
              <w:r w:rsidRPr="00AC2066">
                <w:rPr>
                  <w:rFonts w:ascii="Calibri" w:eastAsia="Times New Roman" w:hAnsi="Calibri" w:cs="Calibri"/>
                  <w:i/>
                  <w:iCs/>
                  <w:color w:val="000000"/>
                  <w:lang w:eastAsia="en-CA"/>
                </w:rPr>
                <w:t>Platanthera dilatata</w:t>
              </w:r>
            </w:ins>
          </w:p>
        </w:tc>
        <w:tc>
          <w:tcPr>
            <w:tcW w:w="734" w:type="dxa"/>
            <w:tcBorders>
              <w:top w:val="nil"/>
              <w:left w:val="nil"/>
              <w:bottom w:val="nil"/>
              <w:right w:val="nil"/>
            </w:tcBorders>
            <w:shd w:val="clear" w:color="auto" w:fill="auto"/>
            <w:noWrap/>
            <w:vAlign w:val="bottom"/>
            <w:hideMark/>
          </w:tcPr>
          <w:p w14:paraId="6D8FF1AF" w14:textId="77777777" w:rsidR="00B12739" w:rsidRPr="00AC2066" w:rsidRDefault="00B12739" w:rsidP="00F46648">
            <w:pPr>
              <w:spacing w:after="0" w:line="240" w:lineRule="auto"/>
              <w:jc w:val="center"/>
              <w:rPr>
                <w:ins w:id="8157" w:author="Lane, Stefanie" w:date="2023-09-27T17:48:00Z"/>
                <w:rFonts w:ascii="Calibri" w:eastAsia="Times New Roman" w:hAnsi="Calibri" w:cs="Calibri"/>
                <w:color w:val="000000"/>
                <w:lang w:eastAsia="en-CA"/>
              </w:rPr>
            </w:pPr>
            <w:ins w:id="8158"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637B2B2" w14:textId="77777777" w:rsidR="00B12739" w:rsidRPr="00AC2066" w:rsidRDefault="00B12739" w:rsidP="00F46648">
            <w:pPr>
              <w:spacing w:after="0" w:line="240" w:lineRule="auto"/>
              <w:jc w:val="center"/>
              <w:rPr>
                <w:ins w:id="8159" w:author="Lane, Stefanie" w:date="2023-09-27T17:48:00Z"/>
                <w:rFonts w:ascii="Calibri" w:eastAsia="Times New Roman" w:hAnsi="Calibri" w:cs="Calibri"/>
                <w:color w:val="000000"/>
                <w:lang w:eastAsia="en-CA"/>
              </w:rPr>
            </w:pPr>
            <w:ins w:id="8160" w:author="Lane, Stefanie" w:date="2023-09-27T17:48:00Z">
              <w:r w:rsidRPr="00AC2066">
                <w:rPr>
                  <w:rFonts w:ascii="Calibri" w:eastAsia="Times New Roman" w:hAnsi="Calibri" w:cs="Calibri"/>
                  <w:color w:val="000000"/>
                  <w:lang w:eastAsia="en-CA"/>
                </w:rPr>
                <w:t>0.0</w:t>
              </w:r>
            </w:ins>
          </w:p>
        </w:tc>
        <w:tc>
          <w:tcPr>
            <w:tcW w:w="734" w:type="dxa"/>
            <w:tcBorders>
              <w:top w:val="nil"/>
              <w:left w:val="nil"/>
              <w:bottom w:val="nil"/>
              <w:right w:val="nil"/>
            </w:tcBorders>
            <w:shd w:val="clear" w:color="auto" w:fill="auto"/>
            <w:noWrap/>
            <w:vAlign w:val="bottom"/>
            <w:hideMark/>
          </w:tcPr>
          <w:p w14:paraId="61CF34B3" w14:textId="77777777" w:rsidR="00B12739" w:rsidRPr="00AC2066" w:rsidRDefault="00B12739" w:rsidP="00F46648">
            <w:pPr>
              <w:spacing w:after="0" w:line="240" w:lineRule="auto"/>
              <w:jc w:val="center"/>
              <w:rPr>
                <w:ins w:id="8161"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65258F4A" w14:textId="77777777" w:rsidR="00B12739" w:rsidRPr="00AC2066" w:rsidRDefault="00B12739" w:rsidP="00F46648">
            <w:pPr>
              <w:spacing w:after="0" w:line="240" w:lineRule="auto"/>
              <w:jc w:val="center"/>
              <w:rPr>
                <w:ins w:id="8162" w:author="Lane, Stefanie" w:date="2023-09-27T17:48:00Z"/>
                <w:rFonts w:ascii="Calibri" w:eastAsia="Times New Roman" w:hAnsi="Calibri" w:cs="Calibri"/>
                <w:color w:val="000000"/>
                <w:lang w:eastAsia="en-CA"/>
              </w:rPr>
            </w:pPr>
            <w:ins w:id="8163" w:author="Lane, Stefanie" w:date="2023-09-27T17:48:00Z">
              <w:r w:rsidRPr="00AC2066">
                <w:rPr>
                  <w:rFonts w:ascii="Calibri" w:eastAsia="Times New Roman" w:hAnsi="Calibri" w:cs="Calibri"/>
                  <w:color w:val="000000"/>
                  <w:lang w:eastAsia="en-CA"/>
                </w:rPr>
                <w:t>lost</w:t>
              </w:r>
            </w:ins>
          </w:p>
        </w:tc>
      </w:tr>
      <w:tr w:rsidR="00B12739" w:rsidRPr="00AC2066" w14:paraId="3DA89D8F" w14:textId="77777777" w:rsidTr="00F46648">
        <w:trPr>
          <w:trHeight w:val="288"/>
          <w:ins w:id="8164" w:author="Lane, Stefanie" w:date="2023-09-27T17:48:00Z"/>
        </w:trPr>
        <w:tc>
          <w:tcPr>
            <w:tcW w:w="1298" w:type="dxa"/>
            <w:vMerge/>
            <w:tcBorders>
              <w:top w:val="nil"/>
              <w:left w:val="single" w:sz="8" w:space="0" w:color="auto"/>
              <w:bottom w:val="single" w:sz="8" w:space="0" w:color="000000"/>
              <w:right w:val="nil"/>
            </w:tcBorders>
            <w:vAlign w:val="center"/>
            <w:hideMark/>
          </w:tcPr>
          <w:p w14:paraId="5C228179" w14:textId="77777777" w:rsidR="00B12739" w:rsidRPr="00AC2066" w:rsidRDefault="00B12739" w:rsidP="00F46648">
            <w:pPr>
              <w:spacing w:after="0" w:line="240" w:lineRule="auto"/>
              <w:rPr>
                <w:ins w:id="816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CDEBAE" w14:textId="77777777" w:rsidR="00B12739" w:rsidRPr="00AC2066" w:rsidRDefault="00B12739" w:rsidP="00F46648">
            <w:pPr>
              <w:spacing w:after="0" w:line="240" w:lineRule="auto"/>
              <w:rPr>
                <w:ins w:id="816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D73B31" w14:textId="77777777" w:rsidR="00B12739" w:rsidRPr="00AC2066" w:rsidRDefault="00B12739" w:rsidP="00F46648">
            <w:pPr>
              <w:spacing w:after="0" w:line="240" w:lineRule="auto"/>
              <w:rPr>
                <w:ins w:id="8167" w:author="Lane, Stefanie" w:date="2023-09-27T17:48:00Z"/>
                <w:rFonts w:ascii="Calibri" w:eastAsia="Times New Roman" w:hAnsi="Calibri" w:cs="Calibri"/>
                <w:i/>
                <w:iCs/>
                <w:color w:val="000000"/>
                <w:lang w:eastAsia="en-CA"/>
              </w:rPr>
            </w:pPr>
            <w:ins w:id="8168" w:author="Lane, Stefanie" w:date="2023-09-27T17:48:00Z">
              <w:r w:rsidRPr="00AC2066">
                <w:rPr>
                  <w:rFonts w:ascii="Calibri" w:eastAsia="Times New Roman" w:hAnsi="Calibri" w:cs="Calibri"/>
                  <w:i/>
                  <w:iCs/>
                  <w:color w:val="000000"/>
                  <w:lang w:eastAsia="en-CA"/>
                </w:rPr>
                <w:t>Po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7C069D7D" w14:textId="77777777" w:rsidR="00B12739" w:rsidRPr="00AC2066" w:rsidRDefault="00B12739" w:rsidP="00F46648">
            <w:pPr>
              <w:spacing w:after="0" w:line="240" w:lineRule="auto"/>
              <w:jc w:val="center"/>
              <w:rPr>
                <w:ins w:id="8169" w:author="Lane, Stefanie" w:date="2023-09-27T17:48:00Z"/>
                <w:rFonts w:ascii="Calibri" w:eastAsia="Times New Roman" w:hAnsi="Calibri" w:cs="Calibri"/>
                <w:color w:val="000000"/>
                <w:lang w:eastAsia="en-CA"/>
              </w:rPr>
            </w:pPr>
            <w:ins w:id="8170"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24D4CAAF" w14:textId="77777777" w:rsidR="00B12739" w:rsidRPr="00AC2066" w:rsidRDefault="00B12739" w:rsidP="00F46648">
            <w:pPr>
              <w:spacing w:after="0" w:line="240" w:lineRule="auto"/>
              <w:jc w:val="center"/>
              <w:rPr>
                <w:ins w:id="8171" w:author="Lane, Stefanie" w:date="2023-09-27T17:48:00Z"/>
                <w:rFonts w:ascii="Calibri" w:eastAsia="Times New Roman" w:hAnsi="Calibri" w:cs="Calibri"/>
                <w:color w:val="000000"/>
                <w:lang w:eastAsia="en-CA"/>
              </w:rPr>
            </w:pPr>
            <w:ins w:id="8172" w:author="Lane, Stefanie" w:date="2023-09-27T17:48:00Z">
              <w:r w:rsidRPr="00AC2066">
                <w:rPr>
                  <w:rFonts w:ascii="Calibri" w:eastAsia="Times New Roman" w:hAnsi="Calibri" w:cs="Calibri"/>
                  <w:color w:val="000000"/>
                  <w:lang w:eastAsia="en-CA"/>
                </w:rPr>
                <w:t>1.7</w:t>
              </w:r>
            </w:ins>
          </w:p>
        </w:tc>
        <w:tc>
          <w:tcPr>
            <w:tcW w:w="734" w:type="dxa"/>
            <w:tcBorders>
              <w:top w:val="single" w:sz="4" w:space="0" w:color="auto"/>
              <w:left w:val="nil"/>
              <w:bottom w:val="single" w:sz="4" w:space="0" w:color="auto"/>
              <w:right w:val="nil"/>
            </w:tcBorders>
            <w:shd w:val="clear" w:color="auto" w:fill="auto"/>
            <w:noWrap/>
            <w:vAlign w:val="bottom"/>
            <w:hideMark/>
          </w:tcPr>
          <w:p w14:paraId="1270623C" w14:textId="77777777" w:rsidR="00B12739" w:rsidRPr="00AC2066" w:rsidRDefault="00B12739" w:rsidP="00F46648">
            <w:pPr>
              <w:spacing w:after="0" w:line="240" w:lineRule="auto"/>
              <w:jc w:val="center"/>
              <w:rPr>
                <w:ins w:id="8173" w:author="Lane, Stefanie" w:date="2023-09-27T17:48:00Z"/>
                <w:rFonts w:ascii="Calibri" w:eastAsia="Times New Roman" w:hAnsi="Calibri" w:cs="Calibri"/>
                <w:color w:val="000000"/>
                <w:lang w:eastAsia="en-CA"/>
              </w:rPr>
            </w:pPr>
            <w:ins w:id="8174"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C755649" w14:textId="77777777" w:rsidR="00B12739" w:rsidRPr="00AC2066" w:rsidRDefault="00B12739" w:rsidP="00F46648">
            <w:pPr>
              <w:spacing w:after="0" w:line="240" w:lineRule="auto"/>
              <w:jc w:val="center"/>
              <w:rPr>
                <w:ins w:id="8175" w:author="Lane, Stefanie" w:date="2023-09-27T17:48:00Z"/>
                <w:rFonts w:ascii="Calibri" w:eastAsia="Times New Roman" w:hAnsi="Calibri" w:cs="Calibri"/>
                <w:color w:val="000000"/>
                <w:lang w:eastAsia="en-CA"/>
              </w:rPr>
            </w:pPr>
            <w:ins w:id="8176" w:author="Lane, Stefanie" w:date="2023-09-27T17:48:00Z">
              <w:r w:rsidRPr="00AC2066">
                <w:rPr>
                  <w:rFonts w:ascii="Calibri" w:eastAsia="Times New Roman" w:hAnsi="Calibri" w:cs="Calibri"/>
                  <w:color w:val="000000"/>
                  <w:lang w:eastAsia="en-CA"/>
                </w:rPr>
                <w:t>lost</w:t>
              </w:r>
            </w:ins>
          </w:p>
        </w:tc>
      </w:tr>
      <w:tr w:rsidR="00B12739" w:rsidRPr="00AC2066" w14:paraId="37B5CE4E" w14:textId="77777777" w:rsidTr="00F46648">
        <w:trPr>
          <w:trHeight w:val="288"/>
          <w:ins w:id="8177" w:author="Lane, Stefanie" w:date="2023-09-27T17:48:00Z"/>
        </w:trPr>
        <w:tc>
          <w:tcPr>
            <w:tcW w:w="1298" w:type="dxa"/>
            <w:vMerge/>
            <w:tcBorders>
              <w:top w:val="nil"/>
              <w:left w:val="single" w:sz="8" w:space="0" w:color="auto"/>
              <w:bottom w:val="single" w:sz="8" w:space="0" w:color="000000"/>
              <w:right w:val="nil"/>
            </w:tcBorders>
            <w:vAlign w:val="center"/>
            <w:hideMark/>
          </w:tcPr>
          <w:p w14:paraId="002822D7" w14:textId="77777777" w:rsidR="00B12739" w:rsidRPr="00AC2066" w:rsidRDefault="00B12739" w:rsidP="00F46648">
            <w:pPr>
              <w:spacing w:after="0" w:line="240" w:lineRule="auto"/>
              <w:rPr>
                <w:ins w:id="817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CD51A6" w14:textId="77777777" w:rsidR="00B12739" w:rsidRPr="00AC2066" w:rsidRDefault="00B12739" w:rsidP="00F46648">
            <w:pPr>
              <w:spacing w:after="0" w:line="240" w:lineRule="auto"/>
              <w:rPr>
                <w:ins w:id="817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C201FB" w14:textId="77777777" w:rsidR="00B12739" w:rsidRPr="00AC2066" w:rsidRDefault="00B12739" w:rsidP="00F46648">
            <w:pPr>
              <w:spacing w:after="0" w:line="240" w:lineRule="auto"/>
              <w:rPr>
                <w:ins w:id="8180" w:author="Lane, Stefanie" w:date="2023-09-27T17:48:00Z"/>
                <w:rFonts w:ascii="Calibri" w:eastAsia="Times New Roman" w:hAnsi="Calibri" w:cs="Calibri"/>
                <w:i/>
                <w:iCs/>
                <w:color w:val="000000"/>
                <w:lang w:eastAsia="en-CA"/>
              </w:rPr>
            </w:pPr>
            <w:ins w:id="8181" w:author="Lane, Stefanie" w:date="2023-09-27T17:48:00Z">
              <w:r w:rsidRPr="00AC2066">
                <w:rPr>
                  <w:rFonts w:ascii="Calibri" w:eastAsia="Times New Roman" w:hAnsi="Calibri" w:cs="Calibri"/>
                  <w:i/>
                  <w:iCs/>
                  <w:color w:val="000000"/>
                  <w:lang w:eastAsia="en-CA"/>
                </w:rPr>
                <w:t>Poa trivialis</w:t>
              </w:r>
            </w:ins>
          </w:p>
        </w:tc>
        <w:tc>
          <w:tcPr>
            <w:tcW w:w="734" w:type="dxa"/>
            <w:tcBorders>
              <w:top w:val="nil"/>
              <w:left w:val="nil"/>
              <w:bottom w:val="nil"/>
              <w:right w:val="nil"/>
            </w:tcBorders>
            <w:shd w:val="clear" w:color="auto" w:fill="auto"/>
            <w:noWrap/>
            <w:vAlign w:val="bottom"/>
            <w:hideMark/>
          </w:tcPr>
          <w:p w14:paraId="3ED2D6A5" w14:textId="77777777" w:rsidR="00B12739" w:rsidRPr="00AC2066" w:rsidRDefault="00B12739" w:rsidP="00F46648">
            <w:pPr>
              <w:spacing w:after="0" w:line="240" w:lineRule="auto"/>
              <w:jc w:val="center"/>
              <w:rPr>
                <w:ins w:id="8182" w:author="Lane, Stefanie" w:date="2023-09-27T17:48:00Z"/>
                <w:rFonts w:ascii="Calibri" w:eastAsia="Times New Roman" w:hAnsi="Calibri" w:cs="Calibri"/>
                <w:color w:val="000000"/>
                <w:lang w:eastAsia="en-CA"/>
              </w:rPr>
            </w:pPr>
            <w:ins w:id="8183"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39815753" w14:textId="77777777" w:rsidR="00B12739" w:rsidRPr="00AC2066" w:rsidRDefault="00B12739" w:rsidP="00F46648">
            <w:pPr>
              <w:spacing w:after="0" w:line="240" w:lineRule="auto"/>
              <w:jc w:val="center"/>
              <w:rPr>
                <w:ins w:id="8184"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1FFEDC2" w14:textId="77777777" w:rsidR="00B12739" w:rsidRPr="00AC2066" w:rsidRDefault="00B12739" w:rsidP="00F46648">
            <w:pPr>
              <w:spacing w:after="0" w:line="240" w:lineRule="auto"/>
              <w:jc w:val="center"/>
              <w:rPr>
                <w:ins w:id="8185"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25106D0" w14:textId="77777777" w:rsidR="00B12739" w:rsidRPr="00AC2066" w:rsidRDefault="00B12739" w:rsidP="00F46648">
            <w:pPr>
              <w:spacing w:after="0" w:line="240" w:lineRule="auto"/>
              <w:jc w:val="center"/>
              <w:rPr>
                <w:ins w:id="8186" w:author="Lane, Stefanie" w:date="2023-09-27T17:48:00Z"/>
                <w:rFonts w:ascii="Calibri" w:eastAsia="Times New Roman" w:hAnsi="Calibri" w:cs="Calibri"/>
                <w:color w:val="000000"/>
                <w:lang w:eastAsia="en-CA"/>
              </w:rPr>
            </w:pPr>
            <w:ins w:id="8187" w:author="Lane, Stefanie" w:date="2023-09-27T17:48:00Z">
              <w:r w:rsidRPr="00AC2066">
                <w:rPr>
                  <w:rFonts w:ascii="Calibri" w:eastAsia="Times New Roman" w:hAnsi="Calibri" w:cs="Calibri"/>
                  <w:color w:val="000000"/>
                  <w:lang w:eastAsia="en-CA"/>
                </w:rPr>
                <w:t>lost</w:t>
              </w:r>
            </w:ins>
          </w:p>
        </w:tc>
      </w:tr>
      <w:tr w:rsidR="00B12739" w:rsidRPr="00AC2066" w14:paraId="383CFEBC" w14:textId="77777777" w:rsidTr="00F46648">
        <w:trPr>
          <w:trHeight w:val="288"/>
          <w:ins w:id="8188" w:author="Lane, Stefanie" w:date="2023-09-27T17:48:00Z"/>
        </w:trPr>
        <w:tc>
          <w:tcPr>
            <w:tcW w:w="1298" w:type="dxa"/>
            <w:vMerge/>
            <w:tcBorders>
              <w:top w:val="nil"/>
              <w:left w:val="single" w:sz="8" w:space="0" w:color="auto"/>
              <w:bottom w:val="single" w:sz="8" w:space="0" w:color="000000"/>
              <w:right w:val="nil"/>
            </w:tcBorders>
            <w:vAlign w:val="center"/>
            <w:hideMark/>
          </w:tcPr>
          <w:p w14:paraId="624DCC48" w14:textId="77777777" w:rsidR="00B12739" w:rsidRPr="00AC2066" w:rsidRDefault="00B12739" w:rsidP="00F46648">
            <w:pPr>
              <w:spacing w:after="0" w:line="240" w:lineRule="auto"/>
              <w:rPr>
                <w:ins w:id="818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A2E23C" w14:textId="77777777" w:rsidR="00B12739" w:rsidRPr="00AC2066" w:rsidRDefault="00B12739" w:rsidP="00F46648">
            <w:pPr>
              <w:spacing w:after="0" w:line="240" w:lineRule="auto"/>
              <w:rPr>
                <w:ins w:id="819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CCE1035" w14:textId="77777777" w:rsidR="00B12739" w:rsidRPr="00AC2066" w:rsidRDefault="00B12739" w:rsidP="00F46648">
            <w:pPr>
              <w:spacing w:after="0" w:line="240" w:lineRule="auto"/>
              <w:rPr>
                <w:ins w:id="8191" w:author="Lane, Stefanie" w:date="2023-09-27T17:48:00Z"/>
                <w:rFonts w:ascii="Calibri" w:eastAsia="Times New Roman" w:hAnsi="Calibri" w:cs="Calibri"/>
                <w:i/>
                <w:iCs/>
                <w:color w:val="000000"/>
                <w:lang w:eastAsia="en-CA"/>
              </w:rPr>
            </w:pPr>
            <w:ins w:id="8192" w:author="Lane, Stefanie" w:date="2023-09-27T17:48:00Z">
              <w:r w:rsidRPr="00AC2066">
                <w:rPr>
                  <w:rFonts w:ascii="Calibri" w:eastAsia="Times New Roman" w:hAnsi="Calibri" w:cs="Calibri"/>
                  <w:i/>
                  <w:iCs/>
                  <w:color w:val="000000"/>
                  <w:lang w:eastAsia="en-CA"/>
                </w:rPr>
                <w:t>Polygonum hydropiper</w:t>
              </w:r>
            </w:ins>
          </w:p>
        </w:tc>
        <w:tc>
          <w:tcPr>
            <w:tcW w:w="734" w:type="dxa"/>
            <w:tcBorders>
              <w:top w:val="single" w:sz="4" w:space="0" w:color="auto"/>
              <w:left w:val="nil"/>
              <w:bottom w:val="nil"/>
              <w:right w:val="nil"/>
            </w:tcBorders>
            <w:shd w:val="clear" w:color="auto" w:fill="auto"/>
            <w:noWrap/>
            <w:vAlign w:val="bottom"/>
            <w:hideMark/>
          </w:tcPr>
          <w:p w14:paraId="18509720" w14:textId="77777777" w:rsidR="00B12739" w:rsidRPr="00AC2066" w:rsidRDefault="00B12739" w:rsidP="00F46648">
            <w:pPr>
              <w:spacing w:after="0" w:line="240" w:lineRule="auto"/>
              <w:jc w:val="center"/>
              <w:rPr>
                <w:ins w:id="8193" w:author="Lane, Stefanie" w:date="2023-09-27T17:48:00Z"/>
                <w:rFonts w:ascii="Calibri" w:eastAsia="Times New Roman" w:hAnsi="Calibri" w:cs="Calibri"/>
                <w:color w:val="000000"/>
                <w:lang w:eastAsia="en-CA"/>
              </w:rPr>
            </w:pPr>
            <w:ins w:id="8194"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66C2603E" w14:textId="77777777" w:rsidR="00B12739" w:rsidRPr="00AC2066" w:rsidRDefault="00B12739" w:rsidP="00F46648">
            <w:pPr>
              <w:spacing w:after="0" w:line="240" w:lineRule="auto"/>
              <w:jc w:val="center"/>
              <w:rPr>
                <w:ins w:id="8195" w:author="Lane, Stefanie" w:date="2023-09-27T17:48:00Z"/>
                <w:rFonts w:ascii="Calibri" w:eastAsia="Times New Roman" w:hAnsi="Calibri" w:cs="Calibri"/>
                <w:color w:val="000000"/>
                <w:lang w:eastAsia="en-CA"/>
              </w:rPr>
            </w:pPr>
            <w:ins w:id="8196"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9F31E83" w14:textId="77777777" w:rsidR="00B12739" w:rsidRPr="00AC2066" w:rsidRDefault="00B12739" w:rsidP="00F46648">
            <w:pPr>
              <w:spacing w:after="0" w:line="240" w:lineRule="auto"/>
              <w:jc w:val="center"/>
              <w:rPr>
                <w:ins w:id="8197" w:author="Lane, Stefanie" w:date="2023-09-27T17:48:00Z"/>
                <w:rFonts w:ascii="Calibri" w:eastAsia="Times New Roman" w:hAnsi="Calibri" w:cs="Calibri"/>
                <w:color w:val="000000"/>
                <w:lang w:eastAsia="en-CA"/>
              </w:rPr>
            </w:pPr>
            <w:ins w:id="8198"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EE66853" w14:textId="77777777" w:rsidR="00B12739" w:rsidRPr="00AC2066" w:rsidRDefault="00B12739" w:rsidP="00F46648">
            <w:pPr>
              <w:spacing w:after="0" w:line="240" w:lineRule="auto"/>
              <w:jc w:val="center"/>
              <w:rPr>
                <w:ins w:id="8199" w:author="Lane, Stefanie" w:date="2023-09-27T17:48:00Z"/>
                <w:rFonts w:ascii="Calibri" w:eastAsia="Times New Roman" w:hAnsi="Calibri" w:cs="Calibri"/>
                <w:color w:val="000000"/>
                <w:lang w:eastAsia="en-CA"/>
              </w:rPr>
            </w:pPr>
            <w:ins w:id="8200" w:author="Lane, Stefanie" w:date="2023-09-27T17:48:00Z">
              <w:r w:rsidRPr="00AC2066">
                <w:rPr>
                  <w:rFonts w:ascii="Calibri" w:eastAsia="Times New Roman" w:hAnsi="Calibri" w:cs="Calibri"/>
                  <w:color w:val="000000"/>
                  <w:lang w:eastAsia="en-CA"/>
                </w:rPr>
                <w:t>lost</w:t>
              </w:r>
            </w:ins>
          </w:p>
        </w:tc>
      </w:tr>
      <w:tr w:rsidR="00B12739" w:rsidRPr="00AC2066" w14:paraId="61ACB333" w14:textId="77777777" w:rsidTr="00F46648">
        <w:trPr>
          <w:trHeight w:val="288"/>
          <w:ins w:id="8201" w:author="Lane, Stefanie" w:date="2023-09-27T17:48:00Z"/>
        </w:trPr>
        <w:tc>
          <w:tcPr>
            <w:tcW w:w="1298" w:type="dxa"/>
            <w:vMerge/>
            <w:tcBorders>
              <w:top w:val="nil"/>
              <w:left w:val="single" w:sz="8" w:space="0" w:color="auto"/>
              <w:bottom w:val="single" w:sz="8" w:space="0" w:color="000000"/>
              <w:right w:val="nil"/>
            </w:tcBorders>
            <w:vAlign w:val="center"/>
            <w:hideMark/>
          </w:tcPr>
          <w:p w14:paraId="1705502F" w14:textId="77777777" w:rsidR="00B12739" w:rsidRPr="00AC2066" w:rsidRDefault="00B12739" w:rsidP="00F46648">
            <w:pPr>
              <w:spacing w:after="0" w:line="240" w:lineRule="auto"/>
              <w:rPr>
                <w:ins w:id="820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E1E567" w14:textId="77777777" w:rsidR="00B12739" w:rsidRPr="00AC2066" w:rsidRDefault="00B12739" w:rsidP="00F46648">
            <w:pPr>
              <w:spacing w:after="0" w:line="240" w:lineRule="auto"/>
              <w:rPr>
                <w:ins w:id="820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2A8174" w14:textId="77777777" w:rsidR="00B12739" w:rsidRPr="00AC2066" w:rsidRDefault="00B12739" w:rsidP="00F46648">
            <w:pPr>
              <w:spacing w:after="0" w:line="240" w:lineRule="auto"/>
              <w:rPr>
                <w:ins w:id="8204" w:author="Lane, Stefanie" w:date="2023-09-27T17:48:00Z"/>
                <w:rFonts w:ascii="Calibri" w:eastAsia="Times New Roman" w:hAnsi="Calibri" w:cs="Calibri"/>
                <w:i/>
                <w:iCs/>
                <w:color w:val="000000"/>
                <w:lang w:eastAsia="en-CA"/>
              </w:rPr>
            </w:pPr>
            <w:ins w:id="8205" w:author="Lane, Stefanie" w:date="2023-09-27T17:48:00Z">
              <w:r w:rsidRPr="00AC2066">
                <w:rPr>
                  <w:rFonts w:ascii="Calibri" w:eastAsia="Times New Roman" w:hAnsi="Calibri" w:cs="Calibri"/>
                  <w:i/>
                  <w:iCs/>
                  <w:color w:val="000000"/>
                  <w:lang w:eastAsia="en-CA"/>
                </w:rPr>
                <w:t>Sagittaria latifolia</w:t>
              </w:r>
            </w:ins>
          </w:p>
        </w:tc>
        <w:tc>
          <w:tcPr>
            <w:tcW w:w="734" w:type="dxa"/>
            <w:tcBorders>
              <w:top w:val="single" w:sz="4" w:space="0" w:color="auto"/>
              <w:left w:val="nil"/>
              <w:bottom w:val="nil"/>
              <w:right w:val="nil"/>
            </w:tcBorders>
            <w:shd w:val="clear" w:color="auto" w:fill="auto"/>
            <w:noWrap/>
            <w:vAlign w:val="bottom"/>
            <w:hideMark/>
          </w:tcPr>
          <w:p w14:paraId="03B4FB3D" w14:textId="77777777" w:rsidR="00B12739" w:rsidRPr="00AC2066" w:rsidRDefault="00B12739" w:rsidP="00F46648">
            <w:pPr>
              <w:spacing w:after="0" w:line="240" w:lineRule="auto"/>
              <w:jc w:val="center"/>
              <w:rPr>
                <w:ins w:id="8206" w:author="Lane, Stefanie" w:date="2023-09-27T17:48:00Z"/>
                <w:rFonts w:ascii="Calibri" w:eastAsia="Times New Roman" w:hAnsi="Calibri" w:cs="Calibri"/>
                <w:color w:val="000000"/>
                <w:lang w:eastAsia="en-CA"/>
              </w:rPr>
            </w:pPr>
            <w:ins w:id="8207"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5116FA32" w14:textId="77777777" w:rsidR="00B12739" w:rsidRPr="00AC2066" w:rsidRDefault="00B12739" w:rsidP="00F46648">
            <w:pPr>
              <w:spacing w:after="0" w:line="240" w:lineRule="auto"/>
              <w:jc w:val="center"/>
              <w:rPr>
                <w:ins w:id="8208" w:author="Lane, Stefanie" w:date="2023-09-27T17:48:00Z"/>
                <w:rFonts w:ascii="Calibri" w:eastAsia="Times New Roman" w:hAnsi="Calibri" w:cs="Calibri"/>
                <w:color w:val="000000"/>
                <w:lang w:eastAsia="en-CA"/>
              </w:rPr>
            </w:pPr>
            <w:ins w:id="8209"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7989425A" w14:textId="77777777" w:rsidR="00B12739" w:rsidRPr="00AC2066" w:rsidRDefault="00B12739" w:rsidP="00F46648">
            <w:pPr>
              <w:spacing w:after="0" w:line="240" w:lineRule="auto"/>
              <w:jc w:val="center"/>
              <w:rPr>
                <w:ins w:id="8210"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1C37002" w14:textId="77777777" w:rsidR="00B12739" w:rsidRPr="00AC2066" w:rsidRDefault="00B12739" w:rsidP="00F46648">
            <w:pPr>
              <w:spacing w:after="0" w:line="240" w:lineRule="auto"/>
              <w:jc w:val="center"/>
              <w:rPr>
                <w:ins w:id="8211" w:author="Lane, Stefanie" w:date="2023-09-27T17:48:00Z"/>
                <w:rFonts w:ascii="Calibri" w:eastAsia="Times New Roman" w:hAnsi="Calibri" w:cs="Calibri"/>
                <w:color w:val="000000"/>
                <w:lang w:eastAsia="en-CA"/>
              </w:rPr>
            </w:pPr>
            <w:ins w:id="8212" w:author="Lane, Stefanie" w:date="2023-09-27T17:48:00Z">
              <w:r w:rsidRPr="00AC2066">
                <w:rPr>
                  <w:rFonts w:ascii="Calibri" w:eastAsia="Times New Roman" w:hAnsi="Calibri" w:cs="Calibri"/>
                  <w:color w:val="000000"/>
                  <w:lang w:eastAsia="en-CA"/>
                </w:rPr>
                <w:t>lost</w:t>
              </w:r>
            </w:ins>
          </w:p>
        </w:tc>
      </w:tr>
      <w:tr w:rsidR="00B12739" w:rsidRPr="00AC2066" w14:paraId="1B41C12D" w14:textId="77777777" w:rsidTr="00F46648">
        <w:trPr>
          <w:trHeight w:val="288"/>
          <w:ins w:id="8213" w:author="Lane, Stefanie" w:date="2023-09-27T17:48:00Z"/>
        </w:trPr>
        <w:tc>
          <w:tcPr>
            <w:tcW w:w="1298" w:type="dxa"/>
            <w:vMerge/>
            <w:tcBorders>
              <w:top w:val="nil"/>
              <w:left w:val="single" w:sz="8" w:space="0" w:color="auto"/>
              <w:bottom w:val="single" w:sz="8" w:space="0" w:color="000000"/>
              <w:right w:val="nil"/>
            </w:tcBorders>
            <w:vAlign w:val="center"/>
            <w:hideMark/>
          </w:tcPr>
          <w:p w14:paraId="39638764" w14:textId="77777777" w:rsidR="00B12739" w:rsidRPr="00AC2066" w:rsidRDefault="00B12739" w:rsidP="00F46648">
            <w:pPr>
              <w:spacing w:after="0" w:line="240" w:lineRule="auto"/>
              <w:rPr>
                <w:ins w:id="821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4DD554" w14:textId="77777777" w:rsidR="00B12739" w:rsidRPr="00AC2066" w:rsidRDefault="00B12739" w:rsidP="00F46648">
            <w:pPr>
              <w:spacing w:after="0" w:line="240" w:lineRule="auto"/>
              <w:rPr>
                <w:ins w:id="821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6FDD4BA" w14:textId="77777777" w:rsidR="00B12739" w:rsidRPr="00AC2066" w:rsidRDefault="00B12739" w:rsidP="00F46648">
            <w:pPr>
              <w:spacing w:after="0" w:line="240" w:lineRule="auto"/>
              <w:rPr>
                <w:ins w:id="8216" w:author="Lane, Stefanie" w:date="2023-09-27T17:48:00Z"/>
                <w:rFonts w:ascii="Calibri" w:eastAsia="Times New Roman" w:hAnsi="Calibri" w:cs="Calibri"/>
                <w:i/>
                <w:iCs/>
                <w:color w:val="000000"/>
                <w:lang w:eastAsia="en-CA"/>
              </w:rPr>
            </w:pPr>
            <w:ins w:id="8217" w:author="Lane, Stefanie" w:date="2023-09-27T17:48:00Z">
              <w:r w:rsidRPr="00AC2066">
                <w:rPr>
                  <w:rFonts w:ascii="Calibri" w:eastAsia="Times New Roman" w:hAnsi="Calibri" w:cs="Calibri"/>
                  <w:i/>
                  <w:iCs/>
                  <w:color w:val="000000"/>
                  <w:lang w:eastAsia="en-CA"/>
                </w:rPr>
                <w:t>Salix sp.</w:t>
              </w:r>
            </w:ins>
          </w:p>
        </w:tc>
        <w:tc>
          <w:tcPr>
            <w:tcW w:w="734" w:type="dxa"/>
            <w:tcBorders>
              <w:top w:val="single" w:sz="4" w:space="0" w:color="auto"/>
              <w:left w:val="nil"/>
              <w:bottom w:val="single" w:sz="4" w:space="0" w:color="auto"/>
              <w:right w:val="nil"/>
            </w:tcBorders>
            <w:shd w:val="clear" w:color="auto" w:fill="auto"/>
            <w:noWrap/>
            <w:vAlign w:val="bottom"/>
            <w:hideMark/>
          </w:tcPr>
          <w:p w14:paraId="62D6BBE9" w14:textId="77777777" w:rsidR="00B12739" w:rsidRPr="00AC2066" w:rsidRDefault="00B12739" w:rsidP="00F46648">
            <w:pPr>
              <w:spacing w:after="0" w:line="240" w:lineRule="auto"/>
              <w:jc w:val="center"/>
              <w:rPr>
                <w:ins w:id="8218" w:author="Lane, Stefanie" w:date="2023-09-27T17:48:00Z"/>
                <w:rFonts w:ascii="Calibri" w:eastAsia="Times New Roman" w:hAnsi="Calibri" w:cs="Calibri"/>
                <w:color w:val="000000"/>
                <w:lang w:eastAsia="en-CA"/>
              </w:rPr>
            </w:pPr>
            <w:ins w:id="8219"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62F3B967" w14:textId="77777777" w:rsidR="00B12739" w:rsidRPr="00AC2066" w:rsidRDefault="00B12739" w:rsidP="00F46648">
            <w:pPr>
              <w:spacing w:after="0" w:line="240" w:lineRule="auto"/>
              <w:jc w:val="center"/>
              <w:rPr>
                <w:ins w:id="8220" w:author="Lane, Stefanie" w:date="2023-09-27T17:48:00Z"/>
                <w:rFonts w:ascii="Calibri" w:eastAsia="Times New Roman" w:hAnsi="Calibri" w:cs="Calibri"/>
                <w:color w:val="000000"/>
                <w:lang w:eastAsia="en-CA"/>
              </w:rPr>
            </w:pPr>
            <w:ins w:id="8221"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3B1C8381" w14:textId="77777777" w:rsidR="00B12739" w:rsidRPr="00AC2066" w:rsidRDefault="00B12739" w:rsidP="00F46648">
            <w:pPr>
              <w:spacing w:after="0" w:line="240" w:lineRule="auto"/>
              <w:jc w:val="center"/>
              <w:rPr>
                <w:ins w:id="8222" w:author="Lane, Stefanie" w:date="2023-09-27T17:48:00Z"/>
                <w:rFonts w:ascii="Calibri" w:eastAsia="Times New Roman" w:hAnsi="Calibri" w:cs="Calibri"/>
                <w:color w:val="000000"/>
                <w:lang w:eastAsia="en-CA"/>
              </w:rPr>
            </w:pPr>
            <w:ins w:id="8223"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4FEDB298" w14:textId="77777777" w:rsidR="00B12739" w:rsidRPr="00AC2066" w:rsidRDefault="00B12739" w:rsidP="00F46648">
            <w:pPr>
              <w:spacing w:after="0" w:line="240" w:lineRule="auto"/>
              <w:jc w:val="center"/>
              <w:rPr>
                <w:ins w:id="8224" w:author="Lane, Stefanie" w:date="2023-09-27T17:48:00Z"/>
                <w:rFonts w:ascii="Calibri" w:eastAsia="Times New Roman" w:hAnsi="Calibri" w:cs="Calibri"/>
                <w:color w:val="000000"/>
                <w:lang w:eastAsia="en-CA"/>
              </w:rPr>
            </w:pPr>
            <w:ins w:id="8225" w:author="Lane, Stefanie" w:date="2023-09-27T17:48:00Z">
              <w:r w:rsidRPr="00AC2066">
                <w:rPr>
                  <w:rFonts w:ascii="Calibri" w:eastAsia="Times New Roman" w:hAnsi="Calibri" w:cs="Calibri"/>
                  <w:color w:val="000000"/>
                  <w:lang w:eastAsia="en-CA"/>
                </w:rPr>
                <w:t>lost</w:t>
              </w:r>
            </w:ins>
          </w:p>
        </w:tc>
      </w:tr>
      <w:tr w:rsidR="00B12739" w:rsidRPr="00AC2066" w14:paraId="418FEA57" w14:textId="77777777" w:rsidTr="00F46648">
        <w:trPr>
          <w:trHeight w:val="288"/>
          <w:ins w:id="8226" w:author="Lane, Stefanie" w:date="2023-09-27T17:48:00Z"/>
        </w:trPr>
        <w:tc>
          <w:tcPr>
            <w:tcW w:w="1298" w:type="dxa"/>
            <w:vMerge/>
            <w:tcBorders>
              <w:top w:val="nil"/>
              <w:left w:val="single" w:sz="8" w:space="0" w:color="auto"/>
              <w:bottom w:val="single" w:sz="8" w:space="0" w:color="000000"/>
              <w:right w:val="nil"/>
            </w:tcBorders>
            <w:vAlign w:val="center"/>
            <w:hideMark/>
          </w:tcPr>
          <w:p w14:paraId="4FA33115" w14:textId="77777777" w:rsidR="00B12739" w:rsidRPr="00AC2066" w:rsidRDefault="00B12739" w:rsidP="00F46648">
            <w:pPr>
              <w:spacing w:after="0" w:line="240" w:lineRule="auto"/>
              <w:rPr>
                <w:ins w:id="822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29ED48F" w14:textId="77777777" w:rsidR="00B12739" w:rsidRPr="00AC2066" w:rsidRDefault="00B12739" w:rsidP="00F46648">
            <w:pPr>
              <w:spacing w:after="0" w:line="240" w:lineRule="auto"/>
              <w:rPr>
                <w:ins w:id="822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24D5B4C" w14:textId="77777777" w:rsidR="00B12739" w:rsidRPr="00AC2066" w:rsidRDefault="00B12739" w:rsidP="00F46648">
            <w:pPr>
              <w:spacing w:after="0" w:line="240" w:lineRule="auto"/>
              <w:rPr>
                <w:ins w:id="8229" w:author="Lane, Stefanie" w:date="2023-09-27T17:48:00Z"/>
                <w:rFonts w:ascii="Calibri" w:eastAsia="Times New Roman" w:hAnsi="Calibri" w:cs="Calibri"/>
                <w:i/>
                <w:iCs/>
                <w:color w:val="000000"/>
                <w:lang w:eastAsia="en-CA"/>
              </w:rPr>
            </w:pPr>
            <w:ins w:id="8230" w:author="Lane, Stefanie" w:date="2023-09-27T17:48:00Z">
              <w:r w:rsidRPr="00AC2066">
                <w:rPr>
                  <w:rFonts w:ascii="Calibri" w:eastAsia="Times New Roman" w:hAnsi="Calibri" w:cs="Calibri"/>
                  <w:i/>
                  <w:iCs/>
                  <w:color w:val="000000"/>
                  <w:lang w:eastAsia="en-CA"/>
                </w:rPr>
                <w:t>Sium suave</w:t>
              </w:r>
            </w:ins>
          </w:p>
        </w:tc>
        <w:tc>
          <w:tcPr>
            <w:tcW w:w="734" w:type="dxa"/>
            <w:tcBorders>
              <w:top w:val="nil"/>
              <w:left w:val="nil"/>
              <w:bottom w:val="nil"/>
              <w:right w:val="nil"/>
            </w:tcBorders>
            <w:shd w:val="clear" w:color="auto" w:fill="auto"/>
            <w:noWrap/>
            <w:vAlign w:val="bottom"/>
            <w:hideMark/>
          </w:tcPr>
          <w:p w14:paraId="4CB45B49" w14:textId="77777777" w:rsidR="00B12739" w:rsidRPr="00AC2066" w:rsidRDefault="00B12739" w:rsidP="00F46648">
            <w:pPr>
              <w:spacing w:after="0" w:line="240" w:lineRule="auto"/>
              <w:jc w:val="center"/>
              <w:rPr>
                <w:ins w:id="8231" w:author="Lane, Stefanie" w:date="2023-09-27T17:48:00Z"/>
                <w:rFonts w:ascii="Calibri" w:eastAsia="Times New Roman" w:hAnsi="Calibri" w:cs="Calibri"/>
                <w:color w:val="000000"/>
                <w:lang w:eastAsia="en-CA"/>
              </w:rPr>
            </w:pPr>
            <w:ins w:id="8232"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E1ECFD8" w14:textId="77777777" w:rsidR="00B12739" w:rsidRPr="00AC2066" w:rsidRDefault="00B12739" w:rsidP="00F46648">
            <w:pPr>
              <w:spacing w:after="0" w:line="240" w:lineRule="auto"/>
              <w:jc w:val="center"/>
              <w:rPr>
                <w:ins w:id="8233" w:author="Lane, Stefanie" w:date="2023-09-27T17:48:00Z"/>
                <w:rFonts w:ascii="Calibri" w:eastAsia="Times New Roman" w:hAnsi="Calibri" w:cs="Calibri"/>
                <w:color w:val="000000"/>
                <w:lang w:eastAsia="en-CA"/>
              </w:rPr>
            </w:pPr>
            <w:ins w:id="8234"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F186085" w14:textId="77777777" w:rsidR="00B12739" w:rsidRPr="00AC2066" w:rsidRDefault="00B12739" w:rsidP="00F46648">
            <w:pPr>
              <w:spacing w:after="0" w:line="240" w:lineRule="auto"/>
              <w:jc w:val="center"/>
              <w:rPr>
                <w:ins w:id="8235"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53B99FF" w14:textId="77777777" w:rsidR="00B12739" w:rsidRPr="00AC2066" w:rsidRDefault="00B12739" w:rsidP="00F46648">
            <w:pPr>
              <w:spacing w:after="0" w:line="240" w:lineRule="auto"/>
              <w:jc w:val="center"/>
              <w:rPr>
                <w:ins w:id="8236" w:author="Lane, Stefanie" w:date="2023-09-27T17:48:00Z"/>
                <w:rFonts w:ascii="Calibri" w:eastAsia="Times New Roman" w:hAnsi="Calibri" w:cs="Calibri"/>
                <w:color w:val="000000"/>
                <w:lang w:eastAsia="en-CA"/>
              </w:rPr>
            </w:pPr>
            <w:ins w:id="8237" w:author="Lane, Stefanie" w:date="2023-09-27T17:48:00Z">
              <w:r w:rsidRPr="00AC2066">
                <w:rPr>
                  <w:rFonts w:ascii="Calibri" w:eastAsia="Times New Roman" w:hAnsi="Calibri" w:cs="Calibri"/>
                  <w:color w:val="000000"/>
                  <w:lang w:eastAsia="en-CA"/>
                </w:rPr>
                <w:t>lost</w:t>
              </w:r>
            </w:ins>
          </w:p>
        </w:tc>
      </w:tr>
      <w:tr w:rsidR="00B12739" w:rsidRPr="00AC2066" w14:paraId="098AA524" w14:textId="77777777" w:rsidTr="00F46648">
        <w:trPr>
          <w:trHeight w:val="288"/>
          <w:ins w:id="8238" w:author="Lane, Stefanie" w:date="2023-09-27T17:48:00Z"/>
        </w:trPr>
        <w:tc>
          <w:tcPr>
            <w:tcW w:w="1298" w:type="dxa"/>
            <w:vMerge/>
            <w:tcBorders>
              <w:top w:val="nil"/>
              <w:left w:val="single" w:sz="8" w:space="0" w:color="auto"/>
              <w:bottom w:val="single" w:sz="8" w:space="0" w:color="000000"/>
              <w:right w:val="nil"/>
            </w:tcBorders>
            <w:vAlign w:val="center"/>
            <w:hideMark/>
          </w:tcPr>
          <w:p w14:paraId="70ACEEF1" w14:textId="77777777" w:rsidR="00B12739" w:rsidRPr="00AC2066" w:rsidRDefault="00B12739" w:rsidP="00F46648">
            <w:pPr>
              <w:spacing w:after="0" w:line="240" w:lineRule="auto"/>
              <w:rPr>
                <w:ins w:id="823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578E0F" w14:textId="77777777" w:rsidR="00B12739" w:rsidRPr="00AC2066" w:rsidRDefault="00B12739" w:rsidP="00F46648">
            <w:pPr>
              <w:spacing w:after="0" w:line="240" w:lineRule="auto"/>
              <w:rPr>
                <w:ins w:id="824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F1AEAF" w14:textId="77777777" w:rsidR="00B12739" w:rsidRPr="00AC2066" w:rsidRDefault="00B12739" w:rsidP="00F46648">
            <w:pPr>
              <w:spacing w:after="0" w:line="240" w:lineRule="auto"/>
              <w:rPr>
                <w:ins w:id="8241" w:author="Lane, Stefanie" w:date="2023-09-27T17:48:00Z"/>
                <w:rFonts w:ascii="Calibri" w:eastAsia="Times New Roman" w:hAnsi="Calibri" w:cs="Calibri"/>
                <w:i/>
                <w:iCs/>
                <w:color w:val="000000"/>
                <w:lang w:eastAsia="en-CA"/>
              </w:rPr>
            </w:pPr>
            <w:ins w:id="8242" w:author="Lane, Stefanie" w:date="2023-09-27T17:48:00Z">
              <w:r w:rsidRPr="00AC2066">
                <w:rPr>
                  <w:rFonts w:ascii="Calibri" w:eastAsia="Times New Roman" w:hAnsi="Calibri" w:cs="Calibri"/>
                  <w:i/>
                  <w:iCs/>
                  <w:color w:val="000000"/>
                  <w:lang w:eastAsia="en-CA"/>
                </w:rPr>
                <w:t>Symphyotrichum subspicatum</w:t>
              </w:r>
            </w:ins>
          </w:p>
        </w:tc>
        <w:tc>
          <w:tcPr>
            <w:tcW w:w="734" w:type="dxa"/>
            <w:tcBorders>
              <w:top w:val="single" w:sz="4" w:space="0" w:color="auto"/>
              <w:left w:val="nil"/>
              <w:bottom w:val="single" w:sz="4" w:space="0" w:color="auto"/>
              <w:right w:val="nil"/>
            </w:tcBorders>
            <w:shd w:val="clear" w:color="auto" w:fill="auto"/>
            <w:noWrap/>
            <w:vAlign w:val="bottom"/>
            <w:hideMark/>
          </w:tcPr>
          <w:p w14:paraId="24C77C97" w14:textId="77777777" w:rsidR="00B12739" w:rsidRPr="00AC2066" w:rsidRDefault="00B12739" w:rsidP="00F46648">
            <w:pPr>
              <w:spacing w:after="0" w:line="240" w:lineRule="auto"/>
              <w:jc w:val="center"/>
              <w:rPr>
                <w:ins w:id="8243" w:author="Lane, Stefanie" w:date="2023-09-27T17:48:00Z"/>
                <w:rFonts w:ascii="Calibri" w:eastAsia="Times New Roman" w:hAnsi="Calibri" w:cs="Calibri"/>
                <w:color w:val="000000"/>
                <w:lang w:eastAsia="en-CA"/>
              </w:rPr>
            </w:pPr>
            <w:ins w:id="8244"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14038101" w14:textId="77777777" w:rsidR="00B12739" w:rsidRPr="00AC2066" w:rsidRDefault="00B12739" w:rsidP="00F46648">
            <w:pPr>
              <w:spacing w:after="0" w:line="240" w:lineRule="auto"/>
              <w:jc w:val="center"/>
              <w:rPr>
                <w:ins w:id="8245" w:author="Lane, Stefanie" w:date="2023-09-27T17:48:00Z"/>
                <w:rFonts w:ascii="Calibri" w:eastAsia="Times New Roman" w:hAnsi="Calibri" w:cs="Calibri"/>
                <w:color w:val="000000"/>
                <w:lang w:eastAsia="en-CA"/>
              </w:rPr>
            </w:pPr>
            <w:ins w:id="8246"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6578B62A" w14:textId="77777777" w:rsidR="00B12739" w:rsidRPr="00AC2066" w:rsidRDefault="00B12739" w:rsidP="00F46648">
            <w:pPr>
              <w:spacing w:after="0" w:line="240" w:lineRule="auto"/>
              <w:jc w:val="center"/>
              <w:rPr>
                <w:ins w:id="8247" w:author="Lane, Stefanie" w:date="2023-09-27T17:48:00Z"/>
                <w:rFonts w:ascii="Calibri" w:eastAsia="Times New Roman" w:hAnsi="Calibri" w:cs="Calibri"/>
                <w:color w:val="000000"/>
                <w:lang w:eastAsia="en-CA"/>
              </w:rPr>
            </w:pPr>
            <w:ins w:id="8248"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2F148F0" w14:textId="77777777" w:rsidR="00B12739" w:rsidRPr="00AC2066" w:rsidRDefault="00B12739" w:rsidP="00F46648">
            <w:pPr>
              <w:spacing w:after="0" w:line="240" w:lineRule="auto"/>
              <w:jc w:val="center"/>
              <w:rPr>
                <w:ins w:id="8249" w:author="Lane, Stefanie" w:date="2023-09-27T17:48:00Z"/>
                <w:rFonts w:ascii="Calibri" w:eastAsia="Times New Roman" w:hAnsi="Calibri" w:cs="Calibri"/>
                <w:color w:val="000000"/>
                <w:lang w:eastAsia="en-CA"/>
              </w:rPr>
            </w:pPr>
            <w:ins w:id="8250" w:author="Lane, Stefanie" w:date="2023-09-27T17:48:00Z">
              <w:r w:rsidRPr="00AC2066">
                <w:rPr>
                  <w:rFonts w:ascii="Calibri" w:eastAsia="Times New Roman" w:hAnsi="Calibri" w:cs="Calibri"/>
                  <w:color w:val="000000"/>
                  <w:lang w:eastAsia="en-CA"/>
                </w:rPr>
                <w:t>lost</w:t>
              </w:r>
            </w:ins>
          </w:p>
        </w:tc>
      </w:tr>
      <w:tr w:rsidR="00B12739" w:rsidRPr="00AC2066" w14:paraId="7F0BECFA" w14:textId="77777777" w:rsidTr="00F46648">
        <w:trPr>
          <w:trHeight w:val="288"/>
          <w:ins w:id="8251" w:author="Lane, Stefanie" w:date="2023-09-27T17:48:00Z"/>
        </w:trPr>
        <w:tc>
          <w:tcPr>
            <w:tcW w:w="1298" w:type="dxa"/>
            <w:vMerge/>
            <w:tcBorders>
              <w:top w:val="nil"/>
              <w:left w:val="single" w:sz="8" w:space="0" w:color="auto"/>
              <w:bottom w:val="single" w:sz="8" w:space="0" w:color="000000"/>
              <w:right w:val="nil"/>
            </w:tcBorders>
            <w:vAlign w:val="center"/>
            <w:hideMark/>
          </w:tcPr>
          <w:p w14:paraId="49E6F3F9" w14:textId="77777777" w:rsidR="00B12739" w:rsidRPr="00AC2066" w:rsidRDefault="00B12739" w:rsidP="00F46648">
            <w:pPr>
              <w:spacing w:after="0" w:line="240" w:lineRule="auto"/>
              <w:rPr>
                <w:ins w:id="825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2A82E8" w14:textId="77777777" w:rsidR="00B12739" w:rsidRPr="00AC2066" w:rsidRDefault="00B12739" w:rsidP="00F46648">
            <w:pPr>
              <w:spacing w:after="0" w:line="240" w:lineRule="auto"/>
              <w:rPr>
                <w:ins w:id="825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ECC3E4" w14:textId="77777777" w:rsidR="00B12739" w:rsidRPr="00AC2066" w:rsidRDefault="00B12739" w:rsidP="00F46648">
            <w:pPr>
              <w:spacing w:after="0" w:line="240" w:lineRule="auto"/>
              <w:rPr>
                <w:ins w:id="8254" w:author="Lane, Stefanie" w:date="2023-09-27T17:48:00Z"/>
                <w:rFonts w:ascii="Calibri" w:eastAsia="Times New Roman" w:hAnsi="Calibri" w:cs="Calibri"/>
                <w:i/>
                <w:iCs/>
                <w:color w:val="000000"/>
                <w:lang w:eastAsia="en-CA"/>
              </w:rPr>
            </w:pPr>
            <w:ins w:id="8255" w:author="Lane, Stefanie" w:date="2023-09-27T17:48:00Z">
              <w:r w:rsidRPr="00AC2066">
                <w:rPr>
                  <w:rFonts w:ascii="Calibri" w:eastAsia="Times New Roman" w:hAnsi="Calibri" w:cs="Calibri"/>
                  <w:i/>
                  <w:iCs/>
                  <w:color w:val="000000"/>
                  <w:lang w:eastAsia="en-CA"/>
                </w:rPr>
                <w:t>Trifolium wormskioldii</w:t>
              </w:r>
            </w:ins>
          </w:p>
        </w:tc>
        <w:tc>
          <w:tcPr>
            <w:tcW w:w="734" w:type="dxa"/>
            <w:tcBorders>
              <w:top w:val="nil"/>
              <w:left w:val="nil"/>
              <w:bottom w:val="nil"/>
              <w:right w:val="nil"/>
            </w:tcBorders>
            <w:shd w:val="clear" w:color="auto" w:fill="auto"/>
            <w:noWrap/>
            <w:vAlign w:val="bottom"/>
            <w:hideMark/>
          </w:tcPr>
          <w:p w14:paraId="2723D1DA" w14:textId="77777777" w:rsidR="00B12739" w:rsidRPr="00AC2066" w:rsidRDefault="00B12739" w:rsidP="00F46648">
            <w:pPr>
              <w:spacing w:after="0" w:line="240" w:lineRule="auto"/>
              <w:jc w:val="center"/>
              <w:rPr>
                <w:ins w:id="8256" w:author="Lane, Stefanie" w:date="2023-09-27T17:48:00Z"/>
                <w:rFonts w:ascii="Calibri" w:eastAsia="Times New Roman" w:hAnsi="Calibri" w:cs="Calibri"/>
                <w:color w:val="000000"/>
                <w:lang w:eastAsia="en-CA"/>
              </w:rPr>
            </w:pPr>
            <w:ins w:id="8257"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243671BD" w14:textId="77777777" w:rsidR="00B12739" w:rsidRPr="00AC2066" w:rsidRDefault="00B12739" w:rsidP="00F46648">
            <w:pPr>
              <w:spacing w:after="0" w:line="240" w:lineRule="auto"/>
              <w:jc w:val="center"/>
              <w:rPr>
                <w:ins w:id="8258" w:author="Lane, Stefanie" w:date="2023-09-27T17:48:00Z"/>
                <w:rFonts w:ascii="Calibri" w:eastAsia="Times New Roman" w:hAnsi="Calibri" w:cs="Calibri"/>
                <w:color w:val="000000"/>
                <w:lang w:eastAsia="en-CA"/>
              </w:rPr>
            </w:pPr>
            <w:ins w:id="8259"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57B61575" w14:textId="77777777" w:rsidR="00B12739" w:rsidRPr="00AC2066" w:rsidRDefault="00B12739" w:rsidP="00F46648">
            <w:pPr>
              <w:spacing w:after="0" w:line="240" w:lineRule="auto"/>
              <w:jc w:val="center"/>
              <w:rPr>
                <w:ins w:id="8260"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621360" w14:textId="77777777" w:rsidR="00B12739" w:rsidRPr="00AC2066" w:rsidRDefault="00B12739" w:rsidP="00F46648">
            <w:pPr>
              <w:spacing w:after="0" w:line="240" w:lineRule="auto"/>
              <w:jc w:val="center"/>
              <w:rPr>
                <w:ins w:id="8261" w:author="Lane, Stefanie" w:date="2023-09-27T17:48:00Z"/>
                <w:rFonts w:ascii="Calibri" w:eastAsia="Times New Roman" w:hAnsi="Calibri" w:cs="Calibri"/>
                <w:color w:val="000000"/>
                <w:lang w:eastAsia="en-CA"/>
              </w:rPr>
            </w:pPr>
            <w:ins w:id="8262" w:author="Lane, Stefanie" w:date="2023-09-27T17:48:00Z">
              <w:r w:rsidRPr="00AC2066">
                <w:rPr>
                  <w:rFonts w:ascii="Calibri" w:eastAsia="Times New Roman" w:hAnsi="Calibri" w:cs="Calibri"/>
                  <w:color w:val="000000"/>
                  <w:lang w:eastAsia="en-CA"/>
                </w:rPr>
                <w:t>lost</w:t>
              </w:r>
            </w:ins>
          </w:p>
        </w:tc>
      </w:tr>
      <w:tr w:rsidR="00B12739" w:rsidRPr="00AC2066" w14:paraId="23E3B200" w14:textId="77777777" w:rsidTr="00F46648">
        <w:trPr>
          <w:trHeight w:val="288"/>
          <w:ins w:id="8263" w:author="Lane, Stefanie" w:date="2023-09-27T17:48:00Z"/>
        </w:trPr>
        <w:tc>
          <w:tcPr>
            <w:tcW w:w="1298" w:type="dxa"/>
            <w:vMerge/>
            <w:tcBorders>
              <w:top w:val="nil"/>
              <w:left w:val="single" w:sz="8" w:space="0" w:color="auto"/>
              <w:bottom w:val="single" w:sz="8" w:space="0" w:color="000000"/>
              <w:right w:val="nil"/>
            </w:tcBorders>
            <w:vAlign w:val="center"/>
            <w:hideMark/>
          </w:tcPr>
          <w:p w14:paraId="1BC5A992" w14:textId="77777777" w:rsidR="00B12739" w:rsidRPr="00AC2066" w:rsidRDefault="00B12739" w:rsidP="00F46648">
            <w:pPr>
              <w:spacing w:after="0" w:line="240" w:lineRule="auto"/>
              <w:rPr>
                <w:ins w:id="826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90717CA" w14:textId="77777777" w:rsidR="00B12739" w:rsidRPr="00AC2066" w:rsidRDefault="00B12739" w:rsidP="00F46648">
            <w:pPr>
              <w:spacing w:after="0" w:line="240" w:lineRule="auto"/>
              <w:rPr>
                <w:ins w:id="826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285A60" w14:textId="77777777" w:rsidR="00B12739" w:rsidRPr="00AC2066" w:rsidRDefault="00B12739" w:rsidP="00F46648">
            <w:pPr>
              <w:spacing w:after="0" w:line="240" w:lineRule="auto"/>
              <w:rPr>
                <w:ins w:id="8266" w:author="Lane, Stefanie" w:date="2023-09-27T17:48:00Z"/>
                <w:rFonts w:ascii="Calibri" w:eastAsia="Times New Roman" w:hAnsi="Calibri" w:cs="Calibri"/>
                <w:i/>
                <w:iCs/>
                <w:color w:val="000000"/>
                <w:lang w:eastAsia="en-CA"/>
              </w:rPr>
            </w:pPr>
            <w:ins w:id="8267" w:author="Lane, Stefanie" w:date="2023-09-27T17:48:00Z">
              <w:r w:rsidRPr="00AC2066">
                <w:rPr>
                  <w:rFonts w:ascii="Calibri" w:eastAsia="Times New Roman" w:hAnsi="Calibri" w:cs="Calibri"/>
                  <w:i/>
                  <w:iCs/>
                  <w:color w:val="000000"/>
                  <w:lang w:eastAsia="en-CA"/>
                </w:rPr>
                <w:t>Menyanthes trifoliata</w:t>
              </w:r>
            </w:ins>
          </w:p>
        </w:tc>
        <w:tc>
          <w:tcPr>
            <w:tcW w:w="734" w:type="dxa"/>
            <w:tcBorders>
              <w:top w:val="single" w:sz="4" w:space="0" w:color="auto"/>
              <w:left w:val="nil"/>
              <w:bottom w:val="single" w:sz="4" w:space="0" w:color="auto"/>
              <w:right w:val="nil"/>
            </w:tcBorders>
            <w:shd w:val="clear" w:color="auto" w:fill="auto"/>
            <w:noWrap/>
            <w:vAlign w:val="bottom"/>
            <w:hideMark/>
          </w:tcPr>
          <w:p w14:paraId="57200557" w14:textId="77777777" w:rsidR="00B12739" w:rsidRPr="00AC2066" w:rsidRDefault="00B12739" w:rsidP="00F46648">
            <w:pPr>
              <w:spacing w:after="0" w:line="240" w:lineRule="auto"/>
              <w:jc w:val="center"/>
              <w:rPr>
                <w:ins w:id="8268" w:author="Lane, Stefanie" w:date="2023-09-27T17:48:00Z"/>
                <w:rFonts w:ascii="Calibri" w:eastAsia="Times New Roman" w:hAnsi="Calibri" w:cs="Calibri"/>
                <w:color w:val="000000"/>
                <w:lang w:eastAsia="en-CA"/>
              </w:rPr>
            </w:pPr>
            <w:ins w:id="8269" w:author="Lane, Stefanie" w:date="2023-09-27T17:48:00Z">
              <w:r w:rsidRPr="00AC2066">
                <w:rPr>
                  <w:rFonts w:ascii="Calibri" w:eastAsia="Times New Roman" w:hAnsi="Calibri" w:cs="Calibri"/>
                  <w:color w:val="000000"/>
                  <w:lang w:eastAsia="en-CA"/>
                </w:rPr>
                <w:t>1.9</w:t>
              </w:r>
            </w:ins>
          </w:p>
        </w:tc>
        <w:tc>
          <w:tcPr>
            <w:tcW w:w="734" w:type="dxa"/>
            <w:tcBorders>
              <w:top w:val="single" w:sz="4" w:space="0" w:color="auto"/>
              <w:left w:val="nil"/>
              <w:bottom w:val="single" w:sz="4" w:space="0" w:color="auto"/>
              <w:right w:val="nil"/>
            </w:tcBorders>
            <w:shd w:val="clear" w:color="auto" w:fill="auto"/>
            <w:noWrap/>
            <w:vAlign w:val="bottom"/>
            <w:hideMark/>
          </w:tcPr>
          <w:p w14:paraId="0279CD2D" w14:textId="77777777" w:rsidR="00B12739" w:rsidRPr="00AC2066" w:rsidRDefault="00B12739" w:rsidP="00F46648">
            <w:pPr>
              <w:spacing w:after="0" w:line="240" w:lineRule="auto"/>
              <w:jc w:val="center"/>
              <w:rPr>
                <w:ins w:id="8270" w:author="Lane, Stefanie" w:date="2023-09-27T17:48:00Z"/>
                <w:rFonts w:ascii="Calibri" w:eastAsia="Times New Roman" w:hAnsi="Calibri" w:cs="Calibri"/>
                <w:color w:val="000000"/>
                <w:lang w:eastAsia="en-CA"/>
              </w:rPr>
            </w:pPr>
            <w:ins w:id="8271" w:author="Lane, Stefanie" w:date="2023-09-27T17:48:00Z">
              <w:r w:rsidRPr="00AC2066">
                <w:rPr>
                  <w:rFonts w:ascii="Calibri" w:eastAsia="Times New Roman" w:hAnsi="Calibri" w:cs="Calibri"/>
                  <w:color w:val="000000"/>
                  <w:lang w:eastAsia="en-CA"/>
                </w:rPr>
                <w:t>1.3</w:t>
              </w:r>
            </w:ins>
          </w:p>
        </w:tc>
        <w:tc>
          <w:tcPr>
            <w:tcW w:w="734" w:type="dxa"/>
            <w:tcBorders>
              <w:top w:val="single" w:sz="4" w:space="0" w:color="auto"/>
              <w:left w:val="nil"/>
              <w:bottom w:val="single" w:sz="4" w:space="0" w:color="auto"/>
              <w:right w:val="nil"/>
            </w:tcBorders>
            <w:shd w:val="clear" w:color="auto" w:fill="auto"/>
            <w:noWrap/>
            <w:vAlign w:val="bottom"/>
            <w:hideMark/>
          </w:tcPr>
          <w:p w14:paraId="15C0E069" w14:textId="77777777" w:rsidR="00B12739" w:rsidRPr="00AC2066" w:rsidRDefault="00B12739" w:rsidP="00F46648">
            <w:pPr>
              <w:spacing w:after="0" w:line="240" w:lineRule="auto"/>
              <w:jc w:val="center"/>
              <w:rPr>
                <w:ins w:id="8272" w:author="Lane, Stefanie" w:date="2023-09-27T17:48:00Z"/>
                <w:rFonts w:ascii="Calibri" w:eastAsia="Times New Roman" w:hAnsi="Calibri" w:cs="Calibri"/>
                <w:color w:val="000000"/>
                <w:lang w:eastAsia="en-CA"/>
              </w:rPr>
            </w:pPr>
            <w:ins w:id="8273"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236DE44E" w14:textId="77777777" w:rsidR="00B12739" w:rsidRPr="00AC2066" w:rsidRDefault="00B12739" w:rsidP="00F46648">
            <w:pPr>
              <w:spacing w:after="0" w:line="240" w:lineRule="auto"/>
              <w:jc w:val="center"/>
              <w:rPr>
                <w:ins w:id="8274" w:author="Lane, Stefanie" w:date="2023-09-27T17:48:00Z"/>
                <w:rFonts w:ascii="Calibri" w:eastAsia="Times New Roman" w:hAnsi="Calibri" w:cs="Calibri"/>
                <w:color w:val="000000"/>
                <w:lang w:eastAsia="en-CA"/>
              </w:rPr>
            </w:pPr>
            <w:ins w:id="8275" w:author="Lane, Stefanie" w:date="2023-09-27T17:48:00Z">
              <w:r w:rsidRPr="00AC2066">
                <w:rPr>
                  <w:rFonts w:ascii="Calibri" w:eastAsia="Times New Roman" w:hAnsi="Calibri" w:cs="Calibri"/>
                  <w:color w:val="000000"/>
                  <w:lang w:eastAsia="en-CA"/>
                </w:rPr>
                <w:t>-</w:t>
              </w:r>
            </w:ins>
          </w:p>
        </w:tc>
      </w:tr>
      <w:tr w:rsidR="00B12739" w:rsidRPr="00AC2066" w14:paraId="008D6DCF" w14:textId="77777777" w:rsidTr="00F46648">
        <w:trPr>
          <w:trHeight w:val="288"/>
          <w:ins w:id="8276" w:author="Lane, Stefanie" w:date="2023-09-27T17:48:00Z"/>
        </w:trPr>
        <w:tc>
          <w:tcPr>
            <w:tcW w:w="1298" w:type="dxa"/>
            <w:vMerge/>
            <w:tcBorders>
              <w:top w:val="nil"/>
              <w:left w:val="single" w:sz="8" w:space="0" w:color="auto"/>
              <w:bottom w:val="single" w:sz="8" w:space="0" w:color="000000"/>
              <w:right w:val="nil"/>
            </w:tcBorders>
            <w:vAlign w:val="center"/>
            <w:hideMark/>
          </w:tcPr>
          <w:p w14:paraId="235295D6" w14:textId="77777777" w:rsidR="00B12739" w:rsidRPr="00AC2066" w:rsidRDefault="00B12739" w:rsidP="00F46648">
            <w:pPr>
              <w:spacing w:after="0" w:line="240" w:lineRule="auto"/>
              <w:rPr>
                <w:ins w:id="827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4AF61B" w14:textId="77777777" w:rsidR="00B12739" w:rsidRPr="00AC2066" w:rsidRDefault="00B12739" w:rsidP="00F46648">
            <w:pPr>
              <w:spacing w:after="0" w:line="240" w:lineRule="auto"/>
              <w:rPr>
                <w:ins w:id="827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0D0289A" w14:textId="77777777" w:rsidR="00B12739" w:rsidRPr="00AC2066" w:rsidRDefault="00B12739" w:rsidP="00F46648">
            <w:pPr>
              <w:spacing w:after="0" w:line="240" w:lineRule="auto"/>
              <w:rPr>
                <w:ins w:id="8279" w:author="Lane, Stefanie" w:date="2023-09-27T17:48:00Z"/>
                <w:rFonts w:ascii="Calibri" w:eastAsia="Times New Roman" w:hAnsi="Calibri" w:cs="Calibri"/>
                <w:i/>
                <w:iCs/>
                <w:color w:val="000000"/>
                <w:lang w:eastAsia="en-CA"/>
              </w:rPr>
            </w:pPr>
            <w:ins w:id="8280" w:author="Lane, Stefanie" w:date="2023-09-27T17:48:00Z">
              <w:r w:rsidRPr="00AC2066">
                <w:rPr>
                  <w:rFonts w:ascii="Calibri" w:eastAsia="Times New Roman" w:hAnsi="Calibri" w:cs="Calibri"/>
                  <w:i/>
                  <w:iCs/>
                  <w:color w:val="000000"/>
                  <w:lang w:eastAsia="en-CA"/>
                </w:rPr>
                <w:t>Caltha palustris</w:t>
              </w:r>
            </w:ins>
          </w:p>
        </w:tc>
        <w:tc>
          <w:tcPr>
            <w:tcW w:w="734" w:type="dxa"/>
            <w:tcBorders>
              <w:top w:val="nil"/>
              <w:left w:val="nil"/>
              <w:bottom w:val="nil"/>
              <w:right w:val="nil"/>
            </w:tcBorders>
            <w:shd w:val="clear" w:color="auto" w:fill="auto"/>
            <w:noWrap/>
            <w:vAlign w:val="bottom"/>
            <w:hideMark/>
          </w:tcPr>
          <w:p w14:paraId="4CB257AA" w14:textId="77777777" w:rsidR="00B12739" w:rsidRPr="00AC2066" w:rsidRDefault="00B12739" w:rsidP="00F46648">
            <w:pPr>
              <w:spacing w:after="0" w:line="240" w:lineRule="auto"/>
              <w:jc w:val="center"/>
              <w:rPr>
                <w:ins w:id="8281" w:author="Lane, Stefanie" w:date="2023-09-27T17:48:00Z"/>
                <w:rFonts w:ascii="Calibri" w:eastAsia="Times New Roman" w:hAnsi="Calibri" w:cs="Calibri"/>
                <w:color w:val="000000"/>
                <w:lang w:eastAsia="en-CA"/>
              </w:rPr>
            </w:pPr>
            <w:ins w:id="8282"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70D9E5AE" w14:textId="77777777" w:rsidR="00B12739" w:rsidRPr="00AC2066" w:rsidRDefault="00B12739" w:rsidP="00F46648">
            <w:pPr>
              <w:spacing w:after="0" w:line="240" w:lineRule="auto"/>
              <w:jc w:val="center"/>
              <w:rPr>
                <w:ins w:id="8283" w:author="Lane, Stefanie" w:date="2023-09-27T17:48:00Z"/>
                <w:rFonts w:ascii="Calibri" w:eastAsia="Times New Roman" w:hAnsi="Calibri" w:cs="Calibri"/>
                <w:color w:val="000000"/>
                <w:lang w:eastAsia="en-CA"/>
              </w:rPr>
            </w:pPr>
            <w:ins w:id="8284"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724D301B" w14:textId="77777777" w:rsidR="00B12739" w:rsidRPr="00AC2066" w:rsidRDefault="00B12739" w:rsidP="00F46648">
            <w:pPr>
              <w:spacing w:after="0" w:line="240" w:lineRule="auto"/>
              <w:jc w:val="center"/>
              <w:rPr>
                <w:ins w:id="8285" w:author="Lane, Stefanie" w:date="2023-09-27T17:48:00Z"/>
                <w:rFonts w:ascii="Calibri" w:eastAsia="Times New Roman" w:hAnsi="Calibri" w:cs="Calibri"/>
                <w:color w:val="000000"/>
                <w:lang w:eastAsia="en-CA"/>
              </w:rPr>
            </w:pPr>
            <w:ins w:id="8286"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163B6B3B" w14:textId="77777777" w:rsidR="00B12739" w:rsidRPr="00AC2066" w:rsidRDefault="00B12739" w:rsidP="00F46648">
            <w:pPr>
              <w:spacing w:after="0" w:line="240" w:lineRule="auto"/>
              <w:jc w:val="center"/>
              <w:rPr>
                <w:ins w:id="8287" w:author="Lane, Stefanie" w:date="2023-09-27T17:48:00Z"/>
                <w:rFonts w:ascii="Calibri" w:eastAsia="Times New Roman" w:hAnsi="Calibri" w:cs="Calibri"/>
                <w:color w:val="000000"/>
                <w:lang w:eastAsia="en-CA"/>
              </w:rPr>
            </w:pPr>
            <w:ins w:id="8288" w:author="Lane, Stefanie" w:date="2023-09-27T17:48:00Z">
              <w:r w:rsidRPr="00AC2066">
                <w:rPr>
                  <w:rFonts w:ascii="Calibri" w:eastAsia="Times New Roman" w:hAnsi="Calibri" w:cs="Calibri"/>
                  <w:color w:val="000000"/>
                  <w:lang w:eastAsia="en-CA"/>
                </w:rPr>
                <w:t>-</w:t>
              </w:r>
            </w:ins>
          </w:p>
        </w:tc>
      </w:tr>
      <w:tr w:rsidR="00B12739" w:rsidRPr="00AC2066" w14:paraId="595A61DF" w14:textId="77777777" w:rsidTr="00F46648">
        <w:trPr>
          <w:trHeight w:val="288"/>
          <w:ins w:id="8289" w:author="Lane, Stefanie" w:date="2023-09-27T17:48:00Z"/>
        </w:trPr>
        <w:tc>
          <w:tcPr>
            <w:tcW w:w="1298" w:type="dxa"/>
            <w:vMerge/>
            <w:tcBorders>
              <w:top w:val="nil"/>
              <w:left w:val="single" w:sz="8" w:space="0" w:color="auto"/>
              <w:bottom w:val="single" w:sz="8" w:space="0" w:color="000000"/>
              <w:right w:val="nil"/>
            </w:tcBorders>
            <w:vAlign w:val="center"/>
            <w:hideMark/>
          </w:tcPr>
          <w:p w14:paraId="4CBA5A97" w14:textId="77777777" w:rsidR="00B12739" w:rsidRPr="00AC2066" w:rsidRDefault="00B12739" w:rsidP="00F46648">
            <w:pPr>
              <w:spacing w:after="0" w:line="240" w:lineRule="auto"/>
              <w:rPr>
                <w:ins w:id="829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323C22" w14:textId="77777777" w:rsidR="00B12739" w:rsidRPr="00AC2066" w:rsidRDefault="00B12739" w:rsidP="00F46648">
            <w:pPr>
              <w:spacing w:after="0" w:line="240" w:lineRule="auto"/>
              <w:rPr>
                <w:ins w:id="829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639AB29" w14:textId="77777777" w:rsidR="00B12739" w:rsidRPr="00AC2066" w:rsidRDefault="00B12739" w:rsidP="00F46648">
            <w:pPr>
              <w:spacing w:after="0" w:line="240" w:lineRule="auto"/>
              <w:rPr>
                <w:ins w:id="8292" w:author="Lane, Stefanie" w:date="2023-09-27T17:48:00Z"/>
                <w:rFonts w:ascii="Calibri" w:eastAsia="Times New Roman" w:hAnsi="Calibri" w:cs="Calibri"/>
                <w:i/>
                <w:iCs/>
                <w:color w:val="000000"/>
                <w:lang w:eastAsia="en-CA"/>
              </w:rPr>
            </w:pPr>
            <w:ins w:id="8293" w:author="Lane, Stefanie" w:date="2023-09-27T17:48:00Z">
              <w:r w:rsidRPr="00AC2066">
                <w:rPr>
                  <w:rFonts w:ascii="Calibri" w:eastAsia="Times New Roman" w:hAnsi="Calibri" w:cs="Calibri"/>
                  <w:i/>
                  <w:iCs/>
                  <w:color w:val="000000"/>
                  <w:lang w:eastAsia="en-CA"/>
                </w:rPr>
                <w:t>Salix lasiandra</w:t>
              </w:r>
            </w:ins>
          </w:p>
        </w:tc>
        <w:tc>
          <w:tcPr>
            <w:tcW w:w="734" w:type="dxa"/>
            <w:tcBorders>
              <w:top w:val="single" w:sz="4" w:space="0" w:color="auto"/>
              <w:left w:val="nil"/>
              <w:bottom w:val="single" w:sz="4" w:space="0" w:color="auto"/>
              <w:right w:val="nil"/>
            </w:tcBorders>
            <w:shd w:val="clear" w:color="auto" w:fill="auto"/>
            <w:noWrap/>
            <w:vAlign w:val="bottom"/>
            <w:hideMark/>
          </w:tcPr>
          <w:p w14:paraId="5D681052" w14:textId="77777777" w:rsidR="00B12739" w:rsidRPr="00AC2066" w:rsidRDefault="00B12739" w:rsidP="00F46648">
            <w:pPr>
              <w:spacing w:after="0" w:line="240" w:lineRule="auto"/>
              <w:jc w:val="center"/>
              <w:rPr>
                <w:ins w:id="8294" w:author="Lane, Stefanie" w:date="2023-09-27T17:48:00Z"/>
                <w:rFonts w:ascii="Calibri" w:eastAsia="Times New Roman" w:hAnsi="Calibri" w:cs="Calibri"/>
                <w:color w:val="000000"/>
                <w:lang w:eastAsia="en-CA"/>
              </w:rPr>
            </w:pPr>
            <w:ins w:id="8295"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7C46FE1D" w14:textId="77777777" w:rsidR="00B12739" w:rsidRPr="00AC2066" w:rsidRDefault="00B12739" w:rsidP="00F46648">
            <w:pPr>
              <w:spacing w:after="0" w:line="240" w:lineRule="auto"/>
              <w:jc w:val="center"/>
              <w:rPr>
                <w:ins w:id="8296" w:author="Lane, Stefanie" w:date="2023-09-27T17:48:00Z"/>
                <w:rFonts w:ascii="Calibri" w:eastAsia="Times New Roman" w:hAnsi="Calibri" w:cs="Calibri"/>
                <w:color w:val="000000"/>
                <w:lang w:eastAsia="en-CA"/>
              </w:rPr>
            </w:pPr>
            <w:ins w:id="8297"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4A8FA70E" w14:textId="77777777" w:rsidR="00B12739" w:rsidRPr="00AC2066" w:rsidRDefault="00B12739" w:rsidP="00F46648">
            <w:pPr>
              <w:spacing w:after="0" w:line="240" w:lineRule="auto"/>
              <w:jc w:val="center"/>
              <w:rPr>
                <w:ins w:id="8298" w:author="Lane, Stefanie" w:date="2023-09-27T17:48:00Z"/>
                <w:rFonts w:ascii="Calibri" w:eastAsia="Times New Roman" w:hAnsi="Calibri" w:cs="Calibri"/>
                <w:color w:val="000000"/>
                <w:lang w:eastAsia="en-CA"/>
              </w:rPr>
            </w:pPr>
            <w:ins w:id="8299"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4089C21" w14:textId="77777777" w:rsidR="00B12739" w:rsidRPr="00AC2066" w:rsidRDefault="00B12739" w:rsidP="00F46648">
            <w:pPr>
              <w:spacing w:after="0" w:line="240" w:lineRule="auto"/>
              <w:jc w:val="center"/>
              <w:rPr>
                <w:ins w:id="8300" w:author="Lane, Stefanie" w:date="2023-09-27T17:48:00Z"/>
                <w:rFonts w:ascii="Calibri" w:eastAsia="Times New Roman" w:hAnsi="Calibri" w:cs="Calibri"/>
                <w:color w:val="000000"/>
                <w:lang w:eastAsia="en-CA"/>
              </w:rPr>
            </w:pPr>
            <w:ins w:id="8301" w:author="Lane, Stefanie" w:date="2023-09-27T17:48:00Z">
              <w:r w:rsidRPr="00AC2066">
                <w:rPr>
                  <w:rFonts w:ascii="Calibri" w:eastAsia="Times New Roman" w:hAnsi="Calibri" w:cs="Calibri"/>
                  <w:color w:val="000000"/>
                  <w:lang w:eastAsia="en-CA"/>
                </w:rPr>
                <w:t>-</w:t>
              </w:r>
            </w:ins>
          </w:p>
        </w:tc>
      </w:tr>
      <w:tr w:rsidR="00B12739" w:rsidRPr="00AC2066" w14:paraId="676BFDFD" w14:textId="77777777" w:rsidTr="00F46648">
        <w:trPr>
          <w:trHeight w:val="288"/>
          <w:ins w:id="8302" w:author="Lane, Stefanie" w:date="2023-09-27T17:48:00Z"/>
        </w:trPr>
        <w:tc>
          <w:tcPr>
            <w:tcW w:w="1298" w:type="dxa"/>
            <w:vMerge/>
            <w:tcBorders>
              <w:top w:val="nil"/>
              <w:left w:val="single" w:sz="8" w:space="0" w:color="auto"/>
              <w:bottom w:val="single" w:sz="8" w:space="0" w:color="000000"/>
              <w:right w:val="nil"/>
            </w:tcBorders>
            <w:vAlign w:val="center"/>
            <w:hideMark/>
          </w:tcPr>
          <w:p w14:paraId="7B699794" w14:textId="77777777" w:rsidR="00B12739" w:rsidRPr="00AC2066" w:rsidRDefault="00B12739" w:rsidP="00F46648">
            <w:pPr>
              <w:spacing w:after="0" w:line="240" w:lineRule="auto"/>
              <w:rPr>
                <w:ins w:id="830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E8F45D" w14:textId="77777777" w:rsidR="00B12739" w:rsidRPr="00AC2066" w:rsidRDefault="00B12739" w:rsidP="00F46648">
            <w:pPr>
              <w:spacing w:after="0" w:line="240" w:lineRule="auto"/>
              <w:rPr>
                <w:ins w:id="830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FF36755" w14:textId="77777777" w:rsidR="00B12739" w:rsidRPr="00AC2066" w:rsidRDefault="00B12739" w:rsidP="00F46648">
            <w:pPr>
              <w:spacing w:after="0" w:line="240" w:lineRule="auto"/>
              <w:rPr>
                <w:ins w:id="8305" w:author="Lane, Stefanie" w:date="2023-09-27T17:48:00Z"/>
                <w:rFonts w:ascii="Calibri" w:eastAsia="Times New Roman" w:hAnsi="Calibri" w:cs="Calibri"/>
                <w:i/>
                <w:iCs/>
                <w:color w:val="000000"/>
                <w:lang w:eastAsia="en-CA"/>
              </w:rPr>
            </w:pPr>
            <w:ins w:id="8306" w:author="Lane, Stefanie" w:date="2023-09-27T17:48:00Z">
              <w:r w:rsidRPr="00AC2066">
                <w:rPr>
                  <w:rFonts w:ascii="Calibri" w:eastAsia="Times New Roman" w:hAnsi="Calibri" w:cs="Calibri"/>
                  <w:i/>
                  <w:iCs/>
                  <w:color w:val="000000"/>
                  <w:lang w:eastAsia="en-CA"/>
                </w:rPr>
                <w:t>Carex lyngbyei</w:t>
              </w:r>
            </w:ins>
          </w:p>
        </w:tc>
        <w:tc>
          <w:tcPr>
            <w:tcW w:w="734" w:type="dxa"/>
            <w:tcBorders>
              <w:top w:val="nil"/>
              <w:left w:val="nil"/>
              <w:bottom w:val="nil"/>
              <w:right w:val="nil"/>
            </w:tcBorders>
            <w:shd w:val="clear" w:color="auto" w:fill="auto"/>
            <w:noWrap/>
            <w:vAlign w:val="bottom"/>
            <w:hideMark/>
          </w:tcPr>
          <w:p w14:paraId="27CFEFA9" w14:textId="77777777" w:rsidR="00B12739" w:rsidRPr="00AC2066" w:rsidRDefault="00B12739" w:rsidP="00F46648">
            <w:pPr>
              <w:spacing w:after="0" w:line="240" w:lineRule="auto"/>
              <w:jc w:val="center"/>
              <w:rPr>
                <w:ins w:id="8307" w:author="Lane, Stefanie" w:date="2023-09-27T17:48:00Z"/>
                <w:rFonts w:ascii="Calibri" w:eastAsia="Times New Roman" w:hAnsi="Calibri" w:cs="Calibri"/>
                <w:color w:val="000000"/>
                <w:lang w:eastAsia="en-CA"/>
              </w:rPr>
            </w:pPr>
            <w:ins w:id="8308"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6F2A00AE" w14:textId="77777777" w:rsidR="00B12739" w:rsidRPr="00AC2066" w:rsidRDefault="00B12739" w:rsidP="00F46648">
            <w:pPr>
              <w:spacing w:after="0" w:line="240" w:lineRule="auto"/>
              <w:jc w:val="center"/>
              <w:rPr>
                <w:ins w:id="8309" w:author="Lane, Stefanie" w:date="2023-09-27T17:48:00Z"/>
                <w:rFonts w:ascii="Calibri" w:eastAsia="Times New Roman" w:hAnsi="Calibri" w:cs="Calibri"/>
                <w:color w:val="000000"/>
                <w:lang w:eastAsia="en-CA"/>
              </w:rPr>
            </w:pPr>
            <w:ins w:id="8310" w:author="Lane, Stefanie" w:date="2023-09-27T17:48:00Z">
              <w:r w:rsidRPr="00AC2066">
                <w:rPr>
                  <w:rFonts w:ascii="Calibri" w:eastAsia="Times New Roman" w:hAnsi="Calibri" w:cs="Calibri"/>
                  <w:color w:val="000000"/>
                  <w:lang w:eastAsia="en-CA"/>
                </w:rPr>
                <w:t>1.4</w:t>
              </w:r>
            </w:ins>
          </w:p>
        </w:tc>
        <w:tc>
          <w:tcPr>
            <w:tcW w:w="734" w:type="dxa"/>
            <w:tcBorders>
              <w:top w:val="nil"/>
              <w:left w:val="nil"/>
              <w:bottom w:val="nil"/>
              <w:right w:val="nil"/>
            </w:tcBorders>
            <w:shd w:val="clear" w:color="auto" w:fill="auto"/>
            <w:noWrap/>
            <w:vAlign w:val="bottom"/>
            <w:hideMark/>
          </w:tcPr>
          <w:p w14:paraId="39690EB2" w14:textId="77777777" w:rsidR="00B12739" w:rsidRPr="00AC2066" w:rsidRDefault="00B12739" w:rsidP="00F46648">
            <w:pPr>
              <w:spacing w:after="0" w:line="240" w:lineRule="auto"/>
              <w:jc w:val="center"/>
              <w:rPr>
                <w:ins w:id="8311" w:author="Lane, Stefanie" w:date="2023-09-27T17:48:00Z"/>
                <w:rFonts w:ascii="Calibri" w:eastAsia="Times New Roman" w:hAnsi="Calibri" w:cs="Calibri"/>
                <w:color w:val="000000"/>
                <w:lang w:eastAsia="en-CA"/>
              </w:rPr>
            </w:pPr>
            <w:ins w:id="8312"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0E658355" w14:textId="77777777" w:rsidR="00B12739" w:rsidRPr="00AC2066" w:rsidRDefault="00B12739" w:rsidP="00F46648">
            <w:pPr>
              <w:spacing w:after="0" w:line="240" w:lineRule="auto"/>
              <w:jc w:val="center"/>
              <w:rPr>
                <w:ins w:id="8313" w:author="Lane, Stefanie" w:date="2023-09-27T17:48:00Z"/>
                <w:rFonts w:ascii="Calibri" w:eastAsia="Times New Roman" w:hAnsi="Calibri" w:cs="Calibri"/>
                <w:color w:val="000000"/>
                <w:lang w:eastAsia="en-CA"/>
              </w:rPr>
            </w:pPr>
            <w:ins w:id="8314" w:author="Lane, Stefanie" w:date="2023-09-27T17:48:00Z">
              <w:r w:rsidRPr="00AC2066">
                <w:rPr>
                  <w:rFonts w:ascii="Calibri" w:eastAsia="Times New Roman" w:hAnsi="Calibri" w:cs="Calibri"/>
                  <w:color w:val="000000"/>
                  <w:lang w:eastAsia="en-CA"/>
                </w:rPr>
                <w:t>-</w:t>
              </w:r>
            </w:ins>
          </w:p>
        </w:tc>
      </w:tr>
      <w:tr w:rsidR="00B12739" w:rsidRPr="00AC2066" w14:paraId="42560239" w14:textId="77777777" w:rsidTr="00F46648">
        <w:trPr>
          <w:trHeight w:val="288"/>
          <w:ins w:id="8315" w:author="Lane, Stefanie" w:date="2023-09-27T17:48:00Z"/>
        </w:trPr>
        <w:tc>
          <w:tcPr>
            <w:tcW w:w="1298" w:type="dxa"/>
            <w:vMerge/>
            <w:tcBorders>
              <w:top w:val="nil"/>
              <w:left w:val="single" w:sz="8" w:space="0" w:color="auto"/>
              <w:bottom w:val="single" w:sz="8" w:space="0" w:color="000000"/>
              <w:right w:val="nil"/>
            </w:tcBorders>
            <w:vAlign w:val="center"/>
            <w:hideMark/>
          </w:tcPr>
          <w:p w14:paraId="34FBAFE6" w14:textId="77777777" w:rsidR="00B12739" w:rsidRPr="00AC2066" w:rsidRDefault="00B12739" w:rsidP="00F46648">
            <w:pPr>
              <w:spacing w:after="0" w:line="240" w:lineRule="auto"/>
              <w:rPr>
                <w:ins w:id="831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697CDFE" w14:textId="77777777" w:rsidR="00B12739" w:rsidRPr="00AC2066" w:rsidRDefault="00B12739" w:rsidP="00F46648">
            <w:pPr>
              <w:spacing w:after="0" w:line="240" w:lineRule="auto"/>
              <w:rPr>
                <w:ins w:id="831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C64F07" w14:textId="77777777" w:rsidR="00B12739" w:rsidRPr="00AC2066" w:rsidRDefault="00B12739" w:rsidP="00F46648">
            <w:pPr>
              <w:spacing w:after="0" w:line="240" w:lineRule="auto"/>
              <w:rPr>
                <w:ins w:id="8318" w:author="Lane, Stefanie" w:date="2023-09-27T17:48:00Z"/>
                <w:rFonts w:ascii="Calibri" w:eastAsia="Times New Roman" w:hAnsi="Calibri" w:cs="Calibri"/>
                <w:i/>
                <w:iCs/>
                <w:color w:val="000000"/>
                <w:lang w:eastAsia="en-CA"/>
              </w:rPr>
            </w:pPr>
            <w:ins w:id="8319" w:author="Lane, Stefanie" w:date="2023-09-27T17:48:00Z">
              <w:r w:rsidRPr="00AC2066">
                <w:rPr>
                  <w:rFonts w:ascii="Calibri" w:eastAsia="Times New Roman" w:hAnsi="Calibri" w:cs="Calibri"/>
                  <w:i/>
                  <w:iCs/>
                  <w:color w:val="000000"/>
                  <w:lang w:eastAsia="en-CA"/>
                </w:rPr>
                <w:t>Potentilla anserina-pacifica</w:t>
              </w:r>
            </w:ins>
          </w:p>
        </w:tc>
        <w:tc>
          <w:tcPr>
            <w:tcW w:w="734" w:type="dxa"/>
            <w:tcBorders>
              <w:top w:val="single" w:sz="4" w:space="0" w:color="auto"/>
              <w:left w:val="nil"/>
              <w:bottom w:val="single" w:sz="4" w:space="0" w:color="auto"/>
              <w:right w:val="nil"/>
            </w:tcBorders>
            <w:shd w:val="clear" w:color="auto" w:fill="auto"/>
            <w:noWrap/>
            <w:vAlign w:val="bottom"/>
            <w:hideMark/>
          </w:tcPr>
          <w:p w14:paraId="6AD2C3DD" w14:textId="77777777" w:rsidR="00B12739" w:rsidRPr="00AC2066" w:rsidRDefault="00B12739" w:rsidP="00F46648">
            <w:pPr>
              <w:spacing w:after="0" w:line="240" w:lineRule="auto"/>
              <w:jc w:val="center"/>
              <w:rPr>
                <w:ins w:id="8320" w:author="Lane, Stefanie" w:date="2023-09-27T17:48:00Z"/>
                <w:rFonts w:ascii="Calibri" w:eastAsia="Times New Roman" w:hAnsi="Calibri" w:cs="Calibri"/>
                <w:color w:val="000000"/>
                <w:lang w:eastAsia="en-CA"/>
              </w:rPr>
            </w:pPr>
            <w:ins w:id="8321"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32B0ED19" w14:textId="77777777" w:rsidR="00B12739" w:rsidRPr="00AC2066" w:rsidRDefault="00B12739" w:rsidP="00F46648">
            <w:pPr>
              <w:spacing w:after="0" w:line="240" w:lineRule="auto"/>
              <w:jc w:val="center"/>
              <w:rPr>
                <w:ins w:id="8322" w:author="Lane, Stefanie" w:date="2023-09-27T17:48:00Z"/>
                <w:rFonts w:ascii="Calibri" w:eastAsia="Times New Roman" w:hAnsi="Calibri" w:cs="Calibri"/>
                <w:color w:val="000000"/>
                <w:lang w:eastAsia="en-CA"/>
              </w:rPr>
            </w:pPr>
            <w:ins w:id="8323"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48849CA4" w14:textId="77777777" w:rsidR="00B12739" w:rsidRPr="00AC2066" w:rsidRDefault="00B12739" w:rsidP="00F46648">
            <w:pPr>
              <w:spacing w:after="0" w:line="240" w:lineRule="auto"/>
              <w:jc w:val="center"/>
              <w:rPr>
                <w:ins w:id="8324" w:author="Lane, Stefanie" w:date="2023-09-27T17:48:00Z"/>
                <w:rFonts w:ascii="Calibri" w:eastAsia="Times New Roman" w:hAnsi="Calibri" w:cs="Calibri"/>
                <w:color w:val="000000"/>
                <w:lang w:eastAsia="en-CA"/>
              </w:rPr>
            </w:pPr>
            <w:ins w:id="8325"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27A2123" w14:textId="77777777" w:rsidR="00B12739" w:rsidRPr="00AC2066" w:rsidRDefault="00B12739" w:rsidP="00F46648">
            <w:pPr>
              <w:spacing w:after="0" w:line="240" w:lineRule="auto"/>
              <w:jc w:val="center"/>
              <w:rPr>
                <w:ins w:id="8326" w:author="Lane, Stefanie" w:date="2023-09-27T17:48:00Z"/>
                <w:rFonts w:ascii="Calibri" w:eastAsia="Times New Roman" w:hAnsi="Calibri" w:cs="Calibri"/>
                <w:color w:val="000000"/>
                <w:lang w:eastAsia="en-CA"/>
              </w:rPr>
            </w:pPr>
            <w:ins w:id="8327" w:author="Lane, Stefanie" w:date="2023-09-27T17:48:00Z">
              <w:r w:rsidRPr="00AC2066">
                <w:rPr>
                  <w:rFonts w:ascii="Calibri" w:eastAsia="Times New Roman" w:hAnsi="Calibri" w:cs="Calibri"/>
                  <w:color w:val="000000"/>
                  <w:lang w:eastAsia="en-CA"/>
                </w:rPr>
                <w:t>-</w:t>
              </w:r>
            </w:ins>
          </w:p>
        </w:tc>
      </w:tr>
      <w:tr w:rsidR="00B12739" w:rsidRPr="00AC2066" w14:paraId="3A1B6E47" w14:textId="77777777" w:rsidTr="00F46648">
        <w:trPr>
          <w:trHeight w:val="288"/>
          <w:ins w:id="8328" w:author="Lane, Stefanie" w:date="2023-09-27T17:48:00Z"/>
        </w:trPr>
        <w:tc>
          <w:tcPr>
            <w:tcW w:w="1298" w:type="dxa"/>
            <w:vMerge/>
            <w:tcBorders>
              <w:top w:val="nil"/>
              <w:left w:val="single" w:sz="8" w:space="0" w:color="auto"/>
              <w:bottom w:val="single" w:sz="8" w:space="0" w:color="000000"/>
              <w:right w:val="nil"/>
            </w:tcBorders>
            <w:vAlign w:val="center"/>
            <w:hideMark/>
          </w:tcPr>
          <w:p w14:paraId="78A01B9F" w14:textId="77777777" w:rsidR="00B12739" w:rsidRPr="00AC2066" w:rsidRDefault="00B12739" w:rsidP="00F46648">
            <w:pPr>
              <w:spacing w:after="0" w:line="240" w:lineRule="auto"/>
              <w:rPr>
                <w:ins w:id="832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1509793" w14:textId="77777777" w:rsidR="00B12739" w:rsidRPr="00AC2066" w:rsidRDefault="00B12739" w:rsidP="00F46648">
            <w:pPr>
              <w:spacing w:after="0" w:line="240" w:lineRule="auto"/>
              <w:rPr>
                <w:ins w:id="833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BD3C322" w14:textId="77777777" w:rsidR="00B12739" w:rsidRPr="00AC2066" w:rsidRDefault="00B12739" w:rsidP="00F46648">
            <w:pPr>
              <w:spacing w:after="0" w:line="240" w:lineRule="auto"/>
              <w:rPr>
                <w:ins w:id="8331" w:author="Lane, Stefanie" w:date="2023-09-27T17:48:00Z"/>
                <w:rFonts w:ascii="Calibri" w:eastAsia="Times New Roman" w:hAnsi="Calibri" w:cs="Calibri"/>
                <w:i/>
                <w:iCs/>
                <w:color w:val="000000"/>
                <w:lang w:eastAsia="en-CA"/>
              </w:rPr>
            </w:pPr>
            <w:ins w:id="8332" w:author="Lane, Stefanie" w:date="2023-09-27T17:48:00Z">
              <w:r w:rsidRPr="00AC2066">
                <w:rPr>
                  <w:rFonts w:ascii="Calibri" w:eastAsia="Times New Roman" w:hAnsi="Calibri" w:cs="Calibri"/>
                  <w:i/>
                  <w:iCs/>
                  <w:color w:val="000000"/>
                  <w:lang w:eastAsia="en-CA"/>
                </w:rPr>
                <w:t>Sidalcea hendersonii</w:t>
              </w:r>
            </w:ins>
          </w:p>
        </w:tc>
        <w:tc>
          <w:tcPr>
            <w:tcW w:w="734" w:type="dxa"/>
            <w:tcBorders>
              <w:top w:val="nil"/>
              <w:left w:val="nil"/>
              <w:bottom w:val="nil"/>
              <w:right w:val="nil"/>
            </w:tcBorders>
            <w:shd w:val="clear" w:color="auto" w:fill="auto"/>
            <w:noWrap/>
            <w:vAlign w:val="bottom"/>
            <w:hideMark/>
          </w:tcPr>
          <w:p w14:paraId="05F1DC4D" w14:textId="77777777" w:rsidR="00B12739" w:rsidRPr="00AC2066" w:rsidRDefault="00B12739" w:rsidP="00F46648">
            <w:pPr>
              <w:spacing w:after="0" w:line="240" w:lineRule="auto"/>
              <w:jc w:val="center"/>
              <w:rPr>
                <w:ins w:id="8333" w:author="Lane, Stefanie" w:date="2023-09-27T17:48:00Z"/>
                <w:rFonts w:ascii="Calibri" w:eastAsia="Times New Roman" w:hAnsi="Calibri" w:cs="Calibri"/>
                <w:color w:val="000000"/>
                <w:lang w:eastAsia="en-CA"/>
              </w:rPr>
            </w:pPr>
            <w:ins w:id="8334"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2A9D2DA5" w14:textId="77777777" w:rsidR="00B12739" w:rsidRPr="00AC2066" w:rsidRDefault="00B12739" w:rsidP="00F46648">
            <w:pPr>
              <w:spacing w:after="0" w:line="240" w:lineRule="auto"/>
              <w:jc w:val="center"/>
              <w:rPr>
                <w:ins w:id="8335" w:author="Lane, Stefanie" w:date="2023-09-27T17:48:00Z"/>
                <w:rFonts w:ascii="Calibri" w:eastAsia="Times New Roman" w:hAnsi="Calibri" w:cs="Calibri"/>
                <w:color w:val="000000"/>
                <w:lang w:eastAsia="en-CA"/>
              </w:rPr>
            </w:pPr>
            <w:ins w:id="833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6AECEB34" w14:textId="77777777" w:rsidR="00B12739" w:rsidRPr="00AC2066" w:rsidRDefault="00B12739" w:rsidP="00F46648">
            <w:pPr>
              <w:spacing w:after="0" w:line="240" w:lineRule="auto"/>
              <w:jc w:val="center"/>
              <w:rPr>
                <w:ins w:id="8337" w:author="Lane, Stefanie" w:date="2023-09-27T17:48:00Z"/>
                <w:rFonts w:ascii="Calibri" w:eastAsia="Times New Roman" w:hAnsi="Calibri" w:cs="Calibri"/>
                <w:color w:val="000000"/>
                <w:lang w:eastAsia="en-CA"/>
              </w:rPr>
            </w:pPr>
            <w:ins w:id="8338"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nil"/>
              <w:right w:val="single" w:sz="8" w:space="0" w:color="auto"/>
            </w:tcBorders>
            <w:shd w:val="clear" w:color="auto" w:fill="auto"/>
            <w:noWrap/>
            <w:vAlign w:val="bottom"/>
            <w:hideMark/>
          </w:tcPr>
          <w:p w14:paraId="1E08290C" w14:textId="77777777" w:rsidR="00B12739" w:rsidRPr="00AC2066" w:rsidRDefault="00B12739" w:rsidP="00F46648">
            <w:pPr>
              <w:spacing w:after="0" w:line="240" w:lineRule="auto"/>
              <w:jc w:val="center"/>
              <w:rPr>
                <w:ins w:id="8339" w:author="Lane, Stefanie" w:date="2023-09-27T17:48:00Z"/>
                <w:rFonts w:ascii="Calibri" w:eastAsia="Times New Roman" w:hAnsi="Calibri" w:cs="Calibri"/>
                <w:color w:val="000000"/>
                <w:lang w:eastAsia="en-CA"/>
              </w:rPr>
            </w:pPr>
            <w:ins w:id="8340" w:author="Lane, Stefanie" w:date="2023-09-27T17:48:00Z">
              <w:r w:rsidRPr="00AC2066">
                <w:rPr>
                  <w:rFonts w:ascii="Calibri" w:eastAsia="Times New Roman" w:hAnsi="Calibri" w:cs="Calibri"/>
                  <w:color w:val="000000"/>
                  <w:lang w:eastAsia="en-CA"/>
                </w:rPr>
                <w:t>-</w:t>
              </w:r>
            </w:ins>
          </w:p>
        </w:tc>
      </w:tr>
      <w:tr w:rsidR="00B12739" w:rsidRPr="00AC2066" w14:paraId="0C78D98A" w14:textId="77777777" w:rsidTr="00F46648">
        <w:trPr>
          <w:trHeight w:val="288"/>
          <w:ins w:id="8341" w:author="Lane, Stefanie" w:date="2023-09-27T17:48:00Z"/>
        </w:trPr>
        <w:tc>
          <w:tcPr>
            <w:tcW w:w="1298" w:type="dxa"/>
            <w:vMerge/>
            <w:tcBorders>
              <w:top w:val="nil"/>
              <w:left w:val="single" w:sz="8" w:space="0" w:color="auto"/>
              <w:bottom w:val="single" w:sz="8" w:space="0" w:color="000000"/>
              <w:right w:val="nil"/>
            </w:tcBorders>
            <w:vAlign w:val="center"/>
            <w:hideMark/>
          </w:tcPr>
          <w:p w14:paraId="4962671E" w14:textId="77777777" w:rsidR="00B12739" w:rsidRPr="00AC2066" w:rsidRDefault="00B12739" w:rsidP="00F46648">
            <w:pPr>
              <w:spacing w:after="0" w:line="240" w:lineRule="auto"/>
              <w:rPr>
                <w:ins w:id="834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1AD51F" w14:textId="77777777" w:rsidR="00B12739" w:rsidRPr="00AC2066" w:rsidRDefault="00B12739" w:rsidP="00F46648">
            <w:pPr>
              <w:spacing w:after="0" w:line="240" w:lineRule="auto"/>
              <w:rPr>
                <w:ins w:id="834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36EDD55" w14:textId="77777777" w:rsidR="00B12739" w:rsidRPr="00AC2066" w:rsidRDefault="00B12739" w:rsidP="00F46648">
            <w:pPr>
              <w:spacing w:after="0" w:line="240" w:lineRule="auto"/>
              <w:rPr>
                <w:ins w:id="8344" w:author="Lane, Stefanie" w:date="2023-09-27T17:48:00Z"/>
                <w:rFonts w:ascii="Calibri" w:eastAsia="Times New Roman" w:hAnsi="Calibri" w:cs="Calibri"/>
                <w:i/>
                <w:iCs/>
                <w:color w:val="000000"/>
                <w:lang w:eastAsia="en-CA"/>
              </w:rPr>
            </w:pPr>
            <w:ins w:id="8345" w:author="Lane, Stefanie" w:date="2023-09-27T17:48:00Z">
              <w:r w:rsidRPr="00AC2066">
                <w:rPr>
                  <w:rFonts w:ascii="Calibri" w:eastAsia="Times New Roman" w:hAnsi="Calibri" w:cs="Calibri"/>
                  <w:i/>
                  <w:iCs/>
                  <w:color w:val="000000"/>
                  <w:lang w:eastAsia="en-CA"/>
                </w:rPr>
                <w:t>Lysimachia thyrsiflora</w:t>
              </w:r>
            </w:ins>
          </w:p>
        </w:tc>
        <w:tc>
          <w:tcPr>
            <w:tcW w:w="734" w:type="dxa"/>
            <w:tcBorders>
              <w:top w:val="single" w:sz="4" w:space="0" w:color="auto"/>
              <w:left w:val="nil"/>
              <w:bottom w:val="single" w:sz="4" w:space="0" w:color="auto"/>
              <w:right w:val="nil"/>
            </w:tcBorders>
            <w:shd w:val="clear" w:color="auto" w:fill="auto"/>
            <w:noWrap/>
            <w:vAlign w:val="bottom"/>
            <w:hideMark/>
          </w:tcPr>
          <w:p w14:paraId="6F2DBBE6" w14:textId="77777777" w:rsidR="00B12739" w:rsidRPr="00AC2066" w:rsidRDefault="00B12739" w:rsidP="00F46648">
            <w:pPr>
              <w:spacing w:after="0" w:line="240" w:lineRule="auto"/>
              <w:jc w:val="center"/>
              <w:rPr>
                <w:ins w:id="8346" w:author="Lane, Stefanie" w:date="2023-09-27T17:48:00Z"/>
                <w:rFonts w:ascii="Calibri" w:eastAsia="Times New Roman" w:hAnsi="Calibri" w:cs="Calibri"/>
                <w:color w:val="000000"/>
                <w:lang w:eastAsia="en-CA"/>
              </w:rPr>
            </w:pPr>
            <w:ins w:id="8347"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88E6555" w14:textId="77777777" w:rsidR="00B12739" w:rsidRPr="00AC2066" w:rsidRDefault="00B12739" w:rsidP="00F46648">
            <w:pPr>
              <w:spacing w:after="0" w:line="240" w:lineRule="auto"/>
              <w:jc w:val="center"/>
              <w:rPr>
                <w:ins w:id="8348" w:author="Lane, Stefanie" w:date="2023-09-27T17:48:00Z"/>
                <w:rFonts w:ascii="Calibri" w:eastAsia="Times New Roman" w:hAnsi="Calibri" w:cs="Calibri"/>
                <w:color w:val="000000"/>
                <w:lang w:eastAsia="en-CA"/>
              </w:rPr>
            </w:pPr>
            <w:ins w:id="8349"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19D2549C" w14:textId="77777777" w:rsidR="00B12739" w:rsidRPr="00AC2066" w:rsidRDefault="00B12739" w:rsidP="00F46648">
            <w:pPr>
              <w:spacing w:after="0" w:line="240" w:lineRule="auto"/>
              <w:jc w:val="center"/>
              <w:rPr>
                <w:ins w:id="8350" w:author="Lane, Stefanie" w:date="2023-09-27T17:48:00Z"/>
                <w:rFonts w:ascii="Calibri" w:eastAsia="Times New Roman" w:hAnsi="Calibri" w:cs="Calibri"/>
                <w:color w:val="000000"/>
                <w:lang w:eastAsia="en-CA"/>
              </w:rPr>
            </w:pPr>
            <w:ins w:id="8351"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5049946" w14:textId="77777777" w:rsidR="00B12739" w:rsidRPr="00AC2066" w:rsidRDefault="00B12739" w:rsidP="00F46648">
            <w:pPr>
              <w:spacing w:after="0" w:line="240" w:lineRule="auto"/>
              <w:jc w:val="center"/>
              <w:rPr>
                <w:ins w:id="8352" w:author="Lane, Stefanie" w:date="2023-09-27T17:48:00Z"/>
                <w:rFonts w:ascii="Calibri" w:eastAsia="Times New Roman" w:hAnsi="Calibri" w:cs="Calibri"/>
                <w:color w:val="000000"/>
                <w:lang w:eastAsia="en-CA"/>
              </w:rPr>
            </w:pPr>
            <w:ins w:id="8353" w:author="Lane, Stefanie" w:date="2023-09-27T17:48:00Z">
              <w:r w:rsidRPr="00AC2066">
                <w:rPr>
                  <w:rFonts w:ascii="Calibri" w:eastAsia="Times New Roman" w:hAnsi="Calibri" w:cs="Calibri"/>
                  <w:color w:val="000000"/>
                  <w:lang w:eastAsia="en-CA"/>
                </w:rPr>
                <w:t>-</w:t>
              </w:r>
            </w:ins>
          </w:p>
        </w:tc>
      </w:tr>
      <w:tr w:rsidR="00B12739" w:rsidRPr="00AC2066" w14:paraId="01B62A5E" w14:textId="77777777" w:rsidTr="00F46648">
        <w:trPr>
          <w:trHeight w:val="288"/>
          <w:ins w:id="8354" w:author="Lane, Stefanie" w:date="2023-09-27T17:48:00Z"/>
        </w:trPr>
        <w:tc>
          <w:tcPr>
            <w:tcW w:w="1298" w:type="dxa"/>
            <w:vMerge/>
            <w:tcBorders>
              <w:top w:val="nil"/>
              <w:left w:val="single" w:sz="8" w:space="0" w:color="auto"/>
              <w:bottom w:val="single" w:sz="8" w:space="0" w:color="000000"/>
              <w:right w:val="nil"/>
            </w:tcBorders>
            <w:vAlign w:val="center"/>
            <w:hideMark/>
          </w:tcPr>
          <w:p w14:paraId="133E4513" w14:textId="77777777" w:rsidR="00B12739" w:rsidRPr="00AC2066" w:rsidRDefault="00B12739" w:rsidP="00F46648">
            <w:pPr>
              <w:spacing w:after="0" w:line="240" w:lineRule="auto"/>
              <w:rPr>
                <w:ins w:id="835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6EC9762" w14:textId="77777777" w:rsidR="00B12739" w:rsidRPr="00AC2066" w:rsidRDefault="00B12739" w:rsidP="00F46648">
            <w:pPr>
              <w:spacing w:after="0" w:line="240" w:lineRule="auto"/>
              <w:rPr>
                <w:ins w:id="835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786E41" w14:textId="77777777" w:rsidR="00B12739" w:rsidRPr="00AC2066" w:rsidRDefault="00B12739" w:rsidP="00F46648">
            <w:pPr>
              <w:spacing w:after="0" w:line="240" w:lineRule="auto"/>
              <w:rPr>
                <w:ins w:id="8357" w:author="Lane, Stefanie" w:date="2023-09-27T17:48:00Z"/>
                <w:rFonts w:ascii="Calibri" w:eastAsia="Times New Roman" w:hAnsi="Calibri" w:cs="Calibri"/>
                <w:i/>
                <w:iCs/>
                <w:color w:val="000000"/>
                <w:lang w:eastAsia="en-CA"/>
              </w:rPr>
            </w:pPr>
            <w:ins w:id="8358" w:author="Lane, Stefanie" w:date="2023-09-27T17:48:00Z">
              <w:r w:rsidRPr="00AC2066">
                <w:rPr>
                  <w:rFonts w:ascii="Calibri" w:eastAsia="Times New Roman" w:hAnsi="Calibri" w:cs="Calibri"/>
                  <w:i/>
                  <w:iCs/>
                  <w:color w:val="000000"/>
                  <w:lang w:eastAsia="en-CA"/>
                </w:rPr>
                <w:t>Typha latifolia</w:t>
              </w:r>
            </w:ins>
          </w:p>
        </w:tc>
        <w:tc>
          <w:tcPr>
            <w:tcW w:w="734" w:type="dxa"/>
            <w:tcBorders>
              <w:top w:val="nil"/>
              <w:left w:val="nil"/>
              <w:bottom w:val="nil"/>
              <w:right w:val="nil"/>
            </w:tcBorders>
            <w:shd w:val="clear" w:color="auto" w:fill="auto"/>
            <w:noWrap/>
            <w:vAlign w:val="bottom"/>
            <w:hideMark/>
          </w:tcPr>
          <w:p w14:paraId="202AA3C8" w14:textId="77777777" w:rsidR="00B12739" w:rsidRPr="00AC2066" w:rsidRDefault="00B12739" w:rsidP="00F46648">
            <w:pPr>
              <w:spacing w:after="0" w:line="240" w:lineRule="auto"/>
              <w:jc w:val="center"/>
              <w:rPr>
                <w:ins w:id="8359" w:author="Lane, Stefanie" w:date="2023-09-27T17:48:00Z"/>
                <w:rFonts w:ascii="Calibri" w:eastAsia="Times New Roman" w:hAnsi="Calibri" w:cs="Calibri"/>
                <w:color w:val="000000"/>
                <w:lang w:eastAsia="en-CA"/>
              </w:rPr>
            </w:pPr>
            <w:ins w:id="8360"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1EDA0647" w14:textId="77777777" w:rsidR="00B12739" w:rsidRPr="00AC2066" w:rsidRDefault="00B12739" w:rsidP="00F46648">
            <w:pPr>
              <w:spacing w:after="0" w:line="240" w:lineRule="auto"/>
              <w:jc w:val="center"/>
              <w:rPr>
                <w:ins w:id="8361" w:author="Lane, Stefanie" w:date="2023-09-27T17:48:00Z"/>
                <w:rFonts w:ascii="Calibri" w:eastAsia="Times New Roman" w:hAnsi="Calibri" w:cs="Calibri"/>
                <w:color w:val="000000"/>
                <w:lang w:eastAsia="en-CA"/>
              </w:rPr>
            </w:pPr>
            <w:ins w:id="8362"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2D2F845F" w14:textId="77777777" w:rsidR="00B12739" w:rsidRPr="00AC2066" w:rsidRDefault="00B12739" w:rsidP="00F46648">
            <w:pPr>
              <w:spacing w:after="0" w:line="240" w:lineRule="auto"/>
              <w:jc w:val="center"/>
              <w:rPr>
                <w:ins w:id="8363" w:author="Lane, Stefanie" w:date="2023-09-27T17:48:00Z"/>
                <w:rFonts w:ascii="Calibri" w:eastAsia="Times New Roman" w:hAnsi="Calibri" w:cs="Calibri"/>
                <w:color w:val="000000"/>
                <w:lang w:eastAsia="en-CA"/>
              </w:rPr>
            </w:pPr>
            <w:ins w:id="8364"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nil"/>
              <w:right w:val="single" w:sz="8" w:space="0" w:color="auto"/>
            </w:tcBorders>
            <w:shd w:val="clear" w:color="auto" w:fill="auto"/>
            <w:noWrap/>
            <w:vAlign w:val="bottom"/>
            <w:hideMark/>
          </w:tcPr>
          <w:p w14:paraId="12F5FB4B" w14:textId="77777777" w:rsidR="00B12739" w:rsidRPr="00AC2066" w:rsidRDefault="00B12739" w:rsidP="00F46648">
            <w:pPr>
              <w:spacing w:after="0" w:line="240" w:lineRule="auto"/>
              <w:jc w:val="center"/>
              <w:rPr>
                <w:ins w:id="8365" w:author="Lane, Stefanie" w:date="2023-09-27T17:48:00Z"/>
                <w:rFonts w:ascii="Calibri" w:eastAsia="Times New Roman" w:hAnsi="Calibri" w:cs="Calibri"/>
                <w:color w:val="000000"/>
                <w:lang w:eastAsia="en-CA"/>
              </w:rPr>
            </w:pPr>
            <w:ins w:id="8366" w:author="Lane, Stefanie" w:date="2023-09-27T17:48:00Z">
              <w:r w:rsidRPr="00AC2066">
                <w:rPr>
                  <w:rFonts w:ascii="Calibri" w:eastAsia="Times New Roman" w:hAnsi="Calibri" w:cs="Calibri"/>
                  <w:color w:val="000000"/>
                  <w:lang w:eastAsia="en-CA"/>
                </w:rPr>
                <w:t>-</w:t>
              </w:r>
            </w:ins>
          </w:p>
        </w:tc>
      </w:tr>
      <w:tr w:rsidR="00B12739" w:rsidRPr="00AC2066" w14:paraId="70D3836A" w14:textId="77777777" w:rsidTr="00F46648">
        <w:trPr>
          <w:trHeight w:val="288"/>
          <w:ins w:id="8367" w:author="Lane, Stefanie" w:date="2023-09-27T17:48:00Z"/>
        </w:trPr>
        <w:tc>
          <w:tcPr>
            <w:tcW w:w="1298" w:type="dxa"/>
            <w:vMerge/>
            <w:tcBorders>
              <w:top w:val="nil"/>
              <w:left w:val="single" w:sz="8" w:space="0" w:color="auto"/>
              <w:bottom w:val="single" w:sz="8" w:space="0" w:color="000000"/>
              <w:right w:val="nil"/>
            </w:tcBorders>
            <w:vAlign w:val="center"/>
            <w:hideMark/>
          </w:tcPr>
          <w:p w14:paraId="4483FB84" w14:textId="77777777" w:rsidR="00B12739" w:rsidRPr="00AC2066" w:rsidRDefault="00B12739" w:rsidP="00F46648">
            <w:pPr>
              <w:spacing w:after="0" w:line="240" w:lineRule="auto"/>
              <w:rPr>
                <w:ins w:id="836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654C69B" w14:textId="77777777" w:rsidR="00B12739" w:rsidRPr="00AC2066" w:rsidRDefault="00B12739" w:rsidP="00F46648">
            <w:pPr>
              <w:spacing w:after="0" w:line="240" w:lineRule="auto"/>
              <w:rPr>
                <w:ins w:id="836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D53F602" w14:textId="77777777" w:rsidR="00B12739" w:rsidRPr="00AC2066" w:rsidRDefault="00B12739" w:rsidP="00F46648">
            <w:pPr>
              <w:spacing w:after="0" w:line="240" w:lineRule="auto"/>
              <w:rPr>
                <w:ins w:id="8370" w:author="Lane, Stefanie" w:date="2023-09-27T17:48:00Z"/>
                <w:rFonts w:ascii="Calibri" w:eastAsia="Times New Roman" w:hAnsi="Calibri" w:cs="Calibri"/>
                <w:i/>
                <w:iCs/>
                <w:color w:val="000000"/>
                <w:lang w:eastAsia="en-CA"/>
              </w:rPr>
            </w:pPr>
            <w:ins w:id="8371" w:author="Lane, Stefanie" w:date="2023-09-27T17:48:00Z">
              <w:r w:rsidRPr="00AC2066">
                <w:rPr>
                  <w:rFonts w:ascii="Calibri" w:eastAsia="Times New Roman" w:hAnsi="Calibri" w:cs="Calibri"/>
                  <w:i/>
                  <w:iCs/>
                  <w:color w:val="000000"/>
                  <w:lang w:eastAsia="en-CA"/>
                </w:rPr>
                <w:t>Hordeum brachyantherum</w:t>
              </w:r>
            </w:ins>
          </w:p>
        </w:tc>
        <w:tc>
          <w:tcPr>
            <w:tcW w:w="734" w:type="dxa"/>
            <w:tcBorders>
              <w:top w:val="single" w:sz="4" w:space="0" w:color="auto"/>
              <w:left w:val="nil"/>
              <w:bottom w:val="single" w:sz="4" w:space="0" w:color="auto"/>
              <w:right w:val="nil"/>
            </w:tcBorders>
            <w:shd w:val="clear" w:color="auto" w:fill="auto"/>
            <w:noWrap/>
            <w:vAlign w:val="bottom"/>
            <w:hideMark/>
          </w:tcPr>
          <w:p w14:paraId="2911926E" w14:textId="77777777" w:rsidR="00B12739" w:rsidRPr="00AC2066" w:rsidRDefault="00B12739" w:rsidP="00F46648">
            <w:pPr>
              <w:spacing w:after="0" w:line="240" w:lineRule="auto"/>
              <w:jc w:val="center"/>
              <w:rPr>
                <w:ins w:id="8372" w:author="Lane, Stefanie" w:date="2023-09-27T17:48:00Z"/>
                <w:rFonts w:ascii="Calibri" w:eastAsia="Times New Roman" w:hAnsi="Calibri" w:cs="Calibri"/>
                <w:color w:val="000000"/>
                <w:lang w:eastAsia="en-CA"/>
              </w:rPr>
            </w:pPr>
            <w:ins w:id="8373"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222B486D" w14:textId="77777777" w:rsidR="00B12739" w:rsidRPr="00AC2066" w:rsidRDefault="00B12739" w:rsidP="00F46648">
            <w:pPr>
              <w:spacing w:after="0" w:line="240" w:lineRule="auto"/>
              <w:jc w:val="center"/>
              <w:rPr>
                <w:ins w:id="8374" w:author="Lane, Stefanie" w:date="2023-09-27T17:48:00Z"/>
                <w:rFonts w:ascii="Calibri" w:eastAsia="Times New Roman" w:hAnsi="Calibri" w:cs="Calibri"/>
                <w:color w:val="000000"/>
                <w:lang w:eastAsia="en-CA"/>
              </w:rPr>
            </w:pPr>
            <w:ins w:id="837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186357E" w14:textId="77777777" w:rsidR="00B12739" w:rsidRPr="00AC2066" w:rsidRDefault="00B12739" w:rsidP="00F46648">
            <w:pPr>
              <w:spacing w:after="0" w:line="240" w:lineRule="auto"/>
              <w:jc w:val="center"/>
              <w:rPr>
                <w:ins w:id="8376" w:author="Lane, Stefanie" w:date="2023-09-27T17:48:00Z"/>
                <w:rFonts w:ascii="Calibri" w:eastAsia="Times New Roman" w:hAnsi="Calibri" w:cs="Calibri"/>
                <w:color w:val="000000"/>
                <w:lang w:eastAsia="en-CA"/>
              </w:rPr>
            </w:pPr>
            <w:ins w:id="8377"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4BF0FF2" w14:textId="77777777" w:rsidR="00B12739" w:rsidRPr="00AC2066" w:rsidRDefault="00B12739" w:rsidP="00F46648">
            <w:pPr>
              <w:spacing w:after="0" w:line="240" w:lineRule="auto"/>
              <w:jc w:val="center"/>
              <w:rPr>
                <w:ins w:id="8378" w:author="Lane, Stefanie" w:date="2023-09-27T17:48:00Z"/>
                <w:rFonts w:ascii="Calibri" w:eastAsia="Times New Roman" w:hAnsi="Calibri" w:cs="Calibri"/>
                <w:color w:val="000000"/>
                <w:lang w:eastAsia="en-CA"/>
              </w:rPr>
            </w:pPr>
            <w:ins w:id="8379" w:author="Lane, Stefanie" w:date="2023-09-27T17:48:00Z">
              <w:r w:rsidRPr="00AC2066">
                <w:rPr>
                  <w:rFonts w:ascii="Calibri" w:eastAsia="Times New Roman" w:hAnsi="Calibri" w:cs="Calibri"/>
                  <w:color w:val="000000"/>
                  <w:lang w:eastAsia="en-CA"/>
                </w:rPr>
                <w:t>-</w:t>
              </w:r>
            </w:ins>
          </w:p>
        </w:tc>
      </w:tr>
      <w:tr w:rsidR="00B12739" w:rsidRPr="00AC2066" w14:paraId="6F2320B2" w14:textId="77777777" w:rsidTr="00F46648">
        <w:trPr>
          <w:trHeight w:val="288"/>
          <w:ins w:id="8380" w:author="Lane, Stefanie" w:date="2023-09-27T17:48:00Z"/>
        </w:trPr>
        <w:tc>
          <w:tcPr>
            <w:tcW w:w="1298" w:type="dxa"/>
            <w:vMerge/>
            <w:tcBorders>
              <w:top w:val="nil"/>
              <w:left w:val="single" w:sz="8" w:space="0" w:color="auto"/>
              <w:bottom w:val="single" w:sz="8" w:space="0" w:color="000000"/>
              <w:right w:val="nil"/>
            </w:tcBorders>
            <w:vAlign w:val="center"/>
            <w:hideMark/>
          </w:tcPr>
          <w:p w14:paraId="7D6564CD" w14:textId="77777777" w:rsidR="00B12739" w:rsidRPr="00AC2066" w:rsidRDefault="00B12739" w:rsidP="00F46648">
            <w:pPr>
              <w:spacing w:after="0" w:line="240" w:lineRule="auto"/>
              <w:rPr>
                <w:ins w:id="838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D910DF" w14:textId="77777777" w:rsidR="00B12739" w:rsidRPr="00AC2066" w:rsidRDefault="00B12739" w:rsidP="00F46648">
            <w:pPr>
              <w:spacing w:after="0" w:line="240" w:lineRule="auto"/>
              <w:rPr>
                <w:ins w:id="838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369135A" w14:textId="77777777" w:rsidR="00B12739" w:rsidRPr="00AC2066" w:rsidRDefault="00B12739" w:rsidP="00F46648">
            <w:pPr>
              <w:spacing w:after="0" w:line="240" w:lineRule="auto"/>
              <w:rPr>
                <w:ins w:id="8383" w:author="Lane, Stefanie" w:date="2023-09-27T17:48:00Z"/>
                <w:rFonts w:ascii="Calibri" w:eastAsia="Times New Roman" w:hAnsi="Calibri" w:cs="Calibri"/>
                <w:i/>
                <w:iCs/>
                <w:color w:val="000000"/>
                <w:lang w:eastAsia="en-CA"/>
              </w:rPr>
            </w:pPr>
            <w:ins w:id="8384" w:author="Lane, Stefanie" w:date="2023-09-27T17:48:00Z">
              <w:r w:rsidRPr="00AC2066">
                <w:rPr>
                  <w:rFonts w:ascii="Calibri" w:eastAsia="Times New Roman" w:hAnsi="Calibri" w:cs="Calibri"/>
                  <w:i/>
                  <w:iCs/>
                  <w:color w:val="000000"/>
                  <w:lang w:eastAsia="en-CA"/>
                </w:rPr>
                <w:t>Equisetum fluviatile</w:t>
              </w:r>
            </w:ins>
          </w:p>
        </w:tc>
        <w:tc>
          <w:tcPr>
            <w:tcW w:w="734" w:type="dxa"/>
            <w:tcBorders>
              <w:top w:val="nil"/>
              <w:left w:val="nil"/>
              <w:bottom w:val="nil"/>
              <w:right w:val="nil"/>
            </w:tcBorders>
            <w:shd w:val="clear" w:color="auto" w:fill="auto"/>
            <w:noWrap/>
            <w:vAlign w:val="bottom"/>
            <w:hideMark/>
          </w:tcPr>
          <w:p w14:paraId="51184374" w14:textId="77777777" w:rsidR="00B12739" w:rsidRPr="00AC2066" w:rsidRDefault="00B12739" w:rsidP="00F46648">
            <w:pPr>
              <w:spacing w:after="0" w:line="240" w:lineRule="auto"/>
              <w:jc w:val="center"/>
              <w:rPr>
                <w:ins w:id="8385" w:author="Lane, Stefanie" w:date="2023-09-27T17:48:00Z"/>
                <w:rFonts w:ascii="Calibri" w:eastAsia="Times New Roman" w:hAnsi="Calibri" w:cs="Calibri"/>
                <w:color w:val="000000"/>
                <w:lang w:eastAsia="en-CA"/>
              </w:rPr>
            </w:pPr>
            <w:ins w:id="8386"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2AE0983A" w14:textId="77777777" w:rsidR="00B12739" w:rsidRPr="00AC2066" w:rsidRDefault="00B12739" w:rsidP="00F46648">
            <w:pPr>
              <w:spacing w:after="0" w:line="240" w:lineRule="auto"/>
              <w:jc w:val="center"/>
              <w:rPr>
                <w:ins w:id="8387" w:author="Lane, Stefanie" w:date="2023-09-27T17:48:00Z"/>
                <w:rFonts w:ascii="Calibri" w:eastAsia="Times New Roman" w:hAnsi="Calibri" w:cs="Calibri"/>
                <w:color w:val="000000"/>
                <w:lang w:eastAsia="en-CA"/>
              </w:rPr>
            </w:pPr>
            <w:ins w:id="8388"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053CAFCE" w14:textId="77777777" w:rsidR="00B12739" w:rsidRPr="00AC2066" w:rsidRDefault="00B12739" w:rsidP="00F46648">
            <w:pPr>
              <w:spacing w:after="0" w:line="240" w:lineRule="auto"/>
              <w:jc w:val="center"/>
              <w:rPr>
                <w:ins w:id="8389" w:author="Lane, Stefanie" w:date="2023-09-27T17:48:00Z"/>
                <w:rFonts w:ascii="Calibri" w:eastAsia="Times New Roman" w:hAnsi="Calibri" w:cs="Calibri"/>
                <w:color w:val="000000"/>
                <w:lang w:eastAsia="en-CA"/>
              </w:rPr>
            </w:pPr>
            <w:ins w:id="8390"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nil"/>
              <w:right w:val="single" w:sz="8" w:space="0" w:color="auto"/>
            </w:tcBorders>
            <w:shd w:val="clear" w:color="auto" w:fill="auto"/>
            <w:noWrap/>
            <w:vAlign w:val="bottom"/>
            <w:hideMark/>
          </w:tcPr>
          <w:p w14:paraId="0431374C" w14:textId="77777777" w:rsidR="00B12739" w:rsidRPr="00AC2066" w:rsidRDefault="00B12739" w:rsidP="00F46648">
            <w:pPr>
              <w:spacing w:after="0" w:line="240" w:lineRule="auto"/>
              <w:jc w:val="center"/>
              <w:rPr>
                <w:ins w:id="8391" w:author="Lane, Stefanie" w:date="2023-09-27T17:48:00Z"/>
                <w:rFonts w:ascii="Calibri" w:eastAsia="Times New Roman" w:hAnsi="Calibri" w:cs="Calibri"/>
                <w:color w:val="000000"/>
                <w:lang w:eastAsia="en-CA"/>
              </w:rPr>
            </w:pPr>
            <w:ins w:id="8392" w:author="Lane, Stefanie" w:date="2023-09-27T17:48:00Z">
              <w:r w:rsidRPr="00AC2066">
                <w:rPr>
                  <w:rFonts w:ascii="Calibri" w:eastAsia="Times New Roman" w:hAnsi="Calibri" w:cs="Calibri"/>
                  <w:color w:val="000000"/>
                  <w:lang w:eastAsia="en-CA"/>
                </w:rPr>
                <w:t>-</w:t>
              </w:r>
            </w:ins>
          </w:p>
        </w:tc>
      </w:tr>
      <w:tr w:rsidR="00B12739" w:rsidRPr="00AC2066" w14:paraId="67D97EFD" w14:textId="77777777" w:rsidTr="00F46648">
        <w:trPr>
          <w:trHeight w:val="288"/>
          <w:ins w:id="8393" w:author="Lane, Stefanie" w:date="2023-09-27T17:48:00Z"/>
        </w:trPr>
        <w:tc>
          <w:tcPr>
            <w:tcW w:w="1298" w:type="dxa"/>
            <w:vMerge/>
            <w:tcBorders>
              <w:top w:val="nil"/>
              <w:left w:val="single" w:sz="8" w:space="0" w:color="auto"/>
              <w:bottom w:val="single" w:sz="8" w:space="0" w:color="000000"/>
              <w:right w:val="nil"/>
            </w:tcBorders>
            <w:vAlign w:val="center"/>
            <w:hideMark/>
          </w:tcPr>
          <w:p w14:paraId="31AA2E72" w14:textId="77777777" w:rsidR="00B12739" w:rsidRPr="00AC2066" w:rsidRDefault="00B12739" w:rsidP="00F46648">
            <w:pPr>
              <w:spacing w:after="0" w:line="240" w:lineRule="auto"/>
              <w:rPr>
                <w:ins w:id="839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C4A6E6" w14:textId="77777777" w:rsidR="00B12739" w:rsidRPr="00AC2066" w:rsidRDefault="00B12739" w:rsidP="00F46648">
            <w:pPr>
              <w:spacing w:after="0" w:line="240" w:lineRule="auto"/>
              <w:rPr>
                <w:ins w:id="839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B43BD70" w14:textId="77777777" w:rsidR="00B12739" w:rsidRPr="00AC2066" w:rsidRDefault="00B12739" w:rsidP="00F46648">
            <w:pPr>
              <w:spacing w:after="0" w:line="240" w:lineRule="auto"/>
              <w:rPr>
                <w:ins w:id="8396" w:author="Lane, Stefanie" w:date="2023-09-27T17:48:00Z"/>
                <w:rFonts w:ascii="Calibri" w:eastAsia="Times New Roman" w:hAnsi="Calibri" w:cs="Calibri"/>
                <w:i/>
                <w:iCs/>
                <w:color w:val="000000"/>
                <w:lang w:eastAsia="en-CA"/>
              </w:rPr>
            </w:pPr>
            <w:ins w:id="8397" w:author="Lane, Stefanie" w:date="2023-09-27T17:48:00Z">
              <w:r w:rsidRPr="00AC2066">
                <w:rPr>
                  <w:rFonts w:ascii="Calibri" w:eastAsia="Times New Roman" w:hAnsi="Calibri" w:cs="Calibri"/>
                  <w:i/>
                  <w:iCs/>
                  <w:color w:val="000000"/>
                  <w:lang w:eastAsia="en-CA"/>
                </w:rPr>
                <w:t>Schoenoplectus tabernaemontani</w:t>
              </w:r>
            </w:ins>
          </w:p>
        </w:tc>
        <w:tc>
          <w:tcPr>
            <w:tcW w:w="734" w:type="dxa"/>
            <w:tcBorders>
              <w:top w:val="single" w:sz="4" w:space="0" w:color="auto"/>
              <w:left w:val="nil"/>
              <w:bottom w:val="single" w:sz="4" w:space="0" w:color="auto"/>
              <w:right w:val="nil"/>
            </w:tcBorders>
            <w:shd w:val="clear" w:color="auto" w:fill="auto"/>
            <w:noWrap/>
            <w:vAlign w:val="bottom"/>
            <w:hideMark/>
          </w:tcPr>
          <w:p w14:paraId="50C76381" w14:textId="77777777" w:rsidR="00B12739" w:rsidRPr="00AC2066" w:rsidRDefault="00B12739" w:rsidP="00F46648">
            <w:pPr>
              <w:spacing w:after="0" w:line="240" w:lineRule="auto"/>
              <w:jc w:val="center"/>
              <w:rPr>
                <w:ins w:id="8398" w:author="Lane, Stefanie" w:date="2023-09-27T17:48:00Z"/>
                <w:rFonts w:ascii="Calibri" w:eastAsia="Times New Roman" w:hAnsi="Calibri" w:cs="Calibri"/>
                <w:color w:val="000000"/>
                <w:lang w:eastAsia="en-CA"/>
              </w:rPr>
            </w:pPr>
            <w:ins w:id="839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0C412256" w14:textId="77777777" w:rsidR="00B12739" w:rsidRPr="00AC2066" w:rsidRDefault="00B12739" w:rsidP="00F46648">
            <w:pPr>
              <w:spacing w:after="0" w:line="240" w:lineRule="auto"/>
              <w:jc w:val="center"/>
              <w:rPr>
                <w:ins w:id="8400" w:author="Lane, Stefanie" w:date="2023-09-27T17:48:00Z"/>
                <w:rFonts w:ascii="Calibri" w:eastAsia="Times New Roman" w:hAnsi="Calibri" w:cs="Calibri"/>
                <w:color w:val="000000"/>
                <w:lang w:eastAsia="en-CA"/>
              </w:rPr>
            </w:pPr>
            <w:ins w:id="8401"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39CEE1E2" w14:textId="77777777" w:rsidR="00B12739" w:rsidRPr="00AC2066" w:rsidRDefault="00B12739" w:rsidP="00F46648">
            <w:pPr>
              <w:spacing w:after="0" w:line="240" w:lineRule="auto"/>
              <w:jc w:val="center"/>
              <w:rPr>
                <w:ins w:id="8402" w:author="Lane, Stefanie" w:date="2023-09-27T17:48:00Z"/>
                <w:rFonts w:ascii="Calibri" w:eastAsia="Times New Roman" w:hAnsi="Calibri" w:cs="Calibri"/>
                <w:color w:val="000000"/>
                <w:lang w:eastAsia="en-CA"/>
              </w:rPr>
            </w:pPr>
            <w:ins w:id="8403"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0BC6E1F" w14:textId="77777777" w:rsidR="00B12739" w:rsidRPr="00AC2066" w:rsidRDefault="00B12739" w:rsidP="00F46648">
            <w:pPr>
              <w:spacing w:after="0" w:line="240" w:lineRule="auto"/>
              <w:jc w:val="center"/>
              <w:rPr>
                <w:ins w:id="8404" w:author="Lane, Stefanie" w:date="2023-09-27T17:48:00Z"/>
                <w:rFonts w:ascii="Calibri" w:eastAsia="Times New Roman" w:hAnsi="Calibri" w:cs="Calibri"/>
                <w:color w:val="000000"/>
                <w:lang w:eastAsia="en-CA"/>
              </w:rPr>
            </w:pPr>
            <w:ins w:id="8405" w:author="Lane, Stefanie" w:date="2023-09-27T17:48:00Z">
              <w:r w:rsidRPr="00AC2066">
                <w:rPr>
                  <w:rFonts w:ascii="Calibri" w:eastAsia="Times New Roman" w:hAnsi="Calibri" w:cs="Calibri"/>
                  <w:color w:val="000000"/>
                  <w:lang w:eastAsia="en-CA"/>
                </w:rPr>
                <w:t>-</w:t>
              </w:r>
            </w:ins>
          </w:p>
        </w:tc>
      </w:tr>
      <w:tr w:rsidR="00B12739" w:rsidRPr="00AC2066" w14:paraId="0118AAE0" w14:textId="77777777" w:rsidTr="00F46648">
        <w:trPr>
          <w:trHeight w:val="288"/>
          <w:ins w:id="8406" w:author="Lane, Stefanie" w:date="2023-09-27T17:48:00Z"/>
        </w:trPr>
        <w:tc>
          <w:tcPr>
            <w:tcW w:w="1298" w:type="dxa"/>
            <w:vMerge/>
            <w:tcBorders>
              <w:top w:val="nil"/>
              <w:left w:val="single" w:sz="8" w:space="0" w:color="auto"/>
              <w:bottom w:val="single" w:sz="8" w:space="0" w:color="000000"/>
              <w:right w:val="nil"/>
            </w:tcBorders>
            <w:vAlign w:val="center"/>
            <w:hideMark/>
          </w:tcPr>
          <w:p w14:paraId="1DE9A70C" w14:textId="77777777" w:rsidR="00B12739" w:rsidRPr="00AC2066" w:rsidRDefault="00B12739" w:rsidP="00F46648">
            <w:pPr>
              <w:spacing w:after="0" w:line="240" w:lineRule="auto"/>
              <w:rPr>
                <w:ins w:id="840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BA49DB" w14:textId="77777777" w:rsidR="00B12739" w:rsidRPr="00AC2066" w:rsidRDefault="00B12739" w:rsidP="00F46648">
            <w:pPr>
              <w:spacing w:after="0" w:line="240" w:lineRule="auto"/>
              <w:rPr>
                <w:ins w:id="840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0B02FE0" w14:textId="77777777" w:rsidR="00B12739" w:rsidRPr="00AC2066" w:rsidRDefault="00B12739" w:rsidP="00F46648">
            <w:pPr>
              <w:spacing w:after="0" w:line="240" w:lineRule="auto"/>
              <w:rPr>
                <w:ins w:id="8409" w:author="Lane, Stefanie" w:date="2023-09-27T17:48:00Z"/>
                <w:rFonts w:ascii="Calibri" w:eastAsia="Times New Roman" w:hAnsi="Calibri" w:cs="Calibri"/>
                <w:i/>
                <w:iCs/>
                <w:color w:val="000000"/>
                <w:lang w:eastAsia="en-CA"/>
              </w:rPr>
            </w:pPr>
            <w:ins w:id="8410" w:author="Lane, Stefanie" w:date="2023-09-27T17:48:00Z">
              <w:r w:rsidRPr="00AC2066">
                <w:rPr>
                  <w:rFonts w:ascii="Calibri" w:eastAsia="Times New Roman" w:hAnsi="Calibri" w:cs="Calibri"/>
                  <w:i/>
                  <w:iCs/>
                  <w:color w:val="000000"/>
                  <w:lang w:eastAsia="en-CA"/>
                </w:rPr>
                <w:t>Lathyrus palustris</w:t>
              </w:r>
            </w:ins>
          </w:p>
        </w:tc>
        <w:tc>
          <w:tcPr>
            <w:tcW w:w="734" w:type="dxa"/>
            <w:tcBorders>
              <w:top w:val="nil"/>
              <w:left w:val="nil"/>
              <w:bottom w:val="nil"/>
              <w:right w:val="nil"/>
            </w:tcBorders>
            <w:shd w:val="clear" w:color="auto" w:fill="auto"/>
            <w:noWrap/>
            <w:vAlign w:val="bottom"/>
            <w:hideMark/>
          </w:tcPr>
          <w:p w14:paraId="72296BA1" w14:textId="77777777" w:rsidR="00B12739" w:rsidRPr="00AC2066" w:rsidRDefault="00B12739" w:rsidP="00F46648">
            <w:pPr>
              <w:spacing w:after="0" w:line="240" w:lineRule="auto"/>
              <w:jc w:val="center"/>
              <w:rPr>
                <w:ins w:id="8411" w:author="Lane, Stefanie" w:date="2023-09-27T17:48:00Z"/>
                <w:rFonts w:ascii="Calibri" w:eastAsia="Times New Roman" w:hAnsi="Calibri" w:cs="Calibri"/>
                <w:color w:val="000000"/>
                <w:lang w:eastAsia="en-CA"/>
              </w:rPr>
            </w:pPr>
            <w:ins w:id="8412"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3A12F5BA" w14:textId="77777777" w:rsidR="00B12739" w:rsidRPr="00AC2066" w:rsidRDefault="00B12739" w:rsidP="00F46648">
            <w:pPr>
              <w:spacing w:after="0" w:line="240" w:lineRule="auto"/>
              <w:jc w:val="center"/>
              <w:rPr>
                <w:ins w:id="8413" w:author="Lane, Stefanie" w:date="2023-09-27T17:48:00Z"/>
                <w:rFonts w:ascii="Calibri" w:eastAsia="Times New Roman" w:hAnsi="Calibri" w:cs="Calibri"/>
                <w:color w:val="000000"/>
                <w:lang w:eastAsia="en-CA"/>
              </w:rPr>
            </w:pPr>
            <w:ins w:id="8414"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0469AC54" w14:textId="77777777" w:rsidR="00B12739" w:rsidRPr="00AC2066" w:rsidRDefault="00B12739" w:rsidP="00F46648">
            <w:pPr>
              <w:spacing w:after="0" w:line="240" w:lineRule="auto"/>
              <w:jc w:val="center"/>
              <w:rPr>
                <w:ins w:id="8415" w:author="Lane, Stefanie" w:date="2023-09-27T17:48:00Z"/>
                <w:rFonts w:ascii="Calibri" w:eastAsia="Times New Roman" w:hAnsi="Calibri" w:cs="Calibri"/>
                <w:color w:val="000000"/>
                <w:lang w:eastAsia="en-CA"/>
              </w:rPr>
            </w:pPr>
            <w:ins w:id="8416"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6504B821" w14:textId="77777777" w:rsidR="00B12739" w:rsidRPr="00AC2066" w:rsidRDefault="00B12739" w:rsidP="00F46648">
            <w:pPr>
              <w:spacing w:after="0" w:line="240" w:lineRule="auto"/>
              <w:jc w:val="center"/>
              <w:rPr>
                <w:ins w:id="8417" w:author="Lane, Stefanie" w:date="2023-09-27T17:48:00Z"/>
                <w:rFonts w:ascii="Calibri" w:eastAsia="Times New Roman" w:hAnsi="Calibri" w:cs="Calibri"/>
                <w:color w:val="000000"/>
                <w:lang w:eastAsia="en-CA"/>
              </w:rPr>
            </w:pPr>
            <w:ins w:id="8418" w:author="Lane, Stefanie" w:date="2023-09-27T17:48:00Z">
              <w:r w:rsidRPr="00AC2066">
                <w:rPr>
                  <w:rFonts w:ascii="Calibri" w:eastAsia="Times New Roman" w:hAnsi="Calibri" w:cs="Calibri"/>
                  <w:color w:val="000000"/>
                  <w:lang w:eastAsia="en-CA"/>
                </w:rPr>
                <w:t>+</w:t>
              </w:r>
            </w:ins>
          </w:p>
        </w:tc>
      </w:tr>
      <w:tr w:rsidR="00B12739" w:rsidRPr="00AC2066" w14:paraId="6195C033" w14:textId="77777777" w:rsidTr="00F46648">
        <w:trPr>
          <w:trHeight w:val="288"/>
          <w:ins w:id="8419" w:author="Lane, Stefanie" w:date="2023-09-27T17:48:00Z"/>
        </w:trPr>
        <w:tc>
          <w:tcPr>
            <w:tcW w:w="1298" w:type="dxa"/>
            <w:vMerge/>
            <w:tcBorders>
              <w:top w:val="nil"/>
              <w:left w:val="single" w:sz="8" w:space="0" w:color="auto"/>
              <w:bottom w:val="single" w:sz="8" w:space="0" w:color="000000"/>
              <w:right w:val="nil"/>
            </w:tcBorders>
            <w:vAlign w:val="center"/>
            <w:hideMark/>
          </w:tcPr>
          <w:p w14:paraId="2A600188" w14:textId="77777777" w:rsidR="00B12739" w:rsidRPr="00AC2066" w:rsidRDefault="00B12739" w:rsidP="00F46648">
            <w:pPr>
              <w:spacing w:after="0" w:line="240" w:lineRule="auto"/>
              <w:rPr>
                <w:ins w:id="842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27940D" w14:textId="77777777" w:rsidR="00B12739" w:rsidRPr="00AC2066" w:rsidRDefault="00B12739" w:rsidP="00F46648">
            <w:pPr>
              <w:spacing w:after="0" w:line="240" w:lineRule="auto"/>
              <w:rPr>
                <w:ins w:id="842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678D4D" w14:textId="77777777" w:rsidR="00B12739" w:rsidRPr="00AC2066" w:rsidRDefault="00B12739" w:rsidP="00F46648">
            <w:pPr>
              <w:spacing w:after="0" w:line="240" w:lineRule="auto"/>
              <w:rPr>
                <w:ins w:id="8422" w:author="Lane, Stefanie" w:date="2023-09-27T17:48:00Z"/>
                <w:rFonts w:ascii="Calibri" w:eastAsia="Times New Roman" w:hAnsi="Calibri" w:cs="Calibri"/>
                <w:i/>
                <w:iCs/>
                <w:color w:val="000000"/>
                <w:lang w:eastAsia="en-CA"/>
              </w:rPr>
            </w:pPr>
            <w:ins w:id="8423" w:author="Lane, Stefanie" w:date="2023-09-27T17:48:00Z">
              <w:r w:rsidRPr="00AC2066">
                <w:rPr>
                  <w:rFonts w:ascii="Calibri" w:eastAsia="Times New Roman" w:hAnsi="Calibri" w:cs="Calibri"/>
                  <w:i/>
                  <w:iCs/>
                  <w:color w:val="000000"/>
                  <w:lang w:eastAsia="en-CA"/>
                </w:rPr>
                <w:t>Rumex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24A4AB93" w14:textId="77777777" w:rsidR="00B12739" w:rsidRPr="00AC2066" w:rsidRDefault="00B12739" w:rsidP="00F46648">
            <w:pPr>
              <w:spacing w:after="0" w:line="240" w:lineRule="auto"/>
              <w:jc w:val="center"/>
              <w:rPr>
                <w:ins w:id="8424" w:author="Lane, Stefanie" w:date="2023-09-27T17:48:00Z"/>
                <w:rFonts w:ascii="Calibri" w:eastAsia="Times New Roman" w:hAnsi="Calibri" w:cs="Calibri"/>
                <w:color w:val="000000"/>
                <w:lang w:eastAsia="en-CA"/>
              </w:rPr>
            </w:pPr>
            <w:ins w:id="8425"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C56EFC1" w14:textId="77777777" w:rsidR="00B12739" w:rsidRPr="00AC2066" w:rsidRDefault="00B12739" w:rsidP="00F46648">
            <w:pPr>
              <w:spacing w:after="0" w:line="240" w:lineRule="auto"/>
              <w:jc w:val="center"/>
              <w:rPr>
                <w:ins w:id="8426" w:author="Lane, Stefanie" w:date="2023-09-27T17:48:00Z"/>
                <w:rFonts w:ascii="Calibri" w:eastAsia="Times New Roman" w:hAnsi="Calibri" w:cs="Calibri"/>
                <w:color w:val="000000"/>
                <w:lang w:eastAsia="en-CA"/>
              </w:rPr>
            </w:pPr>
            <w:ins w:id="8427"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0E38B8A6" w14:textId="77777777" w:rsidR="00B12739" w:rsidRPr="00AC2066" w:rsidRDefault="00B12739" w:rsidP="00F46648">
            <w:pPr>
              <w:spacing w:after="0" w:line="240" w:lineRule="auto"/>
              <w:jc w:val="center"/>
              <w:rPr>
                <w:ins w:id="8428" w:author="Lane, Stefanie" w:date="2023-09-27T17:48:00Z"/>
                <w:rFonts w:ascii="Calibri" w:eastAsia="Times New Roman" w:hAnsi="Calibri" w:cs="Calibri"/>
                <w:color w:val="000000"/>
                <w:lang w:eastAsia="en-CA"/>
              </w:rPr>
            </w:pPr>
            <w:ins w:id="8429"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110839C" w14:textId="77777777" w:rsidR="00B12739" w:rsidRPr="00AC2066" w:rsidRDefault="00B12739" w:rsidP="00F46648">
            <w:pPr>
              <w:spacing w:after="0" w:line="240" w:lineRule="auto"/>
              <w:jc w:val="center"/>
              <w:rPr>
                <w:ins w:id="8430" w:author="Lane, Stefanie" w:date="2023-09-27T17:48:00Z"/>
                <w:rFonts w:ascii="Calibri" w:eastAsia="Times New Roman" w:hAnsi="Calibri" w:cs="Calibri"/>
                <w:color w:val="000000"/>
                <w:lang w:eastAsia="en-CA"/>
              </w:rPr>
            </w:pPr>
            <w:ins w:id="8431" w:author="Lane, Stefanie" w:date="2023-09-27T17:48:00Z">
              <w:r w:rsidRPr="00AC2066">
                <w:rPr>
                  <w:rFonts w:ascii="Calibri" w:eastAsia="Times New Roman" w:hAnsi="Calibri" w:cs="Calibri"/>
                  <w:color w:val="000000"/>
                  <w:lang w:eastAsia="en-CA"/>
                </w:rPr>
                <w:t>+</w:t>
              </w:r>
            </w:ins>
          </w:p>
        </w:tc>
      </w:tr>
      <w:tr w:rsidR="00B12739" w:rsidRPr="00AC2066" w14:paraId="74628BE1" w14:textId="77777777" w:rsidTr="00F46648">
        <w:trPr>
          <w:trHeight w:val="288"/>
          <w:ins w:id="8432" w:author="Lane, Stefanie" w:date="2023-09-27T17:48:00Z"/>
        </w:trPr>
        <w:tc>
          <w:tcPr>
            <w:tcW w:w="1298" w:type="dxa"/>
            <w:vMerge/>
            <w:tcBorders>
              <w:top w:val="nil"/>
              <w:left w:val="single" w:sz="8" w:space="0" w:color="auto"/>
              <w:bottom w:val="single" w:sz="8" w:space="0" w:color="000000"/>
              <w:right w:val="nil"/>
            </w:tcBorders>
            <w:vAlign w:val="center"/>
            <w:hideMark/>
          </w:tcPr>
          <w:p w14:paraId="48FB5E23" w14:textId="77777777" w:rsidR="00B12739" w:rsidRPr="00AC2066" w:rsidRDefault="00B12739" w:rsidP="00F46648">
            <w:pPr>
              <w:spacing w:after="0" w:line="240" w:lineRule="auto"/>
              <w:rPr>
                <w:ins w:id="843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5736FC" w14:textId="77777777" w:rsidR="00B12739" w:rsidRPr="00AC2066" w:rsidRDefault="00B12739" w:rsidP="00F46648">
            <w:pPr>
              <w:spacing w:after="0" w:line="240" w:lineRule="auto"/>
              <w:rPr>
                <w:ins w:id="843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E54C52" w14:textId="77777777" w:rsidR="00B12739" w:rsidRPr="00AC2066" w:rsidRDefault="00B12739" w:rsidP="00F46648">
            <w:pPr>
              <w:spacing w:after="0" w:line="240" w:lineRule="auto"/>
              <w:rPr>
                <w:ins w:id="8435" w:author="Lane, Stefanie" w:date="2023-09-27T17:48:00Z"/>
                <w:rFonts w:ascii="Calibri" w:eastAsia="Times New Roman" w:hAnsi="Calibri" w:cs="Calibri"/>
                <w:i/>
                <w:iCs/>
                <w:color w:val="000000"/>
                <w:lang w:eastAsia="en-CA"/>
              </w:rPr>
            </w:pPr>
            <w:ins w:id="8436" w:author="Lane, Stefanie" w:date="2023-09-27T17:48:00Z">
              <w:r w:rsidRPr="00AC2066">
                <w:rPr>
                  <w:rFonts w:ascii="Calibri" w:eastAsia="Times New Roman" w:hAnsi="Calibri" w:cs="Calibri"/>
                  <w:i/>
                  <w:iCs/>
                  <w:color w:val="000000"/>
                  <w:lang w:eastAsia="en-CA"/>
                </w:rPr>
                <w:t>Impatiens capensis</w:t>
              </w:r>
            </w:ins>
          </w:p>
        </w:tc>
        <w:tc>
          <w:tcPr>
            <w:tcW w:w="734" w:type="dxa"/>
            <w:tcBorders>
              <w:top w:val="nil"/>
              <w:left w:val="nil"/>
              <w:bottom w:val="nil"/>
              <w:right w:val="nil"/>
            </w:tcBorders>
            <w:shd w:val="clear" w:color="auto" w:fill="auto"/>
            <w:noWrap/>
            <w:vAlign w:val="bottom"/>
            <w:hideMark/>
          </w:tcPr>
          <w:p w14:paraId="51ADB97C" w14:textId="77777777" w:rsidR="00B12739" w:rsidRPr="00AC2066" w:rsidRDefault="00B12739" w:rsidP="00F46648">
            <w:pPr>
              <w:spacing w:after="0" w:line="240" w:lineRule="auto"/>
              <w:jc w:val="center"/>
              <w:rPr>
                <w:ins w:id="8437" w:author="Lane, Stefanie" w:date="2023-09-27T17:48:00Z"/>
                <w:rFonts w:ascii="Calibri" w:eastAsia="Times New Roman" w:hAnsi="Calibri" w:cs="Calibri"/>
                <w:color w:val="000000"/>
                <w:lang w:eastAsia="en-CA"/>
              </w:rPr>
            </w:pPr>
            <w:ins w:id="8438"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0B19FC5" w14:textId="77777777" w:rsidR="00B12739" w:rsidRPr="00AC2066" w:rsidRDefault="00B12739" w:rsidP="00F46648">
            <w:pPr>
              <w:spacing w:after="0" w:line="240" w:lineRule="auto"/>
              <w:jc w:val="center"/>
              <w:rPr>
                <w:ins w:id="8439" w:author="Lane, Stefanie" w:date="2023-09-27T17:48:00Z"/>
                <w:rFonts w:ascii="Calibri" w:eastAsia="Times New Roman" w:hAnsi="Calibri" w:cs="Calibri"/>
                <w:color w:val="000000"/>
                <w:lang w:eastAsia="en-CA"/>
              </w:rPr>
            </w:pPr>
            <w:ins w:id="8440"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094AF441" w14:textId="77777777" w:rsidR="00B12739" w:rsidRPr="00AC2066" w:rsidRDefault="00B12739" w:rsidP="00F46648">
            <w:pPr>
              <w:spacing w:after="0" w:line="240" w:lineRule="auto"/>
              <w:jc w:val="center"/>
              <w:rPr>
                <w:ins w:id="8441" w:author="Lane, Stefanie" w:date="2023-09-27T17:48:00Z"/>
                <w:rFonts w:ascii="Calibri" w:eastAsia="Times New Roman" w:hAnsi="Calibri" w:cs="Calibri"/>
                <w:color w:val="000000"/>
                <w:lang w:eastAsia="en-CA"/>
              </w:rPr>
            </w:pPr>
            <w:ins w:id="8442"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1B89111F" w14:textId="77777777" w:rsidR="00B12739" w:rsidRPr="00AC2066" w:rsidRDefault="00B12739" w:rsidP="00F46648">
            <w:pPr>
              <w:spacing w:after="0" w:line="240" w:lineRule="auto"/>
              <w:jc w:val="center"/>
              <w:rPr>
                <w:ins w:id="8443" w:author="Lane, Stefanie" w:date="2023-09-27T17:48:00Z"/>
                <w:rFonts w:ascii="Calibri" w:eastAsia="Times New Roman" w:hAnsi="Calibri" w:cs="Calibri"/>
                <w:color w:val="000000"/>
                <w:lang w:eastAsia="en-CA"/>
              </w:rPr>
            </w:pPr>
            <w:ins w:id="8444" w:author="Lane, Stefanie" w:date="2023-09-27T17:48:00Z">
              <w:r w:rsidRPr="00AC2066">
                <w:rPr>
                  <w:rFonts w:ascii="Calibri" w:eastAsia="Times New Roman" w:hAnsi="Calibri" w:cs="Calibri"/>
                  <w:color w:val="000000"/>
                  <w:lang w:eastAsia="en-CA"/>
                </w:rPr>
                <w:t>+</w:t>
              </w:r>
            </w:ins>
          </w:p>
        </w:tc>
      </w:tr>
      <w:tr w:rsidR="00B12739" w:rsidRPr="00AC2066" w14:paraId="704EF3B5" w14:textId="77777777" w:rsidTr="00F46648">
        <w:trPr>
          <w:trHeight w:val="288"/>
          <w:ins w:id="8445" w:author="Lane, Stefanie" w:date="2023-09-27T17:48:00Z"/>
        </w:trPr>
        <w:tc>
          <w:tcPr>
            <w:tcW w:w="1298" w:type="dxa"/>
            <w:vMerge/>
            <w:tcBorders>
              <w:top w:val="nil"/>
              <w:left w:val="single" w:sz="8" w:space="0" w:color="auto"/>
              <w:bottom w:val="single" w:sz="8" w:space="0" w:color="000000"/>
              <w:right w:val="nil"/>
            </w:tcBorders>
            <w:vAlign w:val="center"/>
            <w:hideMark/>
          </w:tcPr>
          <w:p w14:paraId="039D2ABB" w14:textId="77777777" w:rsidR="00B12739" w:rsidRPr="00AC2066" w:rsidRDefault="00B12739" w:rsidP="00F46648">
            <w:pPr>
              <w:spacing w:after="0" w:line="240" w:lineRule="auto"/>
              <w:rPr>
                <w:ins w:id="844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F7D024E" w14:textId="77777777" w:rsidR="00B12739" w:rsidRPr="00AC2066" w:rsidRDefault="00B12739" w:rsidP="00F46648">
            <w:pPr>
              <w:spacing w:after="0" w:line="240" w:lineRule="auto"/>
              <w:rPr>
                <w:ins w:id="844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CE30EB" w14:textId="77777777" w:rsidR="00B12739" w:rsidRPr="00AC2066" w:rsidRDefault="00B12739" w:rsidP="00F46648">
            <w:pPr>
              <w:spacing w:after="0" w:line="240" w:lineRule="auto"/>
              <w:rPr>
                <w:ins w:id="8448" w:author="Lane, Stefanie" w:date="2023-09-27T17:48:00Z"/>
                <w:rFonts w:ascii="Calibri" w:eastAsia="Times New Roman" w:hAnsi="Calibri" w:cs="Calibri"/>
                <w:i/>
                <w:iCs/>
                <w:color w:val="000000"/>
                <w:lang w:eastAsia="en-CA"/>
              </w:rPr>
            </w:pPr>
            <w:ins w:id="8449" w:author="Lane, Stefanie" w:date="2023-09-27T17:48:00Z">
              <w:r w:rsidRPr="00AC2066">
                <w:rPr>
                  <w:rFonts w:ascii="Calibri" w:eastAsia="Times New Roman" w:hAnsi="Calibri" w:cs="Calibri"/>
                  <w:i/>
                  <w:iCs/>
                  <w:color w:val="000000"/>
                  <w:lang w:eastAsia="en-CA"/>
                </w:rPr>
                <w:t>Equisetum arvense</w:t>
              </w:r>
            </w:ins>
          </w:p>
        </w:tc>
        <w:tc>
          <w:tcPr>
            <w:tcW w:w="734" w:type="dxa"/>
            <w:tcBorders>
              <w:top w:val="single" w:sz="4" w:space="0" w:color="auto"/>
              <w:left w:val="nil"/>
              <w:bottom w:val="single" w:sz="4" w:space="0" w:color="auto"/>
              <w:right w:val="nil"/>
            </w:tcBorders>
            <w:shd w:val="clear" w:color="auto" w:fill="auto"/>
            <w:noWrap/>
            <w:vAlign w:val="bottom"/>
            <w:hideMark/>
          </w:tcPr>
          <w:p w14:paraId="36378542" w14:textId="77777777" w:rsidR="00B12739" w:rsidRPr="00AC2066" w:rsidRDefault="00B12739" w:rsidP="00F46648">
            <w:pPr>
              <w:spacing w:after="0" w:line="240" w:lineRule="auto"/>
              <w:jc w:val="center"/>
              <w:rPr>
                <w:ins w:id="8450" w:author="Lane, Stefanie" w:date="2023-09-27T17:48:00Z"/>
                <w:rFonts w:ascii="Calibri" w:eastAsia="Times New Roman" w:hAnsi="Calibri" w:cs="Calibri"/>
                <w:color w:val="000000"/>
                <w:lang w:eastAsia="en-CA"/>
              </w:rPr>
            </w:pPr>
            <w:ins w:id="8451"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AFFFF4F" w14:textId="77777777" w:rsidR="00B12739" w:rsidRPr="00AC2066" w:rsidRDefault="00B12739" w:rsidP="00F46648">
            <w:pPr>
              <w:spacing w:after="0" w:line="240" w:lineRule="auto"/>
              <w:jc w:val="center"/>
              <w:rPr>
                <w:ins w:id="8452" w:author="Lane, Stefanie" w:date="2023-09-27T17:48:00Z"/>
                <w:rFonts w:ascii="Calibri" w:eastAsia="Times New Roman" w:hAnsi="Calibri" w:cs="Calibri"/>
                <w:color w:val="000000"/>
                <w:lang w:eastAsia="en-CA"/>
              </w:rPr>
            </w:pPr>
            <w:ins w:id="8453"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9F2345F" w14:textId="77777777" w:rsidR="00B12739" w:rsidRPr="00AC2066" w:rsidRDefault="00B12739" w:rsidP="00F46648">
            <w:pPr>
              <w:spacing w:after="0" w:line="240" w:lineRule="auto"/>
              <w:jc w:val="center"/>
              <w:rPr>
                <w:ins w:id="8454" w:author="Lane, Stefanie" w:date="2023-09-27T17:48:00Z"/>
                <w:rFonts w:ascii="Calibri" w:eastAsia="Times New Roman" w:hAnsi="Calibri" w:cs="Calibri"/>
                <w:color w:val="000000"/>
                <w:lang w:eastAsia="en-CA"/>
              </w:rPr>
            </w:pPr>
            <w:ins w:id="8455" w:author="Lane, Stefanie" w:date="2023-09-27T17:48:00Z">
              <w:r w:rsidRPr="00AC2066">
                <w:rPr>
                  <w:rFonts w:ascii="Calibri" w:eastAsia="Times New Roman" w:hAnsi="Calibri" w:cs="Calibri"/>
                  <w:color w:val="000000"/>
                  <w:lang w:eastAsia="en-CA"/>
                </w:rPr>
                <w:t>0.4</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CFDC9A" w14:textId="77777777" w:rsidR="00B12739" w:rsidRPr="00AC2066" w:rsidRDefault="00B12739" w:rsidP="00F46648">
            <w:pPr>
              <w:spacing w:after="0" w:line="240" w:lineRule="auto"/>
              <w:jc w:val="center"/>
              <w:rPr>
                <w:ins w:id="8456" w:author="Lane, Stefanie" w:date="2023-09-27T17:48:00Z"/>
                <w:rFonts w:ascii="Calibri" w:eastAsia="Times New Roman" w:hAnsi="Calibri" w:cs="Calibri"/>
                <w:color w:val="000000"/>
                <w:lang w:eastAsia="en-CA"/>
              </w:rPr>
            </w:pPr>
            <w:ins w:id="8457" w:author="Lane, Stefanie" w:date="2023-09-27T17:48:00Z">
              <w:r w:rsidRPr="00AC2066">
                <w:rPr>
                  <w:rFonts w:ascii="Calibri" w:eastAsia="Times New Roman" w:hAnsi="Calibri" w:cs="Calibri"/>
                  <w:color w:val="000000"/>
                  <w:lang w:eastAsia="en-CA"/>
                </w:rPr>
                <w:t>gained</w:t>
              </w:r>
            </w:ins>
          </w:p>
        </w:tc>
      </w:tr>
      <w:tr w:rsidR="00B12739" w:rsidRPr="00AC2066" w14:paraId="3CCFF24E" w14:textId="77777777" w:rsidTr="00F46648">
        <w:trPr>
          <w:trHeight w:val="288"/>
          <w:ins w:id="8458" w:author="Lane, Stefanie" w:date="2023-09-27T17:48:00Z"/>
        </w:trPr>
        <w:tc>
          <w:tcPr>
            <w:tcW w:w="1298" w:type="dxa"/>
            <w:vMerge/>
            <w:tcBorders>
              <w:top w:val="nil"/>
              <w:left w:val="single" w:sz="8" w:space="0" w:color="auto"/>
              <w:bottom w:val="single" w:sz="8" w:space="0" w:color="000000"/>
              <w:right w:val="nil"/>
            </w:tcBorders>
            <w:vAlign w:val="center"/>
            <w:hideMark/>
          </w:tcPr>
          <w:p w14:paraId="1FE85906" w14:textId="77777777" w:rsidR="00B12739" w:rsidRPr="00AC2066" w:rsidRDefault="00B12739" w:rsidP="00F46648">
            <w:pPr>
              <w:spacing w:after="0" w:line="240" w:lineRule="auto"/>
              <w:rPr>
                <w:ins w:id="845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FABEECE" w14:textId="77777777" w:rsidR="00B12739" w:rsidRPr="00AC2066" w:rsidRDefault="00B12739" w:rsidP="00F46648">
            <w:pPr>
              <w:spacing w:after="0" w:line="240" w:lineRule="auto"/>
              <w:rPr>
                <w:ins w:id="846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1F53471" w14:textId="77777777" w:rsidR="00B12739" w:rsidRPr="00AC2066" w:rsidRDefault="00B12739" w:rsidP="00F46648">
            <w:pPr>
              <w:spacing w:after="0" w:line="240" w:lineRule="auto"/>
              <w:rPr>
                <w:ins w:id="8461" w:author="Lane, Stefanie" w:date="2023-09-27T17:48:00Z"/>
                <w:rFonts w:ascii="Calibri" w:eastAsia="Times New Roman" w:hAnsi="Calibri" w:cs="Calibri"/>
                <w:i/>
                <w:iCs/>
                <w:color w:val="000000"/>
                <w:lang w:eastAsia="en-CA"/>
              </w:rPr>
            </w:pPr>
            <w:ins w:id="8462" w:author="Lane, Stefanie" w:date="2023-09-27T17:48:00Z">
              <w:r w:rsidRPr="00AC2066">
                <w:rPr>
                  <w:rFonts w:ascii="Calibri" w:eastAsia="Times New Roman" w:hAnsi="Calibri" w:cs="Calibri"/>
                  <w:i/>
                  <w:iCs/>
                  <w:color w:val="000000"/>
                  <w:lang w:eastAsia="en-CA"/>
                </w:rPr>
                <w:t>Juncus effusus</w:t>
              </w:r>
            </w:ins>
          </w:p>
        </w:tc>
        <w:tc>
          <w:tcPr>
            <w:tcW w:w="734" w:type="dxa"/>
            <w:tcBorders>
              <w:top w:val="nil"/>
              <w:left w:val="nil"/>
              <w:bottom w:val="nil"/>
              <w:right w:val="nil"/>
            </w:tcBorders>
            <w:shd w:val="clear" w:color="auto" w:fill="auto"/>
            <w:noWrap/>
            <w:vAlign w:val="bottom"/>
            <w:hideMark/>
          </w:tcPr>
          <w:p w14:paraId="66E9CA8F" w14:textId="77777777" w:rsidR="00B12739" w:rsidRPr="00AC2066" w:rsidRDefault="00B12739" w:rsidP="00F46648">
            <w:pPr>
              <w:spacing w:after="0" w:line="240" w:lineRule="auto"/>
              <w:rPr>
                <w:ins w:id="8463"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320CC55D" w14:textId="77777777" w:rsidR="00B12739" w:rsidRPr="00AC2066" w:rsidRDefault="00B12739" w:rsidP="00F46648">
            <w:pPr>
              <w:spacing w:after="0" w:line="240" w:lineRule="auto"/>
              <w:jc w:val="center"/>
              <w:rPr>
                <w:ins w:id="8464"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EFC4C77" w14:textId="77777777" w:rsidR="00B12739" w:rsidRPr="00AC2066" w:rsidRDefault="00B12739" w:rsidP="00F46648">
            <w:pPr>
              <w:spacing w:after="0" w:line="240" w:lineRule="auto"/>
              <w:jc w:val="center"/>
              <w:rPr>
                <w:ins w:id="8465" w:author="Lane, Stefanie" w:date="2023-09-27T17:48:00Z"/>
                <w:rFonts w:ascii="Calibri" w:eastAsia="Times New Roman" w:hAnsi="Calibri" w:cs="Calibri"/>
                <w:color w:val="000000"/>
                <w:lang w:eastAsia="en-CA"/>
              </w:rPr>
            </w:pPr>
            <w:ins w:id="8466"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200E363E" w14:textId="77777777" w:rsidR="00B12739" w:rsidRPr="00AC2066" w:rsidRDefault="00B12739" w:rsidP="00F46648">
            <w:pPr>
              <w:spacing w:after="0" w:line="240" w:lineRule="auto"/>
              <w:jc w:val="center"/>
              <w:rPr>
                <w:ins w:id="8467" w:author="Lane, Stefanie" w:date="2023-09-27T17:48:00Z"/>
                <w:rFonts w:ascii="Calibri" w:eastAsia="Times New Roman" w:hAnsi="Calibri" w:cs="Calibri"/>
                <w:color w:val="000000"/>
                <w:lang w:eastAsia="en-CA"/>
              </w:rPr>
            </w:pPr>
            <w:ins w:id="8468" w:author="Lane, Stefanie" w:date="2023-09-27T17:48:00Z">
              <w:r w:rsidRPr="00AC2066">
                <w:rPr>
                  <w:rFonts w:ascii="Calibri" w:eastAsia="Times New Roman" w:hAnsi="Calibri" w:cs="Calibri"/>
                  <w:color w:val="000000"/>
                  <w:lang w:eastAsia="en-CA"/>
                </w:rPr>
                <w:t>gained</w:t>
              </w:r>
            </w:ins>
          </w:p>
        </w:tc>
      </w:tr>
      <w:tr w:rsidR="00B12739" w:rsidRPr="00AC2066" w14:paraId="4ACABEA3" w14:textId="77777777" w:rsidTr="00F46648">
        <w:trPr>
          <w:trHeight w:val="288"/>
          <w:ins w:id="8469" w:author="Lane, Stefanie" w:date="2023-09-27T17:48:00Z"/>
        </w:trPr>
        <w:tc>
          <w:tcPr>
            <w:tcW w:w="1298" w:type="dxa"/>
            <w:vMerge/>
            <w:tcBorders>
              <w:top w:val="nil"/>
              <w:left w:val="single" w:sz="8" w:space="0" w:color="auto"/>
              <w:bottom w:val="single" w:sz="8" w:space="0" w:color="000000"/>
              <w:right w:val="nil"/>
            </w:tcBorders>
            <w:vAlign w:val="center"/>
            <w:hideMark/>
          </w:tcPr>
          <w:p w14:paraId="2A70CA67" w14:textId="77777777" w:rsidR="00B12739" w:rsidRPr="00AC2066" w:rsidRDefault="00B12739" w:rsidP="00F46648">
            <w:pPr>
              <w:spacing w:after="0" w:line="240" w:lineRule="auto"/>
              <w:rPr>
                <w:ins w:id="847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11AA95" w14:textId="77777777" w:rsidR="00B12739" w:rsidRPr="00AC2066" w:rsidRDefault="00B12739" w:rsidP="00F46648">
            <w:pPr>
              <w:spacing w:after="0" w:line="240" w:lineRule="auto"/>
              <w:rPr>
                <w:ins w:id="847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4C9F5CF" w14:textId="77777777" w:rsidR="00B12739" w:rsidRPr="00AC2066" w:rsidRDefault="00B12739" w:rsidP="00F46648">
            <w:pPr>
              <w:spacing w:after="0" w:line="240" w:lineRule="auto"/>
              <w:rPr>
                <w:ins w:id="8472" w:author="Lane, Stefanie" w:date="2023-09-27T17:48:00Z"/>
                <w:rFonts w:ascii="Calibri" w:eastAsia="Times New Roman" w:hAnsi="Calibri" w:cs="Calibri"/>
                <w:i/>
                <w:iCs/>
                <w:color w:val="000000"/>
                <w:lang w:eastAsia="en-CA"/>
              </w:rPr>
            </w:pPr>
            <w:ins w:id="8473" w:author="Lane, Stefanie" w:date="2023-09-27T17:48:00Z">
              <w:r w:rsidRPr="00AC2066">
                <w:rPr>
                  <w:rFonts w:ascii="Calibri" w:eastAsia="Times New Roman" w:hAnsi="Calibri" w:cs="Calibri"/>
                  <w:i/>
                  <w:iCs/>
                  <w:color w:val="000000"/>
                  <w:lang w:eastAsia="en-CA"/>
                </w:rPr>
                <w:t>Lysichiton americanum</w:t>
              </w:r>
            </w:ins>
          </w:p>
        </w:tc>
        <w:tc>
          <w:tcPr>
            <w:tcW w:w="734" w:type="dxa"/>
            <w:tcBorders>
              <w:top w:val="single" w:sz="4" w:space="0" w:color="auto"/>
              <w:left w:val="nil"/>
              <w:bottom w:val="single" w:sz="4" w:space="0" w:color="auto"/>
              <w:right w:val="nil"/>
            </w:tcBorders>
            <w:shd w:val="clear" w:color="auto" w:fill="auto"/>
            <w:noWrap/>
            <w:vAlign w:val="bottom"/>
            <w:hideMark/>
          </w:tcPr>
          <w:p w14:paraId="02E804AF" w14:textId="77777777" w:rsidR="00B12739" w:rsidRPr="00AC2066" w:rsidRDefault="00B12739" w:rsidP="00F46648">
            <w:pPr>
              <w:spacing w:after="0" w:line="240" w:lineRule="auto"/>
              <w:jc w:val="center"/>
              <w:rPr>
                <w:ins w:id="8474" w:author="Lane, Stefanie" w:date="2023-09-27T17:48:00Z"/>
                <w:rFonts w:ascii="Calibri" w:eastAsia="Times New Roman" w:hAnsi="Calibri" w:cs="Calibri"/>
                <w:color w:val="000000"/>
                <w:lang w:eastAsia="en-CA"/>
              </w:rPr>
            </w:pPr>
            <w:ins w:id="847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A085211" w14:textId="77777777" w:rsidR="00B12739" w:rsidRPr="00AC2066" w:rsidRDefault="00B12739" w:rsidP="00F46648">
            <w:pPr>
              <w:spacing w:after="0" w:line="240" w:lineRule="auto"/>
              <w:jc w:val="center"/>
              <w:rPr>
                <w:ins w:id="8476" w:author="Lane, Stefanie" w:date="2023-09-27T17:48:00Z"/>
                <w:rFonts w:ascii="Calibri" w:eastAsia="Times New Roman" w:hAnsi="Calibri" w:cs="Calibri"/>
                <w:color w:val="000000"/>
                <w:lang w:eastAsia="en-CA"/>
              </w:rPr>
            </w:pPr>
            <w:ins w:id="8477"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C411B43" w14:textId="77777777" w:rsidR="00B12739" w:rsidRPr="00AC2066" w:rsidRDefault="00B12739" w:rsidP="00F46648">
            <w:pPr>
              <w:spacing w:after="0" w:line="240" w:lineRule="auto"/>
              <w:jc w:val="center"/>
              <w:rPr>
                <w:ins w:id="8478" w:author="Lane, Stefanie" w:date="2023-09-27T17:48:00Z"/>
                <w:rFonts w:ascii="Calibri" w:eastAsia="Times New Roman" w:hAnsi="Calibri" w:cs="Calibri"/>
                <w:color w:val="000000"/>
                <w:lang w:eastAsia="en-CA"/>
              </w:rPr>
            </w:pPr>
            <w:ins w:id="8479"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78BFB5F3" w14:textId="77777777" w:rsidR="00B12739" w:rsidRPr="00AC2066" w:rsidRDefault="00B12739" w:rsidP="00F46648">
            <w:pPr>
              <w:spacing w:after="0" w:line="240" w:lineRule="auto"/>
              <w:jc w:val="center"/>
              <w:rPr>
                <w:ins w:id="8480" w:author="Lane, Stefanie" w:date="2023-09-27T17:48:00Z"/>
                <w:rFonts w:ascii="Calibri" w:eastAsia="Times New Roman" w:hAnsi="Calibri" w:cs="Calibri"/>
                <w:color w:val="000000"/>
                <w:lang w:eastAsia="en-CA"/>
              </w:rPr>
            </w:pPr>
            <w:ins w:id="8481" w:author="Lane, Stefanie" w:date="2023-09-27T17:48:00Z">
              <w:r w:rsidRPr="00AC2066">
                <w:rPr>
                  <w:rFonts w:ascii="Calibri" w:eastAsia="Times New Roman" w:hAnsi="Calibri" w:cs="Calibri"/>
                  <w:color w:val="000000"/>
                  <w:lang w:eastAsia="en-CA"/>
                </w:rPr>
                <w:t>gained</w:t>
              </w:r>
            </w:ins>
          </w:p>
        </w:tc>
      </w:tr>
      <w:tr w:rsidR="00B12739" w:rsidRPr="00AC2066" w14:paraId="530234A3" w14:textId="77777777" w:rsidTr="00F46648">
        <w:trPr>
          <w:trHeight w:val="288"/>
          <w:ins w:id="8482" w:author="Lane, Stefanie" w:date="2023-09-27T17:48:00Z"/>
        </w:trPr>
        <w:tc>
          <w:tcPr>
            <w:tcW w:w="1298" w:type="dxa"/>
            <w:vMerge/>
            <w:tcBorders>
              <w:top w:val="nil"/>
              <w:left w:val="single" w:sz="8" w:space="0" w:color="auto"/>
              <w:bottom w:val="single" w:sz="8" w:space="0" w:color="000000"/>
              <w:right w:val="nil"/>
            </w:tcBorders>
            <w:vAlign w:val="center"/>
            <w:hideMark/>
          </w:tcPr>
          <w:p w14:paraId="31208006" w14:textId="77777777" w:rsidR="00B12739" w:rsidRPr="00AC2066" w:rsidRDefault="00B12739" w:rsidP="00F46648">
            <w:pPr>
              <w:spacing w:after="0" w:line="240" w:lineRule="auto"/>
              <w:rPr>
                <w:ins w:id="848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DC22F2" w14:textId="77777777" w:rsidR="00B12739" w:rsidRPr="00AC2066" w:rsidRDefault="00B12739" w:rsidP="00F46648">
            <w:pPr>
              <w:spacing w:after="0" w:line="240" w:lineRule="auto"/>
              <w:rPr>
                <w:ins w:id="848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63583AC" w14:textId="77777777" w:rsidR="00B12739" w:rsidRPr="00AC2066" w:rsidRDefault="00B12739" w:rsidP="00F46648">
            <w:pPr>
              <w:spacing w:after="0" w:line="240" w:lineRule="auto"/>
              <w:rPr>
                <w:ins w:id="8485" w:author="Lane, Stefanie" w:date="2023-09-27T17:48:00Z"/>
                <w:rFonts w:ascii="Calibri" w:eastAsia="Times New Roman" w:hAnsi="Calibri" w:cs="Calibri"/>
                <w:i/>
                <w:iCs/>
                <w:color w:val="000000"/>
                <w:lang w:eastAsia="en-CA"/>
              </w:rPr>
            </w:pPr>
            <w:ins w:id="8486" w:author="Lane, Stefanie" w:date="2023-09-27T17:48:00Z">
              <w:r w:rsidRPr="00AC2066">
                <w:rPr>
                  <w:rFonts w:ascii="Calibri" w:eastAsia="Times New Roman" w:hAnsi="Calibri" w:cs="Calibri"/>
                  <w:i/>
                  <w:iCs/>
                  <w:color w:val="000000"/>
                  <w:lang w:eastAsia="en-CA"/>
                </w:rPr>
                <w:t>Myrica gale</w:t>
              </w:r>
            </w:ins>
          </w:p>
        </w:tc>
        <w:tc>
          <w:tcPr>
            <w:tcW w:w="734" w:type="dxa"/>
            <w:tcBorders>
              <w:top w:val="nil"/>
              <w:left w:val="nil"/>
              <w:bottom w:val="nil"/>
              <w:right w:val="nil"/>
            </w:tcBorders>
            <w:shd w:val="clear" w:color="auto" w:fill="auto"/>
            <w:noWrap/>
            <w:vAlign w:val="bottom"/>
            <w:hideMark/>
          </w:tcPr>
          <w:p w14:paraId="4E090439" w14:textId="77777777" w:rsidR="00B12739" w:rsidRPr="00AC2066" w:rsidRDefault="00B12739" w:rsidP="00F46648">
            <w:pPr>
              <w:spacing w:after="0" w:line="240" w:lineRule="auto"/>
              <w:rPr>
                <w:ins w:id="8487"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F3D506" w14:textId="77777777" w:rsidR="00B12739" w:rsidRPr="00AC2066" w:rsidRDefault="00B12739" w:rsidP="00F46648">
            <w:pPr>
              <w:spacing w:after="0" w:line="240" w:lineRule="auto"/>
              <w:jc w:val="center"/>
              <w:rPr>
                <w:ins w:id="8488"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07402A9D" w14:textId="77777777" w:rsidR="00B12739" w:rsidRPr="00AC2066" w:rsidRDefault="00B12739" w:rsidP="00F46648">
            <w:pPr>
              <w:spacing w:after="0" w:line="240" w:lineRule="auto"/>
              <w:jc w:val="center"/>
              <w:rPr>
                <w:ins w:id="8489" w:author="Lane, Stefanie" w:date="2023-09-27T17:48:00Z"/>
                <w:rFonts w:ascii="Calibri" w:eastAsia="Times New Roman" w:hAnsi="Calibri" w:cs="Calibri"/>
                <w:color w:val="000000"/>
                <w:lang w:eastAsia="en-CA"/>
              </w:rPr>
            </w:pPr>
            <w:ins w:id="8490"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43AF7DEF" w14:textId="77777777" w:rsidR="00B12739" w:rsidRPr="00AC2066" w:rsidRDefault="00B12739" w:rsidP="00F46648">
            <w:pPr>
              <w:spacing w:after="0" w:line="240" w:lineRule="auto"/>
              <w:jc w:val="center"/>
              <w:rPr>
                <w:ins w:id="8491" w:author="Lane, Stefanie" w:date="2023-09-27T17:48:00Z"/>
                <w:rFonts w:ascii="Calibri" w:eastAsia="Times New Roman" w:hAnsi="Calibri" w:cs="Calibri"/>
                <w:color w:val="000000"/>
                <w:lang w:eastAsia="en-CA"/>
              </w:rPr>
            </w:pPr>
            <w:ins w:id="8492" w:author="Lane, Stefanie" w:date="2023-09-27T17:48:00Z">
              <w:r w:rsidRPr="00AC2066">
                <w:rPr>
                  <w:rFonts w:ascii="Calibri" w:eastAsia="Times New Roman" w:hAnsi="Calibri" w:cs="Calibri"/>
                  <w:color w:val="000000"/>
                  <w:lang w:eastAsia="en-CA"/>
                </w:rPr>
                <w:t>gained</w:t>
              </w:r>
            </w:ins>
          </w:p>
        </w:tc>
      </w:tr>
      <w:tr w:rsidR="00B12739" w:rsidRPr="00AC2066" w14:paraId="3E24BE53" w14:textId="77777777" w:rsidTr="00F46648">
        <w:trPr>
          <w:trHeight w:val="288"/>
          <w:ins w:id="8493" w:author="Lane, Stefanie" w:date="2023-09-27T17:48:00Z"/>
        </w:trPr>
        <w:tc>
          <w:tcPr>
            <w:tcW w:w="1298" w:type="dxa"/>
            <w:vMerge/>
            <w:tcBorders>
              <w:top w:val="nil"/>
              <w:left w:val="single" w:sz="8" w:space="0" w:color="auto"/>
              <w:bottom w:val="single" w:sz="8" w:space="0" w:color="000000"/>
              <w:right w:val="nil"/>
            </w:tcBorders>
            <w:vAlign w:val="center"/>
            <w:hideMark/>
          </w:tcPr>
          <w:p w14:paraId="2D80E2A7" w14:textId="77777777" w:rsidR="00B12739" w:rsidRPr="00AC2066" w:rsidRDefault="00B12739" w:rsidP="00F46648">
            <w:pPr>
              <w:spacing w:after="0" w:line="240" w:lineRule="auto"/>
              <w:rPr>
                <w:ins w:id="849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83F603" w14:textId="77777777" w:rsidR="00B12739" w:rsidRPr="00AC2066" w:rsidRDefault="00B12739" w:rsidP="00F46648">
            <w:pPr>
              <w:spacing w:after="0" w:line="240" w:lineRule="auto"/>
              <w:rPr>
                <w:ins w:id="849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81A6A9" w14:textId="77777777" w:rsidR="00B12739" w:rsidRPr="00AC2066" w:rsidRDefault="00B12739" w:rsidP="00F46648">
            <w:pPr>
              <w:spacing w:after="0" w:line="240" w:lineRule="auto"/>
              <w:rPr>
                <w:ins w:id="8496" w:author="Lane, Stefanie" w:date="2023-09-27T17:48:00Z"/>
                <w:rFonts w:ascii="Calibri" w:eastAsia="Times New Roman" w:hAnsi="Calibri" w:cs="Calibri"/>
                <w:i/>
                <w:iCs/>
                <w:color w:val="000000"/>
                <w:lang w:eastAsia="en-CA"/>
              </w:rPr>
            </w:pPr>
            <w:ins w:id="8497" w:author="Lane, Stefanie" w:date="2023-09-27T17:48:00Z">
              <w:r w:rsidRPr="00AC2066">
                <w:rPr>
                  <w:rFonts w:ascii="Calibri" w:eastAsia="Times New Roman" w:hAnsi="Calibri" w:cs="Calibri"/>
                  <w:i/>
                  <w:iCs/>
                  <w:color w:val="000000"/>
                  <w:lang w:eastAsia="en-CA"/>
                </w:rPr>
                <w:t>Salix scouleriana</w:t>
              </w:r>
            </w:ins>
          </w:p>
        </w:tc>
        <w:tc>
          <w:tcPr>
            <w:tcW w:w="734" w:type="dxa"/>
            <w:tcBorders>
              <w:top w:val="single" w:sz="4" w:space="0" w:color="auto"/>
              <w:left w:val="nil"/>
              <w:bottom w:val="single" w:sz="4" w:space="0" w:color="auto"/>
              <w:right w:val="nil"/>
            </w:tcBorders>
            <w:shd w:val="clear" w:color="auto" w:fill="auto"/>
            <w:noWrap/>
            <w:vAlign w:val="bottom"/>
            <w:hideMark/>
          </w:tcPr>
          <w:p w14:paraId="29E36582" w14:textId="77777777" w:rsidR="00B12739" w:rsidRPr="00AC2066" w:rsidRDefault="00B12739" w:rsidP="00F46648">
            <w:pPr>
              <w:spacing w:after="0" w:line="240" w:lineRule="auto"/>
              <w:jc w:val="center"/>
              <w:rPr>
                <w:ins w:id="8498" w:author="Lane, Stefanie" w:date="2023-09-27T17:48:00Z"/>
                <w:rFonts w:ascii="Calibri" w:eastAsia="Times New Roman" w:hAnsi="Calibri" w:cs="Calibri"/>
                <w:color w:val="000000"/>
                <w:lang w:eastAsia="en-CA"/>
              </w:rPr>
            </w:pPr>
            <w:ins w:id="849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3B9E3FA" w14:textId="77777777" w:rsidR="00B12739" w:rsidRPr="00AC2066" w:rsidRDefault="00B12739" w:rsidP="00F46648">
            <w:pPr>
              <w:spacing w:after="0" w:line="240" w:lineRule="auto"/>
              <w:jc w:val="center"/>
              <w:rPr>
                <w:ins w:id="8500" w:author="Lane, Stefanie" w:date="2023-09-27T17:48:00Z"/>
                <w:rFonts w:ascii="Calibri" w:eastAsia="Times New Roman" w:hAnsi="Calibri" w:cs="Calibri"/>
                <w:color w:val="000000"/>
                <w:lang w:eastAsia="en-CA"/>
              </w:rPr>
            </w:pPr>
            <w:ins w:id="8501"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D6BA6B0" w14:textId="77777777" w:rsidR="00B12739" w:rsidRPr="00AC2066" w:rsidRDefault="00B12739" w:rsidP="00F46648">
            <w:pPr>
              <w:spacing w:after="0" w:line="240" w:lineRule="auto"/>
              <w:jc w:val="center"/>
              <w:rPr>
                <w:ins w:id="8502" w:author="Lane, Stefanie" w:date="2023-09-27T17:48:00Z"/>
                <w:rFonts w:ascii="Calibri" w:eastAsia="Times New Roman" w:hAnsi="Calibri" w:cs="Calibri"/>
                <w:color w:val="000000"/>
                <w:lang w:eastAsia="en-CA"/>
              </w:rPr>
            </w:pPr>
            <w:ins w:id="8503"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05E6A8F9" w14:textId="77777777" w:rsidR="00B12739" w:rsidRPr="00AC2066" w:rsidRDefault="00B12739" w:rsidP="00F46648">
            <w:pPr>
              <w:spacing w:after="0" w:line="240" w:lineRule="auto"/>
              <w:jc w:val="center"/>
              <w:rPr>
                <w:ins w:id="8504" w:author="Lane, Stefanie" w:date="2023-09-27T17:48:00Z"/>
                <w:rFonts w:ascii="Calibri" w:eastAsia="Times New Roman" w:hAnsi="Calibri" w:cs="Calibri"/>
                <w:color w:val="000000"/>
                <w:lang w:eastAsia="en-CA"/>
              </w:rPr>
            </w:pPr>
            <w:ins w:id="8505" w:author="Lane, Stefanie" w:date="2023-09-27T17:48:00Z">
              <w:r w:rsidRPr="00AC2066">
                <w:rPr>
                  <w:rFonts w:ascii="Calibri" w:eastAsia="Times New Roman" w:hAnsi="Calibri" w:cs="Calibri"/>
                  <w:color w:val="000000"/>
                  <w:lang w:eastAsia="en-CA"/>
                </w:rPr>
                <w:t>gained</w:t>
              </w:r>
            </w:ins>
          </w:p>
        </w:tc>
      </w:tr>
      <w:tr w:rsidR="00B12739" w:rsidRPr="00AC2066" w14:paraId="04B64E31" w14:textId="77777777" w:rsidTr="00F46648">
        <w:trPr>
          <w:trHeight w:val="288"/>
          <w:ins w:id="8506" w:author="Lane, Stefanie" w:date="2023-09-27T17:48:00Z"/>
        </w:trPr>
        <w:tc>
          <w:tcPr>
            <w:tcW w:w="1298" w:type="dxa"/>
            <w:vMerge/>
            <w:tcBorders>
              <w:top w:val="nil"/>
              <w:left w:val="single" w:sz="8" w:space="0" w:color="auto"/>
              <w:bottom w:val="single" w:sz="8" w:space="0" w:color="000000"/>
              <w:right w:val="nil"/>
            </w:tcBorders>
            <w:vAlign w:val="center"/>
            <w:hideMark/>
          </w:tcPr>
          <w:p w14:paraId="2E6550AF" w14:textId="77777777" w:rsidR="00B12739" w:rsidRPr="00AC2066" w:rsidRDefault="00B12739" w:rsidP="00F46648">
            <w:pPr>
              <w:spacing w:after="0" w:line="240" w:lineRule="auto"/>
              <w:rPr>
                <w:ins w:id="850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FD5244F" w14:textId="77777777" w:rsidR="00B12739" w:rsidRPr="00AC2066" w:rsidRDefault="00B12739" w:rsidP="00F46648">
            <w:pPr>
              <w:spacing w:after="0" w:line="240" w:lineRule="auto"/>
              <w:rPr>
                <w:ins w:id="850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DEE9A1" w14:textId="77777777" w:rsidR="00B12739" w:rsidRPr="00AC2066" w:rsidRDefault="00B12739" w:rsidP="00F46648">
            <w:pPr>
              <w:spacing w:after="0" w:line="240" w:lineRule="auto"/>
              <w:rPr>
                <w:ins w:id="8509" w:author="Lane, Stefanie" w:date="2023-09-27T17:48:00Z"/>
                <w:rFonts w:ascii="Calibri" w:eastAsia="Times New Roman" w:hAnsi="Calibri" w:cs="Calibri"/>
                <w:i/>
                <w:iCs/>
                <w:color w:val="000000"/>
                <w:lang w:eastAsia="en-CA"/>
              </w:rPr>
            </w:pPr>
            <w:ins w:id="8510" w:author="Lane, Stefanie" w:date="2023-09-27T17:48:00Z">
              <w:r w:rsidRPr="00AC2066">
                <w:rPr>
                  <w:rFonts w:ascii="Calibri" w:eastAsia="Times New Roman" w:hAnsi="Calibri" w:cs="Calibri"/>
                  <w:i/>
                  <w:iCs/>
                  <w:color w:val="000000"/>
                  <w:lang w:eastAsia="en-CA"/>
                </w:rPr>
                <w:t>Asteraceae sp.</w:t>
              </w:r>
            </w:ins>
          </w:p>
        </w:tc>
        <w:tc>
          <w:tcPr>
            <w:tcW w:w="734" w:type="dxa"/>
            <w:tcBorders>
              <w:top w:val="nil"/>
              <w:left w:val="nil"/>
              <w:bottom w:val="nil"/>
              <w:right w:val="nil"/>
            </w:tcBorders>
            <w:shd w:val="clear" w:color="auto" w:fill="auto"/>
            <w:noWrap/>
            <w:vAlign w:val="bottom"/>
            <w:hideMark/>
          </w:tcPr>
          <w:p w14:paraId="38B593F0" w14:textId="77777777" w:rsidR="00B12739" w:rsidRPr="00AC2066" w:rsidRDefault="00B12739" w:rsidP="00F46648">
            <w:pPr>
              <w:spacing w:after="0" w:line="240" w:lineRule="auto"/>
              <w:rPr>
                <w:ins w:id="8511" w:author="Lane, Stefanie" w:date="2023-09-27T17:48:00Z"/>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28F93ED9" w14:textId="77777777" w:rsidR="00B12739" w:rsidRPr="00AC2066" w:rsidRDefault="00B12739" w:rsidP="00F46648">
            <w:pPr>
              <w:spacing w:after="0" w:line="240" w:lineRule="auto"/>
              <w:jc w:val="center"/>
              <w:rPr>
                <w:ins w:id="8512" w:author="Lane, Stefanie" w:date="2023-09-27T17:48:00Z"/>
                <w:rFonts w:ascii="Calibri" w:eastAsia="Times New Roman" w:hAnsi="Calibri" w:cs="Calibri"/>
                <w:color w:val="000000"/>
                <w:lang w:eastAsia="en-CA"/>
              </w:rPr>
            </w:pPr>
            <w:ins w:id="8513"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CECCA71" w14:textId="77777777" w:rsidR="00B12739" w:rsidRPr="00AC2066" w:rsidRDefault="00B12739" w:rsidP="00F46648">
            <w:pPr>
              <w:spacing w:after="0" w:line="240" w:lineRule="auto"/>
              <w:jc w:val="center"/>
              <w:rPr>
                <w:ins w:id="8514"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231F596C" w14:textId="77777777" w:rsidR="00B12739" w:rsidRPr="00AC2066" w:rsidRDefault="00B12739" w:rsidP="00F46648">
            <w:pPr>
              <w:spacing w:after="0" w:line="240" w:lineRule="auto"/>
              <w:jc w:val="center"/>
              <w:rPr>
                <w:ins w:id="8515" w:author="Lane, Stefanie" w:date="2023-09-27T17:48:00Z"/>
                <w:rFonts w:ascii="Calibri" w:eastAsia="Times New Roman" w:hAnsi="Calibri" w:cs="Calibri"/>
                <w:color w:val="000000"/>
                <w:lang w:eastAsia="en-CA"/>
              </w:rPr>
            </w:pPr>
            <w:ins w:id="8516" w:author="Lane, Stefanie" w:date="2023-09-27T17:48:00Z">
              <w:r w:rsidRPr="00AC2066">
                <w:rPr>
                  <w:rFonts w:ascii="Calibri" w:eastAsia="Times New Roman" w:hAnsi="Calibri" w:cs="Calibri"/>
                  <w:color w:val="000000"/>
                  <w:lang w:eastAsia="en-CA"/>
                </w:rPr>
                <w:t> </w:t>
              </w:r>
            </w:ins>
          </w:p>
        </w:tc>
      </w:tr>
      <w:tr w:rsidR="00B12739" w:rsidRPr="00AC2066" w14:paraId="75585CE2" w14:textId="77777777" w:rsidTr="00F46648">
        <w:trPr>
          <w:trHeight w:val="288"/>
          <w:ins w:id="8517" w:author="Lane, Stefanie" w:date="2023-09-27T17:48:00Z"/>
        </w:trPr>
        <w:tc>
          <w:tcPr>
            <w:tcW w:w="1298" w:type="dxa"/>
            <w:vMerge/>
            <w:tcBorders>
              <w:top w:val="nil"/>
              <w:left w:val="single" w:sz="8" w:space="0" w:color="auto"/>
              <w:bottom w:val="single" w:sz="8" w:space="0" w:color="000000"/>
              <w:right w:val="nil"/>
            </w:tcBorders>
            <w:vAlign w:val="center"/>
            <w:hideMark/>
          </w:tcPr>
          <w:p w14:paraId="60E26BFD" w14:textId="77777777" w:rsidR="00B12739" w:rsidRPr="00AC2066" w:rsidRDefault="00B12739" w:rsidP="00F46648">
            <w:pPr>
              <w:spacing w:after="0" w:line="240" w:lineRule="auto"/>
              <w:rPr>
                <w:ins w:id="851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955BFF8" w14:textId="77777777" w:rsidR="00B12739" w:rsidRPr="00AC2066" w:rsidRDefault="00B12739" w:rsidP="00F46648">
            <w:pPr>
              <w:spacing w:after="0" w:line="240" w:lineRule="auto"/>
              <w:rPr>
                <w:ins w:id="851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9B27EFD" w14:textId="77777777" w:rsidR="00B12739" w:rsidRPr="00AC2066" w:rsidRDefault="00B12739" w:rsidP="00F46648">
            <w:pPr>
              <w:spacing w:after="0" w:line="240" w:lineRule="auto"/>
              <w:rPr>
                <w:ins w:id="8520" w:author="Lane, Stefanie" w:date="2023-09-27T17:48:00Z"/>
                <w:rFonts w:ascii="Calibri" w:eastAsia="Times New Roman" w:hAnsi="Calibri" w:cs="Calibri"/>
                <w:i/>
                <w:iCs/>
                <w:color w:val="000000"/>
                <w:lang w:eastAsia="en-CA"/>
              </w:rPr>
            </w:pPr>
            <w:ins w:id="8521" w:author="Lane, Stefanie" w:date="2023-09-27T17:48:00Z">
              <w:r w:rsidRPr="00AC2066">
                <w:rPr>
                  <w:rFonts w:ascii="Calibri" w:eastAsia="Times New Roman" w:hAnsi="Calibri" w:cs="Calibri"/>
                  <w:i/>
                  <w:iCs/>
                  <w:color w:val="000000"/>
                  <w:lang w:eastAsia="en-CA"/>
                </w:rPr>
                <w:t>Carex sp.</w:t>
              </w:r>
            </w:ins>
          </w:p>
        </w:tc>
        <w:tc>
          <w:tcPr>
            <w:tcW w:w="734" w:type="dxa"/>
            <w:tcBorders>
              <w:top w:val="single" w:sz="4" w:space="0" w:color="auto"/>
              <w:left w:val="nil"/>
              <w:bottom w:val="single" w:sz="4" w:space="0" w:color="auto"/>
              <w:right w:val="nil"/>
            </w:tcBorders>
            <w:shd w:val="clear" w:color="auto" w:fill="auto"/>
            <w:noWrap/>
            <w:vAlign w:val="bottom"/>
            <w:hideMark/>
          </w:tcPr>
          <w:p w14:paraId="6FBE66FB" w14:textId="77777777" w:rsidR="00B12739" w:rsidRPr="00AC2066" w:rsidRDefault="00B12739" w:rsidP="00F46648">
            <w:pPr>
              <w:spacing w:after="0" w:line="240" w:lineRule="auto"/>
              <w:jc w:val="center"/>
              <w:rPr>
                <w:ins w:id="8522" w:author="Lane, Stefanie" w:date="2023-09-27T17:48:00Z"/>
                <w:rFonts w:ascii="Calibri" w:eastAsia="Times New Roman" w:hAnsi="Calibri" w:cs="Calibri"/>
                <w:color w:val="000000"/>
                <w:lang w:eastAsia="en-CA"/>
              </w:rPr>
            </w:pPr>
            <w:ins w:id="8523"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681986D" w14:textId="77777777" w:rsidR="00B12739" w:rsidRPr="00AC2066" w:rsidRDefault="00B12739" w:rsidP="00F46648">
            <w:pPr>
              <w:spacing w:after="0" w:line="240" w:lineRule="auto"/>
              <w:jc w:val="center"/>
              <w:rPr>
                <w:ins w:id="8524" w:author="Lane, Stefanie" w:date="2023-09-27T17:48:00Z"/>
                <w:rFonts w:ascii="Calibri" w:eastAsia="Times New Roman" w:hAnsi="Calibri" w:cs="Calibri"/>
                <w:color w:val="000000"/>
                <w:lang w:eastAsia="en-CA"/>
              </w:rPr>
            </w:pPr>
            <w:ins w:id="8525"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4C18781" w14:textId="77777777" w:rsidR="00B12739" w:rsidRPr="00AC2066" w:rsidRDefault="00B12739" w:rsidP="00F46648">
            <w:pPr>
              <w:spacing w:after="0" w:line="240" w:lineRule="auto"/>
              <w:jc w:val="center"/>
              <w:rPr>
                <w:ins w:id="8526" w:author="Lane, Stefanie" w:date="2023-09-27T17:48:00Z"/>
                <w:rFonts w:ascii="Calibri" w:eastAsia="Times New Roman" w:hAnsi="Calibri" w:cs="Calibri"/>
                <w:color w:val="000000"/>
                <w:lang w:eastAsia="en-CA"/>
              </w:rPr>
            </w:pPr>
            <w:ins w:id="8527"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784E15" w14:textId="77777777" w:rsidR="00B12739" w:rsidRPr="00AC2066" w:rsidRDefault="00B12739" w:rsidP="00F46648">
            <w:pPr>
              <w:spacing w:after="0" w:line="240" w:lineRule="auto"/>
              <w:jc w:val="center"/>
              <w:rPr>
                <w:ins w:id="8528" w:author="Lane, Stefanie" w:date="2023-09-27T17:48:00Z"/>
                <w:rFonts w:ascii="Calibri" w:eastAsia="Times New Roman" w:hAnsi="Calibri" w:cs="Calibri"/>
                <w:color w:val="000000"/>
                <w:lang w:eastAsia="en-CA"/>
              </w:rPr>
            </w:pPr>
            <w:ins w:id="8529" w:author="Lane, Stefanie" w:date="2023-09-27T17:48:00Z">
              <w:r w:rsidRPr="00AC2066">
                <w:rPr>
                  <w:rFonts w:ascii="Calibri" w:eastAsia="Times New Roman" w:hAnsi="Calibri" w:cs="Calibri"/>
                  <w:color w:val="000000"/>
                  <w:lang w:eastAsia="en-CA"/>
                </w:rPr>
                <w:t> </w:t>
              </w:r>
            </w:ins>
          </w:p>
        </w:tc>
      </w:tr>
      <w:tr w:rsidR="00B12739" w:rsidRPr="00AC2066" w14:paraId="0BD34B91" w14:textId="77777777" w:rsidTr="00F46648">
        <w:trPr>
          <w:trHeight w:val="288"/>
          <w:ins w:id="8530" w:author="Lane, Stefanie" w:date="2023-09-27T17:48:00Z"/>
        </w:trPr>
        <w:tc>
          <w:tcPr>
            <w:tcW w:w="1298" w:type="dxa"/>
            <w:vMerge/>
            <w:tcBorders>
              <w:top w:val="nil"/>
              <w:left w:val="single" w:sz="8" w:space="0" w:color="auto"/>
              <w:bottom w:val="single" w:sz="8" w:space="0" w:color="000000"/>
              <w:right w:val="nil"/>
            </w:tcBorders>
            <w:vAlign w:val="center"/>
            <w:hideMark/>
          </w:tcPr>
          <w:p w14:paraId="59F0419C" w14:textId="77777777" w:rsidR="00B12739" w:rsidRPr="00AC2066" w:rsidRDefault="00B12739" w:rsidP="00F46648">
            <w:pPr>
              <w:spacing w:after="0" w:line="240" w:lineRule="auto"/>
              <w:rPr>
                <w:ins w:id="853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111F315" w14:textId="77777777" w:rsidR="00B12739" w:rsidRPr="00AC2066" w:rsidRDefault="00B12739" w:rsidP="00F46648">
            <w:pPr>
              <w:spacing w:after="0" w:line="240" w:lineRule="auto"/>
              <w:rPr>
                <w:ins w:id="853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8A75EAB" w14:textId="77777777" w:rsidR="00B12739" w:rsidRPr="00AC2066" w:rsidRDefault="00B12739" w:rsidP="00F46648">
            <w:pPr>
              <w:spacing w:after="0" w:line="240" w:lineRule="auto"/>
              <w:rPr>
                <w:ins w:id="8533" w:author="Lane, Stefanie" w:date="2023-09-27T17:48:00Z"/>
                <w:rFonts w:ascii="Calibri" w:eastAsia="Times New Roman" w:hAnsi="Calibri" w:cs="Calibri"/>
                <w:i/>
                <w:iCs/>
                <w:color w:val="000000"/>
                <w:lang w:eastAsia="en-CA"/>
              </w:rPr>
            </w:pPr>
            <w:ins w:id="8534" w:author="Lane, Stefanie" w:date="2023-09-27T17:48:00Z">
              <w:r w:rsidRPr="00AC2066">
                <w:rPr>
                  <w:rFonts w:ascii="Calibri" w:eastAsia="Times New Roman" w:hAnsi="Calibri" w:cs="Calibri"/>
                  <w:i/>
                  <w:iCs/>
                  <w:color w:val="000000"/>
                  <w:lang w:eastAsia="en-CA"/>
                </w:rPr>
                <w:t>Galium sp.</w:t>
              </w:r>
            </w:ins>
          </w:p>
        </w:tc>
        <w:tc>
          <w:tcPr>
            <w:tcW w:w="734" w:type="dxa"/>
            <w:tcBorders>
              <w:top w:val="nil"/>
              <w:left w:val="nil"/>
              <w:bottom w:val="nil"/>
              <w:right w:val="nil"/>
            </w:tcBorders>
            <w:shd w:val="clear" w:color="auto" w:fill="auto"/>
            <w:noWrap/>
            <w:vAlign w:val="bottom"/>
            <w:hideMark/>
          </w:tcPr>
          <w:p w14:paraId="27E7B1A5" w14:textId="77777777" w:rsidR="00B12739" w:rsidRPr="00AC2066" w:rsidRDefault="00B12739" w:rsidP="00F46648">
            <w:pPr>
              <w:spacing w:after="0" w:line="240" w:lineRule="auto"/>
              <w:rPr>
                <w:ins w:id="8535" w:author="Lane, Stefanie" w:date="2023-09-27T17:48:00Z"/>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7E96D384" w14:textId="77777777" w:rsidR="00B12739" w:rsidRPr="00AC2066" w:rsidRDefault="00B12739" w:rsidP="00F46648">
            <w:pPr>
              <w:spacing w:after="0" w:line="240" w:lineRule="auto"/>
              <w:jc w:val="center"/>
              <w:rPr>
                <w:ins w:id="8536" w:author="Lane, Stefanie" w:date="2023-09-27T17:48:00Z"/>
                <w:rFonts w:ascii="Calibri" w:eastAsia="Times New Roman" w:hAnsi="Calibri" w:cs="Calibri"/>
                <w:color w:val="000000"/>
                <w:lang w:eastAsia="en-CA"/>
              </w:rPr>
            </w:pPr>
            <w:ins w:id="8537"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B3D6137" w14:textId="77777777" w:rsidR="00B12739" w:rsidRPr="00AC2066" w:rsidRDefault="00B12739" w:rsidP="00F46648">
            <w:pPr>
              <w:spacing w:after="0" w:line="240" w:lineRule="auto"/>
              <w:jc w:val="center"/>
              <w:rPr>
                <w:ins w:id="8538"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CC77B54" w14:textId="77777777" w:rsidR="00B12739" w:rsidRPr="00AC2066" w:rsidRDefault="00B12739" w:rsidP="00F46648">
            <w:pPr>
              <w:spacing w:after="0" w:line="240" w:lineRule="auto"/>
              <w:jc w:val="center"/>
              <w:rPr>
                <w:ins w:id="8539" w:author="Lane, Stefanie" w:date="2023-09-27T17:48:00Z"/>
                <w:rFonts w:ascii="Calibri" w:eastAsia="Times New Roman" w:hAnsi="Calibri" w:cs="Calibri"/>
                <w:color w:val="000000"/>
                <w:lang w:eastAsia="en-CA"/>
              </w:rPr>
            </w:pPr>
            <w:ins w:id="8540" w:author="Lane, Stefanie" w:date="2023-09-27T17:48:00Z">
              <w:r w:rsidRPr="00AC2066">
                <w:rPr>
                  <w:rFonts w:ascii="Calibri" w:eastAsia="Times New Roman" w:hAnsi="Calibri" w:cs="Calibri"/>
                  <w:color w:val="000000"/>
                  <w:lang w:eastAsia="en-CA"/>
                </w:rPr>
                <w:t> </w:t>
              </w:r>
            </w:ins>
          </w:p>
        </w:tc>
      </w:tr>
      <w:tr w:rsidR="00B12739" w:rsidRPr="00AC2066" w14:paraId="5D128E4C" w14:textId="77777777" w:rsidTr="00F46648">
        <w:trPr>
          <w:trHeight w:val="288"/>
          <w:ins w:id="8541" w:author="Lane, Stefanie" w:date="2023-09-27T17:48:00Z"/>
        </w:trPr>
        <w:tc>
          <w:tcPr>
            <w:tcW w:w="1298" w:type="dxa"/>
            <w:vMerge/>
            <w:tcBorders>
              <w:top w:val="nil"/>
              <w:left w:val="single" w:sz="8" w:space="0" w:color="auto"/>
              <w:bottom w:val="single" w:sz="8" w:space="0" w:color="000000"/>
              <w:right w:val="nil"/>
            </w:tcBorders>
            <w:vAlign w:val="center"/>
            <w:hideMark/>
          </w:tcPr>
          <w:p w14:paraId="4406AB81" w14:textId="77777777" w:rsidR="00B12739" w:rsidRPr="00AC2066" w:rsidRDefault="00B12739" w:rsidP="00F46648">
            <w:pPr>
              <w:spacing w:after="0" w:line="240" w:lineRule="auto"/>
              <w:rPr>
                <w:ins w:id="854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EE45AF" w14:textId="77777777" w:rsidR="00B12739" w:rsidRPr="00AC2066" w:rsidRDefault="00B12739" w:rsidP="00F46648">
            <w:pPr>
              <w:spacing w:after="0" w:line="240" w:lineRule="auto"/>
              <w:rPr>
                <w:ins w:id="854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5F431E7" w14:textId="77777777" w:rsidR="00B12739" w:rsidRPr="00AC2066" w:rsidRDefault="00B12739" w:rsidP="00F46648">
            <w:pPr>
              <w:spacing w:after="0" w:line="240" w:lineRule="auto"/>
              <w:rPr>
                <w:ins w:id="8544" w:author="Lane, Stefanie" w:date="2023-09-27T17:48:00Z"/>
                <w:rFonts w:ascii="Calibri" w:eastAsia="Times New Roman" w:hAnsi="Calibri" w:cs="Calibri"/>
                <w:i/>
                <w:iCs/>
                <w:color w:val="000000"/>
                <w:lang w:eastAsia="en-CA"/>
              </w:rPr>
            </w:pPr>
            <w:ins w:id="8545" w:author="Lane, Stefanie" w:date="2023-09-27T17:48:00Z">
              <w:r w:rsidRPr="00AC2066">
                <w:rPr>
                  <w:rFonts w:ascii="Calibri" w:eastAsia="Times New Roman" w:hAnsi="Calibri" w:cs="Calibri"/>
                  <w:i/>
                  <w:iCs/>
                  <w:color w:val="000000"/>
                  <w:lang w:eastAsia="en-CA"/>
                </w:rPr>
                <w:t>Juncus oxymeris</w:t>
              </w:r>
            </w:ins>
          </w:p>
        </w:tc>
        <w:tc>
          <w:tcPr>
            <w:tcW w:w="734" w:type="dxa"/>
            <w:tcBorders>
              <w:top w:val="single" w:sz="4" w:space="0" w:color="auto"/>
              <w:left w:val="nil"/>
              <w:bottom w:val="single" w:sz="4" w:space="0" w:color="auto"/>
              <w:right w:val="nil"/>
            </w:tcBorders>
            <w:shd w:val="clear" w:color="auto" w:fill="auto"/>
            <w:noWrap/>
            <w:vAlign w:val="bottom"/>
            <w:hideMark/>
          </w:tcPr>
          <w:p w14:paraId="242B30E7" w14:textId="77777777" w:rsidR="00B12739" w:rsidRPr="00AC2066" w:rsidRDefault="00B12739" w:rsidP="00F46648">
            <w:pPr>
              <w:spacing w:after="0" w:line="240" w:lineRule="auto"/>
              <w:jc w:val="center"/>
              <w:rPr>
                <w:ins w:id="8546" w:author="Lane, Stefanie" w:date="2023-09-27T17:48:00Z"/>
                <w:rFonts w:ascii="Calibri" w:eastAsia="Times New Roman" w:hAnsi="Calibri" w:cs="Calibri"/>
                <w:color w:val="000000"/>
                <w:lang w:eastAsia="en-CA"/>
              </w:rPr>
            </w:pPr>
            <w:ins w:id="8547"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27FFDA6C" w14:textId="77777777" w:rsidR="00B12739" w:rsidRPr="00AC2066" w:rsidRDefault="00B12739" w:rsidP="00F46648">
            <w:pPr>
              <w:spacing w:after="0" w:line="240" w:lineRule="auto"/>
              <w:jc w:val="center"/>
              <w:rPr>
                <w:ins w:id="8548" w:author="Lane, Stefanie" w:date="2023-09-27T17:48:00Z"/>
                <w:rFonts w:ascii="Calibri" w:eastAsia="Times New Roman" w:hAnsi="Calibri" w:cs="Calibri"/>
                <w:color w:val="000000"/>
                <w:lang w:eastAsia="en-CA"/>
              </w:rPr>
            </w:pPr>
            <w:ins w:id="854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1D6B262C" w14:textId="77777777" w:rsidR="00B12739" w:rsidRPr="00AC2066" w:rsidRDefault="00B12739" w:rsidP="00F46648">
            <w:pPr>
              <w:spacing w:after="0" w:line="240" w:lineRule="auto"/>
              <w:jc w:val="center"/>
              <w:rPr>
                <w:ins w:id="8550" w:author="Lane, Stefanie" w:date="2023-09-27T17:48:00Z"/>
                <w:rFonts w:ascii="Calibri" w:eastAsia="Times New Roman" w:hAnsi="Calibri" w:cs="Calibri"/>
                <w:color w:val="000000"/>
                <w:lang w:eastAsia="en-CA"/>
              </w:rPr>
            </w:pPr>
            <w:ins w:id="8551"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2A41DA8" w14:textId="77777777" w:rsidR="00B12739" w:rsidRPr="00AC2066" w:rsidRDefault="00B12739" w:rsidP="00F46648">
            <w:pPr>
              <w:spacing w:after="0" w:line="240" w:lineRule="auto"/>
              <w:jc w:val="center"/>
              <w:rPr>
                <w:ins w:id="8552" w:author="Lane, Stefanie" w:date="2023-09-27T17:48:00Z"/>
                <w:rFonts w:ascii="Calibri" w:eastAsia="Times New Roman" w:hAnsi="Calibri" w:cs="Calibri"/>
                <w:color w:val="000000"/>
                <w:lang w:eastAsia="en-CA"/>
              </w:rPr>
            </w:pPr>
            <w:ins w:id="8553" w:author="Lane, Stefanie" w:date="2023-09-27T17:48:00Z">
              <w:r w:rsidRPr="00AC2066">
                <w:rPr>
                  <w:rFonts w:ascii="Calibri" w:eastAsia="Times New Roman" w:hAnsi="Calibri" w:cs="Calibri"/>
                  <w:color w:val="000000"/>
                  <w:lang w:eastAsia="en-CA"/>
                </w:rPr>
                <w:t> </w:t>
              </w:r>
            </w:ins>
          </w:p>
        </w:tc>
      </w:tr>
      <w:tr w:rsidR="00B12739" w:rsidRPr="00AC2066" w14:paraId="72577699" w14:textId="77777777" w:rsidTr="00F46648">
        <w:trPr>
          <w:trHeight w:val="300"/>
          <w:ins w:id="8554" w:author="Lane, Stefanie" w:date="2023-09-27T17:48:00Z"/>
        </w:trPr>
        <w:tc>
          <w:tcPr>
            <w:tcW w:w="1298" w:type="dxa"/>
            <w:vMerge/>
            <w:tcBorders>
              <w:top w:val="nil"/>
              <w:left w:val="single" w:sz="8" w:space="0" w:color="auto"/>
              <w:bottom w:val="single" w:sz="8" w:space="0" w:color="000000"/>
              <w:right w:val="nil"/>
            </w:tcBorders>
            <w:vAlign w:val="center"/>
            <w:hideMark/>
          </w:tcPr>
          <w:p w14:paraId="2BE9D267" w14:textId="77777777" w:rsidR="00B12739" w:rsidRPr="00AC2066" w:rsidRDefault="00B12739" w:rsidP="00F46648">
            <w:pPr>
              <w:spacing w:after="0" w:line="240" w:lineRule="auto"/>
              <w:rPr>
                <w:ins w:id="855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397643" w14:textId="77777777" w:rsidR="00B12739" w:rsidRPr="00AC2066" w:rsidRDefault="00B12739" w:rsidP="00F46648">
            <w:pPr>
              <w:spacing w:after="0" w:line="240" w:lineRule="auto"/>
              <w:rPr>
                <w:ins w:id="8556"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6B7AAEB2" w14:textId="77777777" w:rsidR="00B12739" w:rsidRPr="00AC2066" w:rsidRDefault="00B12739" w:rsidP="00F46648">
            <w:pPr>
              <w:spacing w:after="0" w:line="240" w:lineRule="auto"/>
              <w:rPr>
                <w:ins w:id="8557" w:author="Lane, Stefanie" w:date="2023-09-27T17:48:00Z"/>
                <w:rFonts w:ascii="Calibri" w:eastAsia="Times New Roman" w:hAnsi="Calibri" w:cs="Calibri"/>
                <w:i/>
                <w:iCs/>
                <w:color w:val="000000"/>
                <w:lang w:eastAsia="en-CA"/>
              </w:rPr>
            </w:pPr>
            <w:ins w:id="8558" w:author="Lane, Stefanie" w:date="2023-09-27T17:48:00Z">
              <w:r w:rsidRPr="00AC2066">
                <w:rPr>
                  <w:rFonts w:ascii="Calibri" w:eastAsia="Times New Roman" w:hAnsi="Calibri" w:cs="Calibri"/>
                  <w:i/>
                  <w:iCs/>
                  <w:color w:val="000000"/>
                  <w:lang w:eastAsia="en-CA"/>
                </w:rPr>
                <w:t>Salix sitchensis</w:t>
              </w:r>
            </w:ins>
          </w:p>
        </w:tc>
        <w:tc>
          <w:tcPr>
            <w:tcW w:w="734" w:type="dxa"/>
            <w:tcBorders>
              <w:top w:val="nil"/>
              <w:left w:val="nil"/>
              <w:bottom w:val="single" w:sz="8" w:space="0" w:color="auto"/>
              <w:right w:val="nil"/>
            </w:tcBorders>
            <w:shd w:val="clear" w:color="auto" w:fill="auto"/>
            <w:noWrap/>
            <w:vAlign w:val="bottom"/>
            <w:hideMark/>
          </w:tcPr>
          <w:p w14:paraId="5C8CD202" w14:textId="77777777" w:rsidR="00B12739" w:rsidRPr="00AC2066" w:rsidRDefault="00B12739" w:rsidP="00F46648">
            <w:pPr>
              <w:spacing w:after="0" w:line="240" w:lineRule="auto"/>
              <w:jc w:val="center"/>
              <w:rPr>
                <w:ins w:id="8559" w:author="Lane, Stefanie" w:date="2023-09-27T17:48:00Z"/>
                <w:rFonts w:ascii="Calibri" w:eastAsia="Times New Roman" w:hAnsi="Calibri" w:cs="Calibri"/>
                <w:color w:val="000000"/>
                <w:lang w:eastAsia="en-CA"/>
              </w:rPr>
            </w:pPr>
            <w:ins w:id="8560"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21616D92" w14:textId="77777777" w:rsidR="00B12739" w:rsidRPr="00AC2066" w:rsidRDefault="00B12739" w:rsidP="00F46648">
            <w:pPr>
              <w:spacing w:after="0" w:line="240" w:lineRule="auto"/>
              <w:jc w:val="center"/>
              <w:rPr>
                <w:ins w:id="8561" w:author="Lane, Stefanie" w:date="2023-09-27T17:48:00Z"/>
                <w:rFonts w:ascii="Calibri" w:eastAsia="Times New Roman" w:hAnsi="Calibri" w:cs="Calibri"/>
                <w:color w:val="000000"/>
                <w:lang w:eastAsia="en-CA"/>
              </w:rPr>
            </w:pPr>
            <w:ins w:id="8562"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31B54186" w14:textId="77777777" w:rsidR="00B12739" w:rsidRPr="00AC2066" w:rsidRDefault="00B12739" w:rsidP="00F46648">
            <w:pPr>
              <w:spacing w:after="0" w:line="240" w:lineRule="auto"/>
              <w:jc w:val="center"/>
              <w:rPr>
                <w:ins w:id="8563" w:author="Lane, Stefanie" w:date="2023-09-27T17:48:00Z"/>
                <w:rFonts w:ascii="Calibri" w:eastAsia="Times New Roman" w:hAnsi="Calibri" w:cs="Calibri"/>
                <w:color w:val="000000"/>
                <w:lang w:eastAsia="en-CA"/>
              </w:rPr>
            </w:pPr>
            <w:ins w:id="8564"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119F7019" w14:textId="77777777" w:rsidR="00B12739" w:rsidRPr="00AC2066" w:rsidRDefault="00B12739" w:rsidP="00F46648">
            <w:pPr>
              <w:spacing w:after="0" w:line="240" w:lineRule="auto"/>
              <w:jc w:val="center"/>
              <w:rPr>
                <w:ins w:id="8565" w:author="Lane, Stefanie" w:date="2023-09-27T17:48:00Z"/>
                <w:rFonts w:ascii="Calibri" w:eastAsia="Times New Roman" w:hAnsi="Calibri" w:cs="Calibri"/>
                <w:color w:val="000000"/>
                <w:lang w:eastAsia="en-CA"/>
              </w:rPr>
            </w:pPr>
            <w:ins w:id="8566" w:author="Lane, Stefanie" w:date="2023-09-27T17:48:00Z">
              <w:r w:rsidRPr="00AC2066">
                <w:rPr>
                  <w:rFonts w:ascii="Calibri" w:eastAsia="Times New Roman" w:hAnsi="Calibri" w:cs="Calibri"/>
                  <w:color w:val="000000"/>
                  <w:lang w:eastAsia="en-CA"/>
                </w:rPr>
                <w:t> </w:t>
              </w:r>
            </w:ins>
          </w:p>
        </w:tc>
      </w:tr>
      <w:tr w:rsidR="00B12739" w:rsidRPr="00AC2066" w14:paraId="7E280651" w14:textId="77777777" w:rsidTr="00F46648">
        <w:trPr>
          <w:trHeight w:val="300"/>
          <w:ins w:id="8567" w:author="Lane, Stefanie" w:date="2023-09-27T17:48:00Z"/>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EA9E550" w14:textId="77777777" w:rsidR="00B12739" w:rsidRPr="00AC2066" w:rsidRDefault="00B12739" w:rsidP="00F46648">
            <w:pPr>
              <w:spacing w:after="0" w:line="240" w:lineRule="auto"/>
              <w:jc w:val="center"/>
              <w:rPr>
                <w:ins w:id="8568" w:author="Lane, Stefanie" w:date="2023-09-27T17:48:00Z"/>
                <w:rFonts w:ascii="Calibri" w:eastAsia="Times New Roman" w:hAnsi="Calibri" w:cs="Calibri"/>
                <w:color w:val="000000"/>
                <w:lang w:eastAsia="en-CA"/>
              </w:rPr>
            </w:pPr>
            <w:ins w:id="8569" w:author="Lane, Stefanie" w:date="2023-09-27T17:48:00Z">
              <w:r w:rsidRPr="00AC2066">
                <w:rPr>
                  <w:rFonts w:ascii="Calibri" w:eastAsia="Times New Roman" w:hAnsi="Calibri" w:cs="Calibri"/>
                  <w:color w:val="000000"/>
                  <w:lang w:eastAsia="en-CA"/>
                </w:rPr>
                <w:t>Sedge</w:t>
              </w:r>
            </w:ins>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56CF32FC" w14:textId="77777777" w:rsidR="00B12739" w:rsidRPr="00AC2066" w:rsidRDefault="00B12739" w:rsidP="00F46648">
            <w:pPr>
              <w:spacing w:after="0" w:line="240" w:lineRule="auto"/>
              <w:jc w:val="center"/>
              <w:rPr>
                <w:ins w:id="8570" w:author="Lane, Stefanie" w:date="2023-09-27T17:48:00Z"/>
                <w:rFonts w:ascii="Calibri" w:eastAsia="Times New Roman" w:hAnsi="Calibri" w:cs="Calibri"/>
                <w:color w:val="000000"/>
                <w:lang w:eastAsia="en-CA"/>
              </w:rPr>
            </w:pPr>
            <w:ins w:id="8571" w:author="Lane, Stefanie" w:date="2023-09-27T17:48:00Z">
              <w:r w:rsidRPr="00AC2066">
                <w:rPr>
                  <w:rFonts w:ascii="Calibri" w:eastAsia="Times New Roman" w:hAnsi="Calibri" w:cs="Calibri"/>
                  <w:color w:val="000000"/>
                  <w:lang w:eastAsia="en-CA"/>
                </w:rPr>
                <w:t>Unknown</w:t>
              </w:r>
            </w:ins>
          </w:p>
        </w:tc>
        <w:tc>
          <w:tcPr>
            <w:tcW w:w="3365" w:type="dxa"/>
            <w:tcBorders>
              <w:top w:val="nil"/>
              <w:left w:val="nil"/>
              <w:bottom w:val="single" w:sz="8" w:space="0" w:color="auto"/>
              <w:right w:val="nil"/>
            </w:tcBorders>
            <w:shd w:val="clear" w:color="auto" w:fill="auto"/>
            <w:noWrap/>
            <w:vAlign w:val="bottom"/>
            <w:hideMark/>
          </w:tcPr>
          <w:p w14:paraId="65E3D060" w14:textId="77777777" w:rsidR="00B12739" w:rsidRPr="00AC2066" w:rsidRDefault="00B12739" w:rsidP="00F46648">
            <w:pPr>
              <w:spacing w:after="0" w:line="240" w:lineRule="auto"/>
              <w:rPr>
                <w:ins w:id="8572" w:author="Lane, Stefanie" w:date="2023-09-27T17:48:00Z"/>
                <w:rFonts w:ascii="Calibri" w:eastAsia="Times New Roman" w:hAnsi="Calibri" w:cs="Calibri"/>
                <w:i/>
                <w:iCs/>
                <w:color w:val="000000"/>
                <w:lang w:eastAsia="en-CA"/>
              </w:rPr>
            </w:pPr>
            <w:ins w:id="8573" w:author="Lane, Stefanie" w:date="2023-09-27T17:48:00Z">
              <w:r w:rsidRPr="00AC2066">
                <w:rPr>
                  <w:rFonts w:ascii="Calibri" w:eastAsia="Times New Roman" w:hAnsi="Calibri" w:cs="Calibri"/>
                  <w:i/>
                  <w:iCs/>
                  <w:color w:val="000000"/>
                  <w:lang w:eastAsia="en-CA"/>
                </w:rPr>
                <w:t>Galium sp.</w:t>
              </w:r>
            </w:ins>
          </w:p>
        </w:tc>
        <w:tc>
          <w:tcPr>
            <w:tcW w:w="734" w:type="dxa"/>
            <w:tcBorders>
              <w:top w:val="nil"/>
              <w:left w:val="nil"/>
              <w:bottom w:val="single" w:sz="8" w:space="0" w:color="auto"/>
              <w:right w:val="nil"/>
            </w:tcBorders>
            <w:shd w:val="clear" w:color="auto" w:fill="auto"/>
            <w:noWrap/>
            <w:vAlign w:val="bottom"/>
            <w:hideMark/>
          </w:tcPr>
          <w:p w14:paraId="6FBDE31D" w14:textId="77777777" w:rsidR="00B12739" w:rsidRPr="00AC2066" w:rsidRDefault="00B12739" w:rsidP="00F46648">
            <w:pPr>
              <w:spacing w:after="0" w:line="240" w:lineRule="auto"/>
              <w:jc w:val="center"/>
              <w:rPr>
                <w:ins w:id="8574" w:author="Lane, Stefanie" w:date="2023-09-27T17:48:00Z"/>
                <w:rFonts w:ascii="Calibri" w:eastAsia="Times New Roman" w:hAnsi="Calibri" w:cs="Calibri"/>
                <w:color w:val="000000"/>
                <w:lang w:eastAsia="en-CA"/>
              </w:rPr>
            </w:pPr>
            <w:ins w:id="8575"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nil"/>
              <w:right w:val="nil"/>
            </w:tcBorders>
            <w:shd w:val="clear" w:color="auto" w:fill="auto"/>
            <w:noWrap/>
            <w:vAlign w:val="bottom"/>
            <w:hideMark/>
          </w:tcPr>
          <w:p w14:paraId="62BED37B" w14:textId="77777777" w:rsidR="00B12739" w:rsidRPr="00AC2066" w:rsidRDefault="00B12739" w:rsidP="00F46648">
            <w:pPr>
              <w:spacing w:after="0" w:line="240" w:lineRule="auto"/>
              <w:jc w:val="center"/>
              <w:rPr>
                <w:ins w:id="8576" w:author="Lane, Stefanie" w:date="2023-09-27T17:48:00Z"/>
                <w:rFonts w:ascii="Calibri" w:eastAsia="Times New Roman" w:hAnsi="Calibri" w:cs="Calibri"/>
                <w:color w:val="000000"/>
                <w:lang w:eastAsia="en-CA"/>
              </w:rPr>
            </w:pPr>
            <w:ins w:id="8577"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4DC410F1" w14:textId="77777777" w:rsidR="00B12739" w:rsidRPr="00AC2066" w:rsidRDefault="00B12739" w:rsidP="00F46648">
            <w:pPr>
              <w:spacing w:after="0" w:line="240" w:lineRule="auto"/>
              <w:jc w:val="center"/>
              <w:rPr>
                <w:ins w:id="8578" w:author="Lane, Stefanie" w:date="2023-09-27T17:48:00Z"/>
                <w:rFonts w:ascii="Calibri" w:eastAsia="Times New Roman" w:hAnsi="Calibri" w:cs="Calibri"/>
                <w:color w:val="000000"/>
                <w:lang w:eastAsia="en-CA"/>
              </w:rPr>
            </w:pPr>
            <w:ins w:id="8579"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75CABFAB" w14:textId="77777777" w:rsidR="00B12739" w:rsidRPr="00AC2066" w:rsidRDefault="00B12739" w:rsidP="00F46648">
            <w:pPr>
              <w:spacing w:after="0" w:line="240" w:lineRule="auto"/>
              <w:jc w:val="center"/>
              <w:rPr>
                <w:ins w:id="8580" w:author="Lane, Stefanie" w:date="2023-09-27T17:48:00Z"/>
                <w:rFonts w:ascii="Calibri" w:eastAsia="Times New Roman" w:hAnsi="Calibri" w:cs="Calibri"/>
                <w:color w:val="000000"/>
                <w:lang w:eastAsia="en-CA"/>
              </w:rPr>
            </w:pPr>
            <w:ins w:id="8581" w:author="Lane, Stefanie" w:date="2023-09-27T17:48:00Z">
              <w:r w:rsidRPr="00AC2066">
                <w:rPr>
                  <w:rFonts w:ascii="Calibri" w:eastAsia="Times New Roman" w:hAnsi="Calibri" w:cs="Calibri"/>
                  <w:color w:val="000000"/>
                  <w:lang w:eastAsia="en-CA"/>
                </w:rPr>
                <w:t> </w:t>
              </w:r>
            </w:ins>
          </w:p>
        </w:tc>
      </w:tr>
      <w:tr w:rsidR="00B12739" w:rsidRPr="00AC2066" w14:paraId="5186389D" w14:textId="77777777" w:rsidTr="00F46648">
        <w:trPr>
          <w:trHeight w:val="288"/>
          <w:ins w:id="8582" w:author="Lane, Stefanie" w:date="2023-09-27T17:48:00Z"/>
        </w:trPr>
        <w:tc>
          <w:tcPr>
            <w:tcW w:w="1298" w:type="dxa"/>
            <w:vMerge/>
            <w:tcBorders>
              <w:top w:val="nil"/>
              <w:left w:val="single" w:sz="8" w:space="0" w:color="auto"/>
              <w:bottom w:val="single" w:sz="8" w:space="0" w:color="000000"/>
              <w:right w:val="nil"/>
            </w:tcBorders>
            <w:vAlign w:val="center"/>
            <w:hideMark/>
          </w:tcPr>
          <w:p w14:paraId="608753B9" w14:textId="77777777" w:rsidR="00B12739" w:rsidRPr="00AC2066" w:rsidRDefault="00B12739" w:rsidP="00F46648">
            <w:pPr>
              <w:spacing w:after="0" w:line="240" w:lineRule="auto"/>
              <w:rPr>
                <w:ins w:id="8583"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42A3DB9D" w14:textId="77777777" w:rsidR="00B12739" w:rsidRPr="00AC2066" w:rsidRDefault="00B12739" w:rsidP="00F46648">
            <w:pPr>
              <w:spacing w:after="0" w:line="240" w:lineRule="auto"/>
              <w:jc w:val="center"/>
              <w:rPr>
                <w:ins w:id="8584" w:author="Lane, Stefanie" w:date="2023-09-27T17:48:00Z"/>
                <w:rFonts w:ascii="Calibri" w:eastAsia="Times New Roman" w:hAnsi="Calibri" w:cs="Calibri"/>
                <w:color w:val="000000"/>
                <w:lang w:eastAsia="en-CA"/>
              </w:rPr>
            </w:pPr>
            <w:ins w:id="8585" w:author="Lane, Stefanie" w:date="2023-09-27T17:48:00Z">
              <w:r w:rsidRPr="00AC2066">
                <w:rPr>
                  <w:rFonts w:ascii="Calibri" w:eastAsia="Times New Roman" w:hAnsi="Calibri" w:cs="Calibri"/>
                  <w:color w:val="000000"/>
                  <w:lang w:eastAsia="en-CA"/>
                </w:rPr>
                <w:t>Non-native</w:t>
              </w:r>
            </w:ins>
          </w:p>
        </w:tc>
        <w:tc>
          <w:tcPr>
            <w:tcW w:w="3365" w:type="dxa"/>
            <w:tcBorders>
              <w:top w:val="nil"/>
              <w:left w:val="nil"/>
              <w:bottom w:val="nil"/>
              <w:right w:val="nil"/>
            </w:tcBorders>
            <w:shd w:val="clear" w:color="auto" w:fill="auto"/>
            <w:noWrap/>
            <w:vAlign w:val="bottom"/>
            <w:hideMark/>
          </w:tcPr>
          <w:p w14:paraId="232CF618" w14:textId="77777777" w:rsidR="00B12739" w:rsidRPr="00AC2066" w:rsidRDefault="00B12739" w:rsidP="00F46648">
            <w:pPr>
              <w:spacing w:after="0" w:line="240" w:lineRule="auto"/>
              <w:rPr>
                <w:ins w:id="8586" w:author="Lane, Stefanie" w:date="2023-09-27T17:48:00Z"/>
                <w:rFonts w:ascii="Calibri" w:eastAsia="Times New Roman" w:hAnsi="Calibri" w:cs="Calibri"/>
                <w:i/>
                <w:iCs/>
                <w:color w:val="000000"/>
                <w:lang w:eastAsia="en-CA"/>
              </w:rPr>
            </w:pPr>
            <w:ins w:id="8587" w:author="Lane, Stefanie" w:date="2023-09-27T17:48:00Z">
              <w:r w:rsidRPr="00AC2066">
                <w:rPr>
                  <w:rFonts w:ascii="Calibri" w:eastAsia="Times New Roman" w:hAnsi="Calibri" w:cs="Calibri"/>
                  <w:i/>
                  <w:iCs/>
                  <w:color w:val="000000"/>
                  <w:lang w:eastAsia="en-CA"/>
                </w:rPr>
                <w:t>Alisma plantago aquatica</w:t>
              </w:r>
            </w:ins>
          </w:p>
        </w:tc>
        <w:tc>
          <w:tcPr>
            <w:tcW w:w="734" w:type="dxa"/>
            <w:tcBorders>
              <w:top w:val="nil"/>
              <w:left w:val="nil"/>
              <w:bottom w:val="nil"/>
              <w:right w:val="nil"/>
            </w:tcBorders>
            <w:shd w:val="clear" w:color="auto" w:fill="auto"/>
            <w:noWrap/>
            <w:vAlign w:val="bottom"/>
            <w:hideMark/>
          </w:tcPr>
          <w:p w14:paraId="0EE9CB51" w14:textId="77777777" w:rsidR="00B12739" w:rsidRPr="00AC2066" w:rsidRDefault="00B12739" w:rsidP="00F46648">
            <w:pPr>
              <w:spacing w:after="0" w:line="240" w:lineRule="auto"/>
              <w:jc w:val="center"/>
              <w:rPr>
                <w:ins w:id="8588" w:author="Lane, Stefanie" w:date="2023-09-27T17:48:00Z"/>
                <w:rFonts w:ascii="Calibri" w:eastAsia="Times New Roman" w:hAnsi="Calibri" w:cs="Calibri"/>
                <w:color w:val="000000"/>
                <w:lang w:eastAsia="en-CA"/>
              </w:rPr>
            </w:pPr>
            <w:ins w:id="8589" w:author="Lane, Stefanie" w:date="2023-09-27T17:48:00Z">
              <w:r w:rsidRPr="00AC2066">
                <w:rPr>
                  <w:rFonts w:ascii="Calibri" w:eastAsia="Times New Roman" w:hAnsi="Calibri" w:cs="Calibri"/>
                  <w:color w:val="000000"/>
                  <w:lang w:eastAsia="en-CA"/>
                </w:rPr>
                <w:t>0.4</w:t>
              </w:r>
            </w:ins>
          </w:p>
        </w:tc>
        <w:tc>
          <w:tcPr>
            <w:tcW w:w="734" w:type="dxa"/>
            <w:tcBorders>
              <w:top w:val="single" w:sz="8" w:space="0" w:color="auto"/>
              <w:left w:val="nil"/>
              <w:bottom w:val="nil"/>
              <w:right w:val="nil"/>
            </w:tcBorders>
            <w:shd w:val="clear" w:color="auto" w:fill="auto"/>
            <w:noWrap/>
            <w:vAlign w:val="bottom"/>
            <w:hideMark/>
          </w:tcPr>
          <w:p w14:paraId="3A2998AD" w14:textId="77777777" w:rsidR="00B12739" w:rsidRPr="00AC2066" w:rsidRDefault="00B12739" w:rsidP="00F46648">
            <w:pPr>
              <w:spacing w:after="0" w:line="240" w:lineRule="auto"/>
              <w:jc w:val="center"/>
              <w:rPr>
                <w:ins w:id="8590" w:author="Lane, Stefanie" w:date="2023-09-27T17:48:00Z"/>
                <w:rFonts w:ascii="Calibri" w:eastAsia="Times New Roman" w:hAnsi="Calibri" w:cs="Calibri"/>
                <w:color w:val="000000"/>
                <w:lang w:eastAsia="en-CA"/>
              </w:rPr>
            </w:pPr>
            <w:ins w:id="859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8D2EBCD" w14:textId="77777777" w:rsidR="00B12739" w:rsidRPr="00AC2066" w:rsidRDefault="00B12739" w:rsidP="00F46648">
            <w:pPr>
              <w:spacing w:after="0" w:line="240" w:lineRule="auto"/>
              <w:jc w:val="center"/>
              <w:rPr>
                <w:ins w:id="8592" w:author="Lane, Stefanie" w:date="2023-09-27T17:48:00Z"/>
                <w:rFonts w:ascii="Calibri" w:eastAsia="Times New Roman" w:hAnsi="Calibri" w:cs="Calibri"/>
                <w:color w:val="000000"/>
                <w:lang w:eastAsia="en-CA"/>
              </w:rPr>
            </w:pPr>
            <w:ins w:id="8593"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nil"/>
              <w:right w:val="single" w:sz="8" w:space="0" w:color="auto"/>
            </w:tcBorders>
            <w:shd w:val="clear" w:color="auto" w:fill="auto"/>
            <w:noWrap/>
            <w:vAlign w:val="bottom"/>
            <w:hideMark/>
          </w:tcPr>
          <w:p w14:paraId="7EAD1832" w14:textId="77777777" w:rsidR="00B12739" w:rsidRPr="00AC2066" w:rsidRDefault="00B12739" w:rsidP="00F46648">
            <w:pPr>
              <w:spacing w:after="0" w:line="240" w:lineRule="auto"/>
              <w:jc w:val="center"/>
              <w:rPr>
                <w:ins w:id="8594" w:author="Lane, Stefanie" w:date="2023-09-27T17:48:00Z"/>
                <w:rFonts w:ascii="Calibri" w:eastAsia="Times New Roman" w:hAnsi="Calibri" w:cs="Calibri"/>
                <w:color w:val="000000"/>
                <w:lang w:eastAsia="en-CA"/>
              </w:rPr>
            </w:pPr>
            <w:ins w:id="8595" w:author="Lane, Stefanie" w:date="2023-09-27T17:48:00Z">
              <w:r w:rsidRPr="00AC2066">
                <w:rPr>
                  <w:rFonts w:ascii="Calibri" w:eastAsia="Times New Roman" w:hAnsi="Calibri" w:cs="Calibri"/>
                  <w:color w:val="000000"/>
                  <w:lang w:eastAsia="en-CA"/>
                </w:rPr>
                <w:t>lost</w:t>
              </w:r>
            </w:ins>
          </w:p>
        </w:tc>
      </w:tr>
      <w:tr w:rsidR="00B12739" w:rsidRPr="00AC2066" w14:paraId="5FF2E066" w14:textId="77777777" w:rsidTr="00F46648">
        <w:trPr>
          <w:trHeight w:val="288"/>
          <w:ins w:id="8596" w:author="Lane, Stefanie" w:date="2023-09-27T17:48:00Z"/>
        </w:trPr>
        <w:tc>
          <w:tcPr>
            <w:tcW w:w="1298" w:type="dxa"/>
            <w:vMerge/>
            <w:tcBorders>
              <w:top w:val="nil"/>
              <w:left w:val="single" w:sz="8" w:space="0" w:color="auto"/>
              <w:bottom w:val="single" w:sz="8" w:space="0" w:color="000000"/>
              <w:right w:val="nil"/>
            </w:tcBorders>
            <w:vAlign w:val="center"/>
            <w:hideMark/>
          </w:tcPr>
          <w:p w14:paraId="2536C204" w14:textId="77777777" w:rsidR="00B12739" w:rsidRPr="00AC2066" w:rsidRDefault="00B12739" w:rsidP="00F46648">
            <w:pPr>
              <w:spacing w:after="0" w:line="240" w:lineRule="auto"/>
              <w:rPr>
                <w:ins w:id="859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BDEB45" w14:textId="77777777" w:rsidR="00B12739" w:rsidRPr="00AC2066" w:rsidRDefault="00B12739" w:rsidP="00F46648">
            <w:pPr>
              <w:spacing w:after="0" w:line="240" w:lineRule="auto"/>
              <w:rPr>
                <w:ins w:id="859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0F78B69" w14:textId="77777777" w:rsidR="00B12739" w:rsidRPr="00AC2066" w:rsidRDefault="00B12739" w:rsidP="00F46648">
            <w:pPr>
              <w:spacing w:after="0" w:line="240" w:lineRule="auto"/>
              <w:rPr>
                <w:ins w:id="8599" w:author="Lane, Stefanie" w:date="2023-09-27T17:48:00Z"/>
                <w:rFonts w:ascii="Calibri" w:eastAsia="Times New Roman" w:hAnsi="Calibri" w:cs="Calibri"/>
                <w:i/>
                <w:iCs/>
                <w:color w:val="000000"/>
                <w:lang w:eastAsia="en-CA"/>
              </w:rPr>
            </w:pPr>
            <w:ins w:id="8600" w:author="Lane, Stefanie" w:date="2023-09-27T17:48:00Z">
              <w:r w:rsidRPr="00AC2066">
                <w:rPr>
                  <w:rFonts w:ascii="Calibri" w:eastAsia="Times New Roman" w:hAnsi="Calibri" w:cs="Calibri"/>
                  <w:i/>
                  <w:iCs/>
                  <w:color w:val="000000"/>
                  <w:lang w:eastAsia="en-CA"/>
                </w:rPr>
                <w:t>Myosotis scorpioides</w:t>
              </w:r>
            </w:ins>
          </w:p>
        </w:tc>
        <w:tc>
          <w:tcPr>
            <w:tcW w:w="734" w:type="dxa"/>
            <w:tcBorders>
              <w:top w:val="single" w:sz="4" w:space="0" w:color="auto"/>
              <w:left w:val="nil"/>
              <w:bottom w:val="single" w:sz="4" w:space="0" w:color="auto"/>
              <w:right w:val="nil"/>
            </w:tcBorders>
            <w:shd w:val="clear" w:color="auto" w:fill="auto"/>
            <w:noWrap/>
            <w:vAlign w:val="bottom"/>
            <w:hideMark/>
          </w:tcPr>
          <w:p w14:paraId="43AC10B6" w14:textId="77777777" w:rsidR="00B12739" w:rsidRPr="00AC2066" w:rsidRDefault="00B12739" w:rsidP="00F46648">
            <w:pPr>
              <w:spacing w:after="0" w:line="240" w:lineRule="auto"/>
              <w:jc w:val="center"/>
              <w:rPr>
                <w:ins w:id="8601" w:author="Lane, Stefanie" w:date="2023-09-27T17:48:00Z"/>
                <w:rFonts w:ascii="Calibri" w:eastAsia="Times New Roman" w:hAnsi="Calibri" w:cs="Calibri"/>
                <w:color w:val="000000"/>
                <w:lang w:eastAsia="en-CA"/>
              </w:rPr>
            </w:pPr>
            <w:ins w:id="8602"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3B0A0097" w14:textId="77777777" w:rsidR="00B12739" w:rsidRPr="00AC2066" w:rsidRDefault="00B12739" w:rsidP="00F46648">
            <w:pPr>
              <w:spacing w:after="0" w:line="240" w:lineRule="auto"/>
              <w:jc w:val="center"/>
              <w:rPr>
                <w:ins w:id="8603" w:author="Lane, Stefanie" w:date="2023-09-27T17:48:00Z"/>
                <w:rFonts w:ascii="Calibri" w:eastAsia="Times New Roman" w:hAnsi="Calibri" w:cs="Calibri"/>
                <w:color w:val="000000"/>
                <w:lang w:eastAsia="en-CA"/>
              </w:rPr>
            </w:pPr>
            <w:ins w:id="860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9C57EF8" w14:textId="77777777" w:rsidR="00B12739" w:rsidRPr="00AC2066" w:rsidRDefault="00B12739" w:rsidP="00F46648">
            <w:pPr>
              <w:spacing w:after="0" w:line="240" w:lineRule="auto"/>
              <w:jc w:val="center"/>
              <w:rPr>
                <w:ins w:id="8605" w:author="Lane, Stefanie" w:date="2023-09-27T17:48:00Z"/>
                <w:rFonts w:ascii="Calibri" w:eastAsia="Times New Roman" w:hAnsi="Calibri" w:cs="Calibri"/>
                <w:color w:val="000000"/>
                <w:lang w:eastAsia="en-CA"/>
              </w:rPr>
            </w:pPr>
            <w:ins w:id="8606"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A4A8F6" w14:textId="77777777" w:rsidR="00B12739" w:rsidRPr="00AC2066" w:rsidRDefault="00B12739" w:rsidP="00F46648">
            <w:pPr>
              <w:spacing w:after="0" w:line="240" w:lineRule="auto"/>
              <w:jc w:val="center"/>
              <w:rPr>
                <w:ins w:id="8607" w:author="Lane, Stefanie" w:date="2023-09-27T17:48:00Z"/>
                <w:rFonts w:ascii="Calibri" w:eastAsia="Times New Roman" w:hAnsi="Calibri" w:cs="Calibri"/>
                <w:color w:val="000000"/>
                <w:lang w:eastAsia="en-CA"/>
              </w:rPr>
            </w:pPr>
            <w:ins w:id="8608" w:author="Lane, Stefanie" w:date="2023-09-27T17:48:00Z">
              <w:r w:rsidRPr="00AC2066">
                <w:rPr>
                  <w:rFonts w:ascii="Calibri" w:eastAsia="Times New Roman" w:hAnsi="Calibri" w:cs="Calibri"/>
                  <w:color w:val="000000"/>
                  <w:lang w:eastAsia="en-CA"/>
                </w:rPr>
                <w:t>lost</w:t>
              </w:r>
            </w:ins>
          </w:p>
        </w:tc>
      </w:tr>
      <w:tr w:rsidR="00B12739" w:rsidRPr="00AC2066" w14:paraId="7BCD2269" w14:textId="77777777" w:rsidTr="00F46648">
        <w:trPr>
          <w:trHeight w:val="288"/>
          <w:ins w:id="8609" w:author="Lane, Stefanie" w:date="2023-09-27T17:48:00Z"/>
        </w:trPr>
        <w:tc>
          <w:tcPr>
            <w:tcW w:w="1298" w:type="dxa"/>
            <w:vMerge/>
            <w:tcBorders>
              <w:top w:val="nil"/>
              <w:left w:val="single" w:sz="8" w:space="0" w:color="auto"/>
              <w:bottom w:val="single" w:sz="8" w:space="0" w:color="000000"/>
              <w:right w:val="nil"/>
            </w:tcBorders>
            <w:vAlign w:val="center"/>
            <w:hideMark/>
          </w:tcPr>
          <w:p w14:paraId="03978CCA" w14:textId="77777777" w:rsidR="00B12739" w:rsidRPr="00AC2066" w:rsidRDefault="00B12739" w:rsidP="00F46648">
            <w:pPr>
              <w:spacing w:after="0" w:line="240" w:lineRule="auto"/>
              <w:rPr>
                <w:ins w:id="861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00CBCA" w14:textId="77777777" w:rsidR="00B12739" w:rsidRPr="00AC2066" w:rsidRDefault="00B12739" w:rsidP="00F46648">
            <w:pPr>
              <w:spacing w:after="0" w:line="240" w:lineRule="auto"/>
              <w:rPr>
                <w:ins w:id="8611"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96FD3F" w14:textId="77777777" w:rsidR="00B12739" w:rsidRPr="00AC2066" w:rsidRDefault="00B12739" w:rsidP="00F46648">
            <w:pPr>
              <w:spacing w:after="0" w:line="240" w:lineRule="auto"/>
              <w:rPr>
                <w:ins w:id="8612" w:author="Lane, Stefanie" w:date="2023-09-27T17:48:00Z"/>
                <w:rFonts w:ascii="Calibri" w:eastAsia="Times New Roman" w:hAnsi="Calibri" w:cs="Calibri"/>
                <w:i/>
                <w:iCs/>
                <w:color w:val="000000"/>
                <w:lang w:eastAsia="en-CA"/>
              </w:rPr>
            </w:pPr>
            <w:ins w:id="8613" w:author="Lane, Stefanie" w:date="2023-09-27T17:48:00Z">
              <w:r w:rsidRPr="00AC2066">
                <w:rPr>
                  <w:rFonts w:ascii="Calibri" w:eastAsia="Times New Roman" w:hAnsi="Calibri" w:cs="Calibri"/>
                  <w:i/>
                  <w:iCs/>
                  <w:color w:val="000000"/>
                  <w:lang w:eastAsia="en-CA"/>
                </w:rPr>
                <w:t>Mentha arvensis</w:t>
              </w:r>
            </w:ins>
          </w:p>
        </w:tc>
        <w:tc>
          <w:tcPr>
            <w:tcW w:w="734" w:type="dxa"/>
            <w:tcBorders>
              <w:top w:val="nil"/>
              <w:left w:val="nil"/>
              <w:bottom w:val="single" w:sz="4" w:space="0" w:color="auto"/>
              <w:right w:val="nil"/>
            </w:tcBorders>
            <w:shd w:val="clear" w:color="auto" w:fill="auto"/>
            <w:noWrap/>
            <w:vAlign w:val="bottom"/>
            <w:hideMark/>
          </w:tcPr>
          <w:p w14:paraId="187E0CD7" w14:textId="77777777" w:rsidR="00B12739" w:rsidRPr="00AC2066" w:rsidRDefault="00B12739" w:rsidP="00F46648">
            <w:pPr>
              <w:spacing w:after="0" w:line="240" w:lineRule="auto"/>
              <w:jc w:val="center"/>
              <w:rPr>
                <w:ins w:id="8614" w:author="Lane, Stefanie" w:date="2023-09-27T17:48:00Z"/>
                <w:rFonts w:ascii="Calibri" w:eastAsia="Times New Roman" w:hAnsi="Calibri" w:cs="Calibri"/>
                <w:color w:val="000000"/>
                <w:lang w:eastAsia="en-CA"/>
              </w:rPr>
            </w:pPr>
            <w:ins w:id="8615"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single" w:sz="4" w:space="0" w:color="auto"/>
              <w:right w:val="nil"/>
            </w:tcBorders>
            <w:shd w:val="clear" w:color="auto" w:fill="auto"/>
            <w:noWrap/>
            <w:vAlign w:val="bottom"/>
            <w:hideMark/>
          </w:tcPr>
          <w:p w14:paraId="36BF5B5D" w14:textId="77777777" w:rsidR="00B12739" w:rsidRPr="00AC2066" w:rsidRDefault="00B12739" w:rsidP="00F46648">
            <w:pPr>
              <w:spacing w:after="0" w:line="240" w:lineRule="auto"/>
              <w:jc w:val="center"/>
              <w:rPr>
                <w:ins w:id="8616" w:author="Lane, Stefanie" w:date="2023-09-27T17:48:00Z"/>
                <w:rFonts w:ascii="Calibri" w:eastAsia="Times New Roman" w:hAnsi="Calibri" w:cs="Calibri"/>
                <w:color w:val="000000"/>
                <w:lang w:eastAsia="en-CA"/>
              </w:rPr>
            </w:pPr>
            <w:ins w:id="861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4" w:space="0" w:color="auto"/>
              <w:right w:val="nil"/>
            </w:tcBorders>
            <w:shd w:val="clear" w:color="auto" w:fill="auto"/>
            <w:noWrap/>
            <w:vAlign w:val="bottom"/>
            <w:hideMark/>
          </w:tcPr>
          <w:p w14:paraId="6620DA28" w14:textId="77777777" w:rsidR="00B12739" w:rsidRPr="00AC2066" w:rsidRDefault="00B12739" w:rsidP="00F46648">
            <w:pPr>
              <w:spacing w:after="0" w:line="240" w:lineRule="auto"/>
              <w:jc w:val="center"/>
              <w:rPr>
                <w:ins w:id="8618" w:author="Lane, Stefanie" w:date="2023-09-27T17:48:00Z"/>
                <w:rFonts w:ascii="Calibri" w:eastAsia="Times New Roman" w:hAnsi="Calibri" w:cs="Calibri"/>
                <w:color w:val="000000"/>
                <w:lang w:eastAsia="en-CA"/>
              </w:rPr>
            </w:pPr>
            <w:ins w:id="8619"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155E311C" w14:textId="77777777" w:rsidR="00B12739" w:rsidRPr="00AC2066" w:rsidRDefault="00B12739" w:rsidP="00F46648">
            <w:pPr>
              <w:spacing w:after="0" w:line="240" w:lineRule="auto"/>
              <w:jc w:val="center"/>
              <w:rPr>
                <w:ins w:id="8620" w:author="Lane, Stefanie" w:date="2023-09-27T17:48:00Z"/>
                <w:rFonts w:ascii="Calibri" w:eastAsia="Times New Roman" w:hAnsi="Calibri" w:cs="Calibri"/>
                <w:color w:val="000000"/>
                <w:lang w:eastAsia="en-CA"/>
              </w:rPr>
            </w:pPr>
            <w:ins w:id="8621" w:author="Lane, Stefanie" w:date="2023-09-27T17:48:00Z">
              <w:r w:rsidRPr="00AC2066">
                <w:rPr>
                  <w:rFonts w:ascii="Calibri" w:eastAsia="Times New Roman" w:hAnsi="Calibri" w:cs="Calibri"/>
                  <w:color w:val="000000"/>
                  <w:lang w:eastAsia="en-CA"/>
                </w:rPr>
                <w:t>-</w:t>
              </w:r>
            </w:ins>
          </w:p>
        </w:tc>
      </w:tr>
      <w:tr w:rsidR="00B12739" w:rsidRPr="00AC2066" w14:paraId="3E6ABEDA" w14:textId="77777777" w:rsidTr="00F46648">
        <w:trPr>
          <w:trHeight w:val="288"/>
          <w:ins w:id="8622" w:author="Lane, Stefanie" w:date="2023-09-27T17:48:00Z"/>
        </w:trPr>
        <w:tc>
          <w:tcPr>
            <w:tcW w:w="1298" w:type="dxa"/>
            <w:vMerge/>
            <w:tcBorders>
              <w:top w:val="nil"/>
              <w:left w:val="single" w:sz="8" w:space="0" w:color="auto"/>
              <w:bottom w:val="single" w:sz="8" w:space="0" w:color="000000"/>
              <w:right w:val="nil"/>
            </w:tcBorders>
            <w:vAlign w:val="center"/>
            <w:hideMark/>
          </w:tcPr>
          <w:p w14:paraId="5667ADEF" w14:textId="77777777" w:rsidR="00B12739" w:rsidRPr="00AC2066" w:rsidRDefault="00B12739" w:rsidP="00F46648">
            <w:pPr>
              <w:spacing w:after="0" w:line="240" w:lineRule="auto"/>
              <w:rPr>
                <w:ins w:id="862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88A049" w14:textId="77777777" w:rsidR="00B12739" w:rsidRPr="00AC2066" w:rsidRDefault="00B12739" w:rsidP="00F46648">
            <w:pPr>
              <w:spacing w:after="0" w:line="240" w:lineRule="auto"/>
              <w:rPr>
                <w:ins w:id="862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79F107" w14:textId="77777777" w:rsidR="00B12739" w:rsidRPr="00AC2066" w:rsidRDefault="00B12739" w:rsidP="00F46648">
            <w:pPr>
              <w:spacing w:after="0" w:line="240" w:lineRule="auto"/>
              <w:rPr>
                <w:ins w:id="8625" w:author="Lane, Stefanie" w:date="2023-09-27T17:48:00Z"/>
                <w:rFonts w:ascii="Calibri" w:eastAsia="Times New Roman" w:hAnsi="Calibri" w:cs="Calibri"/>
                <w:i/>
                <w:iCs/>
                <w:color w:val="000000"/>
                <w:lang w:eastAsia="en-CA"/>
              </w:rPr>
            </w:pPr>
            <w:ins w:id="8626" w:author="Lane, Stefanie" w:date="2023-09-27T17:48:00Z">
              <w:r w:rsidRPr="00AC2066">
                <w:rPr>
                  <w:rFonts w:ascii="Calibri" w:eastAsia="Times New Roman" w:hAnsi="Calibri" w:cs="Calibri"/>
                  <w:i/>
                  <w:iCs/>
                  <w:color w:val="000000"/>
                  <w:lang w:eastAsia="en-CA"/>
                </w:rPr>
                <w:t>Agrostis stolonifera</w:t>
              </w:r>
            </w:ins>
          </w:p>
        </w:tc>
        <w:tc>
          <w:tcPr>
            <w:tcW w:w="734" w:type="dxa"/>
            <w:tcBorders>
              <w:top w:val="nil"/>
              <w:left w:val="nil"/>
              <w:bottom w:val="nil"/>
              <w:right w:val="nil"/>
            </w:tcBorders>
            <w:shd w:val="clear" w:color="auto" w:fill="auto"/>
            <w:noWrap/>
            <w:vAlign w:val="bottom"/>
            <w:hideMark/>
          </w:tcPr>
          <w:p w14:paraId="17207196" w14:textId="77777777" w:rsidR="00B12739" w:rsidRPr="00AC2066" w:rsidRDefault="00B12739" w:rsidP="00F46648">
            <w:pPr>
              <w:spacing w:after="0" w:line="240" w:lineRule="auto"/>
              <w:jc w:val="center"/>
              <w:rPr>
                <w:ins w:id="8627" w:author="Lane, Stefanie" w:date="2023-09-27T17:48:00Z"/>
                <w:rFonts w:ascii="Calibri" w:eastAsia="Times New Roman" w:hAnsi="Calibri" w:cs="Calibri"/>
                <w:color w:val="000000"/>
                <w:lang w:eastAsia="en-CA"/>
              </w:rPr>
            </w:pPr>
            <w:ins w:id="8628" w:author="Lane, Stefanie" w:date="2023-09-27T17:48:00Z">
              <w:r w:rsidRPr="00AC2066">
                <w:rPr>
                  <w:rFonts w:ascii="Calibri" w:eastAsia="Times New Roman" w:hAnsi="Calibri" w:cs="Calibri"/>
                  <w:color w:val="000000"/>
                  <w:lang w:eastAsia="en-CA"/>
                </w:rPr>
                <w:t>1.9</w:t>
              </w:r>
            </w:ins>
          </w:p>
        </w:tc>
        <w:tc>
          <w:tcPr>
            <w:tcW w:w="734" w:type="dxa"/>
            <w:tcBorders>
              <w:top w:val="nil"/>
              <w:left w:val="nil"/>
              <w:bottom w:val="nil"/>
              <w:right w:val="nil"/>
            </w:tcBorders>
            <w:shd w:val="clear" w:color="auto" w:fill="auto"/>
            <w:noWrap/>
            <w:vAlign w:val="bottom"/>
            <w:hideMark/>
          </w:tcPr>
          <w:p w14:paraId="52B24B60" w14:textId="77777777" w:rsidR="00B12739" w:rsidRPr="00AC2066" w:rsidRDefault="00B12739" w:rsidP="00F46648">
            <w:pPr>
              <w:spacing w:after="0" w:line="240" w:lineRule="auto"/>
              <w:jc w:val="center"/>
              <w:rPr>
                <w:ins w:id="8629" w:author="Lane, Stefanie" w:date="2023-09-27T17:48:00Z"/>
                <w:rFonts w:ascii="Calibri" w:eastAsia="Times New Roman" w:hAnsi="Calibri" w:cs="Calibri"/>
                <w:color w:val="000000"/>
                <w:lang w:eastAsia="en-CA"/>
              </w:rPr>
            </w:pPr>
            <w:ins w:id="8630" w:author="Lane, Stefanie" w:date="2023-09-27T17:48:00Z">
              <w:r w:rsidRPr="00AC2066">
                <w:rPr>
                  <w:rFonts w:ascii="Calibri" w:eastAsia="Times New Roman" w:hAnsi="Calibri" w:cs="Calibri"/>
                  <w:color w:val="000000"/>
                  <w:lang w:eastAsia="en-CA"/>
                </w:rPr>
                <w:t>2.3</w:t>
              </w:r>
            </w:ins>
          </w:p>
        </w:tc>
        <w:tc>
          <w:tcPr>
            <w:tcW w:w="734" w:type="dxa"/>
            <w:tcBorders>
              <w:top w:val="nil"/>
              <w:left w:val="nil"/>
              <w:bottom w:val="nil"/>
              <w:right w:val="nil"/>
            </w:tcBorders>
            <w:shd w:val="clear" w:color="auto" w:fill="auto"/>
            <w:noWrap/>
            <w:vAlign w:val="bottom"/>
            <w:hideMark/>
          </w:tcPr>
          <w:p w14:paraId="1D029172" w14:textId="77777777" w:rsidR="00B12739" w:rsidRPr="00AC2066" w:rsidRDefault="00B12739" w:rsidP="00F46648">
            <w:pPr>
              <w:spacing w:after="0" w:line="240" w:lineRule="auto"/>
              <w:jc w:val="center"/>
              <w:rPr>
                <w:ins w:id="8631" w:author="Lane, Stefanie" w:date="2023-09-27T17:48:00Z"/>
                <w:rFonts w:ascii="Calibri" w:eastAsia="Times New Roman" w:hAnsi="Calibri" w:cs="Calibri"/>
                <w:color w:val="000000"/>
                <w:lang w:eastAsia="en-CA"/>
              </w:rPr>
            </w:pPr>
            <w:ins w:id="8632" w:author="Lane, Stefanie" w:date="2023-09-27T17:48:00Z">
              <w:r w:rsidRPr="00AC2066">
                <w:rPr>
                  <w:rFonts w:ascii="Calibri" w:eastAsia="Times New Roman" w:hAnsi="Calibri" w:cs="Calibri"/>
                  <w:color w:val="000000"/>
                  <w:lang w:eastAsia="en-CA"/>
                </w:rPr>
                <w:t>1.3</w:t>
              </w:r>
            </w:ins>
          </w:p>
        </w:tc>
        <w:tc>
          <w:tcPr>
            <w:tcW w:w="1696" w:type="dxa"/>
            <w:tcBorders>
              <w:top w:val="nil"/>
              <w:left w:val="nil"/>
              <w:bottom w:val="nil"/>
              <w:right w:val="single" w:sz="8" w:space="0" w:color="auto"/>
            </w:tcBorders>
            <w:shd w:val="clear" w:color="auto" w:fill="auto"/>
            <w:noWrap/>
            <w:vAlign w:val="bottom"/>
            <w:hideMark/>
          </w:tcPr>
          <w:p w14:paraId="069287A7" w14:textId="77777777" w:rsidR="00B12739" w:rsidRPr="00AC2066" w:rsidRDefault="00B12739" w:rsidP="00F46648">
            <w:pPr>
              <w:spacing w:after="0" w:line="240" w:lineRule="auto"/>
              <w:jc w:val="center"/>
              <w:rPr>
                <w:ins w:id="8633" w:author="Lane, Stefanie" w:date="2023-09-27T17:48:00Z"/>
                <w:rFonts w:ascii="Calibri" w:eastAsia="Times New Roman" w:hAnsi="Calibri" w:cs="Calibri"/>
                <w:color w:val="000000"/>
                <w:lang w:eastAsia="en-CA"/>
              </w:rPr>
            </w:pPr>
            <w:ins w:id="8634" w:author="Lane, Stefanie" w:date="2023-09-27T17:48:00Z">
              <w:r w:rsidRPr="00AC2066">
                <w:rPr>
                  <w:rFonts w:ascii="Calibri" w:eastAsia="Times New Roman" w:hAnsi="Calibri" w:cs="Calibri"/>
                  <w:color w:val="000000"/>
                  <w:lang w:eastAsia="en-CA"/>
                </w:rPr>
                <w:t>-</w:t>
              </w:r>
            </w:ins>
          </w:p>
        </w:tc>
      </w:tr>
      <w:tr w:rsidR="00B12739" w:rsidRPr="00AC2066" w14:paraId="4BE991AD" w14:textId="77777777" w:rsidTr="00F46648">
        <w:trPr>
          <w:trHeight w:val="288"/>
          <w:ins w:id="8635" w:author="Lane, Stefanie" w:date="2023-09-27T17:48:00Z"/>
        </w:trPr>
        <w:tc>
          <w:tcPr>
            <w:tcW w:w="1298" w:type="dxa"/>
            <w:vMerge/>
            <w:tcBorders>
              <w:top w:val="nil"/>
              <w:left w:val="single" w:sz="8" w:space="0" w:color="auto"/>
              <w:bottom w:val="single" w:sz="8" w:space="0" w:color="000000"/>
              <w:right w:val="nil"/>
            </w:tcBorders>
            <w:vAlign w:val="center"/>
            <w:hideMark/>
          </w:tcPr>
          <w:p w14:paraId="202878FB" w14:textId="77777777" w:rsidR="00B12739" w:rsidRPr="00AC2066" w:rsidRDefault="00B12739" w:rsidP="00F46648">
            <w:pPr>
              <w:spacing w:after="0" w:line="240" w:lineRule="auto"/>
              <w:rPr>
                <w:ins w:id="863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B5E91C" w14:textId="77777777" w:rsidR="00B12739" w:rsidRPr="00AC2066" w:rsidRDefault="00B12739" w:rsidP="00F46648">
            <w:pPr>
              <w:spacing w:after="0" w:line="240" w:lineRule="auto"/>
              <w:rPr>
                <w:ins w:id="863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BCAC4B" w14:textId="77777777" w:rsidR="00B12739" w:rsidRPr="00AC2066" w:rsidRDefault="00B12739" w:rsidP="00F46648">
            <w:pPr>
              <w:spacing w:after="0" w:line="240" w:lineRule="auto"/>
              <w:rPr>
                <w:ins w:id="8638" w:author="Lane, Stefanie" w:date="2023-09-27T17:48:00Z"/>
                <w:rFonts w:ascii="Calibri" w:eastAsia="Times New Roman" w:hAnsi="Calibri" w:cs="Calibri"/>
                <w:i/>
                <w:iCs/>
                <w:color w:val="000000"/>
                <w:lang w:eastAsia="en-CA"/>
              </w:rPr>
            </w:pPr>
            <w:ins w:id="8639" w:author="Lane, Stefanie" w:date="2023-09-27T17:48:00Z">
              <w:r w:rsidRPr="00AC2066">
                <w:rPr>
                  <w:rFonts w:ascii="Calibri" w:eastAsia="Times New Roman" w:hAnsi="Calibri" w:cs="Calibri"/>
                  <w:i/>
                  <w:iCs/>
                  <w:color w:val="000000"/>
                  <w:lang w:eastAsia="en-CA"/>
                </w:rPr>
                <w:t>Lythrum salicaria</w:t>
              </w:r>
            </w:ins>
          </w:p>
        </w:tc>
        <w:tc>
          <w:tcPr>
            <w:tcW w:w="734" w:type="dxa"/>
            <w:tcBorders>
              <w:top w:val="single" w:sz="4" w:space="0" w:color="auto"/>
              <w:left w:val="nil"/>
              <w:bottom w:val="single" w:sz="4" w:space="0" w:color="auto"/>
              <w:right w:val="nil"/>
            </w:tcBorders>
            <w:shd w:val="clear" w:color="auto" w:fill="auto"/>
            <w:noWrap/>
            <w:vAlign w:val="bottom"/>
            <w:hideMark/>
          </w:tcPr>
          <w:p w14:paraId="0D2A79EA" w14:textId="77777777" w:rsidR="00B12739" w:rsidRPr="00AC2066" w:rsidRDefault="00B12739" w:rsidP="00F46648">
            <w:pPr>
              <w:spacing w:after="0" w:line="240" w:lineRule="auto"/>
              <w:jc w:val="center"/>
              <w:rPr>
                <w:ins w:id="8640" w:author="Lane, Stefanie" w:date="2023-09-27T17:48:00Z"/>
                <w:rFonts w:ascii="Calibri" w:eastAsia="Times New Roman" w:hAnsi="Calibri" w:cs="Calibri"/>
                <w:color w:val="000000"/>
                <w:lang w:eastAsia="en-CA"/>
              </w:rPr>
            </w:pPr>
            <w:ins w:id="8641"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3193B01E" w14:textId="77777777" w:rsidR="00B12739" w:rsidRPr="00AC2066" w:rsidRDefault="00B12739" w:rsidP="00F46648">
            <w:pPr>
              <w:spacing w:after="0" w:line="240" w:lineRule="auto"/>
              <w:jc w:val="center"/>
              <w:rPr>
                <w:ins w:id="8642" w:author="Lane, Stefanie" w:date="2023-09-27T17:48:00Z"/>
                <w:rFonts w:ascii="Calibri" w:eastAsia="Times New Roman" w:hAnsi="Calibri" w:cs="Calibri"/>
                <w:color w:val="000000"/>
                <w:lang w:eastAsia="en-CA"/>
              </w:rPr>
            </w:pPr>
            <w:ins w:id="8643"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9D84BE3" w14:textId="77777777" w:rsidR="00B12739" w:rsidRPr="00AC2066" w:rsidRDefault="00B12739" w:rsidP="00F46648">
            <w:pPr>
              <w:spacing w:after="0" w:line="240" w:lineRule="auto"/>
              <w:jc w:val="center"/>
              <w:rPr>
                <w:ins w:id="8644" w:author="Lane, Stefanie" w:date="2023-09-27T17:48:00Z"/>
                <w:rFonts w:ascii="Calibri" w:eastAsia="Times New Roman" w:hAnsi="Calibri" w:cs="Calibri"/>
                <w:color w:val="000000"/>
                <w:lang w:eastAsia="en-CA"/>
              </w:rPr>
            </w:pPr>
            <w:ins w:id="8645" w:author="Lane, Stefanie" w:date="2023-09-27T17:48:00Z">
              <w:r w:rsidRPr="00AC2066">
                <w:rPr>
                  <w:rFonts w:ascii="Calibri" w:eastAsia="Times New Roman" w:hAnsi="Calibri" w:cs="Calibri"/>
                  <w:color w:val="000000"/>
                  <w:lang w:eastAsia="en-CA"/>
                </w:rPr>
                <w:t>0.4</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9E406E6" w14:textId="77777777" w:rsidR="00B12739" w:rsidRPr="00AC2066" w:rsidRDefault="00B12739" w:rsidP="00F46648">
            <w:pPr>
              <w:spacing w:after="0" w:line="240" w:lineRule="auto"/>
              <w:jc w:val="center"/>
              <w:rPr>
                <w:ins w:id="8646" w:author="Lane, Stefanie" w:date="2023-09-27T17:48:00Z"/>
                <w:rFonts w:ascii="Calibri" w:eastAsia="Times New Roman" w:hAnsi="Calibri" w:cs="Calibri"/>
                <w:color w:val="000000"/>
                <w:lang w:eastAsia="en-CA"/>
              </w:rPr>
            </w:pPr>
            <w:ins w:id="8647" w:author="Lane, Stefanie" w:date="2023-09-27T17:48:00Z">
              <w:r w:rsidRPr="00AC2066">
                <w:rPr>
                  <w:rFonts w:ascii="Calibri" w:eastAsia="Times New Roman" w:hAnsi="Calibri" w:cs="Calibri"/>
                  <w:color w:val="000000"/>
                  <w:lang w:eastAsia="en-CA"/>
                </w:rPr>
                <w:t>+</w:t>
              </w:r>
            </w:ins>
          </w:p>
        </w:tc>
      </w:tr>
      <w:tr w:rsidR="00B12739" w:rsidRPr="00AC2066" w14:paraId="4995F565" w14:textId="77777777" w:rsidTr="00F46648">
        <w:trPr>
          <w:trHeight w:val="288"/>
          <w:ins w:id="8648" w:author="Lane, Stefanie" w:date="2023-09-27T17:48:00Z"/>
        </w:trPr>
        <w:tc>
          <w:tcPr>
            <w:tcW w:w="1298" w:type="dxa"/>
            <w:vMerge/>
            <w:tcBorders>
              <w:top w:val="nil"/>
              <w:left w:val="single" w:sz="8" w:space="0" w:color="auto"/>
              <w:bottom w:val="single" w:sz="8" w:space="0" w:color="000000"/>
              <w:right w:val="nil"/>
            </w:tcBorders>
            <w:vAlign w:val="center"/>
            <w:hideMark/>
          </w:tcPr>
          <w:p w14:paraId="5A8677CE" w14:textId="77777777" w:rsidR="00B12739" w:rsidRPr="00AC2066" w:rsidRDefault="00B12739" w:rsidP="00F46648">
            <w:pPr>
              <w:spacing w:after="0" w:line="240" w:lineRule="auto"/>
              <w:rPr>
                <w:ins w:id="864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3AF117E" w14:textId="77777777" w:rsidR="00B12739" w:rsidRPr="00AC2066" w:rsidRDefault="00B12739" w:rsidP="00F46648">
            <w:pPr>
              <w:spacing w:after="0" w:line="240" w:lineRule="auto"/>
              <w:rPr>
                <w:ins w:id="865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E3F120D" w14:textId="77777777" w:rsidR="00B12739" w:rsidRPr="00AC2066" w:rsidRDefault="00B12739" w:rsidP="00F46648">
            <w:pPr>
              <w:spacing w:after="0" w:line="240" w:lineRule="auto"/>
              <w:rPr>
                <w:ins w:id="8651" w:author="Lane, Stefanie" w:date="2023-09-27T17:48:00Z"/>
                <w:rFonts w:ascii="Calibri" w:eastAsia="Times New Roman" w:hAnsi="Calibri" w:cs="Calibri"/>
                <w:i/>
                <w:iCs/>
                <w:color w:val="000000"/>
                <w:lang w:eastAsia="en-CA"/>
              </w:rPr>
            </w:pPr>
            <w:ins w:id="8652" w:author="Lane, Stefanie" w:date="2023-09-27T17:48:00Z">
              <w:r w:rsidRPr="00AC2066">
                <w:rPr>
                  <w:rFonts w:ascii="Calibri" w:eastAsia="Times New Roman" w:hAnsi="Calibri" w:cs="Calibri"/>
                  <w:i/>
                  <w:iCs/>
                  <w:color w:val="000000"/>
                  <w:lang w:eastAsia="en-CA"/>
                </w:rPr>
                <w:t>Festuca arundinacea</w:t>
              </w:r>
            </w:ins>
          </w:p>
        </w:tc>
        <w:tc>
          <w:tcPr>
            <w:tcW w:w="734" w:type="dxa"/>
            <w:tcBorders>
              <w:top w:val="nil"/>
              <w:left w:val="nil"/>
              <w:bottom w:val="nil"/>
              <w:right w:val="nil"/>
            </w:tcBorders>
            <w:shd w:val="clear" w:color="auto" w:fill="auto"/>
            <w:noWrap/>
            <w:vAlign w:val="bottom"/>
            <w:hideMark/>
          </w:tcPr>
          <w:p w14:paraId="74A43930" w14:textId="77777777" w:rsidR="00B12739" w:rsidRPr="00AC2066" w:rsidRDefault="00B12739" w:rsidP="00F46648">
            <w:pPr>
              <w:spacing w:after="0" w:line="240" w:lineRule="auto"/>
              <w:jc w:val="center"/>
              <w:rPr>
                <w:ins w:id="8653" w:author="Lane, Stefanie" w:date="2023-09-27T17:48:00Z"/>
                <w:rFonts w:ascii="Calibri" w:eastAsia="Times New Roman" w:hAnsi="Calibri" w:cs="Calibri"/>
                <w:color w:val="000000"/>
                <w:lang w:eastAsia="en-CA"/>
              </w:rPr>
            </w:pPr>
            <w:ins w:id="8654"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5B32D6AE" w14:textId="77777777" w:rsidR="00B12739" w:rsidRPr="00AC2066" w:rsidRDefault="00B12739" w:rsidP="00F46648">
            <w:pPr>
              <w:spacing w:after="0" w:line="240" w:lineRule="auto"/>
              <w:jc w:val="center"/>
              <w:rPr>
                <w:ins w:id="8655" w:author="Lane, Stefanie" w:date="2023-09-27T17:48:00Z"/>
                <w:rFonts w:ascii="Calibri" w:eastAsia="Times New Roman" w:hAnsi="Calibri" w:cs="Calibri"/>
                <w:color w:val="000000"/>
                <w:lang w:eastAsia="en-CA"/>
              </w:rPr>
            </w:pPr>
            <w:ins w:id="8656"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4862AEF2" w14:textId="77777777" w:rsidR="00B12739" w:rsidRPr="00AC2066" w:rsidRDefault="00B12739" w:rsidP="00F46648">
            <w:pPr>
              <w:spacing w:after="0" w:line="240" w:lineRule="auto"/>
              <w:jc w:val="center"/>
              <w:rPr>
                <w:ins w:id="8657" w:author="Lane, Stefanie" w:date="2023-09-27T17:48:00Z"/>
                <w:rFonts w:ascii="Calibri" w:eastAsia="Times New Roman" w:hAnsi="Calibri" w:cs="Calibri"/>
                <w:color w:val="000000"/>
                <w:lang w:eastAsia="en-CA"/>
              </w:rPr>
            </w:pPr>
            <w:ins w:id="8658"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nil"/>
              <w:right w:val="single" w:sz="8" w:space="0" w:color="auto"/>
            </w:tcBorders>
            <w:shd w:val="clear" w:color="auto" w:fill="auto"/>
            <w:noWrap/>
            <w:vAlign w:val="bottom"/>
            <w:hideMark/>
          </w:tcPr>
          <w:p w14:paraId="0CDE5CAC" w14:textId="77777777" w:rsidR="00B12739" w:rsidRPr="00AC2066" w:rsidRDefault="00B12739" w:rsidP="00F46648">
            <w:pPr>
              <w:spacing w:after="0" w:line="240" w:lineRule="auto"/>
              <w:jc w:val="center"/>
              <w:rPr>
                <w:ins w:id="8659" w:author="Lane, Stefanie" w:date="2023-09-27T17:48:00Z"/>
                <w:rFonts w:ascii="Calibri" w:eastAsia="Times New Roman" w:hAnsi="Calibri" w:cs="Calibri"/>
                <w:color w:val="000000"/>
                <w:lang w:eastAsia="en-CA"/>
              </w:rPr>
            </w:pPr>
            <w:ins w:id="8660" w:author="Lane, Stefanie" w:date="2023-09-27T17:48:00Z">
              <w:r w:rsidRPr="00AC2066">
                <w:rPr>
                  <w:rFonts w:ascii="Calibri" w:eastAsia="Times New Roman" w:hAnsi="Calibri" w:cs="Calibri"/>
                  <w:color w:val="000000"/>
                  <w:lang w:eastAsia="en-CA"/>
                </w:rPr>
                <w:t>+</w:t>
              </w:r>
            </w:ins>
          </w:p>
        </w:tc>
      </w:tr>
      <w:tr w:rsidR="00B12739" w:rsidRPr="00AC2066" w14:paraId="069EDE7E" w14:textId="77777777" w:rsidTr="00F46648">
        <w:trPr>
          <w:trHeight w:val="288"/>
          <w:ins w:id="8661" w:author="Lane, Stefanie" w:date="2023-09-27T17:48:00Z"/>
        </w:trPr>
        <w:tc>
          <w:tcPr>
            <w:tcW w:w="1298" w:type="dxa"/>
            <w:vMerge/>
            <w:tcBorders>
              <w:top w:val="nil"/>
              <w:left w:val="single" w:sz="8" w:space="0" w:color="auto"/>
              <w:bottom w:val="single" w:sz="8" w:space="0" w:color="000000"/>
              <w:right w:val="nil"/>
            </w:tcBorders>
            <w:vAlign w:val="center"/>
            <w:hideMark/>
          </w:tcPr>
          <w:p w14:paraId="18F40567" w14:textId="77777777" w:rsidR="00B12739" w:rsidRPr="00AC2066" w:rsidRDefault="00B12739" w:rsidP="00F46648">
            <w:pPr>
              <w:spacing w:after="0" w:line="240" w:lineRule="auto"/>
              <w:rPr>
                <w:ins w:id="866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FEE7F" w14:textId="77777777" w:rsidR="00B12739" w:rsidRPr="00AC2066" w:rsidRDefault="00B12739" w:rsidP="00F46648">
            <w:pPr>
              <w:spacing w:after="0" w:line="240" w:lineRule="auto"/>
              <w:rPr>
                <w:ins w:id="866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AED732D" w14:textId="77777777" w:rsidR="00B12739" w:rsidRPr="00AC2066" w:rsidRDefault="00B12739" w:rsidP="00F46648">
            <w:pPr>
              <w:spacing w:after="0" w:line="240" w:lineRule="auto"/>
              <w:rPr>
                <w:ins w:id="8664" w:author="Lane, Stefanie" w:date="2023-09-27T17:48:00Z"/>
                <w:rFonts w:ascii="Calibri" w:eastAsia="Times New Roman" w:hAnsi="Calibri" w:cs="Calibri"/>
                <w:i/>
                <w:iCs/>
                <w:color w:val="000000"/>
                <w:lang w:eastAsia="en-CA"/>
              </w:rPr>
            </w:pPr>
            <w:ins w:id="8665" w:author="Lane, Stefanie" w:date="2023-09-27T17:48:00Z">
              <w:r w:rsidRPr="00AC2066">
                <w:rPr>
                  <w:rFonts w:ascii="Calibri" w:eastAsia="Times New Roman" w:hAnsi="Calibri" w:cs="Calibri"/>
                  <w:i/>
                  <w:iCs/>
                  <w:color w:val="000000"/>
                  <w:lang w:eastAsia="en-CA"/>
                </w:rPr>
                <w:t>Iris pseudacorus</w:t>
              </w:r>
            </w:ins>
          </w:p>
        </w:tc>
        <w:tc>
          <w:tcPr>
            <w:tcW w:w="734" w:type="dxa"/>
            <w:tcBorders>
              <w:top w:val="single" w:sz="4" w:space="0" w:color="auto"/>
              <w:left w:val="nil"/>
              <w:bottom w:val="single" w:sz="4" w:space="0" w:color="auto"/>
              <w:right w:val="nil"/>
            </w:tcBorders>
            <w:shd w:val="clear" w:color="auto" w:fill="auto"/>
            <w:noWrap/>
            <w:vAlign w:val="bottom"/>
            <w:hideMark/>
          </w:tcPr>
          <w:p w14:paraId="2268548D" w14:textId="77777777" w:rsidR="00B12739" w:rsidRPr="00AC2066" w:rsidRDefault="00B12739" w:rsidP="00F46648">
            <w:pPr>
              <w:spacing w:after="0" w:line="240" w:lineRule="auto"/>
              <w:jc w:val="center"/>
              <w:rPr>
                <w:ins w:id="8666" w:author="Lane, Stefanie" w:date="2023-09-27T17:48:00Z"/>
                <w:rFonts w:ascii="Calibri" w:eastAsia="Times New Roman" w:hAnsi="Calibri" w:cs="Calibri"/>
                <w:color w:val="000000"/>
                <w:lang w:eastAsia="en-CA"/>
              </w:rPr>
            </w:pPr>
            <w:ins w:id="8667"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780587A" w14:textId="77777777" w:rsidR="00B12739" w:rsidRPr="00AC2066" w:rsidRDefault="00B12739" w:rsidP="00F46648">
            <w:pPr>
              <w:spacing w:after="0" w:line="240" w:lineRule="auto"/>
              <w:jc w:val="center"/>
              <w:rPr>
                <w:ins w:id="8668" w:author="Lane, Stefanie" w:date="2023-09-27T17:48:00Z"/>
                <w:rFonts w:ascii="Calibri" w:eastAsia="Times New Roman" w:hAnsi="Calibri" w:cs="Calibri"/>
                <w:color w:val="000000"/>
                <w:lang w:eastAsia="en-CA"/>
              </w:rPr>
            </w:pPr>
            <w:ins w:id="866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31CEFD17" w14:textId="77777777" w:rsidR="00B12739" w:rsidRPr="00AC2066" w:rsidRDefault="00B12739" w:rsidP="00F46648">
            <w:pPr>
              <w:spacing w:after="0" w:line="240" w:lineRule="auto"/>
              <w:jc w:val="center"/>
              <w:rPr>
                <w:ins w:id="8670" w:author="Lane, Stefanie" w:date="2023-09-27T17:48:00Z"/>
                <w:rFonts w:ascii="Calibri" w:eastAsia="Times New Roman" w:hAnsi="Calibri" w:cs="Calibri"/>
                <w:color w:val="000000"/>
                <w:lang w:eastAsia="en-CA"/>
              </w:rPr>
            </w:pPr>
            <w:ins w:id="8671" w:author="Lane, Stefanie" w:date="2023-09-27T17:48:00Z">
              <w:r w:rsidRPr="00AC2066">
                <w:rPr>
                  <w:rFonts w:ascii="Calibri" w:eastAsia="Times New Roman" w:hAnsi="Calibri" w:cs="Calibri"/>
                  <w:color w:val="000000"/>
                  <w:lang w:eastAsia="en-CA"/>
                </w:rPr>
                <w:t>0.3</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CD01ABE" w14:textId="77777777" w:rsidR="00B12739" w:rsidRPr="00AC2066" w:rsidRDefault="00B12739" w:rsidP="00F46648">
            <w:pPr>
              <w:spacing w:after="0" w:line="240" w:lineRule="auto"/>
              <w:jc w:val="center"/>
              <w:rPr>
                <w:ins w:id="8672" w:author="Lane, Stefanie" w:date="2023-09-27T17:48:00Z"/>
                <w:rFonts w:ascii="Calibri" w:eastAsia="Times New Roman" w:hAnsi="Calibri" w:cs="Calibri"/>
                <w:color w:val="000000"/>
                <w:lang w:eastAsia="en-CA"/>
              </w:rPr>
            </w:pPr>
            <w:ins w:id="8673" w:author="Lane, Stefanie" w:date="2023-09-27T17:48:00Z">
              <w:r w:rsidRPr="00AC2066">
                <w:rPr>
                  <w:rFonts w:ascii="Calibri" w:eastAsia="Times New Roman" w:hAnsi="Calibri" w:cs="Calibri"/>
                  <w:color w:val="000000"/>
                  <w:lang w:eastAsia="en-CA"/>
                </w:rPr>
                <w:t>gained</w:t>
              </w:r>
            </w:ins>
          </w:p>
        </w:tc>
      </w:tr>
      <w:tr w:rsidR="00B12739" w:rsidRPr="00AC2066" w14:paraId="4190C7F8" w14:textId="77777777" w:rsidTr="00F46648">
        <w:trPr>
          <w:trHeight w:val="288"/>
          <w:ins w:id="8674" w:author="Lane, Stefanie" w:date="2023-09-27T17:48:00Z"/>
        </w:trPr>
        <w:tc>
          <w:tcPr>
            <w:tcW w:w="1298" w:type="dxa"/>
            <w:vMerge/>
            <w:tcBorders>
              <w:top w:val="nil"/>
              <w:left w:val="single" w:sz="8" w:space="0" w:color="auto"/>
              <w:bottom w:val="single" w:sz="8" w:space="0" w:color="000000"/>
              <w:right w:val="nil"/>
            </w:tcBorders>
            <w:vAlign w:val="center"/>
            <w:hideMark/>
          </w:tcPr>
          <w:p w14:paraId="17CA37CE" w14:textId="77777777" w:rsidR="00B12739" w:rsidRPr="00AC2066" w:rsidRDefault="00B12739" w:rsidP="00F46648">
            <w:pPr>
              <w:spacing w:after="0" w:line="240" w:lineRule="auto"/>
              <w:rPr>
                <w:ins w:id="867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3CB9DDF" w14:textId="77777777" w:rsidR="00B12739" w:rsidRPr="00AC2066" w:rsidRDefault="00B12739" w:rsidP="00F46648">
            <w:pPr>
              <w:spacing w:after="0" w:line="240" w:lineRule="auto"/>
              <w:rPr>
                <w:ins w:id="867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744B26" w14:textId="77777777" w:rsidR="00B12739" w:rsidRPr="00AC2066" w:rsidRDefault="00B12739" w:rsidP="00F46648">
            <w:pPr>
              <w:spacing w:after="0" w:line="240" w:lineRule="auto"/>
              <w:rPr>
                <w:ins w:id="8677" w:author="Lane, Stefanie" w:date="2023-09-27T17:48:00Z"/>
                <w:rFonts w:ascii="Calibri" w:eastAsia="Times New Roman" w:hAnsi="Calibri" w:cs="Calibri"/>
                <w:i/>
                <w:iCs/>
                <w:color w:val="000000"/>
                <w:lang w:eastAsia="en-CA"/>
              </w:rPr>
            </w:pPr>
            <w:ins w:id="8678" w:author="Lane, Stefanie" w:date="2023-09-27T17:48:00Z">
              <w:r w:rsidRPr="00AC2066">
                <w:rPr>
                  <w:rFonts w:ascii="Calibri" w:eastAsia="Times New Roman" w:hAnsi="Calibri" w:cs="Calibri"/>
                  <w:i/>
                  <w:iCs/>
                  <w:color w:val="000000"/>
                  <w:lang w:eastAsia="en-CA"/>
                </w:rPr>
                <w:t>Lycopus europaeus</w:t>
              </w:r>
            </w:ins>
          </w:p>
        </w:tc>
        <w:tc>
          <w:tcPr>
            <w:tcW w:w="734" w:type="dxa"/>
            <w:tcBorders>
              <w:top w:val="nil"/>
              <w:left w:val="nil"/>
              <w:bottom w:val="nil"/>
              <w:right w:val="nil"/>
            </w:tcBorders>
            <w:shd w:val="clear" w:color="auto" w:fill="auto"/>
            <w:noWrap/>
            <w:vAlign w:val="bottom"/>
            <w:hideMark/>
          </w:tcPr>
          <w:p w14:paraId="0973FA87" w14:textId="77777777" w:rsidR="00B12739" w:rsidRPr="00AC2066" w:rsidRDefault="00B12739" w:rsidP="00F46648">
            <w:pPr>
              <w:spacing w:after="0" w:line="240" w:lineRule="auto"/>
              <w:rPr>
                <w:ins w:id="8679"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15EBB20" w14:textId="77777777" w:rsidR="00B12739" w:rsidRPr="00AC2066" w:rsidRDefault="00B12739" w:rsidP="00F46648">
            <w:pPr>
              <w:spacing w:after="0" w:line="240" w:lineRule="auto"/>
              <w:jc w:val="center"/>
              <w:rPr>
                <w:ins w:id="8680" w:author="Lane, Stefanie" w:date="2023-09-27T17:48:00Z"/>
                <w:rFonts w:ascii="Calibri" w:eastAsia="Times New Roman" w:hAnsi="Calibri" w:cs="Calibri"/>
                <w:color w:val="000000"/>
                <w:lang w:eastAsia="en-CA"/>
              </w:rPr>
            </w:pPr>
            <w:ins w:id="8681"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6A3D894C" w14:textId="77777777" w:rsidR="00B12739" w:rsidRPr="00AC2066" w:rsidRDefault="00B12739" w:rsidP="00F46648">
            <w:pPr>
              <w:spacing w:after="0" w:line="240" w:lineRule="auto"/>
              <w:jc w:val="center"/>
              <w:rPr>
                <w:ins w:id="8682" w:author="Lane, Stefanie" w:date="2023-09-27T17:48:00Z"/>
                <w:rFonts w:ascii="Calibri" w:eastAsia="Times New Roman" w:hAnsi="Calibri" w:cs="Calibri"/>
                <w:color w:val="000000"/>
                <w:lang w:eastAsia="en-CA"/>
              </w:rPr>
            </w:pPr>
            <w:ins w:id="8683"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55C91E2C" w14:textId="77777777" w:rsidR="00B12739" w:rsidRPr="00AC2066" w:rsidRDefault="00B12739" w:rsidP="00F46648">
            <w:pPr>
              <w:spacing w:after="0" w:line="240" w:lineRule="auto"/>
              <w:jc w:val="center"/>
              <w:rPr>
                <w:ins w:id="8684" w:author="Lane, Stefanie" w:date="2023-09-27T17:48:00Z"/>
                <w:rFonts w:ascii="Calibri" w:eastAsia="Times New Roman" w:hAnsi="Calibri" w:cs="Calibri"/>
                <w:color w:val="000000"/>
                <w:lang w:eastAsia="en-CA"/>
              </w:rPr>
            </w:pPr>
            <w:ins w:id="8685" w:author="Lane, Stefanie" w:date="2023-09-27T17:48:00Z">
              <w:r w:rsidRPr="00AC2066">
                <w:rPr>
                  <w:rFonts w:ascii="Calibri" w:eastAsia="Times New Roman" w:hAnsi="Calibri" w:cs="Calibri"/>
                  <w:color w:val="000000"/>
                  <w:lang w:eastAsia="en-CA"/>
                </w:rPr>
                <w:t>gained</w:t>
              </w:r>
            </w:ins>
          </w:p>
        </w:tc>
      </w:tr>
      <w:tr w:rsidR="00B12739" w:rsidRPr="00AC2066" w14:paraId="105291DA" w14:textId="77777777" w:rsidTr="00F46648">
        <w:trPr>
          <w:trHeight w:val="288"/>
          <w:ins w:id="8686" w:author="Lane, Stefanie" w:date="2023-09-27T17:48:00Z"/>
        </w:trPr>
        <w:tc>
          <w:tcPr>
            <w:tcW w:w="1298" w:type="dxa"/>
            <w:vMerge/>
            <w:tcBorders>
              <w:top w:val="nil"/>
              <w:left w:val="single" w:sz="8" w:space="0" w:color="auto"/>
              <w:bottom w:val="single" w:sz="8" w:space="0" w:color="000000"/>
              <w:right w:val="nil"/>
            </w:tcBorders>
            <w:vAlign w:val="center"/>
            <w:hideMark/>
          </w:tcPr>
          <w:p w14:paraId="0C086BB7" w14:textId="77777777" w:rsidR="00B12739" w:rsidRPr="00AC2066" w:rsidRDefault="00B12739" w:rsidP="00F46648">
            <w:pPr>
              <w:spacing w:after="0" w:line="240" w:lineRule="auto"/>
              <w:rPr>
                <w:ins w:id="868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190ADF" w14:textId="77777777" w:rsidR="00B12739" w:rsidRPr="00AC2066" w:rsidRDefault="00B12739" w:rsidP="00F46648">
            <w:pPr>
              <w:spacing w:after="0" w:line="240" w:lineRule="auto"/>
              <w:rPr>
                <w:ins w:id="868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DC2DA1C" w14:textId="77777777" w:rsidR="00B12739" w:rsidRPr="00AC2066" w:rsidRDefault="00B12739" w:rsidP="00F46648">
            <w:pPr>
              <w:spacing w:after="0" w:line="240" w:lineRule="auto"/>
              <w:rPr>
                <w:ins w:id="8689" w:author="Lane, Stefanie" w:date="2023-09-27T17:48:00Z"/>
                <w:rFonts w:ascii="Calibri" w:eastAsia="Times New Roman" w:hAnsi="Calibri" w:cs="Calibri"/>
                <w:i/>
                <w:iCs/>
                <w:color w:val="000000"/>
                <w:lang w:eastAsia="en-CA"/>
              </w:rPr>
            </w:pPr>
            <w:ins w:id="8690" w:author="Lane, Stefanie" w:date="2023-09-27T17:48:00Z">
              <w:r w:rsidRPr="00AC2066">
                <w:rPr>
                  <w:rFonts w:ascii="Calibri" w:eastAsia="Times New Roman" w:hAnsi="Calibri" w:cs="Calibri"/>
                  <w:i/>
                  <w:iCs/>
                  <w:color w:val="000000"/>
                  <w:lang w:eastAsia="en-CA"/>
                </w:rPr>
                <w:t>Mentha aquatica</w:t>
              </w:r>
            </w:ins>
          </w:p>
        </w:tc>
        <w:tc>
          <w:tcPr>
            <w:tcW w:w="734" w:type="dxa"/>
            <w:tcBorders>
              <w:top w:val="single" w:sz="4" w:space="0" w:color="auto"/>
              <w:left w:val="nil"/>
              <w:bottom w:val="single" w:sz="4" w:space="0" w:color="auto"/>
              <w:right w:val="nil"/>
            </w:tcBorders>
            <w:shd w:val="clear" w:color="auto" w:fill="auto"/>
            <w:noWrap/>
            <w:vAlign w:val="bottom"/>
            <w:hideMark/>
          </w:tcPr>
          <w:p w14:paraId="673660DA" w14:textId="77777777" w:rsidR="00B12739" w:rsidRPr="00AC2066" w:rsidRDefault="00B12739" w:rsidP="00F46648">
            <w:pPr>
              <w:spacing w:after="0" w:line="240" w:lineRule="auto"/>
              <w:jc w:val="center"/>
              <w:rPr>
                <w:ins w:id="8691" w:author="Lane, Stefanie" w:date="2023-09-27T17:48:00Z"/>
                <w:rFonts w:ascii="Calibri" w:eastAsia="Times New Roman" w:hAnsi="Calibri" w:cs="Calibri"/>
                <w:color w:val="000000"/>
                <w:lang w:eastAsia="en-CA"/>
              </w:rPr>
            </w:pPr>
            <w:ins w:id="869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C2E6EA0" w14:textId="77777777" w:rsidR="00B12739" w:rsidRPr="00AC2066" w:rsidRDefault="00B12739" w:rsidP="00F46648">
            <w:pPr>
              <w:spacing w:after="0" w:line="240" w:lineRule="auto"/>
              <w:jc w:val="center"/>
              <w:rPr>
                <w:ins w:id="8693" w:author="Lane, Stefanie" w:date="2023-09-27T17:48:00Z"/>
                <w:rFonts w:ascii="Calibri" w:eastAsia="Times New Roman" w:hAnsi="Calibri" w:cs="Calibri"/>
                <w:color w:val="000000"/>
                <w:lang w:eastAsia="en-CA"/>
              </w:rPr>
            </w:pPr>
            <w:ins w:id="8694"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0C56CB64" w14:textId="77777777" w:rsidR="00B12739" w:rsidRPr="00AC2066" w:rsidRDefault="00B12739" w:rsidP="00F46648">
            <w:pPr>
              <w:spacing w:after="0" w:line="240" w:lineRule="auto"/>
              <w:jc w:val="center"/>
              <w:rPr>
                <w:ins w:id="8695" w:author="Lane, Stefanie" w:date="2023-09-27T17:48:00Z"/>
                <w:rFonts w:ascii="Calibri" w:eastAsia="Times New Roman" w:hAnsi="Calibri" w:cs="Calibri"/>
                <w:color w:val="000000"/>
                <w:lang w:eastAsia="en-CA"/>
              </w:rPr>
            </w:pPr>
            <w:ins w:id="8696"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single" w:sz="4" w:space="0" w:color="auto"/>
              <w:right w:val="single" w:sz="8" w:space="0" w:color="auto"/>
            </w:tcBorders>
            <w:shd w:val="clear" w:color="auto" w:fill="auto"/>
            <w:noWrap/>
            <w:vAlign w:val="bottom"/>
            <w:hideMark/>
          </w:tcPr>
          <w:p w14:paraId="78C577F1" w14:textId="77777777" w:rsidR="00B12739" w:rsidRPr="00AC2066" w:rsidRDefault="00B12739" w:rsidP="00F46648">
            <w:pPr>
              <w:spacing w:after="0" w:line="240" w:lineRule="auto"/>
              <w:jc w:val="center"/>
              <w:rPr>
                <w:ins w:id="8697" w:author="Lane, Stefanie" w:date="2023-09-27T17:48:00Z"/>
                <w:rFonts w:ascii="Calibri" w:eastAsia="Times New Roman" w:hAnsi="Calibri" w:cs="Calibri"/>
                <w:color w:val="000000"/>
                <w:lang w:eastAsia="en-CA"/>
              </w:rPr>
            </w:pPr>
            <w:ins w:id="8698" w:author="Lane, Stefanie" w:date="2023-09-27T17:48:00Z">
              <w:r w:rsidRPr="00AC2066">
                <w:rPr>
                  <w:rFonts w:ascii="Calibri" w:eastAsia="Times New Roman" w:hAnsi="Calibri" w:cs="Calibri"/>
                  <w:color w:val="000000"/>
                  <w:lang w:eastAsia="en-CA"/>
                </w:rPr>
                <w:t>gained</w:t>
              </w:r>
            </w:ins>
          </w:p>
        </w:tc>
      </w:tr>
      <w:tr w:rsidR="00B12739" w:rsidRPr="00AC2066" w14:paraId="32CD2535" w14:textId="77777777" w:rsidTr="00F46648">
        <w:trPr>
          <w:trHeight w:val="288"/>
          <w:ins w:id="8699" w:author="Lane, Stefanie" w:date="2023-09-27T17:48:00Z"/>
        </w:trPr>
        <w:tc>
          <w:tcPr>
            <w:tcW w:w="1298" w:type="dxa"/>
            <w:vMerge/>
            <w:tcBorders>
              <w:top w:val="nil"/>
              <w:left w:val="single" w:sz="8" w:space="0" w:color="auto"/>
              <w:bottom w:val="single" w:sz="8" w:space="0" w:color="000000"/>
              <w:right w:val="nil"/>
            </w:tcBorders>
            <w:vAlign w:val="center"/>
            <w:hideMark/>
          </w:tcPr>
          <w:p w14:paraId="2AE71947" w14:textId="77777777" w:rsidR="00B12739" w:rsidRPr="00AC2066" w:rsidRDefault="00B12739" w:rsidP="00F46648">
            <w:pPr>
              <w:spacing w:after="0" w:line="240" w:lineRule="auto"/>
              <w:rPr>
                <w:ins w:id="870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EC18E5C" w14:textId="77777777" w:rsidR="00B12739" w:rsidRPr="00AC2066" w:rsidRDefault="00B12739" w:rsidP="00F46648">
            <w:pPr>
              <w:spacing w:after="0" w:line="240" w:lineRule="auto"/>
              <w:rPr>
                <w:ins w:id="8701"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27F49E5" w14:textId="77777777" w:rsidR="00B12739" w:rsidRPr="00AC2066" w:rsidRDefault="00B12739" w:rsidP="00F46648">
            <w:pPr>
              <w:spacing w:after="0" w:line="240" w:lineRule="auto"/>
              <w:rPr>
                <w:ins w:id="8702" w:author="Lane, Stefanie" w:date="2023-09-27T17:48:00Z"/>
                <w:rFonts w:ascii="Calibri" w:eastAsia="Times New Roman" w:hAnsi="Calibri" w:cs="Calibri"/>
                <w:i/>
                <w:iCs/>
                <w:color w:val="000000"/>
                <w:lang w:eastAsia="en-CA"/>
              </w:rPr>
            </w:pPr>
            <w:ins w:id="8703" w:author="Lane, Stefanie" w:date="2023-09-27T17:48:00Z">
              <w:r w:rsidRPr="00AC2066">
                <w:rPr>
                  <w:rFonts w:ascii="Calibri" w:eastAsia="Times New Roman" w:hAnsi="Calibri" w:cs="Calibri"/>
                  <w:i/>
                  <w:iCs/>
                  <w:color w:val="000000"/>
                  <w:lang w:eastAsia="en-CA"/>
                </w:rPr>
                <w:t>Phalaris arundinacea</w:t>
              </w:r>
            </w:ins>
          </w:p>
        </w:tc>
        <w:tc>
          <w:tcPr>
            <w:tcW w:w="734" w:type="dxa"/>
            <w:tcBorders>
              <w:top w:val="nil"/>
              <w:left w:val="nil"/>
              <w:bottom w:val="single" w:sz="4" w:space="0" w:color="auto"/>
              <w:right w:val="nil"/>
            </w:tcBorders>
            <w:shd w:val="clear" w:color="auto" w:fill="auto"/>
            <w:noWrap/>
            <w:vAlign w:val="bottom"/>
            <w:hideMark/>
          </w:tcPr>
          <w:p w14:paraId="4842B460" w14:textId="77777777" w:rsidR="00B12739" w:rsidRPr="00AC2066" w:rsidRDefault="00B12739" w:rsidP="00F46648">
            <w:pPr>
              <w:spacing w:after="0" w:line="240" w:lineRule="auto"/>
              <w:jc w:val="center"/>
              <w:rPr>
                <w:ins w:id="8704" w:author="Lane, Stefanie" w:date="2023-09-27T17:48:00Z"/>
                <w:rFonts w:ascii="Calibri" w:eastAsia="Times New Roman" w:hAnsi="Calibri" w:cs="Calibri"/>
                <w:color w:val="000000"/>
                <w:lang w:eastAsia="en-CA"/>
              </w:rPr>
            </w:pPr>
            <w:ins w:id="8705"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20EAD14" w14:textId="77777777" w:rsidR="00B12739" w:rsidRPr="00AC2066" w:rsidRDefault="00B12739" w:rsidP="00F46648">
            <w:pPr>
              <w:spacing w:after="0" w:line="240" w:lineRule="auto"/>
              <w:jc w:val="center"/>
              <w:rPr>
                <w:ins w:id="8706" w:author="Lane, Stefanie" w:date="2023-09-27T17:48:00Z"/>
                <w:rFonts w:ascii="Calibri" w:eastAsia="Times New Roman" w:hAnsi="Calibri" w:cs="Calibri"/>
                <w:color w:val="000000"/>
                <w:lang w:eastAsia="en-CA"/>
              </w:rPr>
            </w:pPr>
            <w:ins w:id="8707"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812A8D0" w14:textId="77777777" w:rsidR="00B12739" w:rsidRPr="00AC2066" w:rsidRDefault="00B12739" w:rsidP="00F46648">
            <w:pPr>
              <w:spacing w:after="0" w:line="240" w:lineRule="auto"/>
              <w:jc w:val="center"/>
              <w:rPr>
                <w:ins w:id="8708" w:author="Lane, Stefanie" w:date="2023-09-27T17:48:00Z"/>
                <w:rFonts w:ascii="Calibri" w:eastAsia="Times New Roman" w:hAnsi="Calibri" w:cs="Calibri"/>
                <w:color w:val="000000"/>
                <w:lang w:eastAsia="en-CA"/>
              </w:rPr>
            </w:pPr>
            <w:ins w:id="8709"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EE31785" w14:textId="77777777" w:rsidR="00B12739" w:rsidRPr="00AC2066" w:rsidRDefault="00B12739" w:rsidP="00F46648">
            <w:pPr>
              <w:spacing w:after="0" w:line="240" w:lineRule="auto"/>
              <w:jc w:val="center"/>
              <w:rPr>
                <w:ins w:id="8710" w:author="Lane, Stefanie" w:date="2023-09-27T17:48:00Z"/>
                <w:rFonts w:ascii="Calibri" w:eastAsia="Times New Roman" w:hAnsi="Calibri" w:cs="Calibri"/>
                <w:color w:val="000000"/>
                <w:lang w:eastAsia="en-CA"/>
              </w:rPr>
            </w:pPr>
            <w:ins w:id="8711" w:author="Lane, Stefanie" w:date="2023-09-27T17:48:00Z">
              <w:r w:rsidRPr="00AC2066">
                <w:rPr>
                  <w:rFonts w:ascii="Calibri" w:eastAsia="Times New Roman" w:hAnsi="Calibri" w:cs="Calibri"/>
                  <w:color w:val="000000"/>
                  <w:lang w:eastAsia="en-CA"/>
                </w:rPr>
                <w:t>gained</w:t>
              </w:r>
            </w:ins>
          </w:p>
        </w:tc>
      </w:tr>
      <w:tr w:rsidR="00B12739" w:rsidRPr="00AC2066" w14:paraId="2EE608A2" w14:textId="77777777" w:rsidTr="00F46648">
        <w:trPr>
          <w:trHeight w:val="300"/>
          <w:ins w:id="8712" w:author="Lane, Stefanie" w:date="2023-09-27T17:48:00Z"/>
        </w:trPr>
        <w:tc>
          <w:tcPr>
            <w:tcW w:w="1298" w:type="dxa"/>
            <w:vMerge/>
            <w:tcBorders>
              <w:top w:val="nil"/>
              <w:left w:val="single" w:sz="8" w:space="0" w:color="auto"/>
              <w:bottom w:val="single" w:sz="8" w:space="0" w:color="000000"/>
              <w:right w:val="nil"/>
            </w:tcBorders>
            <w:vAlign w:val="center"/>
            <w:hideMark/>
          </w:tcPr>
          <w:p w14:paraId="50F9F4FC" w14:textId="77777777" w:rsidR="00B12739" w:rsidRPr="00AC2066" w:rsidRDefault="00B12739" w:rsidP="00F46648">
            <w:pPr>
              <w:spacing w:after="0" w:line="240" w:lineRule="auto"/>
              <w:rPr>
                <w:ins w:id="871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03841FD" w14:textId="77777777" w:rsidR="00B12739" w:rsidRPr="00AC2066" w:rsidRDefault="00B12739" w:rsidP="00F46648">
            <w:pPr>
              <w:spacing w:after="0" w:line="240" w:lineRule="auto"/>
              <w:rPr>
                <w:ins w:id="8714"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2948439B" w14:textId="77777777" w:rsidR="00B12739" w:rsidRPr="00AC2066" w:rsidRDefault="00B12739" w:rsidP="00F46648">
            <w:pPr>
              <w:spacing w:after="0" w:line="240" w:lineRule="auto"/>
              <w:rPr>
                <w:ins w:id="8715" w:author="Lane, Stefanie" w:date="2023-09-27T17:48:00Z"/>
                <w:rFonts w:ascii="Calibri" w:eastAsia="Times New Roman" w:hAnsi="Calibri" w:cs="Calibri"/>
                <w:i/>
                <w:iCs/>
                <w:color w:val="000000"/>
                <w:lang w:eastAsia="en-CA"/>
              </w:rPr>
            </w:pPr>
            <w:ins w:id="8716" w:author="Lane, Stefanie" w:date="2023-09-27T17:48:00Z">
              <w:r w:rsidRPr="00AC2066">
                <w:rPr>
                  <w:rFonts w:ascii="Calibri" w:eastAsia="Times New Roman" w:hAnsi="Calibri" w:cs="Calibri"/>
                  <w:i/>
                  <w:iCs/>
                  <w:color w:val="000000"/>
                  <w:lang w:eastAsia="en-CA"/>
                </w:rPr>
                <w:t>Cirsium arvense</w:t>
              </w:r>
            </w:ins>
          </w:p>
        </w:tc>
        <w:tc>
          <w:tcPr>
            <w:tcW w:w="734" w:type="dxa"/>
            <w:tcBorders>
              <w:top w:val="nil"/>
              <w:left w:val="nil"/>
              <w:bottom w:val="single" w:sz="8" w:space="0" w:color="auto"/>
              <w:right w:val="nil"/>
            </w:tcBorders>
            <w:shd w:val="clear" w:color="auto" w:fill="auto"/>
            <w:noWrap/>
            <w:vAlign w:val="bottom"/>
            <w:hideMark/>
          </w:tcPr>
          <w:p w14:paraId="545649BB" w14:textId="77777777" w:rsidR="00B12739" w:rsidRPr="00AC2066" w:rsidRDefault="00B12739" w:rsidP="00F46648">
            <w:pPr>
              <w:spacing w:after="0" w:line="240" w:lineRule="auto"/>
              <w:jc w:val="center"/>
              <w:rPr>
                <w:ins w:id="8717" w:author="Lane, Stefanie" w:date="2023-09-27T17:48:00Z"/>
                <w:rFonts w:ascii="Calibri" w:eastAsia="Times New Roman" w:hAnsi="Calibri" w:cs="Calibri"/>
                <w:color w:val="000000"/>
                <w:lang w:eastAsia="en-CA"/>
              </w:rPr>
            </w:pPr>
            <w:ins w:id="8718"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0D575C29" w14:textId="77777777" w:rsidR="00B12739" w:rsidRPr="00AC2066" w:rsidRDefault="00B12739" w:rsidP="00F46648">
            <w:pPr>
              <w:spacing w:after="0" w:line="240" w:lineRule="auto"/>
              <w:jc w:val="center"/>
              <w:rPr>
                <w:ins w:id="8719" w:author="Lane, Stefanie" w:date="2023-09-27T17:48:00Z"/>
                <w:rFonts w:ascii="Calibri" w:eastAsia="Times New Roman" w:hAnsi="Calibri" w:cs="Calibri"/>
                <w:color w:val="000000"/>
                <w:lang w:eastAsia="en-CA"/>
              </w:rPr>
            </w:pPr>
            <w:ins w:id="8720"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6B774079" w14:textId="77777777" w:rsidR="00B12739" w:rsidRPr="00AC2066" w:rsidRDefault="00B12739" w:rsidP="00F46648">
            <w:pPr>
              <w:spacing w:after="0" w:line="240" w:lineRule="auto"/>
              <w:jc w:val="center"/>
              <w:rPr>
                <w:ins w:id="8721" w:author="Lane, Stefanie" w:date="2023-09-27T17:48:00Z"/>
                <w:rFonts w:ascii="Calibri" w:eastAsia="Times New Roman" w:hAnsi="Calibri" w:cs="Calibri"/>
                <w:color w:val="000000"/>
                <w:lang w:eastAsia="en-CA"/>
              </w:rPr>
            </w:pPr>
            <w:ins w:id="8722"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58F148E8" w14:textId="77777777" w:rsidR="00B12739" w:rsidRPr="00AC2066" w:rsidRDefault="00B12739" w:rsidP="00F46648">
            <w:pPr>
              <w:spacing w:after="0" w:line="240" w:lineRule="auto"/>
              <w:jc w:val="center"/>
              <w:rPr>
                <w:ins w:id="8723" w:author="Lane, Stefanie" w:date="2023-09-27T17:48:00Z"/>
                <w:rFonts w:ascii="Calibri" w:eastAsia="Times New Roman" w:hAnsi="Calibri" w:cs="Calibri"/>
                <w:color w:val="000000"/>
                <w:lang w:eastAsia="en-CA"/>
              </w:rPr>
            </w:pPr>
            <w:ins w:id="8724" w:author="Lane, Stefanie" w:date="2023-09-27T17:48:00Z">
              <w:r w:rsidRPr="00AC2066">
                <w:rPr>
                  <w:rFonts w:ascii="Calibri" w:eastAsia="Times New Roman" w:hAnsi="Calibri" w:cs="Calibri"/>
                  <w:color w:val="000000"/>
                  <w:lang w:eastAsia="en-CA"/>
                </w:rPr>
                <w:t> </w:t>
              </w:r>
            </w:ins>
          </w:p>
        </w:tc>
      </w:tr>
      <w:tr w:rsidR="00B12739" w:rsidRPr="00AC2066" w14:paraId="5DB3A2EA" w14:textId="77777777" w:rsidTr="00F46648">
        <w:trPr>
          <w:trHeight w:val="288"/>
          <w:ins w:id="8725" w:author="Lane, Stefanie" w:date="2023-09-27T17:48:00Z"/>
        </w:trPr>
        <w:tc>
          <w:tcPr>
            <w:tcW w:w="1298" w:type="dxa"/>
            <w:vMerge/>
            <w:tcBorders>
              <w:top w:val="nil"/>
              <w:left w:val="single" w:sz="8" w:space="0" w:color="auto"/>
              <w:bottom w:val="single" w:sz="8" w:space="0" w:color="000000"/>
              <w:right w:val="nil"/>
            </w:tcBorders>
            <w:vAlign w:val="center"/>
            <w:hideMark/>
          </w:tcPr>
          <w:p w14:paraId="3FBE3EA7" w14:textId="77777777" w:rsidR="00B12739" w:rsidRPr="00AC2066" w:rsidRDefault="00B12739" w:rsidP="00F46648">
            <w:pPr>
              <w:spacing w:after="0" w:line="240" w:lineRule="auto"/>
              <w:rPr>
                <w:ins w:id="8726"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00766DDB" w14:textId="77777777" w:rsidR="00B12739" w:rsidRPr="00AC2066" w:rsidRDefault="00B12739" w:rsidP="00F46648">
            <w:pPr>
              <w:spacing w:after="0" w:line="240" w:lineRule="auto"/>
              <w:jc w:val="center"/>
              <w:rPr>
                <w:ins w:id="8727" w:author="Lane, Stefanie" w:date="2023-09-27T17:48:00Z"/>
                <w:rFonts w:ascii="Calibri" w:eastAsia="Times New Roman" w:hAnsi="Calibri" w:cs="Calibri"/>
                <w:color w:val="000000"/>
                <w:lang w:eastAsia="en-CA"/>
              </w:rPr>
            </w:pPr>
            <w:ins w:id="8728" w:author="Lane, Stefanie" w:date="2023-09-27T17:48:00Z">
              <w:r w:rsidRPr="00AC2066">
                <w:rPr>
                  <w:rFonts w:ascii="Calibri" w:eastAsia="Times New Roman" w:hAnsi="Calibri" w:cs="Calibri"/>
                  <w:color w:val="000000"/>
                  <w:lang w:eastAsia="en-CA"/>
                </w:rPr>
                <w:t>Native</w:t>
              </w:r>
            </w:ins>
          </w:p>
        </w:tc>
        <w:tc>
          <w:tcPr>
            <w:tcW w:w="3365" w:type="dxa"/>
            <w:tcBorders>
              <w:top w:val="nil"/>
              <w:left w:val="nil"/>
              <w:bottom w:val="single" w:sz="4" w:space="0" w:color="auto"/>
              <w:right w:val="nil"/>
            </w:tcBorders>
            <w:shd w:val="clear" w:color="auto" w:fill="auto"/>
            <w:noWrap/>
            <w:vAlign w:val="bottom"/>
            <w:hideMark/>
          </w:tcPr>
          <w:p w14:paraId="5A610E39" w14:textId="77777777" w:rsidR="00B12739" w:rsidRPr="00AC2066" w:rsidRDefault="00B12739" w:rsidP="00F46648">
            <w:pPr>
              <w:spacing w:after="0" w:line="240" w:lineRule="auto"/>
              <w:rPr>
                <w:ins w:id="8729" w:author="Lane, Stefanie" w:date="2023-09-27T17:48:00Z"/>
                <w:rFonts w:ascii="Calibri" w:eastAsia="Times New Roman" w:hAnsi="Calibri" w:cs="Calibri"/>
                <w:i/>
                <w:iCs/>
                <w:color w:val="000000"/>
                <w:lang w:eastAsia="en-CA"/>
              </w:rPr>
            </w:pPr>
            <w:ins w:id="8730" w:author="Lane, Stefanie" w:date="2023-09-27T17:48:00Z">
              <w:r w:rsidRPr="00AC2066">
                <w:rPr>
                  <w:rFonts w:ascii="Calibri" w:eastAsia="Times New Roman" w:hAnsi="Calibri" w:cs="Calibri"/>
                  <w:i/>
                  <w:iCs/>
                  <w:color w:val="000000"/>
                  <w:lang w:eastAsia="en-CA"/>
                </w:rPr>
                <w:t>Deschampsia caespitosa</w:t>
              </w:r>
            </w:ins>
          </w:p>
        </w:tc>
        <w:tc>
          <w:tcPr>
            <w:tcW w:w="734" w:type="dxa"/>
            <w:tcBorders>
              <w:top w:val="nil"/>
              <w:left w:val="nil"/>
              <w:bottom w:val="single" w:sz="4" w:space="0" w:color="auto"/>
              <w:right w:val="nil"/>
            </w:tcBorders>
            <w:shd w:val="clear" w:color="auto" w:fill="auto"/>
            <w:noWrap/>
            <w:vAlign w:val="bottom"/>
            <w:hideMark/>
          </w:tcPr>
          <w:p w14:paraId="586B8C3B" w14:textId="77777777" w:rsidR="00B12739" w:rsidRPr="00AC2066" w:rsidRDefault="00B12739" w:rsidP="00F46648">
            <w:pPr>
              <w:spacing w:after="0" w:line="240" w:lineRule="auto"/>
              <w:jc w:val="center"/>
              <w:rPr>
                <w:ins w:id="8731" w:author="Lane, Stefanie" w:date="2023-09-27T17:48:00Z"/>
                <w:rFonts w:ascii="Calibri" w:eastAsia="Times New Roman" w:hAnsi="Calibri" w:cs="Calibri"/>
                <w:color w:val="000000"/>
                <w:lang w:eastAsia="en-CA"/>
              </w:rPr>
            </w:pPr>
            <w:ins w:id="8732"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4" w:space="0" w:color="auto"/>
              <w:right w:val="nil"/>
            </w:tcBorders>
            <w:shd w:val="clear" w:color="auto" w:fill="auto"/>
            <w:noWrap/>
            <w:vAlign w:val="bottom"/>
            <w:hideMark/>
          </w:tcPr>
          <w:p w14:paraId="30EF8B7A" w14:textId="77777777" w:rsidR="00B12739" w:rsidRPr="00AC2066" w:rsidRDefault="00B12739" w:rsidP="00F46648">
            <w:pPr>
              <w:spacing w:after="0" w:line="240" w:lineRule="auto"/>
              <w:jc w:val="center"/>
              <w:rPr>
                <w:ins w:id="8733" w:author="Lane, Stefanie" w:date="2023-09-27T17:48:00Z"/>
                <w:rFonts w:ascii="Calibri" w:eastAsia="Times New Roman" w:hAnsi="Calibri" w:cs="Calibri"/>
                <w:color w:val="000000"/>
                <w:lang w:eastAsia="en-CA"/>
              </w:rPr>
            </w:pPr>
            <w:ins w:id="8734"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0C68B34" w14:textId="77777777" w:rsidR="00B12739" w:rsidRPr="00AC2066" w:rsidRDefault="00B12739" w:rsidP="00F46648">
            <w:pPr>
              <w:spacing w:after="0" w:line="240" w:lineRule="auto"/>
              <w:jc w:val="center"/>
              <w:rPr>
                <w:ins w:id="8735" w:author="Lane, Stefanie" w:date="2023-09-27T17:48:00Z"/>
                <w:rFonts w:ascii="Calibri" w:eastAsia="Times New Roman" w:hAnsi="Calibri" w:cs="Calibri"/>
                <w:color w:val="000000"/>
                <w:lang w:eastAsia="en-CA"/>
              </w:rPr>
            </w:pPr>
            <w:ins w:id="8736"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BD73976" w14:textId="77777777" w:rsidR="00B12739" w:rsidRPr="00AC2066" w:rsidRDefault="00B12739" w:rsidP="00F46648">
            <w:pPr>
              <w:spacing w:after="0" w:line="240" w:lineRule="auto"/>
              <w:jc w:val="center"/>
              <w:rPr>
                <w:ins w:id="8737" w:author="Lane, Stefanie" w:date="2023-09-27T17:48:00Z"/>
                <w:rFonts w:ascii="Calibri" w:eastAsia="Times New Roman" w:hAnsi="Calibri" w:cs="Calibri"/>
                <w:color w:val="000000"/>
                <w:lang w:eastAsia="en-CA"/>
              </w:rPr>
            </w:pPr>
            <w:ins w:id="8738" w:author="Lane, Stefanie" w:date="2023-09-27T17:48:00Z">
              <w:r w:rsidRPr="00AC2066">
                <w:rPr>
                  <w:rFonts w:ascii="Calibri" w:eastAsia="Times New Roman" w:hAnsi="Calibri" w:cs="Calibri"/>
                  <w:color w:val="000000"/>
                  <w:lang w:eastAsia="en-CA"/>
                </w:rPr>
                <w:t>lost</w:t>
              </w:r>
            </w:ins>
          </w:p>
        </w:tc>
      </w:tr>
      <w:tr w:rsidR="00B12739" w:rsidRPr="00AC2066" w14:paraId="5DF8E55D" w14:textId="77777777" w:rsidTr="00F46648">
        <w:trPr>
          <w:trHeight w:val="288"/>
          <w:ins w:id="8739" w:author="Lane, Stefanie" w:date="2023-09-27T17:48:00Z"/>
        </w:trPr>
        <w:tc>
          <w:tcPr>
            <w:tcW w:w="1298" w:type="dxa"/>
            <w:vMerge/>
            <w:tcBorders>
              <w:top w:val="nil"/>
              <w:left w:val="single" w:sz="8" w:space="0" w:color="auto"/>
              <w:bottom w:val="single" w:sz="8" w:space="0" w:color="000000"/>
              <w:right w:val="nil"/>
            </w:tcBorders>
            <w:vAlign w:val="center"/>
            <w:hideMark/>
          </w:tcPr>
          <w:p w14:paraId="326C7DDD" w14:textId="77777777" w:rsidR="00B12739" w:rsidRPr="00AC2066" w:rsidRDefault="00B12739" w:rsidP="00F46648">
            <w:pPr>
              <w:spacing w:after="0" w:line="240" w:lineRule="auto"/>
              <w:rPr>
                <w:ins w:id="874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7254AF3" w14:textId="77777777" w:rsidR="00B12739" w:rsidRPr="00AC2066" w:rsidRDefault="00B12739" w:rsidP="00F46648">
            <w:pPr>
              <w:spacing w:after="0" w:line="240" w:lineRule="auto"/>
              <w:rPr>
                <w:ins w:id="874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CB90094" w14:textId="77777777" w:rsidR="00B12739" w:rsidRPr="00AC2066" w:rsidRDefault="00B12739" w:rsidP="00F46648">
            <w:pPr>
              <w:spacing w:after="0" w:line="240" w:lineRule="auto"/>
              <w:rPr>
                <w:ins w:id="8742" w:author="Lane, Stefanie" w:date="2023-09-27T17:48:00Z"/>
                <w:rFonts w:ascii="Calibri" w:eastAsia="Times New Roman" w:hAnsi="Calibri" w:cs="Calibri"/>
                <w:i/>
                <w:iCs/>
                <w:color w:val="000000"/>
                <w:lang w:eastAsia="en-CA"/>
              </w:rPr>
            </w:pPr>
            <w:ins w:id="8743" w:author="Lane, Stefanie" w:date="2023-09-27T17:48:00Z">
              <w:r w:rsidRPr="00AC2066">
                <w:rPr>
                  <w:rFonts w:ascii="Calibri" w:eastAsia="Times New Roman" w:hAnsi="Calibri" w:cs="Calibri"/>
                  <w:i/>
                  <w:iCs/>
                  <w:color w:val="000000"/>
                  <w:lang w:eastAsia="en-CA"/>
                </w:rPr>
                <w:t>Leersia oryzoides</w:t>
              </w:r>
            </w:ins>
          </w:p>
        </w:tc>
        <w:tc>
          <w:tcPr>
            <w:tcW w:w="734" w:type="dxa"/>
            <w:tcBorders>
              <w:top w:val="nil"/>
              <w:left w:val="nil"/>
              <w:bottom w:val="nil"/>
              <w:right w:val="nil"/>
            </w:tcBorders>
            <w:shd w:val="clear" w:color="auto" w:fill="auto"/>
            <w:noWrap/>
            <w:vAlign w:val="bottom"/>
            <w:hideMark/>
          </w:tcPr>
          <w:p w14:paraId="2057FF5D" w14:textId="77777777" w:rsidR="00B12739" w:rsidRPr="00AC2066" w:rsidRDefault="00B12739" w:rsidP="00F46648">
            <w:pPr>
              <w:spacing w:after="0" w:line="240" w:lineRule="auto"/>
              <w:jc w:val="center"/>
              <w:rPr>
                <w:ins w:id="8744" w:author="Lane, Stefanie" w:date="2023-09-27T17:48:00Z"/>
                <w:rFonts w:ascii="Calibri" w:eastAsia="Times New Roman" w:hAnsi="Calibri" w:cs="Calibri"/>
                <w:color w:val="000000"/>
                <w:lang w:eastAsia="en-CA"/>
              </w:rPr>
            </w:pPr>
            <w:ins w:id="8745"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6AEC6534" w14:textId="77777777" w:rsidR="00B12739" w:rsidRPr="00AC2066" w:rsidRDefault="00B12739" w:rsidP="00F46648">
            <w:pPr>
              <w:spacing w:after="0" w:line="240" w:lineRule="auto"/>
              <w:jc w:val="center"/>
              <w:rPr>
                <w:ins w:id="8746" w:author="Lane, Stefanie" w:date="2023-09-27T17:48:00Z"/>
                <w:rFonts w:ascii="Calibri" w:eastAsia="Times New Roman" w:hAnsi="Calibri" w:cs="Calibri"/>
                <w:color w:val="000000"/>
                <w:lang w:eastAsia="en-CA"/>
              </w:rPr>
            </w:pPr>
            <w:ins w:id="874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09F3749B" w14:textId="77777777" w:rsidR="00B12739" w:rsidRPr="00AC2066" w:rsidRDefault="00B12739" w:rsidP="00F46648">
            <w:pPr>
              <w:spacing w:after="0" w:line="240" w:lineRule="auto"/>
              <w:jc w:val="center"/>
              <w:rPr>
                <w:ins w:id="8748"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BCD0366" w14:textId="77777777" w:rsidR="00B12739" w:rsidRPr="00AC2066" w:rsidRDefault="00B12739" w:rsidP="00F46648">
            <w:pPr>
              <w:spacing w:after="0" w:line="240" w:lineRule="auto"/>
              <w:jc w:val="center"/>
              <w:rPr>
                <w:ins w:id="8749" w:author="Lane, Stefanie" w:date="2023-09-27T17:48:00Z"/>
                <w:rFonts w:ascii="Calibri" w:eastAsia="Times New Roman" w:hAnsi="Calibri" w:cs="Calibri"/>
                <w:color w:val="000000"/>
                <w:lang w:eastAsia="en-CA"/>
              </w:rPr>
            </w:pPr>
            <w:ins w:id="8750" w:author="Lane, Stefanie" w:date="2023-09-27T17:48:00Z">
              <w:r w:rsidRPr="00AC2066">
                <w:rPr>
                  <w:rFonts w:ascii="Calibri" w:eastAsia="Times New Roman" w:hAnsi="Calibri" w:cs="Calibri"/>
                  <w:color w:val="000000"/>
                  <w:lang w:eastAsia="en-CA"/>
                </w:rPr>
                <w:t>lost</w:t>
              </w:r>
            </w:ins>
          </w:p>
        </w:tc>
      </w:tr>
      <w:tr w:rsidR="00B12739" w:rsidRPr="00AC2066" w14:paraId="52013F9C" w14:textId="77777777" w:rsidTr="00F46648">
        <w:trPr>
          <w:trHeight w:val="288"/>
          <w:ins w:id="8751" w:author="Lane, Stefanie" w:date="2023-09-27T17:48:00Z"/>
        </w:trPr>
        <w:tc>
          <w:tcPr>
            <w:tcW w:w="1298" w:type="dxa"/>
            <w:vMerge/>
            <w:tcBorders>
              <w:top w:val="nil"/>
              <w:left w:val="single" w:sz="8" w:space="0" w:color="auto"/>
              <w:bottom w:val="single" w:sz="8" w:space="0" w:color="000000"/>
              <w:right w:val="nil"/>
            </w:tcBorders>
            <w:vAlign w:val="center"/>
            <w:hideMark/>
          </w:tcPr>
          <w:p w14:paraId="4D207DAF" w14:textId="77777777" w:rsidR="00B12739" w:rsidRPr="00AC2066" w:rsidRDefault="00B12739" w:rsidP="00F46648">
            <w:pPr>
              <w:spacing w:after="0" w:line="240" w:lineRule="auto"/>
              <w:rPr>
                <w:ins w:id="875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827598" w14:textId="77777777" w:rsidR="00B12739" w:rsidRPr="00AC2066" w:rsidRDefault="00B12739" w:rsidP="00F46648">
            <w:pPr>
              <w:spacing w:after="0" w:line="240" w:lineRule="auto"/>
              <w:rPr>
                <w:ins w:id="875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1E62BF4" w14:textId="77777777" w:rsidR="00B12739" w:rsidRPr="00AC2066" w:rsidRDefault="00B12739" w:rsidP="00F46648">
            <w:pPr>
              <w:spacing w:after="0" w:line="240" w:lineRule="auto"/>
              <w:rPr>
                <w:ins w:id="8754" w:author="Lane, Stefanie" w:date="2023-09-27T17:48:00Z"/>
                <w:rFonts w:ascii="Calibri" w:eastAsia="Times New Roman" w:hAnsi="Calibri" w:cs="Calibri"/>
                <w:i/>
                <w:iCs/>
                <w:color w:val="000000"/>
                <w:lang w:eastAsia="en-CA"/>
              </w:rPr>
            </w:pPr>
            <w:ins w:id="8755" w:author="Lane, Stefanie" w:date="2023-09-27T17:48:00Z">
              <w:r w:rsidRPr="00AC2066">
                <w:rPr>
                  <w:rFonts w:ascii="Calibri" w:eastAsia="Times New Roman" w:hAnsi="Calibri" w:cs="Calibri"/>
                  <w:i/>
                  <w:iCs/>
                  <w:color w:val="000000"/>
                  <w:lang w:eastAsia="en-CA"/>
                </w:rPr>
                <w:t>Lilaeopsis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4630DA20" w14:textId="77777777" w:rsidR="00B12739" w:rsidRPr="00AC2066" w:rsidRDefault="00B12739" w:rsidP="00F46648">
            <w:pPr>
              <w:spacing w:after="0" w:line="240" w:lineRule="auto"/>
              <w:jc w:val="center"/>
              <w:rPr>
                <w:ins w:id="8756" w:author="Lane, Stefanie" w:date="2023-09-27T17:48:00Z"/>
                <w:rFonts w:ascii="Calibri" w:eastAsia="Times New Roman" w:hAnsi="Calibri" w:cs="Calibri"/>
                <w:color w:val="000000"/>
                <w:lang w:eastAsia="en-CA"/>
              </w:rPr>
            </w:pPr>
            <w:ins w:id="8757"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B2CD717" w14:textId="77777777" w:rsidR="00B12739" w:rsidRPr="00AC2066" w:rsidRDefault="00B12739" w:rsidP="00F46648">
            <w:pPr>
              <w:spacing w:after="0" w:line="240" w:lineRule="auto"/>
              <w:jc w:val="center"/>
              <w:rPr>
                <w:ins w:id="8758" w:author="Lane, Stefanie" w:date="2023-09-27T17:48:00Z"/>
                <w:rFonts w:ascii="Calibri" w:eastAsia="Times New Roman" w:hAnsi="Calibri" w:cs="Calibri"/>
                <w:color w:val="000000"/>
                <w:lang w:eastAsia="en-CA"/>
              </w:rPr>
            </w:pPr>
            <w:ins w:id="875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244628C" w14:textId="77777777" w:rsidR="00B12739" w:rsidRPr="00AC2066" w:rsidRDefault="00B12739" w:rsidP="00F46648">
            <w:pPr>
              <w:spacing w:after="0" w:line="240" w:lineRule="auto"/>
              <w:jc w:val="center"/>
              <w:rPr>
                <w:ins w:id="8760" w:author="Lane, Stefanie" w:date="2023-09-27T17:48:00Z"/>
                <w:rFonts w:ascii="Calibri" w:eastAsia="Times New Roman" w:hAnsi="Calibri" w:cs="Calibri"/>
                <w:color w:val="000000"/>
                <w:lang w:eastAsia="en-CA"/>
              </w:rPr>
            </w:pPr>
            <w:ins w:id="876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48582DA" w14:textId="77777777" w:rsidR="00B12739" w:rsidRPr="00AC2066" w:rsidRDefault="00B12739" w:rsidP="00F46648">
            <w:pPr>
              <w:spacing w:after="0" w:line="240" w:lineRule="auto"/>
              <w:jc w:val="center"/>
              <w:rPr>
                <w:ins w:id="8762" w:author="Lane, Stefanie" w:date="2023-09-27T17:48:00Z"/>
                <w:rFonts w:ascii="Calibri" w:eastAsia="Times New Roman" w:hAnsi="Calibri" w:cs="Calibri"/>
                <w:color w:val="000000"/>
                <w:lang w:eastAsia="en-CA"/>
              </w:rPr>
            </w:pPr>
            <w:ins w:id="8763" w:author="Lane, Stefanie" w:date="2023-09-27T17:48:00Z">
              <w:r w:rsidRPr="00AC2066">
                <w:rPr>
                  <w:rFonts w:ascii="Calibri" w:eastAsia="Times New Roman" w:hAnsi="Calibri" w:cs="Calibri"/>
                  <w:color w:val="000000"/>
                  <w:lang w:eastAsia="en-CA"/>
                </w:rPr>
                <w:t>lost</w:t>
              </w:r>
            </w:ins>
          </w:p>
        </w:tc>
      </w:tr>
      <w:tr w:rsidR="00B12739" w:rsidRPr="00AC2066" w14:paraId="59F8B970" w14:textId="77777777" w:rsidTr="00F46648">
        <w:trPr>
          <w:trHeight w:val="288"/>
          <w:ins w:id="8764" w:author="Lane, Stefanie" w:date="2023-09-27T17:48:00Z"/>
        </w:trPr>
        <w:tc>
          <w:tcPr>
            <w:tcW w:w="1298" w:type="dxa"/>
            <w:vMerge/>
            <w:tcBorders>
              <w:top w:val="nil"/>
              <w:left w:val="single" w:sz="8" w:space="0" w:color="auto"/>
              <w:bottom w:val="single" w:sz="8" w:space="0" w:color="000000"/>
              <w:right w:val="nil"/>
            </w:tcBorders>
            <w:vAlign w:val="center"/>
            <w:hideMark/>
          </w:tcPr>
          <w:p w14:paraId="4BDCE314" w14:textId="77777777" w:rsidR="00B12739" w:rsidRPr="00AC2066" w:rsidRDefault="00B12739" w:rsidP="00F46648">
            <w:pPr>
              <w:spacing w:after="0" w:line="240" w:lineRule="auto"/>
              <w:rPr>
                <w:ins w:id="876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4006382" w14:textId="77777777" w:rsidR="00B12739" w:rsidRPr="00AC2066" w:rsidRDefault="00B12739" w:rsidP="00F46648">
            <w:pPr>
              <w:spacing w:after="0" w:line="240" w:lineRule="auto"/>
              <w:rPr>
                <w:ins w:id="876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F66BFC" w14:textId="77777777" w:rsidR="00B12739" w:rsidRPr="00AC2066" w:rsidRDefault="00B12739" w:rsidP="00F46648">
            <w:pPr>
              <w:spacing w:after="0" w:line="240" w:lineRule="auto"/>
              <w:rPr>
                <w:ins w:id="8767" w:author="Lane, Stefanie" w:date="2023-09-27T17:48:00Z"/>
                <w:rFonts w:ascii="Calibri" w:eastAsia="Times New Roman" w:hAnsi="Calibri" w:cs="Calibri"/>
                <w:i/>
                <w:iCs/>
                <w:color w:val="000000"/>
                <w:lang w:eastAsia="en-CA"/>
              </w:rPr>
            </w:pPr>
            <w:ins w:id="8768" w:author="Lane, Stefanie" w:date="2023-09-27T17:48:00Z">
              <w:r w:rsidRPr="00AC2066">
                <w:rPr>
                  <w:rFonts w:ascii="Calibri" w:eastAsia="Times New Roman" w:hAnsi="Calibri" w:cs="Calibri"/>
                  <w:i/>
                  <w:iCs/>
                  <w:color w:val="000000"/>
                  <w:lang w:eastAsia="en-CA"/>
                </w:rPr>
                <w:t>Mimulus guttatus</w:t>
              </w:r>
            </w:ins>
          </w:p>
        </w:tc>
        <w:tc>
          <w:tcPr>
            <w:tcW w:w="734" w:type="dxa"/>
            <w:tcBorders>
              <w:top w:val="nil"/>
              <w:left w:val="nil"/>
              <w:bottom w:val="nil"/>
              <w:right w:val="nil"/>
            </w:tcBorders>
            <w:shd w:val="clear" w:color="auto" w:fill="auto"/>
            <w:noWrap/>
            <w:vAlign w:val="bottom"/>
            <w:hideMark/>
          </w:tcPr>
          <w:p w14:paraId="019982D5" w14:textId="77777777" w:rsidR="00B12739" w:rsidRPr="00AC2066" w:rsidRDefault="00B12739" w:rsidP="00F46648">
            <w:pPr>
              <w:spacing w:after="0" w:line="240" w:lineRule="auto"/>
              <w:jc w:val="center"/>
              <w:rPr>
                <w:ins w:id="8769" w:author="Lane, Stefanie" w:date="2023-09-27T17:48:00Z"/>
                <w:rFonts w:ascii="Calibri" w:eastAsia="Times New Roman" w:hAnsi="Calibri" w:cs="Calibri"/>
                <w:color w:val="000000"/>
                <w:lang w:eastAsia="en-CA"/>
              </w:rPr>
            </w:pPr>
            <w:ins w:id="877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93CE883" w14:textId="77777777" w:rsidR="00B12739" w:rsidRPr="00AC2066" w:rsidRDefault="00B12739" w:rsidP="00F46648">
            <w:pPr>
              <w:spacing w:after="0" w:line="240" w:lineRule="auto"/>
              <w:jc w:val="center"/>
              <w:rPr>
                <w:ins w:id="8771"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0B0E034" w14:textId="77777777" w:rsidR="00B12739" w:rsidRPr="00AC2066" w:rsidRDefault="00B12739" w:rsidP="00F46648">
            <w:pPr>
              <w:spacing w:after="0" w:line="240" w:lineRule="auto"/>
              <w:jc w:val="center"/>
              <w:rPr>
                <w:ins w:id="8772"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C95FE97" w14:textId="77777777" w:rsidR="00B12739" w:rsidRPr="00AC2066" w:rsidRDefault="00B12739" w:rsidP="00F46648">
            <w:pPr>
              <w:spacing w:after="0" w:line="240" w:lineRule="auto"/>
              <w:jc w:val="center"/>
              <w:rPr>
                <w:ins w:id="8773" w:author="Lane, Stefanie" w:date="2023-09-27T17:48:00Z"/>
                <w:rFonts w:ascii="Calibri" w:eastAsia="Times New Roman" w:hAnsi="Calibri" w:cs="Calibri"/>
                <w:color w:val="000000"/>
                <w:lang w:eastAsia="en-CA"/>
              </w:rPr>
            </w:pPr>
            <w:ins w:id="8774" w:author="Lane, Stefanie" w:date="2023-09-27T17:48:00Z">
              <w:r w:rsidRPr="00AC2066">
                <w:rPr>
                  <w:rFonts w:ascii="Calibri" w:eastAsia="Times New Roman" w:hAnsi="Calibri" w:cs="Calibri"/>
                  <w:color w:val="000000"/>
                  <w:lang w:eastAsia="en-CA"/>
                </w:rPr>
                <w:t>lost</w:t>
              </w:r>
            </w:ins>
          </w:p>
        </w:tc>
      </w:tr>
      <w:tr w:rsidR="00B12739" w:rsidRPr="00AC2066" w14:paraId="559F7BDD" w14:textId="77777777" w:rsidTr="00F46648">
        <w:trPr>
          <w:trHeight w:val="288"/>
          <w:ins w:id="8775" w:author="Lane, Stefanie" w:date="2023-09-27T17:48:00Z"/>
        </w:trPr>
        <w:tc>
          <w:tcPr>
            <w:tcW w:w="1298" w:type="dxa"/>
            <w:vMerge/>
            <w:tcBorders>
              <w:top w:val="nil"/>
              <w:left w:val="single" w:sz="8" w:space="0" w:color="auto"/>
              <w:bottom w:val="single" w:sz="8" w:space="0" w:color="000000"/>
              <w:right w:val="nil"/>
            </w:tcBorders>
            <w:vAlign w:val="center"/>
            <w:hideMark/>
          </w:tcPr>
          <w:p w14:paraId="551367AA" w14:textId="77777777" w:rsidR="00B12739" w:rsidRPr="00AC2066" w:rsidRDefault="00B12739" w:rsidP="00F46648">
            <w:pPr>
              <w:spacing w:after="0" w:line="240" w:lineRule="auto"/>
              <w:rPr>
                <w:ins w:id="877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CBAB3" w14:textId="77777777" w:rsidR="00B12739" w:rsidRPr="00AC2066" w:rsidRDefault="00B12739" w:rsidP="00F46648">
            <w:pPr>
              <w:spacing w:after="0" w:line="240" w:lineRule="auto"/>
              <w:rPr>
                <w:ins w:id="877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134BFB" w14:textId="77777777" w:rsidR="00B12739" w:rsidRPr="00AC2066" w:rsidRDefault="00B12739" w:rsidP="00F46648">
            <w:pPr>
              <w:spacing w:after="0" w:line="240" w:lineRule="auto"/>
              <w:rPr>
                <w:ins w:id="8778" w:author="Lane, Stefanie" w:date="2023-09-27T17:48:00Z"/>
                <w:rFonts w:ascii="Calibri" w:eastAsia="Times New Roman" w:hAnsi="Calibri" w:cs="Calibri"/>
                <w:i/>
                <w:iCs/>
                <w:color w:val="000000"/>
                <w:lang w:eastAsia="en-CA"/>
              </w:rPr>
            </w:pPr>
            <w:ins w:id="8779" w:author="Lane, Stefanie" w:date="2023-09-27T17:48:00Z">
              <w:r w:rsidRPr="00AC2066">
                <w:rPr>
                  <w:rFonts w:ascii="Calibri" w:eastAsia="Times New Roman" w:hAnsi="Calibri" w:cs="Calibri"/>
                  <w:i/>
                  <w:iCs/>
                  <w:color w:val="000000"/>
                  <w:lang w:eastAsia="en-CA"/>
                </w:rPr>
                <w:t>Oenanthe sarmentosa</w:t>
              </w:r>
            </w:ins>
          </w:p>
        </w:tc>
        <w:tc>
          <w:tcPr>
            <w:tcW w:w="734" w:type="dxa"/>
            <w:tcBorders>
              <w:top w:val="single" w:sz="4" w:space="0" w:color="auto"/>
              <w:left w:val="nil"/>
              <w:bottom w:val="single" w:sz="4" w:space="0" w:color="auto"/>
              <w:right w:val="nil"/>
            </w:tcBorders>
            <w:shd w:val="clear" w:color="auto" w:fill="auto"/>
            <w:noWrap/>
            <w:vAlign w:val="bottom"/>
            <w:hideMark/>
          </w:tcPr>
          <w:p w14:paraId="1F56A5B1" w14:textId="77777777" w:rsidR="00B12739" w:rsidRPr="00AC2066" w:rsidRDefault="00B12739" w:rsidP="00F46648">
            <w:pPr>
              <w:spacing w:after="0" w:line="240" w:lineRule="auto"/>
              <w:jc w:val="center"/>
              <w:rPr>
                <w:ins w:id="8780" w:author="Lane, Stefanie" w:date="2023-09-27T17:48:00Z"/>
                <w:rFonts w:ascii="Calibri" w:eastAsia="Times New Roman" w:hAnsi="Calibri" w:cs="Calibri"/>
                <w:color w:val="000000"/>
                <w:lang w:eastAsia="en-CA"/>
              </w:rPr>
            </w:pPr>
            <w:ins w:id="8781" w:author="Lane, Stefanie" w:date="2023-09-27T17:48:00Z">
              <w:r w:rsidRPr="00AC2066">
                <w:rPr>
                  <w:rFonts w:ascii="Calibri" w:eastAsia="Times New Roman" w:hAnsi="Calibri" w:cs="Calibri"/>
                  <w:color w:val="000000"/>
                  <w:lang w:eastAsia="en-CA"/>
                </w:rPr>
                <w:t>0.7</w:t>
              </w:r>
            </w:ins>
          </w:p>
        </w:tc>
        <w:tc>
          <w:tcPr>
            <w:tcW w:w="734" w:type="dxa"/>
            <w:tcBorders>
              <w:top w:val="single" w:sz="4" w:space="0" w:color="auto"/>
              <w:left w:val="nil"/>
              <w:bottom w:val="single" w:sz="4" w:space="0" w:color="auto"/>
              <w:right w:val="nil"/>
            </w:tcBorders>
            <w:shd w:val="clear" w:color="auto" w:fill="auto"/>
            <w:noWrap/>
            <w:vAlign w:val="bottom"/>
            <w:hideMark/>
          </w:tcPr>
          <w:p w14:paraId="5A1F320B" w14:textId="77777777" w:rsidR="00B12739" w:rsidRPr="00AC2066" w:rsidRDefault="00B12739" w:rsidP="00F46648">
            <w:pPr>
              <w:spacing w:after="0" w:line="240" w:lineRule="auto"/>
              <w:jc w:val="center"/>
              <w:rPr>
                <w:ins w:id="8782" w:author="Lane, Stefanie" w:date="2023-09-27T17:48:00Z"/>
                <w:rFonts w:ascii="Calibri" w:eastAsia="Times New Roman" w:hAnsi="Calibri" w:cs="Calibri"/>
                <w:color w:val="000000"/>
                <w:lang w:eastAsia="en-CA"/>
              </w:rPr>
            </w:pPr>
            <w:ins w:id="8783"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79CFB96B" w14:textId="77777777" w:rsidR="00B12739" w:rsidRPr="00AC2066" w:rsidRDefault="00B12739" w:rsidP="00F46648">
            <w:pPr>
              <w:spacing w:after="0" w:line="240" w:lineRule="auto"/>
              <w:jc w:val="center"/>
              <w:rPr>
                <w:ins w:id="8784" w:author="Lane, Stefanie" w:date="2023-09-27T17:48:00Z"/>
                <w:rFonts w:ascii="Calibri" w:eastAsia="Times New Roman" w:hAnsi="Calibri" w:cs="Calibri"/>
                <w:color w:val="000000"/>
                <w:lang w:eastAsia="en-CA"/>
              </w:rPr>
            </w:pPr>
            <w:ins w:id="878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31092D84" w14:textId="77777777" w:rsidR="00B12739" w:rsidRPr="00AC2066" w:rsidRDefault="00B12739" w:rsidP="00F46648">
            <w:pPr>
              <w:spacing w:after="0" w:line="240" w:lineRule="auto"/>
              <w:jc w:val="center"/>
              <w:rPr>
                <w:ins w:id="8786" w:author="Lane, Stefanie" w:date="2023-09-27T17:48:00Z"/>
                <w:rFonts w:ascii="Calibri" w:eastAsia="Times New Roman" w:hAnsi="Calibri" w:cs="Calibri"/>
                <w:color w:val="000000"/>
                <w:lang w:eastAsia="en-CA"/>
              </w:rPr>
            </w:pPr>
            <w:ins w:id="8787" w:author="Lane, Stefanie" w:date="2023-09-27T17:48:00Z">
              <w:r w:rsidRPr="00AC2066">
                <w:rPr>
                  <w:rFonts w:ascii="Calibri" w:eastAsia="Times New Roman" w:hAnsi="Calibri" w:cs="Calibri"/>
                  <w:color w:val="000000"/>
                  <w:lang w:eastAsia="en-CA"/>
                </w:rPr>
                <w:t>lost</w:t>
              </w:r>
            </w:ins>
          </w:p>
        </w:tc>
      </w:tr>
      <w:tr w:rsidR="00B12739" w:rsidRPr="00AC2066" w14:paraId="009B0E1F" w14:textId="77777777" w:rsidTr="00F46648">
        <w:trPr>
          <w:trHeight w:val="288"/>
          <w:ins w:id="8788" w:author="Lane, Stefanie" w:date="2023-09-27T17:48:00Z"/>
        </w:trPr>
        <w:tc>
          <w:tcPr>
            <w:tcW w:w="1298" w:type="dxa"/>
            <w:vMerge/>
            <w:tcBorders>
              <w:top w:val="nil"/>
              <w:left w:val="single" w:sz="8" w:space="0" w:color="auto"/>
              <w:bottom w:val="single" w:sz="8" w:space="0" w:color="000000"/>
              <w:right w:val="nil"/>
            </w:tcBorders>
            <w:vAlign w:val="center"/>
            <w:hideMark/>
          </w:tcPr>
          <w:p w14:paraId="2553A6B3" w14:textId="77777777" w:rsidR="00B12739" w:rsidRPr="00AC2066" w:rsidRDefault="00B12739" w:rsidP="00F46648">
            <w:pPr>
              <w:spacing w:after="0" w:line="240" w:lineRule="auto"/>
              <w:rPr>
                <w:ins w:id="878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52EE0F2" w14:textId="77777777" w:rsidR="00B12739" w:rsidRPr="00AC2066" w:rsidRDefault="00B12739" w:rsidP="00F46648">
            <w:pPr>
              <w:spacing w:after="0" w:line="240" w:lineRule="auto"/>
              <w:rPr>
                <w:ins w:id="879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2785511" w14:textId="77777777" w:rsidR="00B12739" w:rsidRPr="00AC2066" w:rsidRDefault="00B12739" w:rsidP="00F46648">
            <w:pPr>
              <w:spacing w:after="0" w:line="240" w:lineRule="auto"/>
              <w:rPr>
                <w:ins w:id="8791" w:author="Lane, Stefanie" w:date="2023-09-27T17:48:00Z"/>
                <w:rFonts w:ascii="Calibri" w:eastAsia="Times New Roman" w:hAnsi="Calibri" w:cs="Calibri"/>
                <w:i/>
                <w:iCs/>
                <w:color w:val="000000"/>
                <w:lang w:eastAsia="en-CA"/>
              </w:rPr>
            </w:pPr>
            <w:ins w:id="8792" w:author="Lane, Stefanie" w:date="2023-09-27T17:48:00Z">
              <w:r w:rsidRPr="00AC2066">
                <w:rPr>
                  <w:rFonts w:ascii="Calibri" w:eastAsia="Times New Roman" w:hAnsi="Calibri" w:cs="Calibri"/>
                  <w:i/>
                  <w:iCs/>
                  <w:color w:val="000000"/>
                  <w:lang w:eastAsia="en-CA"/>
                </w:rPr>
                <w:t>Platanthera dilatata</w:t>
              </w:r>
            </w:ins>
          </w:p>
        </w:tc>
        <w:tc>
          <w:tcPr>
            <w:tcW w:w="734" w:type="dxa"/>
            <w:tcBorders>
              <w:top w:val="nil"/>
              <w:left w:val="nil"/>
              <w:bottom w:val="nil"/>
              <w:right w:val="nil"/>
            </w:tcBorders>
            <w:shd w:val="clear" w:color="auto" w:fill="auto"/>
            <w:noWrap/>
            <w:vAlign w:val="bottom"/>
            <w:hideMark/>
          </w:tcPr>
          <w:p w14:paraId="1D644D03" w14:textId="77777777" w:rsidR="00B12739" w:rsidRPr="00AC2066" w:rsidRDefault="00B12739" w:rsidP="00F46648">
            <w:pPr>
              <w:spacing w:after="0" w:line="240" w:lineRule="auto"/>
              <w:jc w:val="center"/>
              <w:rPr>
                <w:ins w:id="8793" w:author="Lane, Stefanie" w:date="2023-09-27T17:48:00Z"/>
                <w:rFonts w:ascii="Calibri" w:eastAsia="Times New Roman" w:hAnsi="Calibri" w:cs="Calibri"/>
                <w:color w:val="000000"/>
                <w:lang w:eastAsia="en-CA"/>
              </w:rPr>
            </w:pPr>
            <w:ins w:id="8794"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2BEB2BC8" w14:textId="77777777" w:rsidR="00B12739" w:rsidRPr="00AC2066" w:rsidRDefault="00B12739" w:rsidP="00F46648">
            <w:pPr>
              <w:spacing w:after="0" w:line="240" w:lineRule="auto"/>
              <w:jc w:val="center"/>
              <w:rPr>
                <w:ins w:id="8795" w:author="Lane, Stefanie" w:date="2023-09-27T17:48:00Z"/>
                <w:rFonts w:ascii="Calibri" w:eastAsia="Times New Roman" w:hAnsi="Calibri" w:cs="Calibri"/>
                <w:color w:val="000000"/>
                <w:lang w:eastAsia="en-CA"/>
              </w:rPr>
            </w:pPr>
            <w:ins w:id="8796"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7FB5A44" w14:textId="77777777" w:rsidR="00B12739" w:rsidRPr="00AC2066" w:rsidRDefault="00B12739" w:rsidP="00F46648">
            <w:pPr>
              <w:spacing w:after="0" w:line="240" w:lineRule="auto"/>
              <w:jc w:val="center"/>
              <w:rPr>
                <w:ins w:id="8797"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0C2CEE7" w14:textId="77777777" w:rsidR="00B12739" w:rsidRPr="00AC2066" w:rsidRDefault="00B12739" w:rsidP="00F46648">
            <w:pPr>
              <w:spacing w:after="0" w:line="240" w:lineRule="auto"/>
              <w:jc w:val="center"/>
              <w:rPr>
                <w:ins w:id="8798" w:author="Lane, Stefanie" w:date="2023-09-27T17:48:00Z"/>
                <w:rFonts w:ascii="Calibri" w:eastAsia="Times New Roman" w:hAnsi="Calibri" w:cs="Calibri"/>
                <w:color w:val="000000"/>
                <w:lang w:eastAsia="en-CA"/>
              </w:rPr>
            </w:pPr>
            <w:ins w:id="8799" w:author="Lane, Stefanie" w:date="2023-09-27T17:48:00Z">
              <w:r w:rsidRPr="00AC2066">
                <w:rPr>
                  <w:rFonts w:ascii="Calibri" w:eastAsia="Times New Roman" w:hAnsi="Calibri" w:cs="Calibri"/>
                  <w:color w:val="000000"/>
                  <w:lang w:eastAsia="en-CA"/>
                </w:rPr>
                <w:t>lost</w:t>
              </w:r>
            </w:ins>
          </w:p>
        </w:tc>
      </w:tr>
      <w:tr w:rsidR="00B12739" w:rsidRPr="00AC2066" w14:paraId="02136C71" w14:textId="77777777" w:rsidTr="00F46648">
        <w:trPr>
          <w:trHeight w:val="288"/>
          <w:ins w:id="8800" w:author="Lane, Stefanie" w:date="2023-09-27T17:48:00Z"/>
        </w:trPr>
        <w:tc>
          <w:tcPr>
            <w:tcW w:w="1298" w:type="dxa"/>
            <w:vMerge/>
            <w:tcBorders>
              <w:top w:val="nil"/>
              <w:left w:val="single" w:sz="8" w:space="0" w:color="auto"/>
              <w:bottom w:val="single" w:sz="8" w:space="0" w:color="000000"/>
              <w:right w:val="nil"/>
            </w:tcBorders>
            <w:vAlign w:val="center"/>
            <w:hideMark/>
          </w:tcPr>
          <w:p w14:paraId="20058C3A" w14:textId="77777777" w:rsidR="00B12739" w:rsidRPr="00AC2066" w:rsidRDefault="00B12739" w:rsidP="00F46648">
            <w:pPr>
              <w:spacing w:after="0" w:line="240" w:lineRule="auto"/>
              <w:rPr>
                <w:ins w:id="880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FE14F76" w14:textId="77777777" w:rsidR="00B12739" w:rsidRPr="00AC2066" w:rsidRDefault="00B12739" w:rsidP="00F46648">
            <w:pPr>
              <w:spacing w:after="0" w:line="240" w:lineRule="auto"/>
              <w:rPr>
                <w:ins w:id="880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1B212CB" w14:textId="77777777" w:rsidR="00B12739" w:rsidRPr="00AC2066" w:rsidRDefault="00B12739" w:rsidP="00F46648">
            <w:pPr>
              <w:spacing w:after="0" w:line="240" w:lineRule="auto"/>
              <w:rPr>
                <w:ins w:id="8803" w:author="Lane, Stefanie" w:date="2023-09-27T17:48:00Z"/>
                <w:rFonts w:ascii="Calibri" w:eastAsia="Times New Roman" w:hAnsi="Calibri" w:cs="Calibri"/>
                <w:i/>
                <w:iCs/>
                <w:color w:val="000000"/>
                <w:lang w:eastAsia="en-CA"/>
              </w:rPr>
            </w:pPr>
            <w:ins w:id="8804" w:author="Lane, Stefanie" w:date="2023-09-27T17:48:00Z">
              <w:r w:rsidRPr="00AC2066">
                <w:rPr>
                  <w:rFonts w:ascii="Calibri" w:eastAsia="Times New Roman" w:hAnsi="Calibri" w:cs="Calibri"/>
                  <w:i/>
                  <w:iCs/>
                  <w:color w:val="000000"/>
                  <w:lang w:eastAsia="en-CA"/>
                </w:rPr>
                <w:t>Po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3787E70A" w14:textId="77777777" w:rsidR="00B12739" w:rsidRPr="00AC2066" w:rsidRDefault="00B12739" w:rsidP="00F46648">
            <w:pPr>
              <w:spacing w:after="0" w:line="240" w:lineRule="auto"/>
              <w:jc w:val="center"/>
              <w:rPr>
                <w:ins w:id="8805" w:author="Lane, Stefanie" w:date="2023-09-27T17:48:00Z"/>
                <w:rFonts w:ascii="Calibri" w:eastAsia="Times New Roman" w:hAnsi="Calibri" w:cs="Calibri"/>
                <w:color w:val="000000"/>
                <w:lang w:eastAsia="en-CA"/>
              </w:rPr>
            </w:pPr>
            <w:ins w:id="8806"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73B736AF" w14:textId="77777777" w:rsidR="00B12739" w:rsidRPr="00AC2066" w:rsidRDefault="00B12739" w:rsidP="00F46648">
            <w:pPr>
              <w:spacing w:after="0" w:line="240" w:lineRule="auto"/>
              <w:jc w:val="center"/>
              <w:rPr>
                <w:ins w:id="8807" w:author="Lane, Stefanie" w:date="2023-09-27T17:48:00Z"/>
                <w:rFonts w:ascii="Calibri" w:eastAsia="Times New Roman" w:hAnsi="Calibri" w:cs="Calibri"/>
                <w:color w:val="000000"/>
                <w:lang w:eastAsia="en-CA"/>
              </w:rPr>
            </w:pPr>
            <w:ins w:id="8808"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56B9BF6C" w14:textId="77777777" w:rsidR="00B12739" w:rsidRPr="00AC2066" w:rsidRDefault="00B12739" w:rsidP="00F46648">
            <w:pPr>
              <w:spacing w:after="0" w:line="240" w:lineRule="auto"/>
              <w:jc w:val="center"/>
              <w:rPr>
                <w:ins w:id="8809" w:author="Lane, Stefanie" w:date="2023-09-27T17:48:00Z"/>
                <w:rFonts w:ascii="Calibri" w:eastAsia="Times New Roman" w:hAnsi="Calibri" w:cs="Calibri"/>
                <w:color w:val="000000"/>
                <w:lang w:eastAsia="en-CA"/>
              </w:rPr>
            </w:pPr>
            <w:ins w:id="8810"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2EF18926" w14:textId="77777777" w:rsidR="00B12739" w:rsidRPr="00AC2066" w:rsidRDefault="00B12739" w:rsidP="00F46648">
            <w:pPr>
              <w:spacing w:after="0" w:line="240" w:lineRule="auto"/>
              <w:jc w:val="center"/>
              <w:rPr>
                <w:ins w:id="8811" w:author="Lane, Stefanie" w:date="2023-09-27T17:48:00Z"/>
                <w:rFonts w:ascii="Calibri" w:eastAsia="Times New Roman" w:hAnsi="Calibri" w:cs="Calibri"/>
                <w:color w:val="000000"/>
                <w:lang w:eastAsia="en-CA"/>
              </w:rPr>
            </w:pPr>
            <w:ins w:id="8812" w:author="Lane, Stefanie" w:date="2023-09-27T17:48:00Z">
              <w:r w:rsidRPr="00AC2066">
                <w:rPr>
                  <w:rFonts w:ascii="Calibri" w:eastAsia="Times New Roman" w:hAnsi="Calibri" w:cs="Calibri"/>
                  <w:color w:val="000000"/>
                  <w:lang w:eastAsia="en-CA"/>
                </w:rPr>
                <w:t>lost</w:t>
              </w:r>
            </w:ins>
          </w:p>
        </w:tc>
      </w:tr>
      <w:tr w:rsidR="00B12739" w:rsidRPr="00AC2066" w14:paraId="0F4CD6E6" w14:textId="77777777" w:rsidTr="00F46648">
        <w:trPr>
          <w:trHeight w:val="288"/>
          <w:ins w:id="8813" w:author="Lane, Stefanie" w:date="2023-09-27T17:48:00Z"/>
        </w:trPr>
        <w:tc>
          <w:tcPr>
            <w:tcW w:w="1298" w:type="dxa"/>
            <w:vMerge/>
            <w:tcBorders>
              <w:top w:val="nil"/>
              <w:left w:val="single" w:sz="8" w:space="0" w:color="auto"/>
              <w:bottom w:val="single" w:sz="8" w:space="0" w:color="000000"/>
              <w:right w:val="nil"/>
            </w:tcBorders>
            <w:vAlign w:val="center"/>
            <w:hideMark/>
          </w:tcPr>
          <w:p w14:paraId="1211EC5F" w14:textId="77777777" w:rsidR="00B12739" w:rsidRPr="00AC2066" w:rsidRDefault="00B12739" w:rsidP="00F46648">
            <w:pPr>
              <w:spacing w:after="0" w:line="240" w:lineRule="auto"/>
              <w:rPr>
                <w:ins w:id="881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4A5BEA5" w14:textId="77777777" w:rsidR="00B12739" w:rsidRPr="00AC2066" w:rsidRDefault="00B12739" w:rsidP="00F46648">
            <w:pPr>
              <w:spacing w:after="0" w:line="240" w:lineRule="auto"/>
              <w:rPr>
                <w:ins w:id="881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8FB161" w14:textId="77777777" w:rsidR="00B12739" w:rsidRPr="00AC2066" w:rsidRDefault="00B12739" w:rsidP="00F46648">
            <w:pPr>
              <w:spacing w:after="0" w:line="240" w:lineRule="auto"/>
              <w:rPr>
                <w:ins w:id="8816" w:author="Lane, Stefanie" w:date="2023-09-27T17:48:00Z"/>
                <w:rFonts w:ascii="Calibri" w:eastAsia="Times New Roman" w:hAnsi="Calibri" w:cs="Calibri"/>
                <w:i/>
                <w:iCs/>
                <w:color w:val="000000"/>
                <w:lang w:eastAsia="en-CA"/>
              </w:rPr>
            </w:pPr>
            <w:ins w:id="8817" w:author="Lane, Stefanie" w:date="2023-09-27T17:48:00Z">
              <w:r w:rsidRPr="00AC2066">
                <w:rPr>
                  <w:rFonts w:ascii="Calibri" w:eastAsia="Times New Roman" w:hAnsi="Calibri" w:cs="Calibri"/>
                  <w:i/>
                  <w:iCs/>
                  <w:color w:val="000000"/>
                  <w:lang w:eastAsia="en-CA"/>
                </w:rPr>
                <w:t>Puccinellia pauciflora</w:t>
              </w:r>
            </w:ins>
          </w:p>
        </w:tc>
        <w:tc>
          <w:tcPr>
            <w:tcW w:w="734" w:type="dxa"/>
            <w:tcBorders>
              <w:top w:val="nil"/>
              <w:left w:val="nil"/>
              <w:bottom w:val="single" w:sz="4" w:space="0" w:color="auto"/>
              <w:right w:val="nil"/>
            </w:tcBorders>
            <w:shd w:val="clear" w:color="auto" w:fill="auto"/>
            <w:noWrap/>
            <w:vAlign w:val="bottom"/>
            <w:hideMark/>
          </w:tcPr>
          <w:p w14:paraId="2494D698" w14:textId="77777777" w:rsidR="00B12739" w:rsidRPr="00AC2066" w:rsidRDefault="00B12739" w:rsidP="00F46648">
            <w:pPr>
              <w:spacing w:after="0" w:line="240" w:lineRule="auto"/>
              <w:jc w:val="center"/>
              <w:rPr>
                <w:ins w:id="8818" w:author="Lane, Stefanie" w:date="2023-09-27T17:48:00Z"/>
                <w:rFonts w:ascii="Calibri" w:eastAsia="Times New Roman" w:hAnsi="Calibri" w:cs="Calibri"/>
                <w:color w:val="000000"/>
                <w:lang w:eastAsia="en-CA"/>
              </w:rPr>
            </w:pPr>
            <w:ins w:id="8819"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CF93E89" w14:textId="77777777" w:rsidR="00B12739" w:rsidRPr="00AC2066" w:rsidRDefault="00B12739" w:rsidP="00F46648">
            <w:pPr>
              <w:spacing w:after="0" w:line="240" w:lineRule="auto"/>
              <w:jc w:val="center"/>
              <w:rPr>
                <w:ins w:id="8820"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00E10C41" w14:textId="77777777" w:rsidR="00B12739" w:rsidRPr="00AC2066" w:rsidRDefault="00B12739" w:rsidP="00F46648">
            <w:pPr>
              <w:spacing w:after="0" w:line="240" w:lineRule="auto"/>
              <w:jc w:val="center"/>
              <w:rPr>
                <w:ins w:id="8821"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49FBE1A" w14:textId="77777777" w:rsidR="00B12739" w:rsidRPr="00AC2066" w:rsidRDefault="00B12739" w:rsidP="00F46648">
            <w:pPr>
              <w:spacing w:after="0" w:line="240" w:lineRule="auto"/>
              <w:jc w:val="center"/>
              <w:rPr>
                <w:ins w:id="8822" w:author="Lane, Stefanie" w:date="2023-09-27T17:48:00Z"/>
                <w:rFonts w:ascii="Calibri" w:eastAsia="Times New Roman" w:hAnsi="Calibri" w:cs="Calibri"/>
                <w:color w:val="000000"/>
                <w:lang w:eastAsia="en-CA"/>
              </w:rPr>
            </w:pPr>
            <w:ins w:id="8823" w:author="Lane, Stefanie" w:date="2023-09-27T17:48:00Z">
              <w:r w:rsidRPr="00AC2066">
                <w:rPr>
                  <w:rFonts w:ascii="Calibri" w:eastAsia="Times New Roman" w:hAnsi="Calibri" w:cs="Calibri"/>
                  <w:color w:val="000000"/>
                  <w:lang w:eastAsia="en-CA"/>
                </w:rPr>
                <w:t>lost</w:t>
              </w:r>
            </w:ins>
          </w:p>
        </w:tc>
      </w:tr>
      <w:tr w:rsidR="00B12739" w:rsidRPr="00AC2066" w14:paraId="7AD19B00" w14:textId="77777777" w:rsidTr="00F46648">
        <w:trPr>
          <w:trHeight w:val="288"/>
          <w:ins w:id="8824" w:author="Lane, Stefanie" w:date="2023-09-27T17:48:00Z"/>
        </w:trPr>
        <w:tc>
          <w:tcPr>
            <w:tcW w:w="1298" w:type="dxa"/>
            <w:vMerge/>
            <w:tcBorders>
              <w:top w:val="nil"/>
              <w:left w:val="single" w:sz="8" w:space="0" w:color="auto"/>
              <w:bottom w:val="single" w:sz="8" w:space="0" w:color="000000"/>
              <w:right w:val="nil"/>
            </w:tcBorders>
            <w:vAlign w:val="center"/>
            <w:hideMark/>
          </w:tcPr>
          <w:p w14:paraId="11DCE044" w14:textId="77777777" w:rsidR="00B12739" w:rsidRPr="00AC2066" w:rsidRDefault="00B12739" w:rsidP="00F46648">
            <w:pPr>
              <w:spacing w:after="0" w:line="240" w:lineRule="auto"/>
              <w:rPr>
                <w:ins w:id="882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19458B5" w14:textId="77777777" w:rsidR="00B12739" w:rsidRPr="00AC2066" w:rsidRDefault="00B12739" w:rsidP="00F46648">
            <w:pPr>
              <w:spacing w:after="0" w:line="240" w:lineRule="auto"/>
              <w:rPr>
                <w:ins w:id="882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31C06F3" w14:textId="77777777" w:rsidR="00B12739" w:rsidRPr="00AC2066" w:rsidRDefault="00B12739" w:rsidP="00F46648">
            <w:pPr>
              <w:spacing w:after="0" w:line="240" w:lineRule="auto"/>
              <w:rPr>
                <w:ins w:id="8827" w:author="Lane, Stefanie" w:date="2023-09-27T17:48:00Z"/>
                <w:rFonts w:ascii="Calibri" w:eastAsia="Times New Roman" w:hAnsi="Calibri" w:cs="Calibri"/>
                <w:i/>
                <w:iCs/>
                <w:color w:val="000000"/>
                <w:lang w:eastAsia="en-CA"/>
              </w:rPr>
            </w:pPr>
            <w:ins w:id="8828" w:author="Lane, Stefanie" w:date="2023-09-27T17:48:00Z">
              <w:r w:rsidRPr="00AC2066">
                <w:rPr>
                  <w:rFonts w:ascii="Calibri" w:eastAsia="Times New Roman" w:hAnsi="Calibri" w:cs="Calibri"/>
                  <w:i/>
                  <w:iCs/>
                  <w:color w:val="000000"/>
                  <w:lang w:eastAsia="en-CA"/>
                </w:rPr>
                <w:t>Sium suave</w:t>
              </w:r>
            </w:ins>
          </w:p>
        </w:tc>
        <w:tc>
          <w:tcPr>
            <w:tcW w:w="734" w:type="dxa"/>
            <w:tcBorders>
              <w:top w:val="nil"/>
              <w:left w:val="nil"/>
              <w:bottom w:val="single" w:sz="4" w:space="0" w:color="auto"/>
              <w:right w:val="nil"/>
            </w:tcBorders>
            <w:shd w:val="clear" w:color="auto" w:fill="auto"/>
            <w:noWrap/>
            <w:vAlign w:val="bottom"/>
            <w:hideMark/>
          </w:tcPr>
          <w:p w14:paraId="35436109" w14:textId="77777777" w:rsidR="00B12739" w:rsidRPr="00AC2066" w:rsidRDefault="00B12739" w:rsidP="00F46648">
            <w:pPr>
              <w:spacing w:after="0" w:line="240" w:lineRule="auto"/>
              <w:jc w:val="center"/>
              <w:rPr>
                <w:ins w:id="8829" w:author="Lane, Stefanie" w:date="2023-09-27T17:48:00Z"/>
                <w:rFonts w:ascii="Calibri" w:eastAsia="Times New Roman" w:hAnsi="Calibri" w:cs="Calibri"/>
                <w:color w:val="000000"/>
                <w:lang w:eastAsia="en-CA"/>
              </w:rPr>
            </w:pPr>
            <w:ins w:id="8830"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74EE580E" w14:textId="77777777" w:rsidR="00B12739" w:rsidRPr="00AC2066" w:rsidRDefault="00B12739" w:rsidP="00F46648">
            <w:pPr>
              <w:spacing w:after="0" w:line="240" w:lineRule="auto"/>
              <w:jc w:val="center"/>
              <w:rPr>
                <w:ins w:id="8831" w:author="Lane, Stefanie" w:date="2023-09-27T17:48:00Z"/>
                <w:rFonts w:ascii="Calibri" w:eastAsia="Times New Roman" w:hAnsi="Calibri" w:cs="Calibri"/>
                <w:color w:val="000000"/>
                <w:lang w:eastAsia="en-CA"/>
              </w:rPr>
            </w:pPr>
            <w:ins w:id="8832"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76B4FD5B" w14:textId="77777777" w:rsidR="00B12739" w:rsidRPr="00AC2066" w:rsidRDefault="00B12739" w:rsidP="00F46648">
            <w:pPr>
              <w:spacing w:after="0" w:line="240" w:lineRule="auto"/>
              <w:jc w:val="center"/>
              <w:rPr>
                <w:ins w:id="8833" w:author="Lane, Stefanie" w:date="2023-09-27T17:48:00Z"/>
                <w:rFonts w:ascii="Calibri" w:eastAsia="Times New Roman" w:hAnsi="Calibri" w:cs="Calibri"/>
                <w:color w:val="000000"/>
                <w:lang w:eastAsia="en-CA"/>
              </w:rPr>
            </w:pPr>
            <w:ins w:id="8834"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18687808" w14:textId="77777777" w:rsidR="00B12739" w:rsidRPr="00AC2066" w:rsidRDefault="00B12739" w:rsidP="00F46648">
            <w:pPr>
              <w:spacing w:after="0" w:line="240" w:lineRule="auto"/>
              <w:jc w:val="center"/>
              <w:rPr>
                <w:ins w:id="8835" w:author="Lane, Stefanie" w:date="2023-09-27T17:48:00Z"/>
                <w:rFonts w:ascii="Calibri" w:eastAsia="Times New Roman" w:hAnsi="Calibri" w:cs="Calibri"/>
                <w:color w:val="000000"/>
                <w:lang w:eastAsia="en-CA"/>
              </w:rPr>
            </w:pPr>
            <w:ins w:id="8836" w:author="Lane, Stefanie" w:date="2023-09-27T17:48:00Z">
              <w:r w:rsidRPr="00AC2066">
                <w:rPr>
                  <w:rFonts w:ascii="Calibri" w:eastAsia="Times New Roman" w:hAnsi="Calibri" w:cs="Calibri"/>
                  <w:color w:val="000000"/>
                  <w:lang w:eastAsia="en-CA"/>
                </w:rPr>
                <w:t>lost</w:t>
              </w:r>
            </w:ins>
          </w:p>
        </w:tc>
      </w:tr>
      <w:tr w:rsidR="00B12739" w:rsidRPr="00AC2066" w14:paraId="171ED6D5" w14:textId="77777777" w:rsidTr="00F46648">
        <w:trPr>
          <w:trHeight w:val="288"/>
          <w:ins w:id="8837" w:author="Lane, Stefanie" w:date="2023-09-27T17:48:00Z"/>
        </w:trPr>
        <w:tc>
          <w:tcPr>
            <w:tcW w:w="1298" w:type="dxa"/>
            <w:vMerge/>
            <w:tcBorders>
              <w:top w:val="nil"/>
              <w:left w:val="single" w:sz="8" w:space="0" w:color="auto"/>
              <w:bottom w:val="single" w:sz="8" w:space="0" w:color="000000"/>
              <w:right w:val="nil"/>
            </w:tcBorders>
            <w:vAlign w:val="center"/>
            <w:hideMark/>
          </w:tcPr>
          <w:p w14:paraId="563455DF" w14:textId="77777777" w:rsidR="00B12739" w:rsidRPr="00AC2066" w:rsidRDefault="00B12739" w:rsidP="00F46648">
            <w:pPr>
              <w:spacing w:after="0" w:line="240" w:lineRule="auto"/>
              <w:rPr>
                <w:ins w:id="883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0CF240E" w14:textId="77777777" w:rsidR="00B12739" w:rsidRPr="00AC2066" w:rsidRDefault="00B12739" w:rsidP="00F46648">
            <w:pPr>
              <w:spacing w:after="0" w:line="240" w:lineRule="auto"/>
              <w:rPr>
                <w:ins w:id="883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6F0F9" w14:textId="77777777" w:rsidR="00B12739" w:rsidRPr="00AC2066" w:rsidRDefault="00B12739" w:rsidP="00F46648">
            <w:pPr>
              <w:spacing w:after="0" w:line="240" w:lineRule="auto"/>
              <w:rPr>
                <w:ins w:id="8840" w:author="Lane, Stefanie" w:date="2023-09-27T17:48:00Z"/>
                <w:rFonts w:ascii="Calibri" w:eastAsia="Times New Roman" w:hAnsi="Calibri" w:cs="Calibri"/>
                <w:i/>
                <w:iCs/>
                <w:color w:val="000000"/>
                <w:lang w:eastAsia="en-CA"/>
              </w:rPr>
            </w:pPr>
            <w:ins w:id="8841" w:author="Lane, Stefanie" w:date="2023-09-27T17:48:00Z">
              <w:r w:rsidRPr="00AC2066">
                <w:rPr>
                  <w:rFonts w:ascii="Calibri" w:eastAsia="Times New Roman" w:hAnsi="Calibri" w:cs="Calibri"/>
                  <w:i/>
                  <w:iCs/>
                  <w:color w:val="000000"/>
                  <w:lang w:eastAsia="en-CA"/>
                </w:rPr>
                <w:t>Caltha palustris</w:t>
              </w:r>
            </w:ins>
          </w:p>
        </w:tc>
        <w:tc>
          <w:tcPr>
            <w:tcW w:w="734" w:type="dxa"/>
            <w:tcBorders>
              <w:top w:val="nil"/>
              <w:left w:val="nil"/>
              <w:bottom w:val="nil"/>
              <w:right w:val="nil"/>
            </w:tcBorders>
            <w:shd w:val="clear" w:color="auto" w:fill="auto"/>
            <w:noWrap/>
            <w:vAlign w:val="bottom"/>
            <w:hideMark/>
          </w:tcPr>
          <w:p w14:paraId="407749AA" w14:textId="77777777" w:rsidR="00B12739" w:rsidRPr="00AC2066" w:rsidRDefault="00B12739" w:rsidP="00F46648">
            <w:pPr>
              <w:spacing w:after="0" w:line="240" w:lineRule="auto"/>
              <w:jc w:val="center"/>
              <w:rPr>
                <w:ins w:id="8842" w:author="Lane, Stefanie" w:date="2023-09-27T17:48:00Z"/>
                <w:rFonts w:ascii="Calibri" w:eastAsia="Times New Roman" w:hAnsi="Calibri" w:cs="Calibri"/>
                <w:color w:val="000000"/>
                <w:lang w:eastAsia="en-CA"/>
              </w:rPr>
            </w:pPr>
            <w:ins w:id="8843" w:author="Lane, Stefanie" w:date="2023-09-27T17:48:00Z">
              <w:r w:rsidRPr="00AC2066">
                <w:rPr>
                  <w:rFonts w:ascii="Calibri" w:eastAsia="Times New Roman" w:hAnsi="Calibri" w:cs="Calibri"/>
                  <w:color w:val="000000"/>
                  <w:lang w:eastAsia="en-CA"/>
                </w:rPr>
                <w:t>1.1</w:t>
              </w:r>
            </w:ins>
          </w:p>
        </w:tc>
        <w:tc>
          <w:tcPr>
            <w:tcW w:w="734" w:type="dxa"/>
            <w:tcBorders>
              <w:top w:val="nil"/>
              <w:left w:val="nil"/>
              <w:bottom w:val="nil"/>
              <w:right w:val="nil"/>
            </w:tcBorders>
            <w:shd w:val="clear" w:color="auto" w:fill="auto"/>
            <w:noWrap/>
            <w:vAlign w:val="bottom"/>
            <w:hideMark/>
          </w:tcPr>
          <w:p w14:paraId="3B51C3FE" w14:textId="77777777" w:rsidR="00B12739" w:rsidRPr="00AC2066" w:rsidRDefault="00B12739" w:rsidP="00F46648">
            <w:pPr>
              <w:spacing w:after="0" w:line="240" w:lineRule="auto"/>
              <w:jc w:val="center"/>
              <w:rPr>
                <w:ins w:id="8844" w:author="Lane, Stefanie" w:date="2023-09-27T17:48:00Z"/>
                <w:rFonts w:ascii="Calibri" w:eastAsia="Times New Roman" w:hAnsi="Calibri" w:cs="Calibri"/>
                <w:color w:val="000000"/>
                <w:lang w:eastAsia="en-CA"/>
              </w:rPr>
            </w:pPr>
            <w:ins w:id="8845"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single" w:sz="4" w:space="0" w:color="auto"/>
              <w:right w:val="nil"/>
            </w:tcBorders>
            <w:shd w:val="clear" w:color="auto" w:fill="auto"/>
            <w:noWrap/>
            <w:vAlign w:val="bottom"/>
            <w:hideMark/>
          </w:tcPr>
          <w:p w14:paraId="4AD8BAD1" w14:textId="77777777" w:rsidR="00B12739" w:rsidRPr="00AC2066" w:rsidRDefault="00B12739" w:rsidP="00F46648">
            <w:pPr>
              <w:spacing w:after="0" w:line="240" w:lineRule="auto"/>
              <w:jc w:val="center"/>
              <w:rPr>
                <w:ins w:id="8846" w:author="Lane, Stefanie" w:date="2023-09-27T17:48:00Z"/>
                <w:rFonts w:ascii="Calibri" w:eastAsia="Times New Roman" w:hAnsi="Calibri" w:cs="Calibri"/>
                <w:color w:val="000000"/>
                <w:lang w:eastAsia="en-CA"/>
              </w:rPr>
            </w:pPr>
            <w:ins w:id="8847"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7783D211" w14:textId="77777777" w:rsidR="00B12739" w:rsidRPr="00AC2066" w:rsidRDefault="00B12739" w:rsidP="00F46648">
            <w:pPr>
              <w:spacing w:after="0" w:line="240" w:lineRule="auto"/>
              <w:jc w:val="center"/>
              <w:rPr>
                <w:ins w:id="8848" w:author="Lane, Stefanie" w:date="2023-09-27T17:48:00Z"/>
                <w:rFonts w:ascii="Calibri" w:eastAsia="Times New Roman" w:hAnsi="Calibri" w:cs="Calibri"/>
                <w:color w:val="000000"/>
                <w:lang w:eastAsia="en-CA"/>
              </w:rPr>
            </w:pPr>
            <w:ins w:id="8849" w:author="Lane, Stefanie" w:date="2023-09-27T17:48:00Z">
              <w:r w:rsidRPr="00AC2066">
                <w:rPr>
                  <w:rFonts w:ascii="Calibri" w:eastAsia="Times New Roman" w:hAnsi="Calibri" w:cs="Calibri"/>
                  <w:color w:val="000000"/>
                  <w:lang w:eastAsia="en-CA"/>
                </w:rPr>
                <w:t>-</w:t>
              </w:r>
            </w:ins>
          </w:p>
        </w:tc>
      </w:tr>
      <w:tr w:rsidR="00B12739" w:rsidRPr="00AC2066" w14:paraId="21477F24" w14:textId="77777777" w:rsidTr="00F46648">
        <w:trPr>
          <w:trHeight w:val="288"/>
          <w:ins w:id="8850" w:author="Lane, Stefanie" w:date="2023-09-27T17:48:00Z"/>
        </w:trPr>
        <w:tc>
          <w:tcPr>
            <w:tcW w:w="1298" w:type="dxa"/>
            <w:vMerge/>
            <w:tcBorders>
              <w:top w:val="nil"/>
              <w:left w:val="single" w:sz="8" w:space="0" w:color="auto"/>
              <w:bottom w:val="single" w:sz="8" w:space="0" w:color="000000"/>
              <w:right w:val="nil"/>
            </w:tcBorders>
            <w:vAlign w:val="center"/>
            <w:hideMark/>
          </w:tcPr>
          <w:p w14:paraId="15245836" w14:textId="77777777" w:rsidR="00B12739" w:rsidRPr="00AC2066" w:rsidRDefault="00B12739" w:rsidP="00F46648">
            <w:pPr>
              <w:spacing w:after="0" w:line="240" w:lineRule="auto"/>
              <w:rPr>
                <w:ins w:id="885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58D740" w14:textId="77777777" w:rsidR="00B12739" w:rsidRPr="00AC2066" w:rsidRDefault="00B12739" w:rsidP="00F46648">
            <w:pPr>
              <w:spacing w:after="0" w:line="240" w:lineRule="auto"/>
              <w:rPr>
                <w:ins w:id="885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1467E9B" w14:textId="77777777" w:rsidR="00B12739" w:rsidRPr="00AC2066" w:rsidRDefault="00B12739" w:rsidP="00F46648">
            <w:pPr>
              <w:spacing w:after="0" w:line="240" w:lineRule="auto"/>
              <w:rPr>
                <w:ins w:id="8853" w:author="Lane, Stefanie" w:date="2023-09-27T17:48:00Z"/>
                <w:rFonts w:ascii="Calibri" w:eastAsia="Times New Roman" w:hAnsi="Calibri" w:cs="Calibri"/>
                <w:i/>
                <w:iCs/>
                <w:color w:val="000000"/>
                <w:lang w:eastAsia="en-CA"/>
              </w:rPr>
            </w:pPr>
            <w:ins w:id="8854" w:author="Lane, Stefanie" w:date="2023-09-27T17:48:00Z">
              <w:r w:rsidRPr="00AC2066">
                <w:rPr>
                  <w:rFonts w:ascii="Calibri" w:eastAsia="Times New Roman" w:hAnsi="Calibri" w:cs="Calibri"/>
                  <w:i/>
                  <w:iCs/>
                  <w:color w:val="000000"/>
                  <w:lang w:eastAsia="en-CA"/>
                </w:rPr>
                <w:t>Equisetum fluviatile</w:t>
              </w:r>
            </w:ins>
          </w:p>
        </w:tc>
        <w:tc>
          <w:tcPr>
            <w:tcW w:w="734" w:type="dxa"/>
            <w:tcBorders>
              <w:top w:val="single" w:sz="4" w:space="0" w:color="auto"/>
              <w:left w:val="nil"/>
              <w:bottom w:val="single" w:sz="4" w:space="0" w:color="auto"/>
              <w:right w:val="nil"/>
            </w:tcBorders>
            <w:shd w:val="clear" w:color="auto" w:fill="auto"/>
            <w:noWrap/>
            <w:vAlign w:val="bottom"/>
            <w:hideMark/>
          </w:tcPr>
          <w:p w14:paraId="2873B74F" w14:textId="77777777" w:rsidR="00B12739" w:rsidRPr="00AC2066" w:rsidRDefault="00B12739" w:rsidP="00F46648">
            <w:pPr>
              <w:spacing w:after="0" w:line="240" w:lineRule="auto"/>
              <w:jc w:val="center"/>
              <w:rPr>
                <w:ins w:id="8855" w:author="Lane, Stefanie" w:date="2023-09-27T17:48:00Z"/>
                <w:rFonts w:ascii="Calibri" w:eastAsia="Times New Roman" w:hAnsi="Calibri" w:cs="Calibri"/>
                <w:color w:val="000000"/>
                <w:lang w:eastAsia="en-CA"/>
              </w:rPr>
            </w:pPr>
            <w:ins w:id="8856"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7A4C119C" w14:textId="77777777" w:rsidR="00B12739" w:rsidRPr="00AC2066" w:rsidRDefault="00B12739" w:rsidP="00F46648">
            <w:pPr>
              <w:spacing w:after="0" w:line="240" w:lineRule="auto"/>
              <w:jc w:val="center"/>
              <w:rPr>
                <w:ins w:id="8857" w:author="Lane, Stefanie" w:date="2023-09-27T17:48:00Z"/>
                <w:rFonts w:ascii="Calibri" w:eastAsia="Times New Roman" w:hAnsi="Calibri" w:cs="Calibri"/>
                <w:color w:val="000000"/>
                <w:lang w:eastAsia="en-CA"/>
              </w:rPr>
            </w:pPr>
            <w:ins w:id="8858"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single" w:sz="4" w:space="0" w:color="auto"/>
              <w:right w:val="nil"/>
            </w:tcBorders>
            <w:shd w:val="clear" w:color="auto" w:fill="auto"/>
            <w:noWrap/>
            <w:vAlign w:val="bottom"/>
            <w:hideMark/>
          </w:tcPr>
          <w:p w14:paraId="534C8B8D" w14:textId="77777777" w:rsidR="00B12739" w:rsidRPr="00AC2066" w:rsidRDefault="00B12739" w:rsidP="00F46648">
            <w:pPr>
              <w:spacing w:after="0" w:line="240" w:lineRule="auto"/>
              <w:jc w:val="center"/>
              <w:rPr>
                <w:ins w:id="8859" w:author="Lane, Stefanie" w:date="2023-09-27T17:48:00Z"/>
                <w:rFonts w:ascii="Calibri" w:eastAsia="Times New Roman" w:hAnsi="Calibri" w:cs="Calibri"/>
                <w:color w:val="000000"/>
                <w:lang w:eastAsia="en-CA"/>
              </w:rPr>
            </w:pPr>
            <w:ins w:id="8860"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3A92800E" w14:textId="77777777" w:rsidR="00B12739" w:rsidRPr="00AC2066" w:rsidRDefault="00B12739" w:rsidP="00F46648">
            <w:pPr>
              <w:spacing w:after="0" w:line="240" w:lineRule="auto"/>
              <w:jc w:val="center"/>
              <w:rPr>
                <w:ins w:id="8861" w:author="Lane, Stefanie" w:date="2023-09-27T17:48:00Z"/>
                <w:rFonts w:ascii="Calibri" w:eastAsia="Times New Roman" w:hAnsi="Calibri" w:cs="Calibri"/>
                <w:color w:val="000000"/>
                <w:lang w:eastAsia="en-CA"/>
              </w:rPr>
            </w:pPr>
            <w:ins w:id="8862" w:author="Lane, Stefanie" w:date="2023-09-27T17:48:00Z">
              <w:r w:rsidRPr="00AC2066">
                <w:rPr>
                  <w:rFonts w:ascii="Calibri" w:eastAsia="Times New Roman" w:hAnsi="Calibri" w:cs="Calibri"/>
                  <w:color w:val="000000"/>
                  <w:lang w:eastAsia="en-CA"/>
                </w:rPr>
                <w:t>-</w:t>
              </w:r>
            </w:ins>
          </w:p>
        </w:tc>
      </w:tr>
      <w:tr w:rsidR="00F97798" w:rsidRPr="00AC2066" w14:paraId="7D2DCC67" w14:textId="77777777" w:rsidTr="00F46648">
        <w:trPr>
          <w:trHeight w:val="288"/>
          <w:ins w:id="8863" w:author="Lane, Stefanie" w:date="2023-09-27T17:48:00Z"/>
        </w:trPr>
        <w:tc>
          <w:tcPr>
            <w:tcW w:w="1298" w:type="dxa"/>
            <w:vMerge/>
            <w:tcBorders>
              <w:top w:val="nil"/>
              <w:left w:val="single" w:sz="8" w:space="0" w:color="auto"/>
              <w:bottom w:val="single" w:sz="8" w:space="0" w:color="000000"/>
              <w:right w:val="nil"/>
            </w:tcBorders>
            <w:vAlign w:val="center"/>
            <w:hideMark/>
          </w:tcPr>
          <w:p w14:paraId="4EE54AB0" w14:textId="77777777" w:rsidR="00B12739" w:rsidRPr="00AC2066" w:rsidRDefault="00B12739" w:rsidP="00F46648">
            <w:pPr>
              <w:spacing w:after="0" w:line="240" w:lineRule="auto"/>
              <w:rPr>
                <w:ins w:id="886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6F2E22" w14:textId="77777777" w:rsidR="00B12739" w:rsidRPr="00AC2066" w:rsidRDefault="00B12739" w:rsidP="00F46648">
            <w:pPr>
              <w:spacing w:after="0" w:line="240" w:lineRule="auto"/>
              <w:rPr>
                <w:ins w:id="886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D49B348" w14:textId="77777777" w:rsidR="00B12739" w:rsidRPr="00AC2066" w:rsidRDefault="00B12739" w:rsidP="00F46648">
            <w:pPr>
              <w:spacing w:after="0" w:line="240" w:lineRule="auto"/>
              <w:rPr>
                <w:ins w:id="8866" w:author="Lane, Stefanie" w:date="2023-09-27T17:48:00Z"/>
                <w:rFonts w:ascii="Calibri" w:eastAsia="Times New Roman" w:hAnsi="Calibri" w:cs="Calibri"/>
                <w:i/>
                <w:iCs/>
                <w:color w:val="000000"/>
                <w:lang w:eastAsia="en-CA"/>
              </w:rPr>
            </w:pPr>
            <w:ins w:id="8867" w:author="Lane, Stefanie" w:date="2023-09-27T17:48:00Z">
              <w:r w:rsidRPr="00AC2066">
                <w:rPr>
                  <w:rFonts w:ascii="Calibri" w:eastAsia="Times New Roman" w:hAnsi="Calibri" w:cs="Calibri"/>
                  <w:i/>
                  <w:iCs/>
                  <w:color w:val="000000"/>
                  <w:lang w:eastAsia="en-CA"/>
                </w:rPr>
                <w:t>Schoenoplectus tabernaemontani</w:t>
              </w:r>
            </w:ins>
          </w:p>
        </w:tc>
        <w:tc>
          <w:tcPr>
            <w:tcW w:w="734" w:type="dxa"/>
            <w:tcBorders>
              <w:top w:val="nil"/>
              <w:left w:val="nil"/>
              <w:bottom w:val="nil"/>
              <w:right w:val="nil"/>
            </w:tcBorders>
            <w:shd w:val="clear" w:color="auto" w:fill="auto"/>
            <w:noWrap/>
            <w:vAlign w:val="bottom"/>
            <w:hideMark/>
          </w:tcPr>
          <w:p w14:paraId="4F6F9E55" w14:textId="77777777" w:rsidR="00B12739" w:rsidRPr="00AC2066" w:rsidRDefault="00B12739" w:rsidP="00F46648">
            <w:pPr>
              <w:spacing w:after="0" w:line="240" w:lineRule="auto"/>
              <w:jc w:val="center"/>
              <w:rPr>
                <w:ins w:id="8868" w:author="Lane, Stefanie" w:date="2023-09-27T17:48:00Z"/>
                <w:rFonts w:ascii="Calibri" w:eastAsia="Times New Roman" w:hAnsi="Calibri" w:cs="Calibri"/>
                <w:color w:val="000000"/>
                <w:lang w:eastAsia="en-CA"/>
              </w:rPr>
            </w:pPr>
            <w:ins w:id="8869"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081A002B" w14:textId="77777777" w:rsidR="00B12739" w:rsidRPr="00AC2066" w:rsidRDefault="00B12739" w:rsidP="00F46648">
            <w:pPr>
              <w:spacing w:after="0" w:line="240" w:lineRule="auto"/>
              <w:jc w:val="center"/>
              <w:rPr>
                <w:ins w:id="8870" w:author="Lane, Stefanie" w:date="2023-09-27T17:48:00Z"/>
                <w:rFonts w:ascii="Calibri" w:eastAsia="Times New Roman" w:hAnsi="Calibri" w:cs="Calibri"/>
                <w:color w:val="000000"/>
                <w:lang w:eastAsia="en-CA"/>
              </w:rPr>
            </w:pPr>
            <w:ins w:id="887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8852A90" w14:textId="77777777" w:rsidR="00B12739" w:rsidRPr="00AC2066" w:rsidRDefault="00B12739" w:rsidP="00F46648">
            <w:pPr>
              <w:spacing w:after="0" w:line="240" w:lineRule="auto"/>
              <w:jc w:val="center"/>
              <w:rPr>
                <w:ins w:id="8872" w:author="Lane, Stefanie" w:date="2023-09-27T17:48:00Z"/>
                <w:rFonts w:ascii="Calibri" w:eastAsia="Times New Roman" w:hAnsi="Calibri" w:cs="Calibri"/>
                <w:color w:val="000000"/>
                <w:lang w:eastAsia="en-CA"/>
              </w:rPr>
            </w:pPr>
            <w:ins w:id="8873"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57BED850" w14:textId="77777777" w:rsidR="00B12739" w:rsidRPr="00AC2066" w:rsidRDefault="00B12739" w:rsidP="00F46648">
            <w:pPr>
              <w:spacing w:after="0" w:line="240" w:lineRule="auto"/>
              <w:jc w:val="center"/>
              <w:rPr>
                <w:ins w:id="8874" w:author="Lane, Stefanie" w:date="2023-09-27T17:48:00Z"/>
                <w:rFonts w:ascii="Calibri" w:eastAsia="Times New Roman" w:hAnsi="Calibri" w:cs="Calibri"/>
                <w:color w:val="000000"/>
                <w:lang w:eastAsia="en-CA"/>
              </w:rPr>
            </w:pPr>
            <w:ins w:id="8875" w:author="Lane, Stefanie" w:date="2023-09-27T17:48:00Z">
              <w:r w:rsidRPr="00AC2066">
                <w:rPr>
                  <w:rFonts w:ascii="Calibri" w:eastAsia="Times New Roman" w:hAnsi="Calibri" w:cs="Calibri"/>
                  <w:color w:val="000000"/>
                  <w:lang w:eastAsia="en-CA"/>
                </w:rPr>
                <w:t>-</w:t>
              </w:r>
            </w:ins>
          </w:p>
        </w:tc>
      </w:tr>
      <w:tr w:rsidR="00F97798" w:rsidRPr="00AC2066" w14:paraId="30DDAAB8" w14:textId="77777777" w:rsidTr="00F46648">
        <w:trPr>
          <w:trHeight w:val="288"/>
          <w:ins w:id="8876" w:author="Lane, Stefanie" w:date="2023-09-27T17:48:00Z"/>
        </w:trPr>
        <w:tc>
          <w:tcPr>
            <w:tcW w:w="1298" w:type="dxa"/>
            <w:vMerge/>
            <w:tcBorders>
              <w:top w:val="nil"/>
              <w:left w:val="single" w:sz="8" w:space="0" w:color="auto"/>
              <w:bottom w:val="single" w:sz="8" w:space="0" w:color="000000"/>
              <w:right w:val="nil"/>
            </w:tcBorders>
            <w:vAlign w:val="center"/>
            <w:hideMark/>
          </w:tcPr>
          <w:p w14:paraId="16205BE5" w14:textId="77777777" w:rsidR="00B12739" w:rsidRPr="00AC2066" w:rsidRDefault="00B12739" w:rsidP="00F46648">
            <w:pPr>
              <w:spacing w:after="0" w:line="240" w:lineRule="auto"/>
              <w:rPr>
                <w:ins w:id="887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72110B" w14:textId="77777777" w:rsidR="00B12739" w:rsidRPr="00AC2066" w:rsidRDefault="00B12739" w:rsidP="00F46648">
            <w:pPr>
              <w:spacing w:after="0" w:line="240" w:lineRule="auto"/>
              <w:rPr>
                <w:ins w:id="887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D04BD52" w14:textId="77777777" w:rsidR="00B12739" w:rsidRPr="00AC2066" w:rsidRDefault="00B12739" w:rsidP="00F46648">
            <w:pPr>
              <w:spacing w:after="0" w:line="240" w:lineRule="auto"/>
              <w:rPr>
                <w:ins w:id="8879" w:author="Lane, Stefanie" w:date="2023-09-27T17:48:00Z"/>
                <w:rFonts w:ascii="Calibri" w:eastAsia="Times New Roman" w:hAnsi="Calibri" w:cs="Calibri"/>
                <w:i/>
                <w:iCs/>
                <w:color w:val="000000"/>
                <w:lang w:eastAsia="en-CA"/>
              </w:rPr>
            </w:pPr>
            <w:ins w:id="8880" w:author="Lane, Stefanie" w:date="2023-09-27T17:48:00Z">
              <w:r w:rsidRPr="00AC2066">
                <w:rPr>
                  <w:rFonts w:ascii="Calibri" w:eastAsia="Times New Roman" w:hAnsi="Calibri" w:cs="Calibri"/>
                  <w:i/>
                  <w:iCs/>
                  <w:color w:val="000000"/>
                  <w:lang w:eastAsia="en-CA"/>
                </w:rPr>
                <w:t>Trifolium wormskioldii</w:t>
              </w:r>
            </w:ins>
          </w:p>
        </w:tc>
        <w:tc>
          <w:tcPr>
            <w:tcW w:w="734" w:type="dxa"/>
            <w:tcBorders>
              <w:top w:val="single" w:sz="4" w:space="0" w:color="auto"/>
              <w:left w:val="nil"/>
              <w:bottom w:val="single" w:sz="4" w:space="0" w:color="auto"/>
              <w:right w:val="nil"/>
            </w:tcBorders>
            <w:shd w:val="clear" w:color="auto" w:fill="auto"/>
            <w:noWrap/>
            <w:vAlign w:val="bottom"/>
            <w:hideMark/>
          </w:tcPr>
          <w:p w14:paraId="59DFC309" w14:textId="77777777" w:rsidR="00B12739" w:rsidRPr="00AC2066" w:rsidRDefault="00B12739" w:rsidP="00F46648">
            <w:pPr>
              <w:spacing w:after="0" w:line="240" w:lineRule="auto"/>
              <w:jc w:val="center"/>
              <w:rPr>
                <w:ins w:id="8881" w:author="Lane, Stefanie" w:date="2023-09-27T17:48:00Z"/>
                <w:rFonts w:ascii="Calibri" w:eastAsia="Times New Roman" w:hAnsi="Calibri" w:cs="Calibri"/>
                <w:color w:val="000000"/>
                <w:lang w:eastAsia="en-CA"/>
              </w:rPr>
            </w:pPr>
            <w:ins w:id="8882"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784A1EB6" w14:textId="77777777" w:rsidR="00B12739" w:rsidRPr="00AC2066" w:rsidRDefault="00B12739" w:rsidP="00F46648">
            <w:pPr>
              <w:spacing w:after="0" w:line="240" w:lineRule="auto"/>
              <w:jc w:val="center"/>
              <w:rPr>
                <w:ins w:id="8883" w:author="Lane, Stefanie" w:date="2023-09-27T17:48:00Z"/>
                <w:rFonts w:ascii="Calibri" w:eastAsia="Times New Roman" w:hAnsi="Calibri" w:cs="Calibri"/>
                <w:color w:val="000000"/>
                <w:lang w:eastAsia="en-CA"/>
              </w:rPr>
            </w:pPr>
            <w:ins w:id="8884"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E892247" w14:textId="77777777" w:rsidR="00B12739" w:rsidRPr="00AC2066" w:rsidRDefault="00B12739" w:rsidP="00F46648">
            <w:pPr>
              <w:spacing w:after="0" w:line="240" w:lineRule="auto"/>
              <w:jc w:val="center"/>
              <w:rPr>
                <w:ins w:id="8885" w:author="Lane, Stefanie" w:date="2023-09-27T17:48:00Z"/>
                <w:rFonts w:ascii="Calibri" w:eastAsia="Times New Roman" w:hAnsi="Calibri" w:cs="Calibri"/>
                <w:color w:val="000000"/>
                <w:lang w:eastAsia="en-CA"/>
              </w:rPr>
            </w:pPr>
            <w:ins w:id="8886"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7DF4E8DD" w14:textId="77777777" w:rsidR="00B12739" w:rsidRPr="00AC2066" w:rsidRDefault="00B12739" w:rsidP="00F46648">
            <w:pPr>
              <w:spacing w:after="0" w:line="240" w:lineRule="auto"/>
              <w:jc w:val="center"/>
              <w:rPr>
                <w:ins w:id="8887" w:author="Lane, Stefanie" w:date="2023-09-27T17:48:00Z"/>
                <w:rFonts w:ascii="Calibri" w:eastAsia="Times New Roman" w:hAnsi="Calibri" w:cs="Calibri"/>
                <w:color w:val="000000"/>
                <w:lang w:eastAsia="en-CA"/>
              </w:rPr>
            </w:pPr>
            <w:ins w:id="8888" w:author="Lane, Stefanie" w:date="2023-09-27T17:48:00Z">
              <w:r w:rsidRPr="00AC2066">
                <w:rPr>
                  <w:rFonts w:ascii="Calibri" w:eastAsia="Times New Roman" w:hAnsi="Calibri" w:cs="Calibri"/>
                  <w:color w:val="000000"/>
                  <w:lang w:eastAsia="en-CA"/>
                </w:rPr>
                <w:t>-</w:t>
              </w:r>
            </w:ins>
          </w:p>
        </w:tc>
      </w:tr>
      <w:tr w:rsidR="00F97798" w:rsidRPr="00AC2066" w14:paraId="061BC11F" w14:textId="77777777" w:rsidTr="00F46648">
        <w:trPr>
          <w:trHeight w:val="288"/>
          <w:ins w:id="8889" w:author="Lane, Stefanie" w:date="2023-09-27T17:48:00Z"/>
        </w:trPr>
        <w:tc>
          <w:tcPr>
            <w:tcW w:w="1298" w:type="dxa"/>
            <w:vMerge/>
            <w:tcBorders>
              <w:top w:val="nil"/>
              <w:left w:val="single" w:sz="8" w:space="0" w:color="auto"/>
              <w:bottom w:val="single" w:sz="8" w:space="0" w:color="000000"/>
              <w:right w:val="nil"/>
            </w:tcBorders>
            <w:vAlign w:val="center"/>
            <w:hideMark/>
          </w:tcPr>
          <w:p w14:paraId="1D6597ED" w14:textId="77777777" w:rsidR="00B12739" w:rsidRPr="00AC2066" w:rsidRDefault="00B12739" w:rsidP="00F46648">
            <w:pPr>
              <w:spacing w:after="0" w:line="240" w:lineRule="auto"/>
              <w:rPr>
                <w:ins w:id="889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821066" w14:textId="77777777" w:rsidR="00B12739" w:rsidRPr="00AC2066" w:rsidRDefault="00B12739" w:rsidP="00F46648">
            <w:pPr>
              <w:spacing w:after="0" w:line="240" w:lineRule="auto"/>
              <w:rPr>
                <w:ins w:id="889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1BC06D3" w14:textId="77777777" w:rsidR="00B12739" w:rsidRPr="00AC2066" w:rsidRDefault="00B12739" w:rsidP="00F46648">
            <w:pPr>
              <w:spacing w:after="0" w:line="240" w:lineRule="auto"/>
              <w:rPr>
                <w:ins w:id="8892" w:author="Lane, Stefanie" w:date="2023-09-27T17:48:00Z"/>
                <w:rFonts w:ascii="Calibri" w:eastAsia="Times New Roman" w:hAnsi="Calibri" w:cs="Calibri"/>
                <w:i/>
                <w:iCs/>
                <w:color w:val="000000"/>
                <w:lang w:eastAsia="en-CA"/>
              </w:rPr>
            </w:pPr>
            <w:ins w:id="8893" w:author="Lane, Stefanie" w:date="2023-09-27T17:48:00Z">
              <w:r w:rsidRPr="00AC2066">
                <w:rPr>
                  <w:rFonts w:ascii="Calibri" w:eastAsia="Times New Roman" w:hAnsi="Calibri" w:cs="Calibri"/>
                  <w:i/>
                  <w:iCs/>
                  <w:color w:val="000000"/>
                  <w:lang w:eastAsia="en-CA"/>
                </w:rPr>
                <w:t>Sagittaria latifolia</w:t>
              </w:r>
            </w:ins>
          </w:p>
        </w:tc>
        <w:tc>
          <w:tcPr>
            <w:tcW w:w="734" w:type="dxa"/>
            <w:tcBorders>
              <w:top w:val="nil"/>
              <w:left w:val="nil"/>
              <w:bottom w:val="nil"/>
              <w:right w:val="nil"/>
            </w:tcBorders>
            <w:shd w:val="clear" w:color="auto" w:fill="auto"/>
            <w:noWrap/>
            <w:vAlign w:val="bottom"/>
            <w:hideMark/>
          </w:tcPr>
          <w:p w14:paraId="055EAA77" w14:textId="77777777" w:rsidR="00B12739" w:rsidRPr="00AC2066" w:rsidRDefault="00B12739" w:rsidP="00F46648">
            <w:pPr>
              <w:spacing w:after="0" w:line="240" w:lineRule="auto"/>
              <w:jc w:val="center"/>
              <w:rPr>
                <w:ins w:id="8894" w:author="Lane, Stefanie" w:date="2023-09-27T17:48:00Z"/>
                <w:rFonts w:ascii="Calibri" w:eastAsia="Times New Roman" w:hAnsi="Calibri" w:cs="Calibri"/>
                <w:color w:val="000000"/>
                <w:lang w:eastAsia="en-CA"/>
              </w:rPr>
            </w:pPr>
            <w:ins w:id="8895"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1BBE5A98" w14:textId="77777777" w:rsidR="00B12739" w:rsidRPr="00AC2066" w:rsidRDefault="00B12739" w:rsidP="00F46648">
            <w:pPr>
              <w:spacing w:after="0" w:line="240" w:lineRule="auto"/>
              <w:jc w:val="center"/>
              <w:rPr>
                <w:ins w:id="8896" w:author="Lane, Stefanie" w:date="2023-09-27T17:48:00Z"/>
                <w:rFonts w:ascii="Calibri" w:eastAsia="Times New Roman" w:hAnsi="Calibri" w:cs="Calibri"/>
                <w:color w:val="000000"/>
                <w:lang w:eastAsia="en-CA"/>
              </w:rPr>
            </w:pPr>
            <w:ins w:id="8897"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0A63802" w14:textId="77777777" w:rsidR="00B12739" w:rsidRPr="00AC2066" w:rsidRDefault="00B12739" w:rsidP="00F46648">
            <w:pPr>
              <w:spacing w:after="0" w:line="240" w:lineRule="auto"/>
              <w:jc w:val="center"/>
              <w:rPr>
                <w:ins w:id="8898" w:author="Lane, Stefanie" w:date="2023-09-27T17:48:00Z"/>
                <w:rFonts w:ascii="Calibri" w:eastAsia="Times New Roman" w:hAnsi="Calibri" w:cs="Calibri"/>
                <w:color w:val="000000"/>
                <w:lang w:eastAsia="en-CA"/>
              </w:rPr>
            </w:pPr>
            <w:ins w:id="8899"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33BF86CF" w14:textId="77777777" w:rsidR="00B12739" w:rsidRPr="00AC2066" w:rsidRDefault="00B12739" w:rsidP="00F46648">
            <w:pPr>
              <w:spacing w:after="0" w:line="240" w:lineRule="auto"/>
              <w:jc w:val="center"/>
              <w:rPr>
                <w:ins w:id="8900" w:author="Lane, Stefanie" w:date="2023-09-27T17:48:00Z"/>
                <w:rFonts w:ascii="Calibri" w:eastAsia="Times New Roman" w:hAnsi="Calibri" w:cs="Calibri"/>
                <w:color w:val="000000"/>
                <w:lang w:eastAsia="en-CA"/>
              </w:rPr>
            </w:pPr>
            <w:ins w:id="8901" w:author="Lane, Stefanie" w:date="2023-09-27T17:48:00Z">
              <w:r w:rsidRPr="00AC2066">
                <w:rPr>
                  <w:rFonts w:ascii="Calibri" w:eastAsia="Times New Roman" w:hAnsi="Calibri" w:cs="Calibri"/>
                  <w:color w:val="000000"/>
                  <w:lang w:eastAsia="en-CA"/>
                </w:rPr>
                <w:t>-</w:t>
              </w:r>
            </w:ins>
          </w:p>
        </w:tc>
      </w:tr>
      <w:tr w:rsidR="00F97798" w:rsidRPr="00AC2066" w14:paraId="306CD893" w14:textId="77777777" w:rsidTr="00F46648">
        <w:trPr>
          <w:trHeight w:val="288"/>
          <w:ins w:id="8902" w:author="Lane, Stefanie" w:date="2023-09-27T17:48:00Z"/>
        </w:trPr>
        <w:tc>
          <w:tcPr>
            <w:tcW w:w="1298" w:type="dxa"/>
            <w:vMerge/>
            <w:tcBorders>
              <w:top w:val="nil"/>
              <w:left w:val="single" w:sz="8" w:space="0" w:color="auto"/>
              <w:bottom w:val="single" w:sz="8" w:space="0" w:color="000000"/>
              <w:right w:val="nil"/>
            </w:tcBorders>
            <w:vAlign w:val="center"/>
            <w:hideMark/>
          </w:tcPr>
          <w:p w14:paraId="7D135990" w14:textId="77777777" w:rsidR="00B12739" w:rsidRPr="00AC2066" w:rsidRDefault="00B12739" w:rsidP="00F46648">
            <w:pPr>
              <w:spacing w:after="0" w:line="240" w:lineRule="auto"/>
              <w:rPr>
                <w:ins w:id="890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A5FDCA0" w14:textId="77777777" w:rsidR="00B12739" w:rsidRPr="00AC2066" w:rsidRDefault="00B12739" w:rsidP="00F46648">
            <w:pPr>
              <w:spacing w:after="0" w:line="240" w:lineRule="auto"/>
              <w:rPr>
                <w:ins w:id="890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9FD4F1" w14:textId="77777777" w:rsidR="00B12739" w:rsidRPr="00AC2066" w:rsidRDefault="00B12739" w:rsidP="00F46648">
            <w:pPr>
              <w:spacing w:after="0" w:line="240" w:lineRule="auto"/>
              <w:rPr>
                <w:ins w:id="8905" w:author="Lane, Stefanie" w:date="2023-09-27T17:48:00Z"/>
                <w:rFonts w:ascii="Calibri" w:eastAsia="Times New Roman" w:hAnsi="Calibri" w:cs="Calibri"/>
                <w:i/>
                <w:iCs/>
                <w:color w:val="000000"/>
                <w:lang w:eastAsia="en-CA"/>
              </w:rPr>
            </w:pPr>
            <w:ins w:id="8906" w:author="Lane, Stefanie" w:date="2023-09-27T17:48:00Z">
              <w:r w:rsidRPr="00AC2066">
                <w:rPr>
                  <w:rFonts w:ascii="Calibri" w:eastAsia="Times New Roman" w:hAnsi="Calibri" w:cs="Calibri"/>
                  <w:i/>
                  <w:iCs/>
                  <w:color w:val="000000"/>
                  <w:lang w:eastAsia="en-CA"/>
                </w:rPr>
                <w:t>Bidens cernua</w:t>
              </w:r>
            </w:ins>
          </w:p>
        </w:tc>
        <w:tc>
          <w:tcPr>
            <w:tcW w:w="734" w:type="dxa"/>
            <w:tcBorders>
              <w:top w:val="single" w:sz="4" w:space="0" w:color="auto"/>
              <w:left w:val="nil"/>
              <w:bottom w:val="single" w:sz="4" w:space="0" w:color="auto"/>
              <w:right w:val="nil"/>
            </w:tcBorders>
            <w:shd w:val="clear" w:color="auto" w:fill="auto"/>
            <w:noWrap/>
            <w:vAlign w:val="bottom"/>
            <w:hideMark/>
          </w:tcPr>
          <w:p w14:paraId="60B91430" w14:textId="77777777" w:rsidR="00B12739" w:rsidRPr="00AC2066" w:rsidRDefault="00B12739" w:rsidP="00F46648">
            <w:pPr>
              <w:spacing w:after="0" w:line="240" w:lineRule="auto"/>
              <w:jc w:val="center"/>
              <w:rPr>
                <w:ins w:id="8907" w:author="Lane, Stefanie" w:date="2023-09-27T17:48:00Z"/>
                <w:rFonts w:ascii="Calibri" w:eastAsia="Times New Roman" w:hAnsi="Calibri" w:cs="Calibri"/>
                <w:color w:val="000000"/>
                <w:lang w:eastAsia="en-CA"/>
              </w:rPr>
            </w:pPr>
            <w:ins w:id="8908"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37487258" w14:textId="77777777" w:rsidR="00B12739" w:rsidRPr="00AC2066" w:rsidRDefault="00B12739" w:rsidP="00F46648">
            <w:pPr>
              <w:spacing w:after="0" w:line="240" w:lineRule="auto"/>
              <w:jc w:val="center"/>
              <w:rPr>
                <w:ins w:id="8909" w:author="Lane, Stefanie" w:date="2023-09-27T17:48:00Z"/>
                <w:rFonts w:ascii="Calibri" w:eastAsia="Times New Roman" w:hAnsi="Calibri" w:cs="Calibri"/>
                <w:color w:val="000000"/>
                <w:lang w:eastAsia="en-CA"/>
              </w:rPr>
            </w:pPr>
            <w:ins w:id="891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71576BF0" w14:textId="77777777" w:rsidR="00B12739" w:rsidRPr="00AC2066" w:rsidRDefault="00B12739" w:rsidP="00F46648">
            <w:pPr>
              <w:spacing w:after="0" w:line="240" w:lineRule="auto"/>
              <w:jc w:val="center"/>
              <w:rPr>
                <w:ins w:id="8911" w:author="Lane, Stefanie" w:date="2023-09-27T17:48:00Z"/>
                <w:rFonts w:ascii="Calibri" w:eastAsia="Times New Roman" w:hAnsi="Calibri" w:cs="Calibri"/>
                <w:color w:val="000000"/>
                <w:lang w:eastAsia="en-CA"/>
              </w:rPr>
            </w:pPr>
            <w:ins w:id="8912"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41D4CB73" w14:textId="77777777" w:rsidR="00B12739" w:rsidRPr="00AC2066" w:rsidRDefault="00B12739" w:rsidP="00F46648">
            <w:pPr>
              <w:spacing w:after="0" w:line="240" w:lineRule="auto"/>
              <w:jc w:val="center"/>
              <w:rPr>
                <w:ins w:id="8913" w:author="Lane, Stefanie" w:date="2023-09-27T17:48:00Z"/>
                <w:rFonts w:ascii="Calibri" w:eastAsia="Times New Roman" w:hAnsi="Calibri" w:cs="Calibri"/>
                <w:color w:val="000000"/>
                <w:lang w:eastAsia="en-CA"/>
              </w:rPr>
            </w:pPr>
            <w:ins w:id="8914" w:author="Lane, Stefanie" w:date="2023-09-27T17:48:00Z">
              <w:r w:rsidRPr="00AC2066">
                <w:rPr>
                  <w:rFonts w:ascii="Calibri" w:eastAsia="Times New Roman" w:hAnsi="Calibri" w:cs="Calibri"/>
                  <w:color w:val="000000"/>
                  <w:lang w:eastAsia="en-CA"/>
                </w:rPr>
                <w:t>-</w:t>
              </w:r>
            </w:ins>
          </w:p>
        </w:tc>
      </w:tr>
      <w:tr w:rsidR="00F97798" w:rsidRPr="00AC2066" w14:paraId="21365B55" w14:textId="77777777" w:rsidTr="00F46648">
        <w:trPr>
          <w:trHeight w:val="288"/>
          <w:ins w:id="8915" w:author="Lane, Stefanie" w:date="2023-09-27T17:48:00Z"/>
        </w:trPr>
        <w:tc>
          <w:tcPr>
            <w:tcW w:w="1298" w:type="dxa"/>
            <w:vMerge/>
            <w:tcBorders>
              <w:top w:val="nil"/>
              <w:left w:val="single" w:sz="8" w:space="0" w:color="auto"/>
              <w:bottom w:val="single" w:sz="8" w:space="0" w:color="000000"/>
              <w:right w:val="nil"/>
            </w:tcBorders>
            <w:vAlign w:val="center"/>
            <w:hideMark/>
          </w:tcPr>
          <w:p w14:paraId="2CAF313A" w14:textId="77777777" w:rsidR="00B12739" w:rsidRPr="00AC2066" w:rsidRDefault="00B12739" w:rsidP="00F46648">
            <w:pPr>
              <w:spacing w:after="0" w:line="240" w:lineRule="auto"/>
              <w:rPr>
                <w:ins w:id="891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0037D7" w14:textId="77777777" w:rsidR="00B12739" w:rsidRPr="00AC2066" w:rsidRDefault="00B12739" w:rsidP="00F46648">
            <w:pPr>
              <w:spacing w:after="0" w:line="240" w:lineRule="auto"/>
              <w:rPr>
                <w:ins w:id="891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B6B0EAC" w14:textId="77777777" w:rsidR="00B12739" w:rsidRPr="00AC2066" w:rsidRDefault="00B12739" w:rsidP="00F46648">
            <w:pPr>
              <w:spacing w:after="0" w:line="240" w:lineRule="auto"/>
              <w:rPr>
                <w:ins w:id="8918" w:author="Lane, Stefanie" w:date="2023-09-27T17:48:00Z"/>
                <w:rFonts w:ascii="Calibri" w:eastAsia="Times New Roman" w:hAnsi="Calibri" w:cs="Calibri"/>
                <w:i/>
                <w:iCs/>
                <w:color w:val="000000"/>
                <w:lang w:eastAsia="en-CA"/>
              </w:rPr>
            </w:pPr>
            <w:ins w:id="8919" w:author="Lane, Stefanie" w:date="2023-09-27T17:48:00Z">
              <w:r w:rsidRPr="00AC2066">
                <w:rPr>
                  <w:rFonts w:ascii="Calibri" w:eastAsia="Times New Roman" w:hAnsi="Calibri" w:cs="Calibri"/>
                  <w:i/>
                  <w:iCs/>
                  <w:color w:val="000000"/>
                  <w:lang w:eastAsia="en-CA"/>
                </w:rPr>
                <w:t>Eleocharis palustris</w:t>
              </w:r>
            </w:ins>
          </w:p>
        </w:tc>
        <w:tc>
          <w:tcPr>
            <w:tcW w:w="734" w:type="dxa"/>
            <w:tcBorders>
              <w:top w:val="nil"/>
              <w:left w:val="nil"/>
              <w:bottom w:val="nil"/>
              <w:right w:val="nil"/>
            </w:tcBorders>
            <w:shd w:val="clear" w:color="auto" w:fill="auto"/>
            <w:noWrap/>
            <w:vAlign w:val="bottom"/>
            <w:hideMark/>
          </w:tcPr>
          <w:p w14:paraId="751E8E9C" w14:textId="77777777" w:rsidR="00B12739" w:rsidRPr="00AC2066" w:rsidRDefault="00B12739" w:rsidP="00F46648">
            <w:pPr>
              <w:spacing w:after="0" w:line="240" w:lineRule="auto"/>
              <w:jc w:val="center"/>
              <w:rPr>
                <w:ins w:id="8920" w:author="Lane, Stefanie" w:date="2023-09-27T17:48:00Z"/>
                <w:rFonts w:ascii="Calibri" w:eastAsia="Times New Roman" w:hAnsi="Calibri" w:cs="Calibri"/>
                <w:color w:val="000000"/>
                <w:lang w:eastAsia="en-CA"/>
              </w:rPr>
            </w:pPr>
            <w:ins w:id="8921"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3051E45E" w14:textId="77777777" w:rsidR="00B12739" w:rsidRPr="00AC2066" w:rsidRDefault="00B12739" w:rsidP="00F46648">
            <w:pPr>
              <w:spacing w:after="0" w:line="240" w:lineRule="auto"/>
              <w:jc w:val="center"/>
              <w:rPr>
                <w:ins w:id="8922" w:author="Lane, Stefanie" w:date="2023-09-27T17:48:00Z"/>
                <w:rFonts w:ascii="Calibri" w:eastAsia="Times New Roman" w:hAnsi="Calibri" w:cs="Calibri"/>
                <w:color w:val="000000"/>
                <w:lang w:eastAsia="en-CA"/>
              </w:rPr>
            </w:pPr>
            <w:ins w:id="8923"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50B2C0FD" w14:textId="77777777" w:rsidR="00B12739" w:rsidRPr="00AC2066" w:rsidRDefault="00B12739" w:rsidP="00F46648">
            <w:pPr>
              <w:spacing w:after="0" w:line="240" w:lineRule="auto"/>
              <w:jc w:val="center"/>
              <w:rPr>
                <w:ins w:id="8924" w:author="Lane, Stefanie" w:date="2023-09-27T17:48:00Z"/>
                <w:rFonts w:ascii="Calibri" w:eastAsia="Times New Roman" w:hAnsi="Calibri" w:cs="Calibri"/>
                <w:color w:val="000000"/>
                <w:lang w:eastAsia="en-CA"/>
              </w:rPr>
            </w:pPr>
            <w:ins w:id="8925"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single" w:sz="4" w:space="0" w:color="auto"/>
              <w:right w:val="single" w:sz="8" w:space="0" w:color="auto"/>
            </w:tcBorders>
            <w:shd w:val="clear" w:color="auto" w:fill="auto"/>
            <w:noWrap/>
            <w:vAlign w:val="bottom"/>
            <w:hideMark/>
          </w:tcPr>
          <w:p w14:paraId="74A297C1" w14:textId="77777777" w:rsidR="00B12739" w:rsidRPr="00AC2066" w:rsidRDefault="00B12739" w:rsidP="00F46648">
            <w:pPr>
              <w:spacing w:after="0" w:line="240" w:lineRule="auto"/>
              <w:jc w:val="center"/>
              <w:rPr>
                <w:ins w:id="8926" w:author="Lane, Stefanie" w:date="2023-09-27T17:48:00Z"/>
                <w:rFonts w:ascii="Calibri" w:eastAsia="Times New Roman" w:hAnsi="Calibri" w:cs="Calibri"/>
                <w:color w:val="000000"/>
                <w:lang w:eastAsia="en-CA"/>
              </w:rPr>
            </w:pPr>
            <w:ins w:id="8927" w:author="Lane, Stefanie" w:date="2023-09-27T17:48:00Z">
              <w:r w:rsidRPr="00AC2066">
                <w:rPr>
                  <w:rFonts w:ascii="Calibri" w:eastAsia="Times New Roman" w:hAnsi="Calibri" w:cs="Calibri"/>
                  <w:color w:val="000000"/>
                  <w:lang w:eastAsia="en-CA"/>
                </w:rPr>
                <w:t>-</w:t>
              </w:r>
            </w:ins>
          </w:p>
        </w:tc>
      </w:tr>
      <w:tr w:rsidR="00F97798" w:rsidRPr="00AC2066" w14:paraId="58518EC5" w14:textId="77777777" w:rsidTr="00F46648">
        <w:trPr>
          <w:trHeight w:val="288"/>
          <w:ins w:id="8928" w:author="Lane, Stefanie" w:date="2023-09-27T17:48:00Z"/>
        </w:trPr>
        <w:tc>
          <w:tcPr>
            <w:tcW w:w="1298" w:type="dxa"/>
            <w:vMerge/>
            <w:tcBorders>
              <w:top w:val="nil"/>
              <w:left w:val="single" w:sz="8" w:space="0" w:color="auto"/>
              <w:bottom w:val="single" w:sz="8" w:space="0" w:color="000000"/>
              <w:right w:val="nil"/>
            </w:tcBorders>
            <w:vAlign w:val="center"/>
            <w:hideMark/>
          </w:tcPr>
          <w:p w14:paraId="74632F81" w14:textId="77777777" w:rsidR="00B12739" w:rsidRPr="00AC2066" w:rsidRDefault="00B12739" w:rsidP="00F46648">
            <w:pPr>
              <w:spacing w:after="0" w:line="240" w:lineRule="auto"/>
              <w:rPr>
                <w:ins w:id="892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22545D" w14:textId="77777777" w:rsidR="00B12739" w:rsidRPr="00AC2066" w:rsidRDefault="00B12739" w:rsidP="00F46648">
            <w:pPr>
              <w:spacing w:after="0" w:line="240" w:lineRule="auto"/>
              <w:rPr>
                <w:ins w:id="893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0B27DC" w14:textId="77777777" w:rsidR="00B12739" w:rsidRPr="00AC2066" w:rsidRDefault="00B12739" w:rsidP="00F46648">
            <w:pPr>
              <w:spacing w:after="0" w:line="240" w:lineRule="auto"/>
              <w:rPr>
                <w:ins w:id="8931" w:author="Lane, Stefanie" w:date="2023-09-27T17:48:00Z"/>
                <w:rFonts w:ascii="Calibri" w:eastAsia="Times New Roman" w:hAnsi="Calibri" w:cs="Calibri"/>
                <w:i/>
                <w:iCs/>
                <w:color w:val="000000"/>
                <w:lang w:eastAsia="en-CA"/>
              </w:rPr>
            </w:pPr>
            <w:ins w:id="8932" w:author="Lane, Stefanie" w:date="2023-09-27T17:48:00Z">
              <w:r w:rsidRPr="00AC2066">
                <w:rPr>
                  <w:rFonts w:ascii="Calibri" w:eastAsia="Times New Roman" w:hAnsi="Calibri" w:cs="Calibri"/>
                  <w:i/>
                  <w:iCs/>
                  <w:color w:val="000000"/>
                  <w:lang w:eastAsia="en-CA"/>
                </w:rPr>
                <w:t>Menyanthes trifoliata</w:t>
              </w:r>
            </w:ins>
          </w:p>
        </w:tc>
        <w:tc>
          <w:tcPr>
            <w:tcW w:w="734" w:type="dxa"/>
            <w:tcBorders>
              <w:top w:val="single" w:sz="4" w:space="0" w:color="auto"/>
              <w:left w:val="nil"/>
              <w:bottom w:val="single" w:sz="4" w:space="0" w:color="auto"/>
              <w:right w:val="nil"/>
            </w:tcBorders>
            <w:shd w:val="clear" w:color="auto" w:fill="auto"/>
            <w:noWrap/>
            <w:vAlign w:val="bottom"/>
            <w:hideMark/>
          </w:tcPr>
          <w:p w14:paraId="030505FB" w14:textId="77777777" w:rsidR="00B12739" w:rsidRPr="00AC2066" w:rsidRDefault="00B12739" w:rsidP="00F46648">
            <w:pPr>
              <w:spacing w:after="0" w:line="240" w:lineRule="auto"/>
              <w:jc w:val="center"/>
              <w:rPr>
                <w:ins w:id="8933" w:author="Lane, Stefanie" w:date="2023-09-27T17:48:00Z"/>
                <w:rFonts w:ascii="Calibri" w:eastAsia="Times New Roman" w:hAnsi="Calibri" w:cs="Calibri"/>
                <w:color w:val="000000"/>
                <w:lang w:eastAsia="en-CA"/>
              </w:rPr>
            </w:pPr>
            <w:ins w:id="8934"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72C326C0" w14:textId="77777777" w:rsidR="00B12739" w:rsidRPr="00AC2066" w:rsidRDefault="00B12739" w:rsidP="00F46648">
            <w:pPr>
              <w:spacing w:after="0" w:line="240" w:lineRule="auto"/>
              <w:jc w:val="center"/>
              <w:rPr>
                <w:ins w:id="8935" w:author="Lane, Stefanie" w:date="2023-09-27T17:48:00Z"/>
                <w:rFonts w:ascii="Calibri" w:eastAsia="Times New Roman" w:hAnsi="Calibri" w:cs="Calibri"/>
                <w:color w:val="000000"/>
                <w:lang w:eastAsia="en-CA"/>
              </w:rPr>
            </w:pPr>
            <w:ins w:id="8936" w:author="Lane, Stefanie" w:date="2023-09-27T17:48:00Z">
              <w:r w:rsidRPr="00AC2066">
                <w:rPr>
                  <w:rFonts w:ascii="Calibri" w:eastAsia="Times New Roman" w:hAnsi="Calibri" w:cs="Calibri"/>
                  <w:color w:val="000000"/>
                  <w:lang w:eastAsia="en-CA"/>
                </w:rPr>
                <w:t>0.7</w:t>
              </w:r>
            </w:ins>
          </w:p>
        </w:tc>
        <w:tc>
          <w:tcPr>
            <w:tcW w:w="734" w:type="dxa"/>
            <w:tcBorders>
              <w:top w:val="single" w:sz="4" w:space="0" w:color="auto"/>
              <w:left w:val="nil"/>
              <w:bottom w:val="single" w:sz="4" w:space="0" w:color="auto"/>
              <w:right w:val="nil"/>
            </w:tcBorders>
            <w:shd w:val="clear" w:color="auto" w:fill="auto"/>
            <w:noWrap/>
            <w:vAlign w:val="bottom"/>
            <w:hideMark/>
          </w:tcPr>
          <w:p w14:paraId="43B29946" w14:textId="77777777" w:rsidR="00B12739" w:rsidRPr="00AC2066" w:rsidRDefault="00B12739" w:rsidP="00F46648">
            <w:pPr>
              <w:spacing w:after="0" w:line="240" w:lineRule="auto"/>
              <w:jc w:val="center"/>
              <w:rPr>
                <w:ins w:id="8937" w:author="Lane, Stefanie" w:date="2023-09-27T17:48:00Z"/>
                <w:rFonts w:ascii="Calibri" w:eastAsia="Times New Roman" w:hAnsi="Calibri" w:cs="Calibri"/>
                <w:color w:val="000000"/>
                <w:lang w:eastAsia="en-CA"/>
              </w:rPr>
            </w:pPr>
            <w:ins w:id="8938"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35AEF736" w14:textId="77777777" w:rsidR="00B12739" w:rsidRPr="00AC2066" w:rsidRDefault="00B12739" w:rsidP="00F46648">
            <w:pPr>
              <w:spacing w:after="0" w:line="240" w:lineRule="auto"/>
              <w:jc w:val="center"/>
              <w:rPr>
                <w:ins w:id="8939" w:author="Lane, Stefanie" w:date="2023-09-27T17:48:00Z"/>
                <w:rFonts w:ascii="Calibri" w:eastAsia="Times New Roman" w:hAnsi="Calibri" w:cs="Calibri"/>
                <w:color w:val="000000"/>
                <w:lang w:eastAsia="en-CA"/>
              </w:rPr>
            </w:pPr>
            <w:ins w:id="8940" w:author="Lane, Stefanie" w:date="2023-09-27T17:48:00Z">
              <w:r w:rsidRPr="00AC2066">
                <w:rPr>
                  <w:rFonts w:ascii="Calibri" w:eastAsia="Times New Roman" w:hAnsi="Calibri" w:cs="Calibri"/>
                  <w:color w:val="000000"/>
                  <w:lang w:eastAsia="en-CA"/>
                </w:rPr>
                <w:t>-</w:t>
              </w:r>
            </w:ins>
          </w:p>
        </w:tc>
      </w:tr>
      <w:tr w:rsidR="00F97798" w:rsidRPr="00AC2066" w14:paraId="5ECC28CA" w14:textId="77777777" w:rsidTr="00F46648">
        <w:trPr>
          <w:trHeight w:val="288"/>
          <w:ins w:id="8941" w:author="Lane, Stefanie" w:date="2023-09-27T17:48:00Z"/>
        </w:trPr>
        <w:tc>
          <w:tcPr>
            <w:tcW w:w="1298" w:type="dxa"/>
            <w:vMerge/>
            <w:tcBorders>
              <w:top w:val="nil"/>
              <w:left w:val="single" w:sz="8" w:space="0" w:color="auto"/>
              <w:bottom w:val="single" w:sz="8" w:space="0" w:color="000000"/>
              <w:right w:val="nil"/>
            </w:tcBorders>
            <w:vAlign w:val="center"/>
            <w:hideMark/>
          </w:tcPr>
          <w:p w14:paraId="253E6417" w14:textId="77777777" w:rsidR="00B12739" w:rsidRPr="00AC2066" w:rsidRDefault="00B12739" w:rsidP="00F46648">
            <w:pPr>
              <w:spacing w:after="0" w:line="240" w:lineRule="auto"/>
              <w:rPr>
                <w:ins w:id="894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5927E8D" w14:textId="77777777" w:rsidR="00B12739" w:rsidRPr="00AC2066" w:rsidRDefault="00B12739" w:rsidP="00F46648">
            <w:pPr>
              <w:spacing w:after="0" w:line="240" w:lineRule="auto"/>
              <w:rPr>
                <w:ins w:id="894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00DC9E7" w14:textId="77777777" w:rsidR="00B12739" w:rsidRPr="00AC2066" w:rsidRDefault="00B12739" w:rsidP="00F46648">
            <w:pPr>
              <w:spacing w:after="0" w:line="240" w:lineRule="auto"/>
              <w:rPr>
                <w:ins w:id="8944" w:author="Lane, Stefanie" w:date="2023-09-27T17:48:00Z"/>
                <w:rFonts w:ascii="Calibri" w:eastAsia="Times New Roman" w:hAnsi="Calibri" w:cs="Calibri"/>
                <w:i/>
                <w:iCs/>
                <w:color w:val="000000"/>
                <w:lang w:eastAsia="en-CA"/>
              </w:rPr>
            </w:pPr>
            <w:ins w:id="8945" w:author="Lane, Stefanie" w:date="2023-09-27T17:48:00Z">
              <w:r w:rsidRPr="00AC2066">
                <w:rPr>
                  <w:rFonts w:ascii="Calibri" w:eastAsia="Times New Roman" w:hAnsi="Calibri" w:cs="Calibri"/>
                  <w:i/>
                  <w:iCs/>
                  <w:color w:val="000000"/>
                  <w:lang w:eastAsia="en-CA"/>
                </w:rPr>
                <w:t>Carex lyngbyei</w:t>
              </w:r>
            </w:ins>
          </w:p>
        </w:tc>
        <w:tc>
          <w:tcPr>
            <w:tcW w:w="734" w:type="dxa"/>
            <w:tcBorders>
              <w:top w:val="nil"/>
              <w:left w:val="nil"/>
              <w:bottom w:val="nil"/>
              <w:right w:val="nil"/>
            </w:tcBorders>
            <w:shd w:val="clear" w:color="auto" w:fill="auto"/>
            <w:noWrap/>
            <w:vAlign w:val="bottom"/>
            <w:hideMark/>
          </w:tcPr>
          <w:p w14:paraId="6C078539" w14:textId="77777777" w:rsidR="00B12739" w:rsidRPr="00AC2066" w:rsidRDefault="00B12739" w:rsidP="00F46648">
            <w:pPr>
              <w:spacing w:after="0" w:line="240" w:lineRule="auto"/>
              <w:jc w:val="center"/>
              <w:rPr>
                <w:ins w:id="8946" w:author="Lane, Stefanie" w:date="2023-09-27T17:48:00Z"/>
                <w:rFonts w:ascii="Calibri" w:eastAsia="Times New Roman" w:hAnsi="Calibri" w:cs="Calibri"/>
                <w:color w:val="000000"/>
                <w:lang w:eastAsia="en-CA"/>
              </w:rPr>
            </w:pPr>
            <w:ins w:id="8947" w:author="Lane, Stefanie" w:date="2023-09-27T17:48:00Z">
              <w:r w:rsidRPr="00AC2066">
                <w:rPr>
                  <w:rFonts w:ascii="Calibri" w:eastAsia="Times New Roman" w:hAnsi="Calibri" w:cs="Calibri"/>
                  <w:color w:val="000000"/>
                  <w:lang w:eastAsia="en-CA"/>
                </w:rPr>
                <w:t>3.0</w:t>
              </w:r>
            </w:ins>
          </w:p>
        </w:tc>
        <w:tc>
          <w:tcPr>
            <w:tcW w:w="734" w:type="dxa"/>
            <w:tcBorders>
              <w:top w:val="nil"/>
              <w:left w:val="nil"/>
              <w:bottom w:val="nil"/>
              <w:right w:val="nil"/>
            </w:tcBorders>
            <w:shd w:val="clear" w:color="auto" w:fill="auto"/>
            <w:noWrap/>
            <w:vAlign w:val="bottom"/>
            <w:hideMark/>
          </w:tcPr>
          <w:p w14:paraId="778EC188" w14:textId="77777777" w:rsidR="00B12739" w:rsidRPr="00AC2066" w:rsidRDefault="00B12739" w:rsidP="00F46648">
            <w:pPr>
              <w:spacing w:after="0" w:line="240" w:lineRule="auto"/>
              <w:jc w:val="center"/>
              <w:rPr>
                <w:ins w:id="8948" w:author="Lane, Stefanie" w:date="2023-09-27T17:48:00Z"/>
                <w:rFonts w:ascii="Calibri" w:eastAsia="Times New Roman" w:hAnsi="Calibri" w:cs="Calibri"/>
                <w:color w:val="000000"/>
                <w:lang w:eastAsia="en-CA"/>
              </w:rPr>
            </w:pPr>
            <w:ins w:id="8949" w:author="Lane, Stefanie" w:date="2023-09-27T17:48:00Z">
              <w:r w:rsidRPr="00AC2066">
                <w:rPr>
                  <w:rFonts w:ascii="Calibri" w:eastAsia="Times New Roman" w:hAnsi="Calibri" w:cs="Calibri"/>
                  <w:color w:val="000000"/>
                  <w:lang w:eastAsia="en-CA"/>
                </w:rPr>
                <w:t>3.0</w:t>
              </w:r>
            </w:ins>
          </w:p>
        </w:tc>
        <w:tc>
          <w:tcPr>
            <w:tcW w:w="734" w:type="dxa"/>
            <w:tcBorders>
              <w:top w:val="nil"/>
              <w:left w:val="nil"/>
              <w:bottom w:val="nil"/>
              <w:right w:val="nil"/>
            </w:tcBorders>
            <w:shd w:val="clear" w:color="auto" w:fill="auto"/>
            <w:noWrap/>
            <w:vAlign w:val="bottom"/>
            <w:hideMark/>
          </w:tcPr>
          <w:p w14:paraId="3AA378EA" w14:textId="77777777" w:rsidR="00B12739" w:rsidRPr="00AC2066" w:rsidRDefault="00B12739" w:rsidP="00F46648">
            <w:pPr>
              <w:spacing w:after="0" w:line="240" w:lineRule="auto"/>
              <w:jc w:val="center"/>
              <w:rPr>
                <w:ins w:id="8950" w:author="Lane, Stefanie" w:date="2023-09-27T17:48:00Z"/>
                <w:rFonts w:ascii="Calibri" w:eastAsia="Times New Roman" w:hAnsi="Calibri" w:cs="Calibri"/>
                <w:color w:val="000000"/>
                <w:lang w:eastAsia="en-CA"/>
              </w:rPr>
            </w:pPr>
            <w:ins w:id="8951" w:author="Lane, Stefanie" w:date="2023-09-27T17:48:00Z">
              <w:r w:rsidRPr="00AC2066">
                <w:rPr>
                  <w:rFonts w:ascii="Calibri" w:eastAsia="Times New Roman" w:hAnsi="Calibri" w:cs="Calibri"/>
                  <w:color w:val="000000"/>
                  <w:lang w:eastAsia="en-CA"/>
                </w:rPr>
                <w:t>1.9</w:t>
              </w:r>
            </w:ins>
          </w:p>
        </w:tc>
        <w:tc>
          <w:tcPr>
            <w:tcW w:w="1696" w:type="dxa"/>
            <w:tcBorders>
              <w:top w:val="nil"/>
              <w:left w:val="nil"/>
              <w:bottom w:val="single" w:sz="4" w:space="0" w:color="auto"/>
              <w:right w:val="single" w:sz="8" w:space="0" w:color="auto"/>
            </w:tcBorders>
            <w:shd w:val="clear" w:color="auto" w:fill="auto"/>
            <w:noWrap/>
            <w:vAlign w:val="bottom"/>
            <w:hideMark/>
          </w:tcPr>
          <w:p w14:paraId="2C628240" w14:textId="77777777" w:rsidR="00B12739" w:rsidRPr="00AC2066" w:rsidRDefault="00B12739" w:rsidP="00F46648">
            <w:pPr>
              <w:spacing w:after="0" w:line="240" w:lineRule="auto"/>
              <w:jc w:val="center"/>
              <w:rPr>
                <w:ins w:id="8952" w:author="Lane, Stefanie" w:date="2023-09-27T17:48:00Z"/>
                <w:rFonts w:ascii="Calibri" w:eastAsia="Times New Roman" w:hAnsi="Calibri" w:cs="Calibri"/>
                <w:color w:val="000000"/>
                <w:lang w:eastAsia="en-CA"/>
              </w:rPr>
            </w:pPr>
            <w:ins w:id="8953" w:author="Lane, Stefanie" w:date="2023-09-27T17:48:00Z">
              <w:r w:rsidRPr="00AC2066">
                <w:rPr>
                  <w:rFonts w:ascii="Calibri" w:eastAsia="Times New Roman" w:hAnsi="Calibri" w:cs="Calibri"/>
                  <w:color w:val="000000"/>
                  <w:lang w:eastAsia="en-CA"/>
                </w:rPr>
                <w:t>-</w:t>
              </w:r>
            </w:ins>
          </w:p>
        </w:tc>
      </w:tr>
      <w:tr w:rsidR="00F97798" w:rsidRPr="00AC2066" w14:paraId="3D34CCB4" w14:textId="77777777" w:rsidTr="00F46648">
        <w:trPr>
          <w:trHeight w:val="288"/>
          <w:ins w:id="8954" w:author="Lane, Stefanie" w:date="2023-09-27T17:48:00Z"/>
        </w:trPr>
        <w:tc>
          <w:tcPr>
            <w:tcW w:w="1298" w:type="dxa"/>
            <w:vMerge/>
            <w:tcBorders>
              <w:top w:val="nil"/>
              <w:left w:val="single" w:sz="8" w:space="0" w:color="auto"/>
              <w:bottom w:val="single" w:sz="8" w:space="0" w:color="000000"/>
              <w:right w:val="nil"/>
            </w:tcBorders>
            <w:vAlign w:val="center"/>
            <w:hideMark/>
          </w:tcPr>
          <w:p w14:paraId="547B2F20" w14:textId="77777777" w:rsidR="00B12739" w:rsidRPr="00AC2066" w:rsidRDefault="00B12739" w:rsidP="00F46648">
            <w:pPr>
              <w:spacing w:after="0" w:line="240" w:lineRule="auto"/>
              <w:rPr>
                <w:ins w:id="895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CBD038" w14:textId="77777777" w:rsidR="00B12739" w:rsidRPr="00AC2066" w:rsidRDefault="00B12739" w:rsidP="00F46648">
            <w:pPr>
              <w:spacing w:after="0" w:line="240" w:lineRule="auto"/>
              <w:rPr>
                <w:ins w:id="895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9FFB5E7" w14:textId="77777777" w:rsidR="00B12739" w:rsidRPr="00AC2066" w:rsidRDefault="00B12739" w:rsidP="00F46648">
            <w:pPr>
              <w:spacing w:after="0" w:line="240" w:lineRule="auto"/>
              <w:rPr>
                <w:ins w:id="8957" w:author="Lane, Stefanie" w:date="2023-09-27T17:48:00Z"/>
                <w:rFonts w:ascii="Calibri" w:eastAsia="Times New Roman" w:hAnsi="Calibri" w:cs="Calibri"/>
                <w:i/>
                <w:iCs/>
                <w:color w:val="000000"/>
                <w:lang w:eastAsia="en-CA"/>
              </w:rPr>
            </w:pPr>
            <w:ins w:id="8958" w:author="Lane, Stefanie" w:date="2023-09-27T17:48:00Z">
              <w:r w:rsidRPr="00AC2066">
                <w:rPr>
                  <w:rFonts w:ascii="Calibri" w:eastAsia="Times New Roman" w:hAnsi="Calibri" w:cs="Calibri"/>
                  <w:i/>
                  <w:iCs/>
                  <w:color w:val="000000"/>
                  <w:lang w:eastAsia="en-CA"/>
                </w:rPr>
                <w:t>Typha latifolia</w:t>
              </w:r>
            </w:ins>
          </w:p>
        </w:tc>
        <w:tc>
          <w:tcPr>
            <w:tcW w:w="734" w:type="dxa"/>
            <w:tcBorders>
              <w:top w:val="single" w:sz="4" w:space="0" w:color="auto"/>
              <w:left w:val="nil"/>
              <w:bottom w:val="single" w:sz="4" w:space="0" w:color="auto"/>
              <w:right w:val="nil"/>
            </w:tcBorders>
            <w:shd w:val="clear" w:color="auto" w:fill="auto"/>
            <w:noWrap/>
            <w:vAlign w:val="bottom"/>
            <w:hideMark/>
          </w:tcPr>
          <w:p w14:paraId="11F25CA7" w14:textId="77777777" w:rsidR="00B12739" w:rsidRPr="00AC2066" w:rsidRDefault="00B12739" w:rsidP="00F46648">
            <w:pPr>
              <w:spacing w:after="0" w:line="240" w:lineRule="auto"/>
              <w:jc w:val="center"/>
              <w:rPr>
                <w:ins w:id="8959" w:author="Lane, Stefanie" w:date="2023-09-27T17:48:00Z"/>
                <w:rFonts w:ascii="Calibri" w:eastAsia="Times New Roman" w:hAnsi="Calibri" w:cs="Calibri"/>
                <w:color w:val="000000"/>
                <w:lang w:eastAsia="en-CA"/>
              </w:rPr>
            </w:pPr>
            <w:ins w:id="8960"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19D91E34" w14:textId="77777777" w:rsidR="00B12739" w:rsidRPr="00AC2066" w:rsidRDefault="00B12739" w:rsidP="00F46648">
            <w:pPr>
              <w:spacing w:after="0" w:line="240" w:lineRule="auto"/>
              <w:jc w:val="center"/>
              <w:rPr>
                <w:ins w:id="8961" w:author="Lane, Stefanie" w:date="2023-09-27T17:48:00Z"/>
                <w:rFonts w:ascii="Calibri" w:eastAsia="Times New Roman" w:hAnsi="Calibri" w:cs="Calibri"/>
                <w:color w:val="000000"/>
                <w:lang w:eastAsia="en-CA"/>
              </w:rPr>
            </w:pPr>
            <w:ins w:id="8962"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396878D3" w14:textId="77777777" w:rsidR="00B12739" w:rsidRPr="00AC2066" w:rsidRDefault="00B12739" w:rsidP="00F46648">
            <w:pPr>
              <w:spacing w:after="0" w:line="240" w:lineRule="auto"/>
              <w:jc w:val="center"/>
              <w:rPr>
                <w:ins w:id="8963" w:author="Lane, Stefanie" w:date="2023-09-27T17:48:00Z"/>
                <w:rFonts w:ascii="Calibri" w:eastAsia="Times New Roman" w:hAnsi="Calibri" w:cs="Calibri"/>
                <w:color w:val="000000"/>
                <w:lang w:eastAsia="en-CA"/>
              </w:rPr>
            </w:pPr>
            <w:ins w:id="8964"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single" w:sz="4" w:space="0" w:color="auto"/>
              <w:right w:val="single" w:sz="8" w:space="0" w:color="auto"/>
            </w:tcBorders>
            <w:shd w:val="clear" w:color="auto" w:fill="auto"/>
            <w:noWrap/>
            <w:vAlign w:val="bottom"/>
            <w:hideMark/>
          </w:tcPr>
          <w:p w14:paraId="77EFF883" w14:textId="77777777" w:rsidR="00B12739" w:rsidRPr="00AC2066" w:rsidRDefault="00B12739" w:rsidP="00F46648">
            <w:pPr>
              <w:spacing w:after="0" w:line="240" w:lineRule="auto"/>
              <w:jc w:val="center"/>
              <w:rPr>
                <w:ins w:id="8965" w:author="Lane, Stefanie" w:date="2023-09-27T17:48:00Z"/>
                <w:rFonts w:ascii="Calibri" w:eastAsia="Times New Roman" w:hAnsi="Calibri" w:cs="Calibri"/>
                <w:color w:val="000000"/>
                <w:lang w:eastAsia="en-CA"/>
              </w:rPr>
            </w:pPr>
            <w:ins w:id="8966" w:author="Lane, Stefanie" w:date="2023-09-27T17:48:00Z">
              <w:r w:rsidRPr="00AC2066">
                <w:rPr>
                  <w:rFonts w:ascii="Calibri" w:eastAsia="Times New Roman" w:hAnsi="Calibri" w:cs="Calibri"/>
                  <w:color w:val="000000"/>
                  <w:lang w:eastAsia="en-CA"/>
                </w:rPr>
                <w:t>-</w:t>
              </w:r>
            </w:ins>
          </w:p>
        </w:tc>
      </w:tr>
      <w:tr w:rsidR="00F97798" w:rsidRPr="00AC2066" w14:paraId="5C9AF551" w14:textId="77777777" w:rsidTr="00F46648">
        <w:trPr>
          <w:trHeight w:val="288"/>
          <w:ins w:id="8967" w:author="Lane, Stefanie" w:date="2023-09-27T17:48:00Z"/>
        </w:trPr>
        <w:tc>
          <w:tcPr>
            <w:tcW w:w="1298" w:type="dxa"/>
            <w:vMerge/>
            <w:tcBorders>
              <w:top w:val="nil"/>
              <w:left w:val="single" w:sz="8" w:space="0" w:color="auto"/>
              <w:bottom w:val="single" w:sz="8" w:space="0" w:color="000000"/>
              <w:right w:val="nil"/>
            </w:tcBorders>
            <w:vAlign w:val="center"/>
            <w:hideMark/>
          </w:tcPr>
          <w:p w14:paraId="297C28F1" w14:textId="77777777" w:rsidR="00B12739" w:rsidRPr="00AC2066" w:rsidRDefault="00B12739" w:rsidP="00F46648">
            <w:pPr>
              <w:spacing w:after="0" w:line="240" w:lineRule="auto"/>
              <w:rPr>
                <w:ins w:id="896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B3B7CEB" w14:textId="77777777" w:rsidR="00B12739" w:rsidRPr="00AC2066" w:rsidRDefault="00B12739" w:rsidP="00F46648">
            <w:pPr>
              <w:spacing w:after="0" w:line="240" w:lineRule="auto"/>
              <w:rPr>
                <w:ins w:id="896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341544" w14:textId="77777777" w:rsidR="00B12739" w:rsidRPr="00AC2066" w:rsidRDefault="00B12739" w:rsidP="00F46648">
            <w:pPr>
              <w:spacing w:after="0" w:line="240" w:lineRule="auto"/>
              <w:rPr>
                <w:ins w:id="8970" w:author="Lane, Stefanie" w:date="2023-09-27T17:48:00Z"/>
                <w:rFonts w:ascii="Calibri" w:eastAsia="Times New Roman" w:hAnsi="Calibri" w:cs="Calibri"/>
                <w:i/>
                <w:iCs/>
                <w:color w:val="000000"/>
                <w:lang w:eastAsia="en-CA"/>
              </w:rPr>
            </w:pPr>
            <w:ins w:id="8971" w:author="Lane, Stefanie" w:date="2023-09-27T17:48:00Z">
              <w:r w:rsidRPr="00AC2066">
                <w:rPr>
                  <w:rFonts w:ascii="Calibri" w:eastAsia="Times New Roman" w:hAnsi="Calibri" w:cs="Calibri"/>
                  <w:i/>
                  <w:iCs/>
                  <w:color w:val="000000"/>
                  <w:lang w:eastAsia="en-CA"/>
                </w:rPr>
                <w:t>Symphyotrichum subspicatum</w:t>
              </w:r>
            </w:ins>
          </w:p>
        </w:tc>
        <w:tc>
          <w:tcPr>
            <w:tcW w:w="734" w:type="dxa"/>
            <w:tcBorders>
              <w:top w:val="nil"/>
              <w:left w:val="nil"/>
              <w:bottom w:val="nil"/>
              <w:right w:val="nil"/>
            </w:tcBorders>
            <w:shd w:val="clear" w:color="auto" w:fill="auto"/>
            <w:noWrap/>
            <w:vAlign w:val="bottom"/>
            <w:hideMark/>
          </w:tcPr>
          <w:p w14:paraId="6D20BFFF" w14:textId="77777777" w:rsidR="00B12739" w:rsidRPr="00AC2066" w:rsidRDefault="00B12739" w:rsidP="00F46648">
            <w:pPr>
              <w:spacing w:after="0" w:line="240" w:lineRule="auto"/>
              <w:jc w:val="center"/>
              <w:rPr>
                <w:ins w:id="8972" w:author="Lane, Stefanie" w:date="2023-09-27T17:48:00Z"/>
                <w:rFonts w:ascii="Calibri" w:eastAsia="Times New Roman" w:hAnsi="Calibri" w:cs="Calibri"/>
                <w:color w:val="000000"/>
                <w:lang w:eastAsia="en-CA"/>
              </w:rPr>
            </w:pPr>
            <w:ins w:id="8973"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C7281DD" w14:textId="77777777" w:rsidR="00B12739" w:rsidRPr="00AC2066" w:rsidRDefault="00B12739" w:rsidP="00F46648">
            <w:pPr>
              <w:spacing w:after="0" w:line="240" w:lineRule="auto"/>
              <w:jc w:val="center"/>
              <w:rPr>
                <w:ins w:id="8974" w:author="Lane, Stefanie" w:date="2023-09-27T17:48:00Z"/>
                <w:rFonts w:ascii="Calibri" w:eastAsia="Times New Roman" w:hAnsi="Calibri" w:cs="Calibri"/>
                <w:color w:val="000000"/>
                <w:lang w:eastAsia="en-CA"/>
              </w:rPr>
            </w:pPr>
            <w:ins w:id="8975"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FECC83C" w14:textId="77777777" w:rsidR="00B12739" w:rsidRPr="00AC2066" w:rsidRDefault="00B12739" w:rsidP="00F46648">
            <w:pPr>
              <w:spacing w:after="0" w:line="240" w:lineRule="auto"/>
              <w:jc w:val="center"/>
              <w:rPr>
                <w:ins w:id="8976" w:author="Lane, Stefanie" w:date="2023-09-27T17:48:00Z"/>
                <w:rFonts w:ascii="Calibri" w:eastAsia="Times New Roman" w:hAnsi="Calibri" w:cs="Calibri"/>
                <w:color w:val="000000"/>
                <w:lang w:eastAsia="en-CA"/>
              </w:rPr>
            </w:pPr>
            <w:ins w:id="8977"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single" w:sz="4" w:space="0" w:color="auto"/>
              <w:right w:val="single" w:sz="8" w:space="0" w:color="auto"/>
            </w:tcBorders>
            <w:shd w:val="clear" w:color="auto" w:fill="auto"/>
            <w:noWrap/>
            <w:vAlign w:val="bottom"/>
            <w:hideMark/>
          </w:tcPr>
          <w:p w14:paraId="69CA948A" w14:textId="77777777" w:rsidR="00B12739" w:rsidRPr="00AC2066" w:rsidRDefault="00B12739" w:rsidP="00F46648">
            <w:pPr>
              <w:spacing w:after="0" w:line="240" w:lineRule="auto"/>
              <w:jc w:val="center"/>
              <w:rPr>
                <w:ins w:id="8978" w:author="Lane, Stefanie" w:date="2023-09-27T17:48:00Z"/>
                <w:rFonts w:ascii="Calibri" w:eastAsia="Times New Roman" w:hAnsi="Calibri" w:cs="Calibri"/>
                <w:color w:val="000000"/>
                <w:lang w:eastAsia="en-CA"/>
              </w:rPr>
            </w:pPr>
            <w:ins w:id="8979" w:author="Lane, Stefanie" w:date="2023-09-27T17:48:00Z">
              <w:r w:rsidRPr="00AC2066">
                <w:rPr>
                  <w:rFonts w:ascii="Calibri" w:eastAsia="Times New Roman" w:hAnsi="Calibri" w:cs="Calibri"/>
                  <w:color w:val="000000"/>
                  <w:lang w:eastAsia="en-CA"/>
                </w:rPr>
                <w:t>-</w:t>
              </w:r>
            </w:ins>
          </w:p>
        </w:tc>
      </w:tr>
      <w:tr w:rsidR="00F97798" w:rsidRPr="00AC2066" w14:paraId="41AD3F66" w14:textId="77777777" w:rsidTr="00F46648">
        <w:trPr>
          <w:trHeight w:val="288"/>
          <w:ins w:id="8980" w:author="Lane, Stefanie" w:date="2023-09-27T17:48:00Z"/>
        </w:trPr>
        <w:tc>
          <w:tcPr>
            <w:tcW w:w="1298" w:type="dxa"/>
            <w:vMerge/>
            <w:tcBorders>
              <w:top w:val="nil"/>
              <w:left w:val="single" w:sz="8" w:space="0" w:color="auto"/>
              <w:bottom w:val="single" w:sz="8" w:space="0" w:color="000000"/>
              <w:right w:val="nil"/>
            </w:tcBorders>
            <w:vAlign w:val="center"/>
            <w:hideMark/>
          </w:tcPr>
          <w:p w14:paraId="7E6E4216" w14:textId="77777777" w:rsidR="00B12739" w:rsidRPr="00AC2066" w:rsidRDefault="00B12739" w:rsidP="00F46648">
            <w:pPr>
              <w:spacing w:after="0" w:line="240" w:lineRule="auto"/>
              <w:rPr>
                <w:ins w:id="898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6EA4E23" w14:textId="77777777" w:rsidR="00B12739" w:rsidRPr="00AC2066" w:rsidRDefault="00B12739" w:rsidP="00F46648">
            <w:pPr>
              <w:spacing w:after="0" w:line="240" w:lineRule="auto"/>
              <w:rPr>
                <w:ins w:id="898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47034" w14:textId="77777777" w:rsidR="00B12739" w:rsidRPr="00AC2066" w:rsidRDefault="00B12739" w:rsidP="00F46648">
            <w:pPr>
              <w:spacing w:after="0" w:line="240" w:lineRule="auto"/>
              <w:rPr>
                <w:ins w:id="8983" w:author="Lane, Stefanie" w:date="2023-09-27T17:48:00Z"/>
                <w:rFonts w:ascii="Calibri" w:eastAsia="Times New Roman" w:hAnsi="Calibri" w:cs="Calibri"/>
                <w:i/>
                <w:iCs/>
                <w:color w:val="000000"/>
                <w:lang w:eastAsia="en-CA"/>
              </w:rPr>
            </w:pPr>
            <w:ins w:id="8984" w:author="Lane, Stefanie" w:date="2023-09-27T17:48:00Z">
              <w:r w:rsidRPr="00AC2066">
                <w:rPr>
                  <w:rFonts w:ascii="Calibri" w:eastAsia="Times New Roman" w:hAnsi="Calibri" w:cs="Calibri"/>
                  <w:i/>
                  <w:iCs/>
                  <w:color w:val="000000"/>
                  <w:lang w:eastAsia="en-CA"/>
                </w:rPr>
                <w:t>Rumex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1C114C6A" w14:textId="77777777" w:rsidR="00B12739" w:rsidRPr="00AC2066" w:rsidRDefault="00B12739" w:rsidP="00F46648">
            <w:pPr>
              <w:spacing w:after="0" w:line="240" w:lineRule="auto"/>
              <w:jc w:val="center"/>
              <w:rPr>
                <w:ins w:id="8985" w:author="Lane, Stefanie" w:date="2023-09-27T17:48:00Z"/>
                <w:rFonts w:ascii="Calibri" w:eastAsia="Times New Roman" w:hAnsi="Calibri" w:cs="Calibri"/>
                <w:color w:val="000000"/>
                <w:lang w:eastAsia="en-CA"/>
              </w:rPr>
            </w:pPr>
            <w:ins w:id="8986"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EAD49F6" w14:textId="77777777" w:rsidR="00B12739" w:rsidRPr="00AC2066" w:rsidRDefault="00B12739" w:rsidP="00F46648">
            <w:pPr>
              <w:spacing w:after="0" w:line="240" w:lineRule="auto"/>
              <w:jc w:val="center"/>
              <w:rPr>
                <w:ins w:id="8987" w:author="Lane, Stefanie" w:date="2023-09-27T17:48:00Z"/>
                <w:rFonts w:ascii="Calibri" w:eastAsia="Times New Roman" w:hAnsi="Calibri" w:cs="Calibri"/>
                <w:color w:val="000000"/>
                <w:lang w:eastAsia="en-CA"/>
              </w:rPr>
            </w:pPr>
            <w:ins w:id="8988"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38FB38D6" w14:textId="77777777" w:rsidR="00B12739" w:rsidRPr="00AC2066" w:rsidRDefault="00B12739" w:rsidP="00F46648">
            <w:pPr>
              <w:spacing w:after="0" w:line="240" w:lineRule="auto"/>
              <w:jc w:val="center"/>
              <w:rPr>
                <w:ins w:id="8989" w:author="Lane, Stefanie" w:date="2023-09-27T17:48:00Z"/>
                <w:rFonts w:ascii="Calibri" w:eastAsia="Times New Roman" w:hAnsi="Calibri" w:cs="Calibri"/>
                <w:color w:val="000000"/>
                <w:lang w:eastAsia="en-CA"/>
              </w:rPr>
            </w:pPr>
            <w:ins w:id="8990"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18C034C0" w14:textId="77777777" w:rsidR="00B12739" w:rsidRPr="00AC2066" w:rsidRDefault="00B12739" w:rsidP="00F46648">
            <w:pPr>
              <w:spacing w:after="0" w:line="240" w:lineRule="auto"/>
              <w:jc w:val="center"/>
              <w:rPr>
                <w:ins w:id="8991" w:author="Lane, Stefanie" w:date="2023-09-27T17:48:00Z"/>
                <w:rFonts w:ascii="Calibri" w:eastAsia="Times New Roman" w:hAnsi="Calibri" w:cs="Calibri"/>
                <w:color w:val="000000"/>
                <w:lang w:eastAsia="en-CA"/>
              </w:rPr>
            </w:pPr>
            <w:ins w:id="8992" w:author="Lane, Stefanie" w:date="2023-09-27T17:48:00Z">
              <w:r w:rsidRPr="00AC2066">
                <w:rPr>
                  <w:rFonts w:ascii="Calibri" w:eastAsia="Times New Roman" w:hAnsi="Calibri" w:cs="Calibri"/>
                  <w:color w:val="000000"/>
                  <w:lang w:eastAsia="en-CA"/>
                </w:rPr>
                <w:t>-</w:t>
              </w:r>
            </w:ins>
          </w:p>
        </w:tc>
      </w:tr>
      <w:tr w:rsidR="00B12739" w:rsidRPr="00AC2066" w14:paraId="744C6609" w14:textId="77777777" w:rsidTr="00F46648">
        <w:trPr>
          <w:trHeight w:val="288"/>
          <w:ins w:id="8993" w:author="Lane, Stefanie" w:date="2023-09-27T17:48:00Z"/>
        </w:trPr>
        <w:tc>
          <w:tcPr>
            <w:tcW w:w="1298" w:type="dxa"/>
            <w:vMerge/>
            <w:tcBorders>
              <w:top w:val="nil"/>
              <w:left w:val="single" w:sz="8" w:space="0" w:color="auto"/>
              <w:bottom w:val="single" w:sz="8" w:space="0" w:color="000000"/>
              <w:right w:val="nil"/>
            </w:tcBorders>
            <w:vAlign w:val="center"/>
            <w:hideMark/>
          </w:tcPr>
          <w:p w14:paraId="4163B783" w14:textId="77777777" w:rsidR="00B12739" w:rsidRPr="00AC2066" w:rsidRDefault="00B12739" w:rsidP="00F46648">
            <w:pPr>
              <w:spacing w:after="0" w:line="240" w:lineRule="auto"/>
              <w:rPr>
                <w:ins w:id="899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983ED5D" w14:textId="77777777" w:rsidR="00B12739" w:rsidRPr="00AC2066" w:rsidRDefault="00B12739" w:rsidP="00F46648">
            <w:pPr>
              <w:spacing w:after="0" w:line="240" w:lineRule="auto"/>
              <w:rPr>
                <w:ins w:id="899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35DB48" w14:textId="77777777" w:rsidR="00B12739" w:rsidRPr="00AC2066" w:rsidRDefault="00B12739" w:rsidP="00F46648">
            <w:pPr>
              <w:spacing w:after="0" w:line="240" w:lineRule="auto"/>
              <w:rPr>
                <w:ins w:id="8996" w:author="Lane, Stefanie" w:date="2023-09-27T17:48:00Z"/>
                <w:rFonts w:ascii="Calibri" w:eastAsia="Times New Roman" w:hAnsi="Calibri" w:cs="Calibri"/>
                <w:i/>
                <w:iCs/>
                <w:color w:val="000000"/>
                <w:lang w:eastAsia="en-CA"/>
              </w:rPr>
            </w:pPr>
            <w:ins w:id="8997" w:author="Lane, Stefanie" w:date="2023-09-27T17:48:00Z">
              <w:r w:rsidRPr="00AC2066">
                <w:rPr>
                  <w:rFonts w:ascii="Calibri" w:eastAsia="Times New Roman" w:hAnsi="Calibri" w:cs="Calibri"/>
                  <w:i/>
                  <w:iCs/>
                  <w:color w:val="000000"/>
                  <w:lang w:eastAsia="en-CA"/>
                </w:rPr>
                <w:t>Lysimachia thyrsiflora</w:t>
              </w:r>
            </w:ins>
          </w:p>
        </w:tc>
        <w:tc>
          <w:tcPr>
            <w:tcW w:w="734" w:type="dxa"/>
            <w:tcBorders>
              <w:top w:val="nil"/>
              <w:left w:val="nil"/>
              <w:bottom w:val="nil"/>
              <w:right w:val="nil"/>
            </w:tcBorders>
            <w:shd w:val="clear" w:color="auto" w:fill="auto"/>
            <w:noWrap/>
            <w:vAlign w:val="bottom"/>
            <w:hideMark/>
          </w:tcPr>
          <w:p w14:paraId="3E2A3279" w14:textId="77777777" w:rsidR="00B12739" w:rsidRPr="00AC2066" w:rsidRDefault="00B12739" w:rsidP="00F46648">
            <w:pPr>
              <w:spacing w:after="0" w:line="240" w:lineRule="auto"/>
              <w:jc w:val="center"/>
              <w:rPr>
                <w:ins w:id="8998" w:author="Lane, Stefanie" w:date="2023-09-27T17:48:00Z"/>
                <w:rFonts w:ascii="Calibri" w:eastAsia="Times New Roman" w:hAnsi="Calibri" w:cs="Calibri"/>
                <w:color w:val="000000"/>
                <w:lang w:eastAsia="en-CA"/>
              </w:rPr>
            </w:pPr>
            <w:ins w:id="8999"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3DF1336" w14:textId="77777777" w:rsidR="00B12739" w:rsidRPr="00AC2066" w:rsidRDefault="00B12739" w:rsidP="00F46648">
            <w:pPr>
              <w:spacing w:after="0" w:line="240" w:lineRule="auto"/>
              <w:jc w:val="center"/>
              <w:rPr>
                <w:ins w:id="9000"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FF0F4DA" w14:textId="77777777" w:rsidR="00B12739" w:rsidRPr="00AC2066" w:rsidRDefault="00B12739" w:rsidP="00F46648">
            <w:pPr>
              <w:spacing w:after="0" w:line="240" w:lineRule="auto"/>
              <w:jc w:val="center"/>
              <w:rPr>
                <w:ins w:id="9001" w:author="Lane, Stefanie" w:date="2023-09-27T17:48:00Z"/>
                <w:rFonts w:ascii="Calibri" w:eastAsia="Times New Roman" w:hAnsi="Calibri" w:cs="Calibri"/>
                <w:color w:val="000000"/>
                <w:lang w:eastAsia="en-CA"/>
              </w:rPr>
            </w:pPr>
            <w:ins w:id="9002"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69EE414F" w14:textId="77777777" w:rsidR="00B12739" w:rsidRPr="00AC2066" w:rsidRDefault="00B12739" w:rsidP="00F46648">
            <w:pPr>
              <w:spacing w:after="0" w:line="240" w:lineRule="auto"/>
              <w:jc w:val="center"/>
              <w:rPr>
                <w:ins w:id="9003" w:author="Lane, Stefanie" w:date="2023-09-27T17:48:00Z"/>
                <w:rFonts w:ascii="Calibri" w:eastAsia="Times New Roman" w:hAnsi="Calibri" w:cs="Calibri"/>
                <w:color w:val="000000"/>
                <w:lang w:eastAsia="en-CA"/>
              </w:rPr>
            </w:pPr>
            <w:ins w:id="9004" w:author="Lane, Stefanie" w:date="2023-09-27T17:48:00Z">
              <w:r w:rsidRPr="00AC2066">
                <w:rPr>
                  <w:rFonts w:ascii="Calibri" w:eastAsia="Times New Roman" w:hAnsi="Calibri" w:cs="Calibri"/>
                  <w:color w:val="000000"/>
                  <w:lang w:eastAsia="en-CA"/>
                </w:rPr>
                <w:t>+</w:t>
              </w:r>
            </w:ins>
          </w:p>
        </w:tc>
      </w:tr>
      <w:tr w:rsidR="00B12739" w:rsidRPr="00AC2066" w14:paraId="382C4042" w14:textId="77777777" w:rsidTr="00F46648">
        <w:trPr>
          <w:trHeight w:val="288"/>
          <w:ins w:id="9005" w:author="Lane, Stefanie" w:date="2023-09-27T17:48:00Z"/>
        </w:trPr>
        <w:tc>
          <w:tcPr>
            <w:tcW w:w="1298" w:type="dxa"/>
            <w:vMerge/>
            <w:tcBorders>
              <w:top w:val="nil"/>
              <w:left w:val="single" w:sz="8" w:space="0" w:color="auto"/>
              <w:bottom w:val="single" w:sz="8" w:space="0" w:color="000000"/>
              <w:right w:val="nil"/>
            </w:tcBorders>
            <w:vAlign w:val="center"/>
            <w:hideMark/>
          </w:tcPr>
          <w:p w14:paraId="31F36E84" w14:textId="77777777" w:rsidR="00B12739" w:rsidRPr="00AC2066" w:rsidRDefault="00B12739" w:rsidP="00F46648">
            <w:pPr>
              <w:spacing w:after="0" w:line="240" w:lineRule="auto"/>
              <w:rPr>
                <w:ins w:id="900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E3928C" w14:textId="77777777" w:rsidR="00B12739" w:rsidRPr="00AC2066" w:rsidRDefault="00B12739" w:rsidP="00F46648">
            <w:pPr>
              <w:spacing w:after="0" w:line="240" w:lineRule="auto"/>
              <w:rPr>
                <w:ins w:id="900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F79E178" w14:textId="77777777" w:rsidR="00B12739" w:rsidRPr="00AC2066" w:rsidRDefault="00B12739" w:rsidP="00F46648">
            <w:pPr>
              <w:spacing w:after="0" w:line="240" w:lineRule="auto"/>
              <w:rPr>
                <w:ins w:id="9008" w:author="Lane, Stefanie" w:date="2023-09-27T17:48:00Z"/>
                <w:rFonts w:ascii="Calibri" w:eastAsia="Times New Roman" w:hAnsi="Calibri" w:cs="Calibri"/>
                <w:i/>
                <w:iCs/>
                <w:color w:val="000000"/>
                <w:lang w:eastAsia="en-CA"/>
              </w:rPr>
            </w:pPr>
            <w:ins w:id="9009" w:author="Lane, Stefanie" w:date="2023-09-27T17:48:00Z">
              <w:r w:rsidRPr="00AC2066">
                <w:rPr>
                  <w:rFonts w:ascii="Calibri" w:eastAsia="Times New Roman" w:hAnsi="Calibri" w:cs="Calibri"/>
                  <w:i/>
                  <w:iCs/>
                  <w:color w:val="000000"/>
                  <w:lang w:eastAsia="en-CA"/>
                </w:rPr>
                <w:t>Sidalcea hendersonii</w:t>
              </w:r>
            </w:ins>
          </w:p>
        </w:tc>
        <w:tc>
          <w:tcPr>
            <w:tcW w:w="734" w:type="dxa"/>
            <w:tcBorders>
              <w:top w:val="single" w:sz="4" w:space="0" w:color="auto"/>
              <w:left w:val="nil"/>
              <w:bottom w:val="single" w:sz="4" w:space="0" w:color="auto"/>
              <w:right w:val="nil"/>
            </w:tcBorders>
            <w:shd w:val="clear" w:color="auto" w:fill="auto"/>
            <w:noWrap/>
            <w:vAlign w:val="bottom"/>
            <w:hideMark/>
          </w:tcPr>
          <w:p w14:paraId="11CBA5EB" w14:textId="77777777" w:rsidR="00B12739" w:rsidRPr="00AC2066" w:rsidRDefault="00B12739" w:rsidP="00F46648">
            <w:pPr>
              <w:spacing w:after="0" w:line="240" w:lineRule="auto"/>
              <w:jc w:val="center"/>
              <w:rPr>
                <w:ins w:id="9010" w:author="Lane, Stefanie" w:date="2023-09-27T17:48:00Z"/>
                <w:rFonts w:ascii="Calibri" w:eastAsia="Times New Roman" w:hAnsi="Calibri" w:cs="Calibri"/>
                <w:color w:val="000000"/>
                <w:lang w:eastAsia="en-CA"/>
              </w:rPr>
            </w:pPr>
            <w:ins w:id="9011"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CA8DC5F" w14:textId="77777777" w:rsidR="00B12739" w:rsidRPr="00AC2066" w:rsidRDefault="00B12739" w:rsidP="00F46648">
            <w:pPr>
              <w:spacing w:after="0" w:line="240" w:lineRule="auto"/>
              <w:jc w:val="center"/>
              <w:rPr>
                <w:ins w:id="9012" w:author="Lane, Stefanie" w:date="2023-09-27T17:48:00Z"/>
                <w:rFonts w:ascii="Calibri" w:eastAsia="Times New Roman" w:hAnsi="Calibri" w:cs="Calibri"/>
                <w:color w:val="000000"/>
                <w:lang w:eastAsia="en-CA"/>
              </w:rPr>
            </w:pPr>
            <w:ins w:id="9013"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051B049A" w14:textId="77777777" w:rsidR="00B12739" w:rsidRPr="00AC2066" w:rsidRDefault="00B12739" w:rsidP="00F46648">
            <w:pPr>
              <w:spacing w:after="0" w:line="240" w:lineRule="auto"/>
              <w:jc w:val="center"/>
              <w:rPr>
                <w:ins w:id="9014" w:author="Lane, Stefanie" w:date="2023-09-27T17:48:00Z"/>
                <w:rFonts w:ascii="Calibri" w:eastAsia="Times New Roman" w:hAnsi="Calibri" w:cs="Calibri"/>
                <w:color w:val="000000"/>
                <w:lang w:eastAsia="en-CA"/>
              </w:rPr>
            </w:pPr>
            <w:ins w:id="9015"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8C447C" w14:textId="77777777" w:rsidR="00B12739" w:rsidRPr="00AC2066" w:rsidRDefault="00B12739" w:rsidP="00F46648">
            <w:pPr>
              <w:spacing w:after="0" w:line="240" w:lineRule="auto"/>
              <w:jc w:val="center"/>
              <w:rPr>
                <w:ins w:id="9016" w:author="Lane, Stefanie" w:date="2023-09-27T17:48:00Z"/>
                <w:rFonts w:ascii="Calibri" w:eastAsia="Times New Roman" w:hAnsi="Calibri" w:cs="Calibri"/>
                <w:color w:val="000000"/>
                <w:lang w:eastAsia="en-CA"/>
              </w:rPr>
            </w:pPr>
            <w:ins w:id="9017" w:author="Lane, Stefanie" w:date="2023-09-27T17:48:00Z">
              <w:r w:rsidRPr="00AC2066">
                <w:rPr>
                  <w:rFonts w:ascii="Calibri" w:eastAsia="Times New Roman" w:hAnsi="Calibri" w:cs="Calibri"/>
                  <w:color w:val="000000"/>
                  <w:lang w:eastAsia="en-CA"/>
                </w:rPr>
                <w:t>+</w:t>
              </w:r>
            </w:ins>
          </w:p>
        </w:tc>
      </w:tr>
      <w:tr w:rsidR="00B12739" w:rsidRPr="00AC2066" w14:paraId="24BD34C0" w14:textId="77777777" w:rsidTr="00F46648">
        <w:trPr>
          <w:trHeight w:val="288"/>
          <w:ins w:id="9018" w:author="Lane, Stefanie" w:date="2023-09-27T17:48:00Z"/>
        </w:trPr>
        <w:tc>
          <w:tcPr>
            <w:tcW w:w="1298" w:type="dxa"/>
            <w:vMerge/>
            <w:tcBorders>
              <w:top w:val="nil"/>
              <w:left w:val="single" w:sz="8" w:space="0" w:color="auto"/>
              <w:bottom w:val="single" w:sz="8" w:space="0" w:color="000000"/>
              <w:right w:val="nil"/>
            </w:tcBorders>
            <w:vAlign w:val="center"/>
            <w:hideMark/>
          </w:tcPr>
          <w:p w14:paraId="14A9FD85" w14:textId="77777777" w:rsidR="00B12739" w:rsidRPr="00AC2066" w:rsidRDefault="00B12739" w:rsidP="00F46648">
            <w:pPr>
              <w:spacing w:after="0" w:line="240" w:lineRule="auto"/>
              <w:rPr>
                <w:ins w:id="901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6F8D1D" w14:textId="77777777" w:rsidR="00B12739" w:rsidRPr="00AC2066" w:rsidRDefault="00B12739" w:rsidP="00F46648">
            <w:pPr>
              <w:spacing w:after="0" w:line="240" w:lineRule="auto"/>
              <w:rPr>
                <w:ins w:id="902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A857B69" w14:textId="77777777" w:rsidR="00B12739" w:rsidRPr="00AC2066" w:rsidRDefault="00B12739" w:rsidP="00F46648">
            <w:pPr>
              <w:spacing w:after="0" w:line="240" w:lineRule="auto"/>
              <w:rPr>
                <w:ins w:id="9021" w:author="Lane, Stefanie" w:date="2023-09-27T17:48:00Z"/>
                <w:rFonts w:ascii="Calibri" w:eastAsia="Times New Roman" w:hAnsi="Calibri" w:cs="Calibri"/>
                <w:i/>
                <w:iCs/>
                <w:color w:val="000000"/>
                <w:lang w:eastAsia="en-CA"/>
              </w:rPr>
            </w:pPr>
            <w:ins w:id="9022" w:author="Lane, Stefanie" w:date="2023-09-27T17:48:00Z">
              <w:r w:rsidRPr="00AC2066">
                <w:rPr>
                  <w:rFonts w:ascii="Calibri" w:eastAsia="Times New Roman" w:hAnsi="Calibri" w:cs="Calibri"/>
                  <w:i/>
                  <w:iCs/>
                  <w:color w:val="000000"/>
                  <w:lang w:eastAsia="en-CA"/>
                </w:rPr>
                <w:t>Potentilla anserina-pacifica</w:t>
              </w:r>
            </w:ins>
          </w:p>
        </w:tc>
        <w:tc>
          <w:tcPr>
            <w:tcW w:w="734" w:type="dxa"/>
            <w:tcBorders>
              <w:top w:val="nil"/>
              <w:left w:val="nil"/>
              <w:bottom w:val="nil"/>
              <w:right w:val="nil"/>
            </w:tcBorders>
            <w:shd w:val="clear" w:color="auto" w:fill="auto"/>
            <w:noWrap/>
            <w:vAlign w:val="bottom"/>
            <w:hideMark/>
          </w:tcPr>
          <w:p w14:paraId="7DDC37DE" w14:textId="77777777" w:rsidR="00B12739" w:rsidRPr="00AC2066" w:rsidRDefault="00B12739" w:rsidP="00F46648">
            <w:pPr>
              <w:spacing w:after="0" w:line="240" w:lineRule="auto"/>
              <w:jc w:val="center"/>
              <w:rPr>
                <w:ins w:id="9023" w:author="Lane, Stefanie" w:date="2023-09-27T17:48:00Z"/>
                <w:rFonts w:ascii="Calibri" w:eastAsia="Times New Roman" w:hAnsi="Calibri" w:cs="Calibri"/>
                <w:color w:val="000000"/>
                <w:lang w:eastAsia="en-CA"/>
              </w:rPr>
            </w:pPr>
            <w:ins w:id="9024"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04583FDB" w14:textId="77777777" w:rsidR="00B12739" w:rsidRPr="00AC2066" w:rsidRDefault="00B12739" w:rsidP="00F46648">
            <w:pPr>
              <w:spacing w:after="0" w:line="240" w:lineRule="auto"/>
              <w:jc w:val="center"/>
              <w:rPr>
                <w:ins w:id="9025" w:author="Lane, Stefanie" w:date="2023-09-27T17:48:00Z"/>
                <w:rFonts w:ascii="Calibri" w:eastAsia="Times New Roman" w:hAnsi="Calibri" w:cs="Calibri"/>
                <w:color w:val="000000"/>
                <w:lang w:eastAsia="en-CA"/>
              </w:rPr>
            </w:pPr>
            <w:ins w:id="9026"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48965FF1" w14:textId="77777777" w:rsidR="00B12739" w:rsidRPr="00AC2066" w:rsidRDefault="00B12739" w:rsidP="00F46648">
            <w:pPr>
              <w:spacing w:after="0" w:line="240" w:lineRule="auto"/>
              <w:jc w:val="center"/>
              <w:rPr>
                <w:ins w:id="9027" w:author="Lane, Stefanie" w:date="2023-09-27T17:48:00Z"/>
                <w:rFonts w:ascii="Calibri" w:eastAsia="Times New Roman" w:hAnsi="Calibri" w:cs="Calibri"/>
                <w:color w:val="000000"/>
                <w:lang w:eastAsia="en-CA"/>
              </w:rPr>
            </w:pPr>
            <w:ins w:id="9028" w:author="Lane, Stefanie" w:date="2023-09-27T17:48:00Z">
              <w:r w:rsidRPr="00AC2066">
                <w:rPr>
                  <w:rFonts w:ascii="Calibri" w:eastAsia="Times New Roman" w:hAnsi="Calibri" w:cs="Calibri"/>
                  <w:color w:val="000000"/>
                  <w:lang w:eastAsia="en-CA"/>
                </w:rPr>
                <w:t>0.8</w:t>
              </w:r>
            </w:ins>
          </w:p>
        </w:tc>
        <w:tc>
          <w:tcPr>
            <w:tcW w:w="1696" w:type="dxa"/>
            <w:tcBorders>
              <w:top w:val="nil"/>
              <w:left w:val="nil"/>
              <w:bottom w:val="nil"/>
              <w:right w:val="single" w:sz="8" w:space="0" w:color="auto"/>
            </w:tcBorders>
            <w:shd w:val="clear" w:color="auto" w:fill="auto"/>
            <w:noWrap/>
            <w:vAlign w:val="bottom"/>
            <w:hideMark/>
          </w:tcPr>
          <w:p w14:paraId="4BEB80E8" w14:textId="77777777" w:rsidR="00B12739" w:rsidRPr="00AC2066" w:rsidRDefault="00B12739" w:rsidP="00F46648">
            <w:pPr>
              <w:spacing w:after="0" w:line="240" w:lineRule="auto"/>
              <w:jc w:val="center"/>
              <w:rPr>
                <w:ins w:id="9029" w:author="Lane, Stefanie" w:date="2023-09-27T17:48:00Z"/>
                <w:rFonts w:ascii="Calibri" w:eastAsia="Times New Roman" w:hAnsi="Calibri" w:cs="Calibri"/>
                <w:color w:val="000000"/>
                <w:lang w:eastAsia="en-CA"/>
              </w:rPr>
            </w:pPr>
            <w:ins w:id="9030" w:author="Lane, Stefanie" w:date="2023-09-27T17:48:00Z">
              <w:r w:rsidRPr="00AC2066">
                <w:rPr>
                  <w:rFonts w:ascii="Calibri" w:eastAsia="Times New Roman" w:hAnsi="Calibri" w:cs="Calibri"/>
                  <w:color w:val="000000"/>
                  <w:lang w:eastAsia="en-CA"/>
                </w:rPr>
                <w:t>+</w:t>
              </w:r>
            </w:ins>
          </w:p>
        </w:tc>
      </w:tr>
      <w:tr w:rsidR="00B12739" w:rsidRPr="00AC2066" w14:paraId="22510ACF" w14:textId="77777777" w:rsidTr="00F46648">
        <w:trPr>
          <w:trHeight w:val="288"/>
          <w:ins w:id="9031" w:author="Lane, Stefanie" w:date="2023-09-27T17:48:00Z"/>
        </w:trPr>
        <w:tc>
          <w:tcPr>
            <w:tcW w:w="1298" w:type="dxa"/>
            <w:vMerge/>
            <w:tcBorders>
              <w:top w:val="nil"/>
              <w:left w:val="single" w:sz="8" w:space="0" w:color="auto"/>
              <w:bottom w:val="single" w:sz="8" w:space="0" w:color="000000"/>
              <w:right w:val="nil"/>
            </w:tcBorders>
            <w:vAlign w:val="center"/>
            <w:hideMark/>
          </w:tcPr>
          <w:p w14:paraId="099D75E1" w14:textId="77777777" w:rsidR="00B12739" w:rsidRPr="00AC2066" w:rsidRDefault="00B12739" w:rsidP="00F46648">
            <w:pPr>
              <w:spacing w:after="0" w:line="240" w:lineRule="auto"/>
              <w:rPr>
                <w:ins w:id="903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8C00131" w14:textId="77777777" w:rsidR="00B12739" w:rsidRPr="00AC2066" w:rsidRDefault="00B12739" w:rsidP="00F46648">
            <w:pPr>
              <w:spacing w:after="0" w:line="240" w:lineRule="auto"/>
              <w:rPr>
                <w:ins w:id="903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FAA770" w14:textId="77777777" w:rsidR="00B12739" w:rsidRPr="00AC2066" w:rsidRDefault="00B12739" w:rsidP="00F46648">
            <w:pPr>
              <w:spacing w:after="0" w:line="240" w:lineRule="auto"/>
              <w:rPr>
                <w:ins w:id="9034" w:author="Lane, Stefanie" w:date="2023-09-27T17:48:00Z"/>
                <w:rFonts w:ascii="Calibri" w:eastAsia="Times New Roman" w:hAnsi="Calibri" w:cs="Calibri"/>
                <w:i/>
                <w:iCs/>
                <w:color w:val="000000"/>
                <w:lang w:eastAsia="en-CA"/>
              </w:rPr>
            </w:pPr>
            <w:ins w:id="9035" w:author="Lane, Stefanie" w:date="2023-09-27T17:48:00Z">
              <w:r w:rsidRPr="00AC2066">
                <w:rPr>
                  <w:rFonts w:ascii="Calibri" w:eastAsia="Times New Roman" w:hAnsi="Calibri" w:cs="Calibri"/>
                  <w:i/>
                  <w:iCs/>
                  <w:color w:val="000000"/>
                  <w:lang w:eastAsia="en-CA"/>
                </w:rPr>
                <w:t>Rumex conglomeratus</w:t>
              </w:r>
            </w:ins>
          </w:p>
        </w:tc>
        <w:tc>
          <w:tcPr>
            <w:tcW w:w="734" w:type="dxa"/>
            <w:tcBorders>
              <w:top w:val="single" w:sz="4" w:space="0" w:color="auto"/>
              <w:left w:val="nil"/>
              <w:bottom w:val="single" w:sz="4" w:space="0" w:color="auto"/>
              <w:right w:val="nil"/>
            </w:tcBorders>
            <w:shd w:val="clear" w:color="auto" w:fill="auto"/>
            <w:noWrap/>
            <w:vAlign w:val="bottom"/>
            <w:hideMark/>
          </w:tcPr>
          <w:p w14:paraId="42F67098" w14:textId="77777777" w:rsidR="00B12739" w:rsidRPr="00AC2066" w:rsidRDefault="00B12739" w:rsidP="00F46648">
            <w:pPr>
              <w:spacing w:after="0" w:line="240" w:lineRule="auto"/>
              <w:jc w:val="center"/>
              <w:rPr>
                <w:ins w:id="9036" w:author="Lane, Stefanie" w:date="2023-09-27T17:48:00Z"/>
                <w:rFonts w:ascii="Calibri" w:eastAsia="Times New Roman" w:hAnsi="Calibri" w:cs="Calibri"/>
                <w:color w:val="000000"/>
                <w:lang w:eastAsia="en-CA"/>
              </w:rPr>
            </w:pPr>
            <w:ins w:id="9037"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034A4945" w14:textId="77777777" w:rsidR="00B12739" w:rsidRPr="00AC2066" w:rsidRDefault="00B12739" w:rsidP="00F46648">
            <w:pPr>
              <w:spacing w:after="0" w:line="240" w:lineRule="auto"/>
              <w:jc w:val="center"/>
              <w:rPr>
                <w:ins w:id="9038" w:author="Lane, Stefanie" w:date="2023-09-27T17:48:00Z"/>
                <w:rFonts w:ascii="Calibri" w:eastAsia="Times New Roman" w:hAnsi="Calibri" w:cs="Calibri"/>
                <w:color w:val="000000"/>
                <w:lang w:eastAsia="en-CA"/>
              </w:rPr>
            </w:pPr>
            <w:ins w:id="903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3E98B92" w14:textId="77777777" w:rsidR="00B12739" w:rsidRPr="00AC2066" w:rsidRDefault="00B12739" w:rsidP="00F46648">
            <w:pPr>
              <w:spacing w:after="0" w:line="240" w:lineRule="auto"/>
              <w:jc w:val="center"/>
              <w:rPr>
                <w:ins w:id="9040" w:author="Lane, Stefanie" w:date="2023-09-27T17:48:00Z"/>
                <w:rFonts w:ascii="Calibri" w:eastAsia="Times New Roman" w:hAnsi="Calibri" w:cs="Calibri"/>
                <w:color w:val="000000"/>
                <w:lang w:eastAsia="en-CA"/>
              </w:rPr>
            </w:pPr>
            <w:ins w:id="9041"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19C4006" w14:textId="77777777" w:rsidR="00B12739" w:rsidRPr="00AC2066" w:rsidRDefault="00B12739" w:rsidP="00F46648">
            <w:pPr>
              <w:spacing w:after="0" w:line="240" w:lineRule="auto"/>
              <w:jc w:val="center"/>
              <w:rPr>
                <w:ins w:id="9042" w:author="Lane, Stefanie" w:date="2023-09-27T17:48:00Z"/>
                <w:rFonts w:ascii="Calibri" w:eastAsia="Times New Roman" w:hAnsi="Calibri" w:cs="Calibri"/>
                <w:color w:val="000000"/>
                <w:lang w:eastAsia="en-CA"/>
              </w:rPr>
            </w:pPr>
            <w:ins w:id="9043" w:author="Lane, Stefanie" w:date="2023-09-27T17:48:00Z">
              <w:r w:rsidRPr="00AC2066">
                <w:rPr>
                  <w:rFonts w:ascii="Calibri" w:eastAsia="Times New Roman" w:hAnsi="Calibri" w:cs="Calibri"/>
                  <w:color w:val="000000"/>
                  <w:lang w:eastAsia="en-CA"/>
                </w:rPr>
                <w:t>+</w:t>
              </w:r>
            </w:ins>
          </w:p>
        </w:tc>
      </w:tr>
      <w:tr w:rsidR="00B12739" w:rsidRPr="00AC2066" w14:paraId="088B163E" w14:textId="77777777" w:rsidTr="00F46648">
        <w:trPr>
          <w:trHeight w:val="288"/>
          <w:ins w:id="9044" w:author="Lane, Stefanie" w:date="2023-09-27T17:48:00Z"/>
        </w:trPr>
        <w:tc>
          <w:tcPr>
            <w:tcW w:w="1298" w:type="dxa"/>
            <w:vMerge/>
            <w:tcBorders>
              <w:top w:val="nil"/>
              <w:left w:val="single" w:sz="8" w:space="0" w:color="auto"/>
              <w:bottom w:val="single" w:sz="8" w:space="0" w:color="000000"/>
              <w:right w:val="nil"/>
            </w:tcBorders>
            <w:vAlign w:val="center"/>
            <w:hideMark/>
          </w:tcPr>
          <w:p w14:paraId="1A187EDE" w14:textId="77777777" w:rsidR="00B12739" w:rsidRPr="00AC2066" w:rsidRDefault="00B12739" w:rsidP="00F46648">
            <w:pPr>
              <w:spacing w:after="0" w:line="240" w:lineRule="auto"/>
              <w:rPr>
                <w:ins w:id="904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C7D20E" w14:textId="77777777" w:rsidR="00B12739" w:rsidRPr="00AC2066" w:rsidRDefault="00B12739" w:rsidP="00F46648">
            <w:pPr>
              <w:spacing w:after="0" w:line="240" w:lineRule="auto"/>
              <w:rPr>
                <w:ins w:id="904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4D240E5" w14:textId="77777777" w:rsidR="00B12739" w:rsidRPr="00AC2066" w:rsidRDefault="00B12739" w:rsidP="00F46648">
            <w:pPr>
              <w:spacing w:after="0" w:line="240" w:lineRule="auto"/>
              <w:rPr>
                <w:ins w:id="9047" w:author="Lane, Stefanie" w:date="2023-09-27T17:48:00Z"/>
                <w:rFonts w:ascii="Calibri" w:eastAsia="Times New Roman" w:hAnsi="Calibri" w:cs="Calibri"/>
                <w:i/>
                <w:iCs/>
                <w:color w:val="000000"/>
                <w:lang w:eastAsia="en-CA"/>
              </w:rPr>
            </w:pPr>
            <w:ins w:id="9048" w:author="Lane, Stefanie" w:date="2023-09-27T17:48:00Z">
              <w:r w:rsidRPr="00AC2066">
                <w:rPr>
                  <w:rFonts w:ascii="Calibri" w:eastAsia="Times New Roman" w:hAnsi="Calibri" w:cs="Calibri"/>
                  <w:i/>
                  <w:iCs/>
                  <w:color w:val="000000"/>
                  <w:lang w:eastAsia="en-CA"/>
                </w:rPr>
                <w:t>Lathyrus palustris</w:t>
              </w:r>
            </w:ins>
          </w:p>
        </w:tc>
        <w:tc>
          <w:tcPr>
            <w:tcW w:w="734" w:type="dxa"/>
            <w:tcBorders>
              <w:top w:val="nil"/>
              <w:left w:val="nil"/>
              <w:bottom w:val="nil"/>
              <w:right w:val="nil"/>
            </w:tcBorders>
            <w:shd w:val="clear" w:color="auto" w:fill="auto"/>
            <w:noWrap/>
            <w:vAlign w:val="bottom"/>
            <w:hideMark/>
          </w:tcPr>
          <w:p w14:paraId="71107AEA" w14:textId="77777777" w:rsidR="00B12739" w:rsidRPr="00AC2066" w:rsidRDefault="00B12739" w:rsidP="00F46648">
            <w:pPr>
              <w:spacing w:after="0" w:line="240" w:lineRule="auto"/>
              <w:jc w:val="center"/>
              <w:rPr>
                <w:ins w:id="9049" w:author="Lane, Stefanie" w:date="2023-09-27T17:48:00Z"/>
                <w:rFonts w:ascii="Calibri" w:eastAsia="Times New Roman" w:hAnsi="Calibri" w:cs="Calibri"/>
                <w:color w:val="000000"/>
                <w:lang w:eastAsia="en-CA"/>
              </w:rPr>
            </w:pPr>
            <w:ins w:id="905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2048482A" w14:textId="77777777" w:rsidR="00B12739" w:rsidRPr="00AC2066" w:rsidRDefault="00B12739" w:rsidP="00F46648">
            <w:pPr>
              <w:spacing w:after="0" w:line="240" w:lineRule="auto"/>
              <w:jc w:val="center"/>
              <w:rPr>
                <w:ins w:id="9051" w:author="Lane, Stefanie" w:date="2023-09-27T17:48:00Z"/>
                <w:rFonts w:ascii="Calibri" w:eastAsia="Times New Roman" w:hAnsi="Calibri" w:cs="Calibri"/>
                <w:color w:val="000000"/>
                <w:lang w:eastAsia="en-CA"/>
              </w:rPr>
            </w:pPr>
            <w:ins w:id="9052"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0052F21" w14:textId="77777777" w:rsidR="00B12739" w:rsidRPr="00AC2066" w:rsidRDefault="00B12739" w:rsidP="00F46648">
            <w:pPr>
              <w:spacing w:after="0" w:line="240" w:lineRule="auto"/>
              <w:jc w:val="center"/>
              <w:rPr>
                <w:ins w:id="9053" w:author="Lane, Stefanie" w:date="2023-09-27T17:48:00Z"/>
                <w:rFonts w:ascii="Calibri" w:eastAsia="Times New Roman" w:hAnsi="Calibri" w:cs="Calibri"/>
                <w:color w:val="000000"/>
                <w:lang w:eastAsia="en-CA"/>
              </w:rPr>
            </w:pPr>
            <w:ins w:id="9054"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nil"/>
              <w:right w:val="single" w:sz="8" w:space="0" w:color="auto"/>
            </w:tcBorders>
            <w:shd w:val="clear" w:color="auto" w:fill="auto"/>
            <w:noWrap/>
            <w:vAlign w:val="bottom"/>
            <w:hideMark/>
          </w:tcPr>
          <w:p w14:paraId="31EDBD7C" w14:textId="77777777" w:rsidR="00B12739" w:rsidRPr="00AC2066" w:rsidRDefault="00B12739" w:rsidP="00F46648">
            <w:pPr>
              <w:spacing w:after="0" w:line="240" w:lineRule="auto"/>
              <w:jc w:val="center"/>
              <w:rPr>
                <w:ins w:id="9055" w:author="Lane, Stefanie" w:date="2023-09-27T17:48:00Z"/>
                <w:rFonts w:ascii="Calibri" w:eastAsia="Times New Roman" w:hAnsi="Calibri" w:cs="Calibri"/>
                <w:color w:val="000000"/>
                <w:lang w:eastAsia="en-CA"/>
              </w:rPr>
            </w:pPr>
            <w:ins w:id="9056" w:author="Lane, Stefanie" w:date="2023-09-27T17:48:00Z">
              <w:r w:rsidRPr="00AC2066">
                <w:rPr>
                  <w:rFonts w:ascii="Calibri" w:eastAsia="Times New Roman" w:hAnsi="Calibri" w:cs="Calibri"/>
                  <w:color w:val="000000"/>
                  <w:lang w:eastAsia="en-CA"/>
                </w:rPr>
                <w:t>+</w:t>
              </w:r>
            </w:ins>
          </w:p>
        </w:tc>
      </w:tr>
      <w:tr w:rsidR="00B12739" w:rsidRPr="00AC2066" w14:paraId="511FC0E2" w14:textId="77777777" w:rsidTr="00F46648">
        <w:trPr>
          <w:trHeight w:val="288"/>
          <w:ins w:id="9057" w:author="Lane, Stefanie" w:date="2023-09-27T17:48:00Z"/>
        </w:trPr>
        <w:tc>
          <w:tcPr>
            <w:tcW w:w="1298" w:type="dxa"/>
            <w:vMerge/>
            <w:tcBorders>
              <w:top w:val="nil"/>
              <w:left w:val="single" w:sz="8" w:space="0" w:color="auto"/>
              <w:bottom w:val="single" w:sz="8" w:space="0" w:color="000000"/>
              <w:right w:val="nil"/>
            </w:tcBorders>
            <w:vAlign w:val="center"/>
            <w:hideMark/>
          </w:tcPr>
          <w:p w14:paraId="5AE0F3FB" w14:textId="77777777" w:rsidR="00B12739" w:rsidRPr="00AC2066" w:rsidRDefault="00B12739" w:rsidP="00F46648">
            <w:pPr>
              <w:spacing w:after="0" w:line="240" w:lineRule="auto"/>
              <w:rPr>
                <w:ins w:id="905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2FCCB84" w14:textId="77777777" w:rsidR="00B12739" w:rsidRPr="00AC2066" w:rsidRDefault="00B12739" w:rsidP="00F46648">
            <w:pPr>
              <w:spacing w:after="0" w:line="240" w:lineRule="auto"/>
              <w:rPr>
                <w:ins w:id="905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7182693" w14:textId="77777777" w:rsidR="00B12739" w:rsidRPr="00AC2066" w:rsidRDefault="00B12739" w:rsidP="00F46648">
            <w:pPr>
              <w:spacing w:after="0" w:line="240" w:lineRule="auto"/>
              <w:rPr>
                <w:ins w:id="9060" w:author="Lane, Stefanie" w:date="2023-09-27T17:48:00Z"/>
                <w:rFonts w:ascii="Calibri" w:eastAsia="Times New Roman" w:hAnsi="Calibri" w:cs="Calibri"/>
                <w:i/>
                <w:iCs/>
                <w:color w:val="000000"/>
                <w:lang w:eastAsia="en-CA"/>
              </w:rPr>
            </w:pPr>
            <w:ins w:id="9061" w:author="Lane, Stefanie" w:date="2023-09-27T17:48:00Z">
              <w:r w:rsidRPr="00AC2066">
                <w:rPr>
                  <w:rFonts w:ascii="Calibri" w:eastAsia="Times New Roman" w:hAnsi="Calibri" w:cs="Calibri"/>
                  <w:i/>
                  <w:iCs/>
                  <w:color w:val="000000"/>
                  <w:lang w:eastAsia="en-CA"/>
                </w:rPr>
                <w:t>Impatiens capensis</w:t>
              </w:r>
            </w:ins>
          </w:p>
        </w:tc>
        <w:tc>
          <w:tcPr>
            <w:tcW w:w="734" w:type="dxa"/>
            <w:tcBorders>
              <w:top w:val="single" w:sz="4" w:space="0" w:color="auto"/>
              <w:left w:val="nil"/>
              <w:bottom w:val="single" w:sz="4" w:space="0" w:color="auto"/>
              <w:right w:val="nil"/>
            </w:tcBorders>
            <w:shd w:val="clear" w:color="auto" w:fill="auto"/>
            <w:noWrap/>
            <w:vAlign w:val="bottom"/>
            <w:hideMark/>
          </w:tcPr>
          <w:p w14:paraId="348CA1E8" w14:textId="77777777" w:rsidR="00B12739" w:rsidRPr="00AC2066" w:rsidRDefault="00B12739" w:rsidP="00F46648">
            <w:pPr>
              <w:spacing w:after="0" w:line="240" w:lineRule="auto"/>
              <w:jc w:val="center"/>
              <w:rPr>
                <w:ins w:id="9062" w:author="Lane, Stefanie" w:date="2023-09-27T17:48:00Z"/>
                <w:rFonts w:ascii="Calibri" w:eastAsia="Times New Roman" w:hAnsi="Calibri" w:cs="Calibri"/>
                <w:color w:val="000000"/>
                <w:lang w:eastAsia="en-CA"/>
              </w:rPr>
            </w:pPr>
            <w:ins w:id="9063"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122C1D39" w14:textId="77777777" w:rsidR="00B12739" w:rsidRPr="00AC2066" w:rsidRDefault="00B12739" w:rsidP="00F46648">
            <w:pPr>
              <w:spacing w:after="0" w:line="240" w:lineRule="auto"/>
              <w:jc w:val="center"/>
              <w:rPr>
                <w:ins w:id="9064" w:author="Lane, Stefanie" w:date="2023-09-27T17:48:00Z"/>
                <w:rFonts w:ascii="Calibri" w:eastAsia="Times New Roman" w:hAnsi="Calibri" w:cs="Calibri"/>
                <w:color w:val="000000"/>
                <w:lang w:eastAsia="en-CA"/>
              </w:rPr>
            </w:pPr>
            <w:ins w:id="9065" w:author="Lane, Stefanie" w:date="2023-09-27T17:48:00Z">
              <w:r w:rsidRPr="00AC2066">
                <w:rPr>
                  <w:rFonts w:ascii="Calibri" w:eastAsia="Times New Roman" w:hAnsi="Calibri" w:cs="Calibri"/>
                  <w:color w:val="000000"/>
                  <w:lang w:eastAsia="en-CA"/>
                </w:rPr>
                <w:t>1.1</w:t>
              </w:r>
            </w:ins>
          </w:p>
        </w:tc>
        <w:tc>
          <w:tcPr>
            <w:tcW w:w="734" w:type="dxa"/>
            <w:tcBorders>
              <w:top w:val="single" w:sz="4" w:space="0" w:color="auto"/>
              <w:left w:val="nil"/>
              <w:bottom w:val="single" w:sz="4" w:space="0" w:color="auto"/>
              <w:right w:val="nil"/>
            </w:tcBorders>
            <w:shd w:val="clear" w:color="auto" w:fill="auto"/>
            <w:noWrap/>
            <w:vAlign w:val="bottom"/>
            <w:hideMark/>
          </w:tcPr>
          <w:p w14:paraId="4169C250" w14:textId="77777777" w:rsidR="00B12739" w:rsidRPr="00AC2066" w:rsidRDefault="00B12739" w:rsidP="00F46648">
            <w:pPr>
              <w:spacing w:after="0" w:line="240" w:lineRule="auto"/>
              <w:jc w:val="center"/>
              <w:rPr>
                <w:ins w:id="9066" w:author="Lane, Stefanie" w:date="2023-09-27T17:48:00Z"/>
                <w:rFonts w:ascii="Calibri" w:eastAsia="Times New Roman" w:hAnsi="Calibri" w:cs="Calibri"/>
                <w:color w:val="000000"/>
                <w:lang w:eastAsia="en-CA"/>
              </w:rPr>
            </w:pPr>
            <w:ins w:id="9067" w:author="Lane, Stefanie" w:date="2023-09-27T17:48:00Z">
              <w:r w:rsidRPr="00AC2066">
                <w:rPr>
                  <w:rFonts w:ascii="Calibri" w:eastAsia="Times New Roman" w:hAnsi="Calibri" w:cs="Calibri"/>
                  <w:color w:val="000000"/>
                  <w:lang w:eastAsia="en-CA"/>
                </w:rPr>
                <w:t>0.9</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1505028" w14:textId="77777777" w:rsidR="00B12739" w:rsidRPr="00AC2066" w:rsidRDefault="00B12739" w:rsidP="00F46648">
            <w:pPr>
              <w:spacing w:after="0" w:line="240" w:lineRule="auto"/>
              <w:jc w:val="center"/>
              <w:rPr>
                <w:ins w:id="9068" w:author="Lane, Stefanie" w:date="2023-09-27T17:48:00Z"/>
                <w:rFonts w:ascii="Calibri" w:eastAsia="Times New Roman" w:hAnsi="Calibri" w:cs="Calibri"/>
                <w:color w:val="000000"/>
                <w:lang w:eastAsia="en-CA"/>
              </w:rPr>
            </w:pPr>
            <w:ins w:id="9069" w:author="Lane, Stefanie" w:date="2023-09-27T17:48:00Z">
              <w:r w:rsidRPr="00AC2066">
                <w:rPr>
                  <w:rFonts w:ascii="Calibri" w:eastAsia="Times New Roman" w:hAnsi="Calibri" w:cs="Calibri"/>
                  <w:color w:val="000000"/>
                  <w:lang w:eastAsia="en-CA"/>
                </w:rPr>
                <w:t>+</w:t>
              </w:r>
            </w:ins>
          </w:p>
        </w:tc>
      </w:tr>
      <w:tr w:rsidR="00B12739" w:rsidRPr="00AC2066" w14:paraId="01FBC076" w14:textId="77777777" w:rsidTr="00F46648">
        <w:trPr>
          <w:trHeight w:val="288"/>
          <w:ins w:id="9070" w:author="Lane, Stefanie" w:date="2023-09-27T17:48:00Z"/>
        </w:trPr>
        <w:tc>
          <w:tcPr>
            <w:tcW w:w="1298" w:type="dxa"/>
            <w:vMerge/>
            <w:tcBorders>
              <w:top w:val="nil"/>
              <w:left w:val="single" w:sz="8" w:space="0" w:color="auto"/>
              <w:bottom w:val="single" w:sz="8" w:space="0" w:color="000000"/>
              <w:right w:val="nil"/>
            </w:tcBorders>
            <w:vAlign w:val="center"/>
            <w:hideMark/>
          </w:tcPr>
          <w:p w14:paraId="4A377A57" w14:textId="77777777" w:rsidR="00B12739" w:rsidRPr="00AC2066" w:rsidRDefault="00B12739" w:rsidP="00F46648">
            <w:pPr>
              <w:spacing w:after="0" w:line="240" w:lineRule="auto"/>
              <w:rPr>
                <w:ins w:id="907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5D2615" w14:textId="77777777" w:rsidR="00B12739" w:rsidRPr="00AC2066" w:rsidRDefault="00B12739" w:rsidP="00F46648">
            <w:pPr>
              <w:spacing w:after="0" w:line="240" w:lineRule="auto"/>
              <w:rPr>
                <w:ins w:id="907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98AE29A" w14:textId="77777777" w:rsidR="00B12739" w:rsidRPr="00AC2066" w:rsidRDefault="00B12739" w:rsidP="00F46648">
            <w:pPr>
              <w:spacing w:after="0" w:line="240" w:lineRule="auto"/>
              <w:rPr>
                <w:ins w:id="9073" w:author="Lane, Stefanie" w:date="2023-09-27T17:48:00Z"/>
                <w:rFonts w:ascii="Calibri" w:eastAsia="Times New Roman" w:hAnsi="Calibri" w:cs="Calibri"/>
                <w:i/>
                <w:iCs/>
                <w:color w:val="000000"/>
                <w:lang w:eastAsia="en-CA"/>
              </w:rPr>
            </w:pPr>
            <w:ins w:id="9074" w:author="Lane, Stefanie" w:date="2023-09-27T17:48:00Z">
              <w:r w:rsidRPr="00AC2066">
                <w:rPr>
                  <w:rFonts w:ascii="Calibri" w:eastAsia="Times New Roman" w:hAnsi="Calibri" w:cs="Calibri"/>
                  <w:i/>
                  <w:iCs/>
                  <w:color w:val="000000"/>
                  <w:lang w:eastAsia="en-CA"/>
                </w:rPr>
                <w:t>Salix lasiandra</w:t>
              </w:r>
            </w:ins>
          </w:p>
        </w:tc>
        <w:tc>
          <w:tcPr>
            <w:tcW w:w="734" w:type="dxa"/>
            <w:tcBorders>
              <w:top w:val="nil"/>
              <w:left w:val="nil"/>
              <w:bottom w:val="single" w:sz="4" w:space="0" w:color="auto"/>
              <w:right w:val="nil"/>
            </w:tcBorders>
            <w:shd w:val="clear" w:color="auto" w:fill="auto"/>
            <w:noWrap/>
            <w:vAlign w:val="bottom"/>
            <w:hideMark/>
          </w:tcPr>
          <w:p w14:paraId="3023E1CC" w14:textId="77777777" w:rsidR="00B12739" w:rsidRPr="00AC2066" w:rsidRDefault="00B12739" w:rsidP="00F46648">
            <w:pPr>
              <w:spacing w:after="0" w:line="240" w:lineRule="auto"/>
              <w:jc w:val="center"/>
              <w:rPr>
                <w:ins w:id="9075" w:author="Lane, Stefanie" w:date="2023-09-27T17:48:00Z"/>
                <w:rFonts w:ascii="Calibri" w:eastAsia="Times New Roman" w:hAnsi="Calibri" w:cs="Calibri"/>
                <w:color w:val="000000"/>
                <w:lang w:eastAsia="en-CA"/>
              </w:rPr>
            </w:pPr>
            <w:ins w:id="9076"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4" w:space="0" w:color="auto"/>
              <w:right w:val="nil"/>
            </w:tcBorders>
            <w:shd w:val="clear" w:color="auto" w:fill="auto"/>
            <w:noWrap/>
            <w:vAlign w:val="bottom"/>
            <w:hideMark/>
          </w:tcPr>
          <w:p w14:paraId="6B9A1D42" w14:textId="77777777" w:rsidR="00B12739" w:rsidRPr="00AC2066" w:rsidRDefault="00B12739" w:rsidP="00F46648">
            <w:pPr>
              <w:spacing w:after="0" w:line="240" w:lineRule="auto"/>
              <w:jc w:val="center"/>
              <w:rPr>
                <w:ins w:id="9077" w:author="Lane, Stefanie" w:date="2023-09-27T17:48:00Z"/>
                <w:rFonts w:ascii="Calibri" w:eastAsia="Times New Roman" w:hAnsi="Calibri" w:cs="Calibri"/>
                <w:color w:val="000000"/>
                <w:lang w:eastAsia="en-CA"/>
              </w:rPr>
            </w:pPr>
            <w:ins w:id="9078"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12615821" w14:textId="77777777" w:rsidR="00B12739" w:rsidRPr="00AC2066" w:rsidRDefault="00B12739" w:rsidP="00F46648">
            <w:pPr>
              <w:spacing w:after="0" w:line="240" w:lineRule="auto"/>
              <w:jc w:val="center"/>
              <w:rPr>
                <w:ins w:id="9079" w:author="Lane, Stefanie" w:date="2023-09-27T17:48:00Z"/>
                <w:rFonts w:ascii="Calibri" w:eastAsia="Times New Roman" w:hAnsi="Calibri" w:cs="Calibri"/>
                <w:color w:val="000000"/>
                <w:lang w:eastAsia="en-CA"/>
              </w:rPr>
            </w:pPr>
            <w:ins w:id="9080"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nil"/>
              <w:right w:val="single" w:sz="8" w:space="0" w:color="auto"/>
            </w:tcBorders>
            <w:shd w:val="clear" w:color="auto" w:fill="auto"/>
            <w:noWrap/>
            <w:vAlign w:val="bottom"/>
            <w:hideMark/>
          </w:tcPr>
          <w:p w14:paraId="3B7E93E0" w14:textId="77777777" w:rsidR="00B12739" w:rsidRPr="00AC2066" w:rsidRDefault="00B12739" w:rsidP="00F46648">
            <w:pPr>
              <w:spacing w:after="0" w:line="240" w:lineRule="auto"/>
              <w:jc w:val="center"/>
              <w:rPr>
                <w:ins w:id="9081" w:author="Lane, Stefanie" w:date="2023-09-27T17:48:00Z"/>
                <w:rFonts w:ascii="Calibri" w:eastAsia="Times New Roman" w:hAnsi="Calibri" w:cs="Calibri"/>
                <w:color w:val="000000"/>
                <w:lang w:eastAsia="en-CA"/>
              </w:rPr>
            </w:pPr>
            <w:ins w:id="9082" w:author="Lane, Stefanie" w:date="2023-09-27T17:48:00Z">
              <w:r w:rsidRPr="00AC2066">
                <w:rPr>
                  <w:rFonts w:ascii="Calibri" w:eastAsia="Times New Roman" w:hAnsi="Calibri" w:cs="Calibri"/>
                  <w:color w:val="000000"/>
                  <w:lang w:eastAsia="en-CA"/>
                </w:rPr>
                <w:t>+</w:t>
              </w:r>
            </w:ins>
          </w:p>
        </w:tc>
      </w:tr>
      <w:tr w:rsidR="00B12739" w:rsidRPr="00AC2066" w14:paraId="2988DF35" w14:textId="77777777" w:rsidTr="00F46648">
        <w:trPr>
          <w:trHeight w:val="288"/>
          <w:ins w:id="9083" w:author="Lane, Stefanie" w:date="2023-09-27T17:48:00Z"/>
        </w:trPr>
        <w:tc>
          <w:tcPr>
            <w:tcW w:w="1298" w:type="dxa"/>
            <w:vMerge/>
            <w:tcBorders>
              <w:top w:val="nil"/>
              <w:left w:val="single" w:sz="8" w:space="0" w:color="auto"/>
              <w:bottom w:val="single" w:sz="8" w:space="0" w:color="000000"/>
              <w:right w:val="nil"/>
            </w:tcBorders>
            <w:vAlign w:val="center"/>
            <w:hideMark/>
          </w:tcPr>
          <w:p w14:paraId="3213184E" w14:textId="77777777" w:rsidR="00B12739" w:rsidRPr="00AC2066" w:rsidRDefault="00B12739" w:rsidP="00F46648">
            <w:pPr>
              <w:spacing w:after="0" w:line="240" w:lineRule="auto"/>
              <w:rPr>
                <w:ins w:id="908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982CFA" w14:textId="77777777" w:rsidR="00B12739" w:rsidRPr="00AC2066" w:rsidRDefault="00B12739" w:rsidP="00F46648">
            <w:pPr>
              <w:spacing w:after="0" w:line="240" w:lineRule="auto"/>
              <w:rPr>
                <w:ins w:id="908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02259F" w14:textId="77777777" w:rsidR="00B12739" w:rsidRPr="00AC2066" w:rsidRDefault="00B12739" w:rsidP="00F46648">
            <w:pPr>
              <w:spacing w:after="0" w:line="240" w:lineRule="auto"/>
              <w:rPr>
                <w:ins w:id="9086" w:author="Lane, Stefanie" w:date="2023-09-27T17:48:00Z"/>
                <w:rFonts w:ascii="Calibri" w:eastAsia="Times New Roman" w:hAnsi="Calibri" w:cs="Calibri"/>
                <w:i/>
                <w:iCs/>
                <w:color w:val="000000"/>
                <w:lang w:eastAsia="en-CA"/>
              </w:rPr>
            </w:pPr>
            <w:ins w:id="9087" w:author="Lane, Stefanie" w:date="2023-09-27T17:48:00Z">
              <w:r w:rsidRPr="00AC2066">
                <w:rPr>
                  <w:rFonts w:ascii="Calibri" w:eastAsia="Times New Roman" w:hAnsi="Calibri" w:cs="Calibri"/>
                  <w:i/>
                  <w:iCs/>
                  <w:color w:val="000000"/>
                  <w:lang w:eastAsia="en-CA"/>
                </w:rPr>
                <w:t>Equisetum arvense</w:t>
              </w:r>
            </w:ins>
          </w:p>
        </w:tc>
        <w:tc>
          <w:tcPr>
            <w:tcW w:w="734" w:type="dxa"/>
            <w:tcBorders>
              <w:top w:val="nil"/>
              <w:left w:val="nil"/>
              <w:bottom w:val="single" w:sz="4" w:space="0" w:color="auto"/>
              <w:right w:val="nil"/>
            </w:tcBorders>
            <w:shd w:val="clear" w:color="auto" w:fill="auto"/>
            <w:noWrap/>
            <w:vAlign w:val="bottom"/>
            <w:hideMark/>
          </w:tcPr>
          <w:p w14:paraId="7B6A2471" w14:textId="77777777" w:rsidR="00B12739" w:rsidRPr="00AC2066" w:rsidRDefault="00B12739" w:rsidP="00F46648">
            <w:pPr>
              <w:spacing w:after="0" w:line="240" w:lineRule="auto"/>
              <w:jc w:val="center"/>
              <w:rPr>
                <w:ins w:id="9088" w:author="Lane, Stefanie" w:date="2023-09-27T17:48:00Z"/>
                <w:rFonts w:ascii="Calibri" w:eastAsia="Times New Roman" w:hAnsi="Calibri" w:cs="Calibri"/>
                <w:color w:val="000000"/>
                <w:lang w:eastAsia="en-CA"/>
              </w:rPr>
            </w:pPr>
            <w:ins w:id="9089"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32050188" w14:textId="77777777" w:rsidR="00B12739" w:rsidRPr="00AC2066" w:rsidRDefault="00B12739" w:rsidP="00F46648">
            <w:pPr>
              <w:spacing w:after="0" w:line="240" w:lineRule="auto"/>
              <w:jc w:val="center"/>
              <w:rPr>
                <w:ins w:id="9090" w:author="Lane, Stefanie" w:date="2023-09-27T17:48:00Z"/>
                <w:rFonts w:ascii="Calibri" w:eastAsia="Times New Roman" w:hAnsi="Calibri" w:cs="Calibri"/>
                <w:color w:val="000000"/>
                <w:lang w:eastAsia="en-CA"/>
              </w:rPr>
            </w:pPr>
            <w:ins w:id="9091"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5188943" w14:textId="77777777" w:rsidR="00B12739" w:rsidRPr="00AC2066" w:rsidRDefault="00B12739" w:rsidP="00F46648">
            <w:pPr>
              <w:spacing w:after="0" w:line="240" w:lineRule="auto"/>
              <w:jc w:val="center"/>
              <w:rPr>
                <w:ins w:id="9092" w:author="Lane, Stefanie" w:date="2023-09-27T17:48:00Z"/>
                <w:rFonts w:ascii="Calibri" w:eastAsia="Times New Roman" w:hAnsi="Calibri" w:cs="Calibri"/>
                <w:color w:val="000000"/>
                <w:lang w:eastAsia="en-CA"/>
              </w:rPr>
            </w:pPr>
            <w:ins w:id="9093" w:author="Lane, Stefanie" w:date="2023-09-27T17:48:00Z">
              <w:r w:rsidRPr="00AC2066">
                <w:rPr>
                  <w:rFonts w:ascii="Calibri" w:eastAsia="Times New Roman" w:hAnsi="Calibri" w:cs="Calibri"/>
                  <w:color w:val="000000"/>
                  <w:lang w:eastAsia="en-CA"/>
                </w:rPr>
                <w:t>0.7</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956946D" w14:textId="77777777" w:rsidR="00B12739" w:rsidRPr="00AC2066" w:rsidRDefault="00B12739" w:rsidP="00F46648">
            <w:pPr>
              <w:spacing w:after="0" w:line="240" w:lineRule="auto"/>
              <w:jc w:val="center"/>
              <w:rPr>
                <w:ins w:id="9094" w:author="Lane, Stefanie" w:date="2023-09-27T17:48:00Z"/>
                <w:rFonts w:ascii="Calibri" w:eastAsia="Times New Roman" w:hAnsi="Calibri" w:cs="Calibri"/>
                <w:color w:val="000000"/>
                <w:lang w:eastAsia="en-CA"/>
              </w:rPr>
            </w:pPr>
            <w:ins w:id="9095" w:author="Lane, Stefanie" w:date="2023-09-27T17:48:00Z">
              <w:r w:rsidRPr="00AC2066">
                <w:rPr>
                  <w:rFonts w:ascii="Calibri" w:eastAsia="Times New Roman" w:hAnsi="Calibri" w:cs="Calibri"/>
                  <w:color w:val="000000"/>
                  <w:lang w:eastAsia="en-CA"/>
                </w:rPr>
                <w:t>gained</w:t>
              </w:r>
            </w:ins>
          </w:p>
        </w:tc>
      </w:tr>
      <w:tr w:rsidR="00B12739" w:rsidRPr="00AC2066" w14:paraId="0D700679" w14:textId="77777777" w:rsidTr="00F46648">
        <w:trPr>
          <w:trHeight w:val="288"/>
          <w:ins w:id="9096" w:author="Lane, Stefanie" w:date="2023-09-27T17:48:00Z"/>
        </w:trPr>
        <w:tc>
          <w:tcPr>
            <w:tcW w:w="1298" w:type="dxa"/>
            <w:vMerge/>
            <w:tcBorders>
              <w:top w:val="nil"/>
              <w:left w:val="single" w:sz="8" w:space="0" w:color="auto"/>
              <w:bottom w:val="single" w:sz="8" w:space="0" w:color="000000"/>
              <w:right w:val="nil"/>
            </w:tcBorders>
            <w:vAlign w:val="center"/>
            <w:hideMark/>
          </w:tcPr>
          <w:p w14:paraId="02E7C448" w14:textId="77777777" w:rsidR="00B12739" w:rsidRPr="00AC2066" w:rsidRDefault="00B12739" w:rsidP="00F46648">
            <w:pPr>
              <w:spacing w:after="0" w:line="240" w:lineRule="auto"/>
              <w:rPr>
                <w:ins w:id="909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61B156" w14:textId="77777777" w:rsidR="00B12739" w:rsidRPr="00AC2066" w:rsidRDefault="00B12739" w:rsidP="00F46648">
            <w:pPr>
              <w:spacing w:after="0" w:line="240" w:lineRule="auto"/>
              <w:rPr>
                <w:ins w:id="909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DCE60C" w14:textId="77777777" w:rsidR="00B12739" w:rsidRPr="00AC2066" w:rsidRDefault="00B12739" w:rsidP="00F46648">
            <w:pPr>
              <w:spacing w:after="0" w:line="240" w:lineRule="auto"/>
              <w:rPr>
                <w:ins w:id="9099" w:author="Lane, Stefanie" w:date="2023-09-27T17:48:00Z"/>
                <w:rFonts w:ascii="Calibri" w:eastAsia="Times New Roman" w:hAnsi="Calibri" w:cs="Calibri"/>
                <w:i/>
                <w:iCs/>
                <w:color w:val="000000"/>
                <w:lang w:eastAsia="en-CA"/>
              </w:rPr>
            </w:pPr>
            <w:ins w:id="9100" w:author="Lane, Stefanie" w:date="2023-09-27T17:48:00Z">
              <w:r w:rsidRPr="00AC2066">
                <w:rPr>
                  <w:rFonts w:ascii="Calibri" w:eastAsia="Times New Roman" w:hAnsi="Calibri" w:cs="Calibri"/>
                  <w:i/>
                  <w:iCs/>
                  <w:color w:val="000000"/>
                  <w:lang w:eastAsia="en-CA"/>
                </w:rPr>
                <w:t>Galium palustre</w:t>
              </w:r>
            </w:ins>
          </w:p>
        </w:tc>
        <w:tc>
          <w:tcPr>
            <w:tcW w:w="734" w:type="dxa"/>
            <w:tcBorders>
              <w:top w:val="nil"/>
              <w:left w:val="nil"/>
              <w:bottom w:val="nil"/>
              <w:right w:val="nil"/>
            </w:tcBorders>
            <w:shd w:val="clear" w:color="auto" w:fill="auto"/>
            <w:noWrap/>
            <w:vAlign w:val="bottom"/>
            <w:hideMark/>
          </w:tcPr>
          <w:p w14:paraId="4B720E82" w14:textId="77777777" w:rsidR="00B12739" w:rsidRPr="00AC2066" w:rsidRDefault="00B12739" w:rsidP="00F46648">
            <w:pPr>
              <w:spacing w:after="0" w:line="240" w:lineRule="auto"/>
              <w:rPr>
                <w:ins w:id="9101"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1A37B3F" w14:textId="77777777" w:rsidR="00B12739" w:rsidRPr="00AC2066" w:rsidRDefault="00B12739" w:rsidP="00F46648">
            <w:pPr>
              <w:spacing w:after="0" w:line="240" w:lineRule="auto"/>
              <w:jc w:val="center"/>
              <w:rPr>
                <w:ins w:id="9102"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27BC20EA" w14:textId="77777777" w:rsidR="00B12739" w:rsidRPr="00AC2066" w:rsidRDefault="00B12739" w:rsidP="00F46648">
            <w:pPr>
              <w:spacing w:after="0" w:line="240" w:lineRule="auto"/>
              <w:jc w:val="center"/>
              <w:rPr>
                <w:ins w:id="9103" w:author="Lane, Stefanie" w:date="2023-09-27T17:48:00Z"/>
                <w:rFonts w:ascii="Calibri" w:eastAsia="Times New Roman" w:hAnsi="Calibri" w:cs="Calibri"/>
                <w:color w:val="000000"/>
                <w:lang w:eastAsia="en-CA"/>
              </w:rPr>
            </w:pPr>
            <w:ins w:id="9104"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774782C0" w14:textId="77777777" w:rsidR="00B12739" w:rsidRPr="00AC2066" w:rsidRDefault="00B12739" w:rsidP="00F46648">
            <w:pPr>
              <w:spacing w:after="0" w:line="240" w:lineRule="auto"/>
              <w:jc w:val="center"/>
              <w:rPr>
                <w:ins w:id="9105" w:author="Lane, Stefanie" w:date="2023-09-27T17:48:00Z"/>
                <w:rFonts w:ascii="Calibri" w:eastAsia="Times New Roman" w:hAnsi="Calibri" w:cs="Calibri"/>
                <w:color w:val="000000"/>
                <w:lang w:eastAsia="en-CA"/>
              </w:rPr>
            </w:pPr>
            <w:ins w:id="9106" w:author="Lane, Stefanie" w:date="2023-09-27T17:48:00Z">
              <w:r w:rsidRPr="00AC2066">
                <w:rPr>
                  <w:rFonts w:ascii="Calibri" w:eastAsia="Times New Roman" w:hAnsi="Calibri" w:cs="Calibri"/>
                  <w:color w:val="000000"/>
                  <w:lang w:eastAsia="en-CA"/>
                </w:rPr>
                <w:t>gained</w:t>
              </w:r>
            </w:ins>
          </w:p>
        </w:tc>
      </w:tr>
      <w:tr w:rsidR="00B12739" w:rsidRPr="00AC2066" w14:paraId="46F60F22" w14:textId="77777777" w:rsidTr="00F46648">
        <w:trPr>
          <w:trHeight w:val="288"/>
          <w:ins w:id="9107" w:author="Lane, Stefanie" w:date="2023-09-27T17:48:00Z"/>
        </w:trPr>
        <w:tc>
          <w:tcPr>
            <w:tcW w:w="1298" w:type="dxa"/>
            <w:vMerge/>
            <w:tcBorders>
              <w:top w:val="nil"/>
              <w:left w:val="single" w:sz="8" w:space="0" w:color="auto"/>
              <w:bottom w:val="single" w:sz="8" w:space="0" w:color="000000"/>
              <w:right w:val="nil"/>
            </w:tcBorders>
            <w:vAlign w:val="center"/>
            <w:hideMark/>
          </w:tcPr>
          <w:p w14:paraId="1DB51A37" w14:textId="77777777" w:rsidR="00B12739" w:rsidRPr="00AC2066" w:rsidRDefault="00B12739" w:rsidP="00F46648">
            <w:pPr>
              <w:spacing w:after="0" w:line="240" w:lineRule="auto"/>
              <w:rPr>
                <w:ins w:id="910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BB63AE" w14:textId="77777777" w:rsidR="00B12739" w:rsidRPr="00AC2066" w:rsidRDefault="00B12739" w:rsidP="00F46648">
            <w:pPr>
              <w:spacing w:after="0" w:line="240" w:lineRule="auto"/>
              <w:rPr>
                <w:ins w:id="910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EBF0C9" w14:textId="77777777" w:rsidR="00B12739" w:rsidRPr="00AC2066" w:rsidRDefault="00B12739" w:rsidP="00F46648">
            <w:pPr>
              <w:spacing w:after="0" w:line="240" w:lineRule="auto"/>
              <w:rPr>
                <w:ins w:id="9110" w:author="Lane, Stefanie" w:date="2023-09-27T17:48:00Z"/>
                <w:rFonts w:ascii="Calibri" w:eastAsia="Times New Roman" w:hAnsi="Calibri" w:cs="Calibri"/>
                <w:i/>
                <w:iCs/>
                <w:color w:val="000000"/>
                <w:lang w:eastAsia="en-CA"/>
              </w:rPr>
            </w:pPr>
            <w:ins w:id="9111" w:author="Lane, Stefanie" w:date="2023-09-27T17:48:00Z">
              <w:r w:rsidRPr="00AC2066">
                <w:rPr>
                  <w:rFonts w:ascii="Calibri" w:eastAsia="Times New Roman" w:hAnsi="Calibri" w:cs="Calibri"/>
                  <w:i/>
                  <w:iCs/>
                  <w:color w:val="000000"/>
                  <w:lang w:eastAsia="en-CA"/>
                </w:rPr>
                <w:t>Galium trifidum</w:t>
              </w:r>
            </w:ins>
          </w:p>
        </w:tc>
        <w:tc>
          <w:tcPr>
            <w:tcW w:w="734" w:type="dxa"/>
            <w:tcBorders>
              <w:top w:val="single" w:sz="4" w:space="0" w:color="auto"/>
              <w:left w:val="nil"/>
              <w:bottom w:val="single" w:sz="4" w:space="0" w:color="auto"/>
              <w:right w:val="nil"/>
            </w:tcBorders>
            <w:shd w:val="clear" w:color="auto" w:fill="auto"/>
            <w:noWrap/>
            <w:vAlign w:val="bottom"/>
            <w:hideMark/>
          </w:tcPr>
          <w:p w14:paraId="48814269" w14:textId="77777777" w:rsidR="00B12739" w:rsidRPr="00AC2066" w:rsidRDefault="00B12739" w:rsidP="00F46648">
            <w:pPr>
              <w:spacing w:after="0" w:line="240" w:lineRule="auto"/>
              <w:jc w:val="center"/>
              <w:rPr>
                <w:ins w:id="9112" w:author="Lane, Stefanie" w:date="2023-09-27T17:48:00Z"/>
                <w:rFonts w:ascii="Calibri" w:eastAsia="Times New Roman" w:hAnsi="Calibri" w:cs="Calibri"/>
                <w:color w:val="000000"/>
                <w:lang w:eastAsia="en-CA"/>
              </w:rPr>
            </w:pPr>
            <w:ins w:id="9113"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1DD857F" w14:textId="77777777" w:rsidR="00B12739" w:rsidRPr="00AC2066" w:rsidRDefault="00B12739" w:rsidP="00F46648">
            <w:pPr>
              <w:spacing w:after="0" w:line="240" w:lineRule="auto"/>
              <w:jc w:val="center"/>
              <w:rPr>
                <w:ins w:id="9114" w:author="Lane, Stefanie" w:date="2023-09-27T17:48:00Z"/>
                <w:rFonts w:ascii="Calibri" w:eastAsia="Times New Roman" w:hAnsi="Calibri" w:cs="Calibri"/>
                <w:color w:val="000000"/>
                <w:lang w:eastAsia="en-CA"/>
              </w:rPr>
            </w:pPr>
            <w:ins w:id="9115"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A571A53" w14:textId="77777777" w:rsidR="00B12739" w:rsidRPr="00AC2066" w:rsidRDefault="00B12739" w:rsidP="00F46648">
            <w:pPr>
              <w:spacing w:after="0" w:line="240" w:lineRule="auto"/>
              <w:jc w:val="center"/>
              <w:rPr>
                <w:ins w:id="9116" w:author="Lane, Stefanie" w:date="2023-09-27T17:48:00Z"/>
                <w:rFonts w:ascii="Calibri" w:eastAsia="Times New Roman" w:hAnsi="Calibri" w:cs="Calibri"/>
                <w:color w:val="000000"/>
                <w:lang w:eastAsia="en-CA"/>
              </w:rPr>
            </w:pPr>
            <w:ins w:id="9117"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A99BD0B" w14:textId="77777777" w:rsidR="00B12739" w:rsidRPr="00AC2066" w:rsidRDefault="00B12739" w:rsidP="00F46648">
            <w:pPr>
              <w:spacing w:after="0" w:line="240" w:lineRule="auto"/>
              <w:jc w:val="center"/>
              <w:rPr>
                <w:ins w:id="9118" w:author="Lane, Stefanie" w:date="2023-09-27T17:48:00Z"/>
                <w:rFonts w:ascii="Calibri" w:eastAsia="Times New Roman" w:hAnsi="Calibri" w:cs="Calibri"/>
                <w:color w:val="000000"/>
                <w:lang w:eastAsia="en-CA"/>
              </w:rPr>
            </w:pPr>
            <w:ins w:id="9119" w:author="Lane, Stefanie" w:date="2023-09-27T17:48:00Z">
              <w:r w:rsidRPr="00AC2066">
                <w:rPr>
                  <w:rFonts w:ascii="Calibri" w:eastAsia="Times New Roman" w:hAnsi="Calibri" w:cs="Calibri"/>
                  <w:color w:val="000000"/>
                  <w:lang w:eastAsia="en-CA"/>
                </w:rPr>
                <w:t>gained</w:t>
              </w:r>
            </w:ins>
          </w:p>
        </w:tc>
      </w:tr>
      <w:tr w:rsidR="00F97798" w:rsidRPr="00AC2066" w14:paraId="5111B0CA" w14:textId="77777777" w:rsidTr="00F46648">
        <w:trPr>
          <w:trHeight w:val="288"/>
          <w:ins w:id="9120" w:author="Lane, Stefanie" w:date="2023-09-27T17:48:00Z"/>
        </w:trPr>
        <w:tc>
          <w:tcPr>
            <w:tcW w:w="1298" w:type="dxa"/>
            <w:vMerge/>
            <w:tcBorders>
              <w:top w:val="nil"/>
              <w:left w:val="single" w:sz="8" w:space="0" w:color="auto"/>
              <w:bottom w:val="single" w:sz="8" w:space="0" w:color="000000"/>
              <w:right w:val="nil"/>
            </w:tcBorders>
            <w:vAlign w:val="center"/>
            <w:hideMark/>
          </w:tcPr>
          <w:p w14:paraId="68AF77C5" w14:textId="77777777" w:rsidR="00B12739" w:rsidRPr="00AC2066" w:rsidRDefault="00B12739" w:rsidP="00F46648">
            <w:pPr>
              <w:spacing w:after="0" w:line="240" w:lineRule="auto"/>
              <w:rPr>
                <w:ins w:id="912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92BA67" w14:textId="77777777" w:rsidR="00B12739" w:rsidRPr="00AC2066" w:rsidRDefault="00B12739" w:rsidP="00F46648">
            <w:pPr>
              <w:spacing w:after="0" w:line="240" w:lineRule="auto"/>
              <w:rPr>
                <w:ins w:id="912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05C23B" w14:textId="77777777" w:rsidR="00B12739" w:rsidRPr="00AC2066" w:rsidRDefault="00B12739" w:rsidP="00F46648">
            <w:pPr>
              <w:spacing w:after="0" w:line="240" w:lineRule="auto"/>
              <w:rPr>
                <w:ins w:id="9123" w:author="Lane, Stefanie" w:date="2023-09-27T17:48:00Z"/>
                <w:rFonts w:ascii="Calibri" w:eastAsia="Times New Roman" w:hAnsi="Calibri" w:cs="Calibri"/>
                <w:i/>
                <w:iCs/>
                <w:color w:val="000000"/>
                <w:lang w:eastAsia="en-CA"/>
              </w:rPr>
            </w:pPr>
            <w:ins w:id="9124" w:author="Lane, Stefanie" w:date="2023-09-27T17:48:00Z">
              <w:r w:rsidRPr="00AC2066">
                <w:rPr>
                  <w:rFonts w:ascii="Calibri" w:eastAsia="Times New Roman" w:hAnsi="Calibri" w:cs="Calibri"/>
                  <w:i/>
                  <w:iCs/>
                  <w:color w:val="000000"/>
                  <w:lang w:eastAsia="en-CA"/>
                </w:rPr>
                <w:t>Hypericum scouleri</w:t>
              </w:r>
            </w:ins>
          </w:p>
        </w:tc>
        <w:tc>
          <w:tcPr>
            <w:tcW w:w="734" w:type="dxa"/>
            <w:tcBorders>
              <w:top w:val="nil"/>
              <w:left w:val="nil"/>
              <w:bottom w:val="nil"/>
              <w:right w:val="nil"/>
            </w:tcBorders>
            <w:shd w:val="clear" w:color="auto" w:fill="auto"/>
            <w:noWrap/>
            <w:vAlign w:val="bottom"/>
            <w:hideMark/>
          </w:tcPr>
          <w:p w14:paraId="4DF92FD8" w14:textId="77777777" w:rsidR="00B12739" w:rsidRPr="00AC2066" w:rsidRDefault="00B12739" w:rsidP="00F46648">
            <w:pPr>
              <w:spacing w:after="0" w:line="240" w:lineRule="auto"/>
              <w:rPr>
                <w:ins w:id="9125"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BAD4636" w14:textId="77777777" w:rsidR="00B12739" w:rsidRPr="00AC2066" w:rsidRDefault="00B12739" w:rsidP="00F46648">
            <w:pPr>
              <w:spacing w:after="0" w:line="240" w:lineRule="auto"/>
              <w:jc w:val="center"/>
              <w:rPr>
                <w:ins w:id="9126"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6B702A" w14:textId="77777777" w:rsidR="00B12739" w:rsidRPr="00AC2066" w:rsidRDefault="00B12739" w:rsidP="00F46648">
            <w:pPr>
              <w:spacing w:after="0" w:line="240" w:lineRule="auto"/>
              <w:jc w:val="center"/>
              <w:rPr>
                <w:ins w:id="9127" w:author="Lane, Stefanie" w:date="2023-09-27T17:48:00Z"/>
                <w:rFonts w:ascii="Calibri" w:eastAsia="Times New Roman" w:hAnsi="Calibri" w:cs="Calibri"/>
                <w:color w:val="000000"/>
                <w:lang w:eastAsia="en-CA"/>
              </w:rPr>
            </w:pPr>
            <w:ins w:id="9128"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41BAE07C" w14:textId="77777777" w:rsidR="00B12739" w:rsidRPr="00AC2066" w:rsidRDefault="00B12739" w:rsidP="00F46648">
            <w:pPr>
              <w:spacing w:after="0" w:line="240" w:lineRule="auto"/>
              <w:jc w:val="center"/>
              <w:rPr>
                <w:ins w:id="9129" w:author="Lane, Stefanie" w:date="2023-09-27T17:48:00Z"/>
                <w:rFonts w:ascii="Calibri" w:eastAsia="Times New Roman" w:hAnsi="Calibri" w:cs="Calibri"/>
                <w:color w:val="000000"/>
                <w:lang w:eastAsia="en-CA"/>
              </w:rPr>
            </w:pPr>
            <w:ins w:id="9130" w:author="Lane, Stefanie" w:date="2023-09-27T17:48:00Z">
              <w:r w:rsidRPr="00AC2066">
                <w:rPr>
                  <w:rFonts w:ascii="Calibri" w:eastAsia="Times New Roman" w:hAnsi="Calibri" w:cs="Calibri"/>
                  <w:color w:val="000000"/>
                  <w:lang w:eastAsia="en-CA"/>
                </w:rPr>
                <w:t>gained</w:t>
              </w:r>
            </w:ins>
          </w:p>
        </w:tc>
      </w:tr>
      <w:tr w:rsidR="00F97798" w:rsidRPr="00AC2066" w14:paraId="32F2BB77" w14:textId="77777777" w:rsidTr="00F46648">
        <w:trPr>
          <w:trHeight w:val="288"/>
          <w:ins w:id="9131" w:author="Lane, Stefanie" w:date="2023-09-27T17:48:00Z"/>
        </w:trPr>
        <w:tc>
          <w:tcPr>
            <w:tcW w:w="1298" w:type="dxa"/>
            <w:vMerge/>
            <w:tcBorders>
              <w:top w:val="nil"/>
              <w:left w:val="single" w:sz="8" w:space="0" w:color="auto"/>
              <w:bottom w:val="single" w:sz="8" w:space="0" w:color="000000"/>
              <w:right w:val="nil"/>
            </w:tcBorders>
            <w:vAlign w:val="center"/>
            <w:hideMark/>
          </w:tcPr>
          <w:p w14:paraId="555211C1" w14:textId="77777777" w:rsidR="00B12739" w:rsidRPr="00AC2066" w:rsidRDefault="00B12739" w:rsidP="00F46648">
            <w:pPr>
              <w:spacing w:after="0" w:line="240" w:lineRule="auto"/>
              <w:rPr>
                <w:ins w:id="913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87FF5CD" w14:textId="77777777" w:rsidR="00B12739" w:rsidRPr="00AC2066" w:rsidRDefault="00B12739" w:rsidP="00F46648">
            <w:pPr>
              <w:spacing w:after="0" w:line="240" w:lineRule="auto"/>
              <w:rPr>
                <w:ins w:id="913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058765" w14:textId="77777777" w:rsidR="00B12739" w:rsidRPr="00AC2066" w:rsidRDefault="00B12739" w:rsidP="00F46648">
            <w:pPr>
              <w:spacing w:after="0" w:line="240" w:lineRule="auto"/>
              <w:rPr>
                <w:ins w:id="9134" w:author="Lane, Stefanie" w:date="2023-09-27T17:48:00Z"/>
                <w:rFonts w:ascii="Calibri" w:eastAsia="Times New Roman" w:hAnsi="Calibri" w:cs="Calibri"/>
                <w:i/>
                <w:iCs/>
                <w:color w:val="000000"/>
                <w:lang w:eastAsia="en-CA"/>
              </w:rPr>
            </w:pPr>
            <w:ins w:id="9135" w:author="Lane, Stefanie" w:date="2023-09-27T17:48:00Z">
              <w:r w:rsidRPr="00AC2066">
                <w:rPr>
                  <w:rFonts w:ascii="Calibri" w:eastAsia="Times New Roman" w:hAnsi="Calibri" w:cs="Calibri"/>
                  <w:i/>
                  <w:iCs/>
                  <w:color w:val="000000"/>
                  <w:lang w:eastAsia="en-CA"/>
                </w:rPr>
                <w:t>Juncus articulatus</w:t>
              </w:r>
            </w:ins>
          </w:p>
        </w:tc>
        <w:tc>
          <w:tcPr>
            <w:tcW w:w="734" w:type="dxa"/>
            <w:tcBorders>
              <w:top w:val="single" w:sz="4" w:space="0" w:color="auto"/>
              <w:left w:val="nil"/>
              <w:bottom w:val="single" w:sz="4" w:space="0" w:color="auto"/>
              <w:right w:val="nil"/>
            </w:tcBorders>
            <w:shd w:val="clear" w:color="auto" w:fill="auto"/>
            <w:noWrap/>
            <w:vAlign w:val="bottom"/>
            <w:hideMark/>
          </w:tcPr>
          <w:p w14:paraId="1F282A4D" w14:textId="77777777" w:rsidR="00B12739" w:rsidRPr="00AC2066" w:rsidRDefault="00B12739" w:rsidP="00F46648">
            <w:pPr>
              <w:spacing w:after="0" w:line="240" w:lineRule="auto"/>
              <w:jc w:val="center"/>
              <w:rPr>
                <w:ins w:id="9136" w:author="Lane, Stefanie" w:date="2023-09-27T17:48:00Z"/>
                <w:rFonts w:ascii="Calibri" w:eastAsia="Times New Roman" w:hAnsi="Calibri" w:cs="Calibri"/>
                <w:color w:val="000000"/>
                <w:lang w:eastAsia="en-CA"/>
              </w:rPr>
            </w:pPr>
            <w:ins w:id="9137"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62EB8225" w14:textId="77777777" w:rsidR="00B12739" w:rsidRPr="00AC2066" w:rsidRDefault="00B12739" w:rsidP="00F46648">
            <w:pPr>
              <w:spacing w:after="0" w:line="240" w:lineRule="auto"/>
              <w:jc w:val="center"/>
              <w:rPr>
                <w:ins w:id="9138" w:author="Lane, Stefanie" w:date="2023-09-27T17:48:00Z"/>
                <w:rFonts w:ascii="Calibri" w:eastAsia="Times New Roman" w:hAnsi="Calibri" w:cs="Calibri"/>
                <w:color w:val="000000"/>
                <w:lang w:eastAsia="en-CA"/>
              </w:rPr>
            </w:pPr>
            <w:ins w:id="913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FECABCA" w14:textId="77777777" w:rsidR="00B12739" w:rsidRPr="00AC2066" w:rsidRDefault="00B12739" w:rsidP="00F46648">
            <w:pPr>
              <w:spacing w:after="0" w:line="240" w:lineRule="auto"/>
              <w:jc w:val="center"/>
              <w:rPr>
                <w:ins w:id="9140" w:author="Lane, Stefanie" w:date="2023-09-27T17:48:00Z"/>
                <w:rFonts w:ascii="Calibri" w:eastAsia="Times New Roman" w:hAnsi="Calibri" w:cs="Calibri"/>
                <w:color w:val="000000"/>
                <w:lang w:eastAsia="en-CA"/>
              </w:rPr>
            </w:pPr>
            <w:ins w:id="9141"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3587693B" w14:textId="77777777" w:rsidR="00B12739" w:rsidRPr="00AC2066" w:rsidRDefault="00B12739" w:rsidP="00F46648">
            <w:pPr>
              <w:spacing w:after="0" w:line="240" w:lineRule="auto"/>
              <w:jc w:val="center"/>
              <w:rPr>
                <w:ins w:id="9142" w:author="Lane, Stefanie" w:date="2023-09-27T17:48:00Z"/>
                <w:rFonts w:ascii="Calibri" w:eastAsia="Times New Roman" w:hAnsi="Calibri" w:cs="Calibri"/>
                <w:color w:val="000000"/>
                <w:lang w:eastAsia="en-CA"/>
              </w:rPr>
            </w:pPr>
            <w:ins w:id="9143" w:author="Lane, Stefanie" w:date="2023-09-27T17:48:00Z">
              <w:r w:rsidRPr="00AC2066">
                <w:rPr>
                  <w:rFonts w:ascii="Calibri" w:eastAsia="Times New Roman" w:hAnsi="Calibri" w:cs="Calibri"/>
                  <w:color w:val="000000"/>
                  <w:lang w:eastAsia="en-CA"/>
                </w:rPr>
                <w:t>gained</w:t>
              </w:r>
            </w:ins>
          </w:p>
        </w:tc>
      </w:tr>
      <w:tr w:rsidR="00B12739" w:rsidRPr="00AC2066" w14:paraId="1B9EA4A6" w14:textId="77777777" w:rsidTr="00F46648">
        <w:trPr>
          <w:trHeight w:val="288"/>
          <w:ins w:id="9144" w:author="Lane, Stefanie" w:date="2023-09-27T17:48:00Z"/>
        </w:trPr>
        <w:tc>
          <w:tcPr>
            <w:tcW w:w="1298" w:type="dxa"/>
            <w:vMerge/>
            <w:tcBorders>
              <w:top w:val="nil"/>
              <w:left w:val="single" w:sz="8" w:space="0" w:color="auto"/>
              <w:bottom w:val="single" w:sz="8" w:space="0" w:color="000000"/>
              <w:right w:val="nil"/>
            </w:tcBorders>
            <w:vAlign w:val="center"/>
            <w:hideMark/>
          </w:tcPr>
          <w:p w14:paraId="015FC9BE" w14:textId="77777777" w:rsidR="00B12739" w:rsidRPr="00AC2066" w:rsidRDefault="00B12739" w:rsidP="00F46648">
            <w:pPr>
              <w:spacing w:after="0" w:line="240" w:lineRule="auto"/>
              <w:rPr>
                <w:ins w:id="914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2CB38FE" w14:textId="77777777" w:rsidR="00B12739" w:rsidRPr="00AC2066" w:rsidRDefault="00B12739" w:rsidP="00F46648">
            <w:pPr>
              <w:spacing w:after="0" w:line="240" w:lineRule="auto"/>
              <w:rPr>
                <w:ins w:id="914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956403D" w14:textId="77777777" w:rsidR="00B12739" w:rsidRPr="00AC2066" w:rsidRDefault="00B12739" w:rsidP="00F46648">
            <w:pPr>
              <w:spacing w:after="0" w:line="240" w:lineRule="auto"/>
              <w:rPr>
                <w:ins w:id="9147" w:author="Lane, Stefanie" w:date="2023-09-27T17:48:00Z"/>
                <w:rFonts w:ascii="Calibri" w:eastAsia="Times New Roman" w:hAnsi="Calibri" w:cs="Calibri"/>
                <w:i/>
                <w:iCs/>
                <w:color w:val="000000"/>
                <w:lang w:eastAsia="en-CA"/>
              </w:rPr>
            </w:pPr>
            <w:ins w:id="9148" w:author="Lane, Stefanie" w:date="2023-09-27T17:48:00Z">
              <w:r w:rsidRPr="00AC2066">
                <w:rPr>
                  <w:rFonts w:ascii="Calibri" w:eastAsia="Times New Roman" w:hAnsi="Calibri" w:cs="Calibri"/>
                  <w:i/>
                  <w:iCs/>
                  <w:color w:val="000000"/>
                  <w:lang w:eastAsia="en-CA"/>
                </w:rPr>
                <w:t>Juncus oxymeris</w:t>
              </w:r>
            </w:ins>
          </w:p>
        </w:tc>
        <w:tc>
          <w:tcPr>
            <w:tcW w:w="734" w:type="dxa"/>
            <w:tcBorders>
              <w:top w:val="nil"/>
              <w:left w:val="nil"/>
              <w:bottom w:val="nil"/>
              <w:right w:val="nil"/>
            </w:tcBorders>
            <w:shd w:val="clear" w:color="auto" w:fill="auto"/>
            <w:noWrap/>
            <w:vAlign w:val="bottom"/>
            <w:hideMark/>
          </w:tcPr>
          <w:p w14:paraId="5CEB52E7" w14:textId="77777777" w:rsidR="00B12739" w:rsidRPr="00AC2066" w:rsidRDefault="00B12739" w:rsidP="00F46648">
            <w:pPr>
              <w:spacing w:after="0" w:line="240" w:lineRule="auto"/>
              <w:rPr>
                <w:ins w:id="9149"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D85397" w14:textId="77777777" w:rsidR="00B12739" w:rsidRPr="00AC2066" w:rsidRDefault="00B12739" w:rsidP="00F46648">
            <w:pPr>
              <w:spacing w:after="0" w:line="240" w:lineRule="auto"/>
              <w:jc w:val="center"/>
              <w:rPr>
                <w:ins w:id="9150"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680BA25E" w14:textId="77777777" w:rsidR="00B12739" w:rsidRPr="00AC2066" w:rsidRDefault="00B12739" w:rsidP="00F46648">
            <w:pPr>
              <w:spacing w:after="0" w:line="240" w:lineRule="auto"/>
              <w:jc w:val="center"/>
              <w:rPr>
                <w:ins w:id="9151" w:author="Lane, Stefanie" w:date="2023-09-27T17:48:00Z"/>
                <w:rFonts w:ascii="Calibri" w:eastAsia="Times New Roman" w:hAnsi="Calibri" w:cs="Calibri"/>
                <w:color w:val="000000"/>
                <w:lang w:eastAsia="en-CA"/>
              </w:rPr>
            </w:pPr>
            <w:ins w:id="9152"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2160DA2D" w14:textId="77777777" w:rsidR="00B12739" w:rsidRPr="00AC2066" w:rsidRDefault="00B12739" w:rsidP="00F46648">
            <w:pPr>
              <w:spacing w:after="0" w:line="240" w:lineRule="auto"/>
              <w:jc w:val="center"/>
              <w:rPr>
                <w:ins w:id="9153" w:author="Lane, Stefanie" w:date="2023-09-27T17:48:00Z"/>
                <w:rFonts w:ascii="Calibri" w:eastAsia="Times New Roman" w:hAnsi="Calibri" w:cs="Calibri"/>
                <w:color w:val="000000"/>
                <w:lang w:eastAsia="en-CA"/>
              </w:rPr>
            </w:pPr>
            <w:ins w:id="9154" w:author="Lane, Stefanie" w:date="2023-09-27T17:48:00Z">
              <w:r w:rsidRPr="00AC2066">
                <w:rPr>
                  <w:rFonts w:ascii="Calibri" w:eastAsia="Times New Roman" w:hAnsi="Calibri" w:cs="Calibri"/>
                  <w:color w:val="000000"/>
                  <w:lang w:eastAsia="en-CA"/>
                </w:rPr>
                <w:t>gained</w:t>
              </w:r>
            </w:ins>
          </w:p>
        </w:tc>
      </w:tr>
      <w:tr w:rsidR="00B12739" w:rsidRPr="00AC2066" w14:paraId="22ABFDAA" w14:textId="77777777" w:rsidTr="00F46648">
        <w:trPr>
          <w:trHeight w:val="288"/>
          <w:ins w:id="9155" w:author="Lane, Stefanie" w:date="2023-09-27T17:48:00Z"/>
        </w:trPr>
        <w:tc>
          <w:tcPr>
            <w:tcW w:w="1298" w:type="dxa"/>
            <w:vMerge/>
            <w:tcBorders>
              <w:top w:val="nil"/>
              <w:left w:val="single" w:sz="8" w:space="0" w:color="auto"/>
              <w:bottom w:val="single" w:sz="8" w:space="0" w:color="000000"/>
              <w:right w:val="nil"/>
            </w:tcBorders>
            <w:vAlign w:val="center"/>
            <w:hideMark/>
          </w:tcPr>
          <w:p w14:paraId="301F45E7" w14:textId="77777777" w:rsidR="00B12739" w:rsidRPr="00AC2066" w:rsidRDefault="00B12739" w:rsidP="00F46648">
            <w:pPr>
              <w:spacing w:after="0" w:line="240" w:lineRule="auto"/>
              <w:rPr>
                <w:ins w:id="915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C98157" w14:textId="77777777" w:rsidR="00B12739" w:rsidRPr="00AC2066" w:rsidRDefault="00B12739" w:rsidP="00F46648">
            <w:pPr>
              <w:spacing w:after="0" w:line="240" w:lineRule="auto"/>
              <w:rPr>
                <w:ins w:id="915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73B8F3" w14:textId="77777777" w:rsidR="00B12739" w:rsidRPr="00AC2066" w:rsidRDefault="00B12739" w:rsidP="00F46648">
            <w:pPr>
              <w:spacing w:after="0" w:line="240" w:lineRule="auto"/>
              <w:rPr>
                <w:ins w:id="9158" w:author="Lane, Stefanie" w:date="2023-09-27T17:48:00Z"/>
                <w:rFonts w:ascii="Calibri" w:eastAsia="Times New Roman" w:hAnsi="Calibri" w:cs="Calibri"/>
                <w:i/>
                <w:iCs/>
                <w:color w:val="000000"/>
                <w:lang w:eastAsia="en-CA"/>
              </w:rPr>
            </w:pPr>
            <w:ins w:id="9159" w:author="Lane, Stefanie" w:date="2023-09-27T17:48:00Z">
              <w:r w:rsidRPr="00AC2066">
                <w:rPr>
                  <w:rFonts w:ascii="Calibri" w:eastAsia="Times New Roman" w:hAnsi="Calibri" w:cs="Calibri"/>
                  <w:i/>
                  <w:iCs/>
                  <w:color w:val="000000"/>
                  <w:lang w:eastAsia="en-CA"/>
                </w:rPr>
                <w:t>Scirpus microcarpus</w:t>
              </w:r>
            </w:ins>
          </w:p>
        </w:tc>
        <w:tc>
          <w:tcPr>
            <w:tcW w:w="734" w:type="dxa"/>
            <w:tcBorders>
              <w:top w:val="single" w:sz="4" w:space="0" w:color="auto"/>
              <w:left w:val="nil"/>
              <w:bottom w:val="single" w:sz="4" w:space="0" w:color="auto"/>
              <w:right w:val="nil"/>
            </w:tcBorders>
            <w:shd w:val="clear" w:color="auto" w:fill="auto"/>
            <w:noWrap/>
            <w:vAlign w:val="bottom"/>
            <w:hideMark/>
          </w:tcPr>
          <w:p w14:paraId="758B3404" w14:textId="77777777" w:rsidR="00B12739" w:rsidRPr="00AC2066" w:rsidRDefault="00B12739" w:rsidP="00F46648">
            <w:pPr>
              <w:spacing w:after="0" w:line="240" w:lineRule="auto"/>
              <w:jc w:val="center"/>
              <w:rPr>
                <w:ins w:id="9160" w:author="Lane, Stefanie" w:date="2023-09-27T17:48:00Z"/>
                <w:rFonts w:ascii="Calibri" w:eastAsia="Times New Roman" w:hAnsi="Calibri" w:cs="Calibri"/>
                <w:color w:val="000000"/>
                <w:lang w:eastAsia="en-CA"/>
              </w:rPr>
            </w:pPr>
            <w:ins w:id="9161"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8577350" w14:textId="77777777" w:rsidR="00B12739" w:rsidRPr="00AC2066" w:rsidRDefault="00B12739" w:rsidP="00F46648">
            <w:pPr>
              <w:spacing w:after="0" w:line="240" w:lineRule="auto"/>
              <w:jc w:val="center"/>
              <w:rPr>
                <w:ins w:id="9162" w:author="Lane, Stefanie" w:date="2023-09-27T17:48:00Z"/>
                <w:rFonts w:ascii="Calibri" w:eastAsia="Times New Roman" w:hAnsi="Calibri" w:cs="Calibri"/>
                <w:color w:val="000000"/>
                <w:lang w:eastAsia="en-CA"/>
              </w:rPr>
            </w:pPr>
            <w:ins w:id="9163"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DEFB9A0" w14:textId="77777777" w:rsidR="00B12739" w:rsidRPr="00AC2066" w:rsidRDefault="00B12739" w:rsidP="00F46648">
            <w:pPr>
              <w:spacing w:after="0" w:line="240" w:lineRule="auto"/>
              <w:jc w:val="center"/>
              <w:rPr>
                <w:ins w:id="9164" w:author="Lane, Stefanie" w:date="2023-09-27T17:48:00Z"/>
                <w:rFonts w:ascii="Calibri" w:eastAsia="Times New Roman" w:hAnsi="Calibri" w:cs="Calibri"/>
                <w:color w:val="000000"/>
                <w:lang w:eastAsia="en-CA"/>
              </w:rPr>
            </w:pPr>
            <w:ins w:id="9165"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0B108D1" w14:textId="77777777" w:rsidR="00B12739" w:rsidRPr="00AC2066" w:rsidRDefault="00B12739" w:rsidP="00F46648">
            <w:pPr>
              <w:spacing w:after="0" w:line="240" w:lineRule="auto"/>
              <w:jc w:val="center"/>
              <w:rPr>
                <w:ins w:id="9166" w:author="Lane, Stefanie" w:date="2023-09-27T17:48:00Z"/>
                <w:rFonts w:ascii="Calibri" w:eastAsia="Times New Roman" w:hAnsi="Calibri" w:cs="Calibri"/>
                <w:color w:val="000000"/>
                <w:lang w:eastAsia="en-CA"/>
              </w:rPr>
            </w:pPr>
            <w:ins w:id="9167" w:author="Lane, Stefanie" w:date="2023-09-27T17:48:00Z">
              <w:r w:rsidRPr="00AC2066">
                <w:rPr>
                  <w:rFonts w:ascii="Calibri" w:eastAsia="Times New Roman" w:hAnsi="Calibri" w:cs="Calibri"/>
                  <w:color w:val="000000"/>
                  <w:lang w:eastAsia="en-CA"/>
                </w:rPr>
                <w:t>gained</w:t>
              </w:r>
            </w:ins>
          </w:p>
        </w:tc>
      </w:tr>
      <w:tr w:rsidR="00B12739" w:rsidRPr="00AC2066" w14:paraId="1DC5DA97" w14:textId="77777777" w:rsidTr="00F46648">
        <w:trPr>
          <w:trHeight w:val="288"/>
          <w:ins w:id="9168" w:author="Lane, Stefanie" w:date="2023-09-27T17:48:00Z"/>
        </w:trPr>
        <w:tc>
          <w:tcPr>
            <w:tcW w:w="1298" w:type="dxa"/>
            <w:vMerge/>
            <w:tcBorders>
              <w:top w:val="nil"/>
              <w:left w:val="single" w:sz="8" w:space="0" w:color="auto"/>
              <w:bottom w:val="single" w:sz="8" w:space="0" w:color="000000"/>
              <w:right w:val="nil"/>
            </w:tcBorders>
            <w:vAlign w:val="center"/>
            <w:hideMark/>
          </w:tcPr>
          <w:p w14:paraId="3B2F1E07" w14:textId="77777777" w:rsidR="00B12739" w:rsidRPr="00AC2066" w:rsidRDefault="00B12739" w:rsidP="00F46648">
            <w:pPr>
              <w:spacing w:after="0" w:line="240" w:lineRule="auto"/>
              <w:rPr>
                <w:ins w:id="916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9FCB86" w14:textId="77777777" w:rsidR="00B12739" w:rsidRPr="00AC2066" w:rsidRDefault="00B12739" w:rsidP="00F46648">
            <w:pPr>
              <w:spacing w:after="0" w:line="240" w:lineRule="auto"/>
              <w:rPr>
                <w:ins w:id="917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4F8EBA" w14:textId="77777777" w:rsidR="00B12739" w:rsidRPr="00AC2066" w:rsidRDefault="00B12739" w:rsidP="00F46648">
            <w:pPr>
              <w:spacing w:after="0" w:line="240" w:lineRule="auto"/>
              <w:rPr>
                <w:ins w:id="9171" w:author="Lane, Stefanie" w:date="2023-09-27T17:48:00Z"/>
                <w:rFonts w:ascii="Calibri" w:eastAsia="Times New Roman" w:hAnsi="Calibri" w:cs="Calibri"/>
                <w:i/>
                <w:iCs/>
                <w:color w:val="000000"/>
                <w:lang w:eastAsia="en-CA"/>
              </w:rPr>
            </w:pPr>
            <w:ins w:id="9172" w:author="Lane, Stefanie" w:date="2023-09-27T17:48:00Z">
              <w:r w:rsidRPr="00AC2066">
                <w:rPr>
                  <w:rFonts w:ascii="Calibri" w:eastAsia="Times New Roman" w:hAnsi="Calibri" w:cs="Calibri"/>
                  <w:i/>
                  <w:iCs/>
                  <w:color w:val="000000"/>
                  <w:lang w:eastAsia="en-CA"/>
                </w:rPr>
                <w:t>Equisetum palustre</w:t>
              </w:r>
            </w:ins>
          </w:p>
        </w:tc>
        <w:tc>
          <w:tcPr>
            <w:tcW w:w="734" w:type="dxa"/>
            <w:tcBorders>
              <w:top w:val="nil"/>
              <w:left w:val="nil"/>
              <w:bottom w:val="nil"/>
              <w:right w:val="nil"/>
            </w:tcBorders>
            <w:shd w:val="clear" w:color="auto" w:fill="auto"/>
            <w:noWrap/>
            <w:vAlign w:val="bottom"/>
            <w:hideMark/>
          </w:tcPr>
          <w:p w14:paraId="61232E24" w14:textId="77777777" w:rsidR="00B12739" w:rsidRPr="00AC2066" w:rsidRDefault="00B12739" w:rsidP="00F46648">
            <w:pPr>
              <w:spacing w:after="0" w:line="240" w:lineRule="auto"/>
              <w:rPr>
                <w:ins w:id="9173"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DADFA3D" w14:textId="77777777" w:rsidR="00B12739" w:rsidRPr="00AC2066" w:rsidRDefault="00B12739" w:rsidP="00F46648">
            <w:pPr>
              <w:spacing w:after="0" w:line="240" w:lineRule="auto"/>
              <w:jc w:val="center"/>
              <w:rPr>
                <w:ins w:id="9174" w:author="Lane, Stefanie" w:date="2023-09-27T17:48:00Z"/>
                <w:rFonts w:ascii="Calibri" w:eastAsia="Times New Roman" w:hAnsi="Calibri" w:cs="Calibri"/>
                <w:color w:val="000000"/>
                <w:lang w:eastAsia="en-CA"/>
              </w:rPr>
            </w:pPr>
            <w:ins w:id="9175"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665C3DD" w14:textId="77777777" w:rsidR="00B12739" w:rsidRPr="00AC2066" w:rsidRDefault="00B12739" w:rsidP="00F46648">
            <w:pPr>
              <w:spacing w:after="0" w:line="240" w:lineRule="auto"/>
              <w:jc w:val="center"/>
              <w:rPr>
                <w:ins w:id="9176"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917B69F" w14:textId="77777777" w:rsidR="00B12739" w:rsidRPr="00AC2066" w:rsidRDefault="00B12739" w:rsidP="00F46648">
            <w:pPr>
              <w:spacing w:after="0" w:line="240" w:lineRule="auto"/>
              <w:jc w:val="center"/>
              <w:rPr>
                <w:ins w:id="9177" w:author="Lane, Stefanie" w:date="2023-09-27T17:48:00Z"/>
                <w:rFonts w:ascii="Calibri" w:eastAsia="Times New Roman" w:hAnsi="Calibri" w:cs="Calibri"/>
                <w:color w:val="000000"/>
                <w:lang w:eastAsia="en-CA"/>
              </w:rPr>
            </w:pPr>
            <w:ins w:id="9178" w:author="Lane, Stefanie" w:date="2023-09-27T17:48:00Z">
              <w:r w:rsidRPr="00AC2066">
                <w:rPr>
                  <w:rFonts w:ascii="Calibri" w:eastAsia="Times New Roman" w:hAnsi="Calibri" w:cs="Calibri"/>
                  <w:color w:val="000000"/>
                  <w:lang w:eastAsia="en-CA"/>
                </w:rPr>
                <w:t> </w:t>
              </w:r>
            </w:ins>
          </w:p>
        </w:tc>
      </w:tr>
      <w:tr w:rsidR="00B12739" w:rsidRPr="00AC2066" w14:paraId="4D66F4C4" w14:textId="77777777" w:rsidTr="00F46648">
        <w:trPr>
          <w:trHeight w:val="288"/>
          <w:ins w:id="9179" w:author="Lane, Stefanie" w:date="2023-09-27T17:48:00Z"/>
        </w:trPr>
        <w:tc>
          <w:tcPr>
            <w:tcW w:w="1298" w:type="dxa"/>
            <w:vMerge/>
            <w:tcBorders>
              <w:top w:val="nil"/>
              <w:left w:val="single" w:sz="8" w:space="0" w:color="auto"/>
              <w:bottom w:val="single" w:sz="8" w:space="0" w:color="000000"/>
              <w:right w:val="nil"/>
            </w:tcBorders>
            <w:vAlign w:val="center"/>
            <w:hideMark/>
          </w:tcPr>
          <w:p w14:paraId="4A5F8AD4" w14:textId="77777777" w:rsidR="00B12739" w:rsidRPr="00AC2066" w:rsidRDefault="00B12739" w:rsidP="00F46648">
            <w:pPr>
              <w:spacing w:after="0" w:line="240" w:lineRule="auto"/>
              <w:rPr>
                <w:ins w:id="918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5DB4CA" w14:textId="77777777" w:rsidR="00B12739" w:rsidRPr="00AC2066" w:rsidRDefault="00B12739" w:rsidP="00F46648">
            <w:pPr>
              <w:spacing w:after="0" w:line="240" w:lineRule="auto"/>
              <w:rPr>
                <w:ins w:id="918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BED980C" w14:textId="77777777" w:rsidR="00B12739" w:rsidRPr="00AC2066" w:rsidRDefault="00B12739" w:rsidP="00F46648">
            <w:pPr>
              <w:spacing w:after="0" w:line="240" w:lineRule="auto"/>
              <w:rPr>
                <w:ins w:id="9182" w:author="Lane, Stefanie" w:date="2023-09-27T17:48:00Z"/>
                <w:rFonts w:ascii="Calibri" w:eastAsia="Times New Roman" w:hAnsi="Calibri" w:cs="Calibri"/>
                <w:i/>
                <w:iCs/>
                <w:color w:val="000000"/>
                <w:lang w:eastAsia="en-CA"/>
              </w:rPr>
            </w:pPr>
            <w:ins w:id="9183" w:author="Lane, Stefanie" w:date="2023-09-27T17:48:00Z">
              <w:r w:rsidRPr="00AC2066">
                <w:rPr>
                  <w:rFonts w:ascii="Calibri" w:eastAsia="Times New Roman" w:hAnsi="Calibri" w:cs="Calibri"/>
                  <w:i/>
                  <w:iCs/>
                  <w:color w:val="000000"/>
                  <w:lang w:eastAsia="en-CA"/>
                </w:rPr>
                <w:t>Lysichiton americanum</w:t>
              </w:r>
            </w:ins>
          </w:p>
        </w:tc>
        <w:tc>
          <w:tcPr>
            <w:tcW w:w="734" w:type="dxa"/>
            <w:tcBorders>
              <w:top w:val="single" w:sz="4" w:space="0" w:color="auto"/>
              <w:left w:val="nil"/>
              <w:bottom w:val="single" w:sz="4" w:space="0" w:color="auto"/>
              <w:right w:val="nil"/>
            </w:tcBorders>
            <w:shd w:val="clear" w:color="auto" w:fill="auto"/>
            <w:noWrap/>
            <w:vAlign w:val="bottom"/>
            <w:hideMark/>
          </w:tcPr>
          <w:p w14:paraId="64EF0F6D" w14:textId="77777777" w:rsidR="00B12739" w:rsidRPr="00AC2066" w:rsidRDefault="00B12739" w:rsidP="00F46648">
            <w:pPr>
              <w:spacing w:after="0" w:line="240" w:lineRule="auto"/>
              <w:jc w:val="center"/>
              <w:rPr>
                <w:ins w:id="9184" w:author="Lane, Stefanie" w:date="2023-09-27T17:48:00Z"/>
                <w:rFonts w:ascii="Calibri" w:eastAsia="Times New Roman" w:hAnsi="Calibri" w:cs="Calibri"/>
                <w:color w:val="000000"/>
                <w:lang w:eastAsia="en-CA"/>
              </w:rPr>
            </w:pPr>
            <w:ins w:id="918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22FA73B" w14:textId="77777777" w:rsidR="00B12739" w:rsidRPr="00AC2066" w:rsidRDefault="00B12739" w:rsidP="00F46648">
            <w:pPr>
              <w:spacing w:after="0" w:line="240" w:lineRule="auto"/>
              <w:jc w:val="center"/>
              <w:rPr>
                <w:ins w:id="9186" w:author="Lane, Stefanie" w:date="2023-09-27T17:48:00Z"/>
                <w:rFonts w:ascii="Calibri" w:eastAsia="Times New Roman" w:hAnsi="Calibri" w:cs="Calibri"/>
                <w:color w:val="000000"/>
                <w:lang w:eastAsia="en-CA"/>
              </w:rPr>
            </w:pPr>
            <w:ins w:id="9187"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392F6C15" w14:textId="77777777" w:rsidR="00B12739" w:rsidRPr="00AC2066" w:rsidRDefault="00B12739" w:rsidP="00F46648">
            <w:pPr>
              <w:spacing w:after="0" w:line="240" w:lineRule="auto"/>
              <w:jc w:val="center"/>
              <w:rPr>
                <w:ins w:id="9188" w:author="Lane, Stefanie" w:date="2023-09-27T17:48:00Z"/>
                <w:rFonts w:ascii="Calibri" w:eastAsia="Times New Roman" w:hAnsi="Calibri" w:cs="Calibri"/>
                <w:color w:val="000000"/>
                <w:lang w:eastAsia="en-CA"/>
              </w:rPr>
            </w:pPr>
            <w:ins w:id="9189"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B523FD0" w14:textId="77777777" w:rsidR="00B12739" w:rsidRPr="00AC2066" w:rsidRDefault="00B12739" w:rsidP="00F46648">
            <w:pPr>
              <w:spacing w:after="0" w:line="240" w:lineRule="auto"/>
              <w:jc w:val="center"/>
              <w:rPr>
                <w:ins w:id="9190" w:author="Lane, Stefanie" w:date="2023-09-27T17:48:00Z"/>
                <w:rFonts w:ascii="Calibri" w:eastAsia="Times New Roman" w:hAnsi="Calibri" w:cs="Calibri"/>
                <w:color w:val="000000"/>
                <w:lang w:eastAsia="en-CA"/>
              </w:rPr>
            </w:pPr>
            <w:ins w:id="9191" w:author="Lane, Stefanie" w:date="2023-09-27T17:48:00Z">
              <w:r w:rsidRPr="00AC2066">
                <w:rPr>
                  <w:rFonts w:ascii="Calibri" w:eastAsia="Times New Roman" w:hAnsi="Calibri" w:cs="Calibri"/>
                  <w:color w:val="000000"/>
                  <w:lang w:eastAsia="en-CA"/>
                </w:rPr>
                <w:t> </w:t>
              </w:r>
            </w:ins>
          </w:p>
        </w:tc>
      </w:tr>
      <w:tr w:rsidR="00F97798" w:rsidRPr="00AC2066" w14:paraId="6577A6D0" w14:textId="77777777" w:rsidTr="00F46648">
        <w:trPr>
          <w:trHeight w:val="300"/>
          <w:ins w:id="9192" w:author="Lane, Stefanie" w:date="2023-09-27T17:48:00Z"/>
        </w:trPr>
        <w:tc>
          <w:tcPr>
            <w:tcW w:w="1298" w:type="dxa"/>
            <w:vMerge/>
            <w:tcBorders>
              <w:top w:val="nil"/>
              <w:left w:val="single" w:sz="8" w:space="0" w:color="auto"/>
              <w:bottom w:val="single" w:sz="8" w:space="0" w:color="000000"/>
              <w:right w:val="nil"/>
            </w:tcBorders>
            <w:vAlign w:val="center"/>
            <w:hideMark/>
          </w:tcPr>
          <w:p w14:paraId="01C8D3C1" w14:textId="77777777" w:rsidR="00B12739" w:rsidRPr="00AC2066" w:rsidRDefault="00B12739" w:rsidP="00F46648">
            <w:pPr>
              <w:spacing w:after="0" w:line="240" w:lineRule="auto"/>
              <w:rPr>
                <w:ins w:id="919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7050B5" w14:textId="77777777" w:rsidR="00B12739" w:rsidRPr="00AC2066" w:rsidRDefault="00B12739" w:rsidP="00F46648">
            <w:pPr>
              <w:spacing w:after="0" w:line="240" w:lineRule="auto"/>
              <w:rPr>
                <w:ins w:id="9194"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3FD4EF12" w14:textId="77777777" w:rsidR="00B12739" w:rsidRPr="00AC2066" w:rsidRDefault="00B12739" w:rsidP="00F46648">
            <w:pPr>
              <w:spacing w:after="0" w:line="240" w:lineRule="auto"/>
              <w:rPr>
                <w:ins w:id="9195" w:author="Lane, Stefanie" w:date="2023-09-27T17:48:00Z"/>
                <w:rFonts w:ascii="Calibri" w:eastAsia="Times New Roman" w:hAnsi="Calibri" w:cs="Calibri"/>
                <w:i/>
                <w:iCs/>
                <w:color w:val="000000"/>
                <w:lang w:eastAsia="en-CA"/>
              </w:rPr>
            </w:pPr>
            <w:ins w:id="9196" w:author="Lane, Stefanie" w:date="2023-09-27T17:48:00Z">
              <w:r w:rsidRPr="00AC2066">
                <w:rPr>
                  <w:rFonts w:ascii="Calibri" w:eastAsia="Times New Roman" w:hAnsi="Calibri" w:cs="Calibri"/>
                  <w:i/>
                  <w:iCs/>
                  <w:color w:val="000000"/>
                  <w:lang w:eastAsia="en-CA"/>
                </w:rPr>
                <w:t>Salix sitchensis</w:t>
              </w:r>
            </w:ins>
          </w:p>
        </w:tc>
        <w:tc>
          <w:tcPr>
            <w:tcW w:w="734" w:type="dxa"/>
            <w:tcBorders>
              <w:top w:val="nil"/>
              <w:left w:val="nil"/>
              <w:bottom w:val="single" w:sz="8" w:space="0" w:color="auto"/>
              <w:right w:val="nil"/>
            </w:tcBorders>
            <w:shd w:val="clear" w:color="auto" w:fill="auto"/>
            <w:noWrap/>
            <w:vAlign w:val="bottom"/>
            <w:hideMark/>
          </w:tcPr>
          <w:p w14:paraId="66E462AC" w14:textId="77777777" w:rsidR="00B12739" w:rsidRPr="00AC2066" w:rsidRDefault="00B12739" w:rsidP="00F46648">
            <w:pPr>
              <w:spacing w:after="0" w:line="240" w:lineRule="auto"/>
              <w:jc w:val="center"/>
              <w:rPr>
                <w:ins w:id="9197" w:author="Lane, Stefanie" w:date="2023-09-27T17:48:00Z"/>
                <w:rFonts w:ascii="Calibri" w:eastAsia="Times New Roman" w:hAnsi="Calibri" w:cs="Calibri"/>
                <w:color w:val="000000"/>
                <w:lang w:eastAsia="en-CA"/>
              </w:rPr>
            </w:pPr>
            <w:ins w:id="9198"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62AA5838" w14:textId="77777777" w:rsidR="00B12739" w:rsidRPr="00AC2066" w:rsidRDefault="00B12739" w:rsidP="00F46648">
            <w:pPr>
              <w:spacing w:after="0" w:line="240" w:lineRule="auto"/>
              <w:jc w:val="center"/>
              <w:rPr>
                <w:ins w:id="9199" w:author="Lane, Stefanie" w:date="2023-09-27T17:48:00Z"/>
                <w:rFonts w:ascii="Calibri" w:eastAsia="Times New Roman" w:hAnsi="Calibri" w:cs="Calibri"/>
                <w:color w:val="000000"/>
                <w:lang w:eastAsia="en-CA"/>
              </w:rPr>
            </w:pPr>
            <w:ins w:id="920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single" w:sz="8" w:space="0" w:color="auto"/>
              <w:right w:val="nil"/>
            </w:tcBorders>
            <w:shd w:val="clear" w:color="auto" w:fill="auto"/>
            <w:noWrap/>
            <w:vAlign w:val="bottom"/>
            <w:hideMark/>
          </w:tcPr>
          <w:p w14:paraId="3C074039" w14:textId="77777777" w:rsidR="00B12739" w:rsidRPr="00AC2066" w:rsidRDefault="00B12739" w:rsidP="00F46648">
            <w:pPr>
              <w:spacing w:after="0" w:line="240" w:lineRule="auto"/>
              <w:jc w:val="center"/>
              <w:rPr>
                <w:ins w:id="9201" w:author="Lane, Stefanie" w:date="2023-09-27T17:48:00Z"/>
                <w:rFonts w:ascii="Calibri" w:eastAsia="Times New Roman" w:hAnsi="Calibri" w:cs="Calibri"/>
                <w:color w:val="000000"/>
                <w:lang w:eastAsia="en-CA"/>
              </w:rPr>
            </w:pPr>
            <w:ins w:id="9202"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7D37A96A" w14:textId="77777777" w:rsidR="00B12739" w:rsidRPr="00AC2066" w:rsidRDefault="00B12739" w:rsidP="00F46648">
            <w:pPr>
              <w:spacing w:after="0" w:line="240" w:lineRule="auto"/>
              <w:jc w:val="center"/>
              <w:rPr>
                <w:ins w:id="9203" w:author="Lane, Stefanie" w:date="2023-09-27T17:48:00Z"/>
                <w:rFonts w:ascii="Calibri" w:eastAsia="Times New Roman" w:hAnsi="Calibri" w:cs="Calibri"/>
                <w:color w:val="000000"/>
                <w:lang w:eastAsia="en-CA"/>
              </w:rPr>
            </w:pPr>
            <w:ins w:id="9204" w:author="Lane, Stefanie" w:date="2023-09-27T17:48:00Z">
              <w:r w:rsidRPr="00AC2066">
                <w:rPr>
                  <w:rFonts w:ascii="Calibri" w:eastAsia="Times New Roman" w:hAnsi="Calibri" w:cs="Calibri"/>
                  <w:color w:val="000000"/>
                  <w:lang w:eastAsia="en-CA"/>
                </w:rPr>
                <w:t> </w:t>
              </w:r>
            </w:ins>
          </w:p>
        </w:tc>
      </w:tr>
    </w:tbl>
    <w:p w14:paraId="2145E9DC" w14:textId="77777777" w:rsidR="004D2595" w:rsidRPr="00C44004" w:rsidDel="00B87B0A" w:rsidRDefault="004D2595" w:rsidP="00CB6B19">
      <w:pPr>
        <w:rPr>
          <w:del w:id="9205" w:author="Lane, Stefanie" w:date="2023-09-27T17:49:00Z"/>
        </w:rPr>
      </w:pPr>
    </w:p>
    <w:p w14:paraId="0D8395E2" w14:textId="0CF01BD9" w:rsidR="00BB151C" w:rsidDel="00B87B0A" w:rsidRDefault="00BB151C" w:rsidP="00EB4CE1">
      <w:pPr>
        <w:rPr>
          <w:del w:id="9206" w:author="Lane, Stefanie" w:date="2023-09-27T17:49:00Z"/>
        </w:rPr>
      </w:pPr>
    </w:p>
    <w:p w14:paraId="726902CF" w14:textId="0564CF8E" w:rsidR="001B0904" w:rsidRDefault="001B0904" w:rsidP="00EB4CE1"/>
    <w:p w14:paraId="6899D46B" w14:textId="16A6BD21" w:rsidR="00F11875" w:rsidRPr="008029F2" w:rsidRDefault="008029F2" w:rsidP="008029F2">
      <w:pPr>
        <w:rPr>
          <w:b/>
        </w:rPr>
      </w:pPr>
      <w:r w:rsidRPr="008029F2">
        <w:rPr>
          <w:b/>
        </w:rPr>
        <w:lastRenderedPageBreak/>
        <w:t>Table S6</w:t>
      </w:r>
      <w:r>
        <w:rPr>
          <w:b/>
        </w:rPr>
        <w:t xml:space="preserve"> </w:t>
      </w:r>
      <w:r w:rsidRPr="008029F2">
        <w:t xml:space="preserve">Mean cover class values for all species recorded in each observation dataset, averaged across all plots. Across all observations, there was a net loss of five native species, and a net gain of two non-native species. Plants identified only to Family or genus are included for </w:t>
      </w:r>
      <w:proofErr w:type="gramStart"/>
      <w:r w:rsidRPr="008029F2">
        <w:t>reference, but</w:t>
      </w:r>
      <w:proofErr w:type="gramEnd"/>
      <w:r w:rsidRPr="008029F2">
        <w:t xml:space="preserve">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lastRenderedPageBreak/>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pPr>
        <w:rPr>
          <w:ins w:id="9207" w:author="Lane, Stefanie" w:date="2023-09-19T10:10:00Z"/>
        </w:rPr>
      </w:pPr>
      <w:r>
        <w:rPr>
          <w:b/>
        </w:rPr>
        <w:t xml:space="preserve">Fig. S1 </w:t>
      </w:r>
      <w:r w:rsidRPr="003B2929">
        <w:t>Cluster analysis using Bray-</w:t>
      </w:r>
      <w:proofErr w:type="gramStart"/>
      <w:r w:rsidRPr="003B2929">
        <w:t>Curtis</w:t>
      </w:r>
      <w:proofErr w:type="gramEnd"/>
      <w:r w:rsidRPr="003B2929">
        <w:t xml:space="preserve">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Pr>
        <w:rPr>
          <w:ins w:id="9208" w:author="Lane, Stefanie" w:date="2023-09-19T10:10:00Z"/>
        </w:rPr>
      </w:pPr>
    </w:p>
    <w:p w14:paraId="395A0B19" w14:textId="77777777" w:rsidR="005461FD" w:rsidRDefault="005461FD" w:rsidP="009D2585">
      <w:pPr>
        <w:rPr>
          <w:ins w:id="9209" w:author="Lane, Stefanie" w:date="2023-09-19T10:10:00Z"/>
        </w:rPr>
      </w:pPr>
    </w:p>
    <w:p w14:paraId="20A9A30A" w14:textId="77777777" w:rsidR="005461FD" w:rsidRDefault="005461FD" w:rsidP="009D2585">
      <w:pPr>
        <w:rPr>
          <w:ins w:id="9210" w:author="Lane, Stefanie" w:date="2023-09-19T10:10:00Z"/>
        </w:rPr>
      </w:pPr>
    </w:p>
    <w:p w14:paraId="485C6B81" w14:textId="77777777" w:rsidR="005461FD" w:rsidRDefault="005461FD" w:rsidP="009D2585">
      <w:pPr>
        <w:rPr>
          <w:ins w:id="9211" w:author="Lane, Stefanie" w:date="2023-09-19T10:10:00Z"/>
        </w:rPr>
      </w:pPr>
    </w:p>
    <w:p w14:paraId="1E49E444" w14:textId="77777777" w:rsidR="005461FD" w:rsidRDefault="005461FD" w:rsidP="009D2585">
      <w:pPr>
        <w:rPr>
          <w:ins w:id="9212" w:author="Lane, Stefanie" w:date="2023-09-19T10:10:00Z"/>
        </w:rPr>
      </w:pPr>
    </w:p>
    <w:p w14:paraId="1F433C35" w14:textId="77777777" w:rsidR="005461FD" w:rsidRDefault="005461FD" w:rsidP="009D2585">
      <w:pPr>
        <w:rPr>
          <w:ins w:id="9213" w:author="Lane, Stefanie" w:date="2023-09-19T10:10:00Z"/>
        </w:rPr>
      </w:pPr>
    </w:p>
    <w:p w14:paraId="5EE4EE72" w14:textId="77777777" w:rsidR="005461FD" w:rsidRDefault="005461FD" w:rsidP="009D2585">
      <w:pPr>
        <w:rPr>
          <w:ins w:id="9214" w:author="Lane, Stefanie" w:date="2023-09-19T10:10:00Z"/>
        </w:rPr>
      </w:pPr>
    </w:p>
    <w:p w14:paraId="3B2EC3CC" w14:textId="77777777" w:rsidR="005461FD" w:rsidRDefault="005461FD" w:rsidP="009D2585">
      <w:pPr>
        <w:rPr>
          <w:ins w:id="9215" w:author="Lane, Stefanie" w:date="2023-09-19T10:10:00Z"/>
        </w:rPr>
      </w:pPr>
    </w:p>
    <w:p w14:paraId="29494C10" w14:textId="77777777" w:rsidR="005461FD" w:rsidRDefault="005461FD" w:rsidP="009D2585">
      <w:pPr>
        <w:rPr>
          <w:ins w:id="9216" w:author="Lane, Stefanie" w:date="2023-09-19T10:10:00Z"/>
        </w:rPr>
      </w:pPr>
    </w:p>
    <w:p w14:paraId="6A1CFE54" w14:textId="77777777" w:rsidR="005461FD" w:rsidRDefault="005461FD" w:rsidP="009D2585">
      <w:pPr>
        <w:rPr>
          <w:ins w:id="9217" w:author="Lane, Stefanie" w:date="2023-09-19T10:10:00Z"/>
        </w:rPr>
      </w:pPr>
    </w:p>
    <w:p w14:paraId="7BFEC320" w14:textId="77777777" w:rsidR="005461FD" w:rsidRDefault="005461FD" w:rsidP="009D2585">
      <w:pPr>
        <w:rPr>
          <w:ins w:id="9218" w:author="Lane, Stefanie" w:date="2023-09-19T10:10:00Z"/>
        </w:rPr>
      </w:pPr>
    </w:p>
    <w:p w14:paraId="34CBAE3A" w14:textId="77777777" w:rsidR="005461FD" w:rsidRDefault="005461FD" w:rsidP="009D2585">
      <w:pPr>
        <w:rPr>
          <w:ins w:id="9219" w:author="Lane, Stefanie" w:date="2023-09-19T10:10:00Z"/>
        </w:rPr>
      </w:pPr>
    </w:p>
    <w:p w14:paraId="17341474" w14:textId="77777777" w:rsidR="005461FD" w:rsidRDefault="005461FD" w:rsidP="009D2585">
      <w:pPr>
        <w:rPr>
          <w:ins w:id="9220" w:author="Lane, Stefanie" w:date="2023-09-19T10:10:00Z"/>
        </w:rPr>
      </w:pPr>
    </w:p>
    <w:p w14:paraId="5E4556BA" w14:textId="77777777" w:rsidR="005461FD" w:rsidRDefault="005461FD" w:rsidP="005461FD">
      <w:pPr>
        <w:rPr>
          <w:ins w:id="9221" w:author="Lane, Stefanie" w:date="2023-09-19T10:10:00Z"/>
          <w:b/>
        </w:rPr>
      </w:pPr>
      <w:ins w:id="9222" w:author="Lane, Stefanie" w:date="2023-09-19T10:10:00Z">
        <w:r>
          <w:rPr>
            <w:noProof/>
          </w:rPr>
          <w:lastRenderedPageBreak/>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1"/>
                      <a:stretch>
                        <a:fillRect/>
                      </a:stretch>
                    </pic:blipFill>
                    <pic:spPr>
                      <a:xfrm>
                        <a:off x="0" y="0"/>
                        <a:ext cx="6400800" cy="6400800"/>
                      </a:xfrm>
                      <a:prstGeom prst="rect">
                        <a:avLst/>
                      </a:prstGeom>
                    </pic:spPr>
                  </pic:pic>
                </a:graphicData>
              </a:graphic>
            </wp:inline>
          </w:drawing>
        </w:r>
      </w:ins>
    </w:p>
    <w:p w14:paraId="251CFA42" w14:textId="6BCC7191" w:rsidR="005461FD" w:rsidRPr="009D0ABD" w:rsidRDefault="005461FD" w:rsidP="005461FD">
      <w:pPr>
        <w:rPr>
          <w:ins w:id="9223" w:author="Lane, Stefanie" w:date="2023-09-19T10:10:00Z"/>
          <w:bCs/>
        </w:rPr>
      </w:pPr>
      <w:ins w:id="9224" w:author="Lane, Stefanie" w:date="2023-09-19T10:10:00Z">
        <w:r w:rsidRPr="009D0ABD">
          <w:rPr>
            <w:b/>
          </w:rPr>
          <w:t>Fig. S</w:t>
        </w:r>
        <w:r>
          <w:rPr>
            <w:b/>
          </w:rPr>
          <w:t>2</w:t>
        </w:r>
        <w:r>
          <w:rPr>
            <w:bCs/>
          </w:rPr>
          <w:t xml:space="preserve">. </w:t>
        </w:r>
        <w:proofErr w:type="gramStart"/>
        <w:r>
          <w:rPr>
            <w:bCs/>
          </w:rPr>
          <w:t>Percentage</w:t>
        </w:r>
        <w:proofErr w:type="gramEnd"/>
        <w:r>
          <w:rPr>
            <w:bCs/>
          </w:rPr>
          <w:t xml:space="preserve"> of plots clustered in each assemblage calculated for each transect</w:t>
        </w:r>
      </w:ins>
      <w:ins w:id="9225" w:author="Lane, Stefanie" w:date="2023-09-19T10:11:00Z">
        <w:r w:rsidR="009F4332">
          <w:rPr>
            <w:bCs/>
          </w:rPr>
          <w:t xml:space="preserve">. Relatively even percentages of plots </w:t>
        </w:r>
        <w:r w:rsidR="00594AD2">
          <w:rPr>
            <w:bCs/>
          </w:rPr>
          <w:t xml:space="preserve">within each assemblage along a single transect support </w:t>
        </w:r>
      </w:ins>
      <w:ins w:id="9226" w:author="Lane, Stefanie" w:date="2023-09-19T10:12:00Z">
        <w:r w:rsidR="00E1016E">
          <w:rPr>
            <w:bCs/>
          </w:rPr>
          <w:t>accuracy of transect relocation and/or plant community stability</w:t>
        </w:r>
      </w:ins>
      <w:r w:rsidR="00A43F16">
        <w:rPr>
          <w:bCs/>
        </w:rPr>
        <w:t xml:space="preserve"> </w:t>
      </w:r>
      <w:commentRangeStart w:id="9227"/>
      <w:r w:rsidR="00A43F16">
        <w:rPr>
          <w:bCs/>
        </w:rPr>
        <w:t xml:space="preserve">(e.g., transects </w:t>
      </w:r>
      <w:proofErr w:type="gramStart"/>
      <w:r w:rsidR="00A43F16">
        <w:rPr>
          <w:bCs/>
        </w:rPr>
        <w:t>W,X</w:t>
      </w:r>
      <w:proofErr w:type="gramEnd"/>
      <w:r w:rsidR="00A43F16">
        <w:rPr>
          <w:bCs/>
        </w:rPr>
        <w:t>)</w:t>
      </w:r>
      <w:ins w:id="9228" w:author="Lane, Stefanie" w:date="2023-09-19T10:12:00Z">
        <w:r w:rsidR="00E1016E">
          <w:rPr>
            <w:bCs/>
          </w:rPr>
          <w:t xml:space="preserve">. Discrepancies (e.g., transects </w:t>
        </w:r>
      </w:ins>
      <w:commentRangeEnd w:id="9227"/>
      <w:r w:rsidR="00A43F16">
        <w:rPr>
          <w:rStyle w:val="CommentReference"/>
        </w:rPr>
        <w:commentReference w:id="9227"/>
      </w:r>
      <w:ins w:id="9229" w:author="Lane, Stefanie" w:date="2023-09-19T10:12:00Z">
        <w:r w:rsidR="00E1016E">
          <w:rPr>
            <w:bCs/>
          </w:rPr>
          <w:t xml:space="preserve">U, V) may be indicative of spatial inaccuracies in transect relocation and/or greater turnover within a given sampling year. </w:t>
        </w:r>
      </w:ins>
    </w:p>
    <w:p w14:paraId="05F101AC" w14:textId="77777777" w:rsidR="005461FD" w:rsidRDefault="005461FD" w:rsidP="009D2585"/>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AD4FD3F" w:rsidR="009D2585" w:rsidRDefault="009D2585" w:rsidP="009D2585">
      <w:pPr>
        <w:rPr>
          <w:ins w:id="9230" w:author="Lane, Stefanie" w:date="2023-09-12T18:29:00Z"/>
        </w:rPr>
      </w:pPr>
      <w:del w:id="9231" w:author="Lane, Stefanie" w:date="2023-09-19T10:09:00Z">
        <w:r w:rsidDel="005461FD">
          <w:rPr>
            <w:b/>
          </w:rPr>
          <w:delText>Fig. S2</w:delText>
        </w:r>
      </w:del>
      <w:ins w:id="9232" w:author="Lane, Stefanie" w:date="2023-09-19T10:09:00Z">
        <w:r w:rsidR="005461FD">
          <w:rPr>
            <w:b/>
          </w:rPr>
          <w:t>Fig. S3</w:t>
        </w:r>
      </w:ins>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ins w:id="9233" w:author="Lane, Stefanie" w:date="2023-09-12T18:29:00Z">
        <w:r w:rsidR="008F7790">
          <w:t xml:space="preserve">. </w:t>
        </w:r>
      </w:ins>
    </w:p>
    <w:p w14:paraId="6BC5B893" w14:textId="77777777" w:rsidR="004C5D48" w:rsidRDefault="004C5D48" w:rsidP="009D2585">
      <w:pPr>
        <w:rPr>
          <w:ins w:id="9234" w:author="Lane, Stefanie" w:date="2023-09-12T18:29:00Z"/>
        </w:rPr>
      </w:pPr>
    </w:p>
    <w:p w14:paraId="2E289CF5" w14:textId="77777777" w:rsidR="004C5D48" w:rsidRDefault="004C5D48" w:rsidP="009D2585">
      <w:pPr>
        <w:rPr>
          <w:ins w:id="9235" w:author="Lane, Stefanie" w:date="2023-09-12T18:29:00Z"/>
        </w:rPr>
      </w:pPr>
    </w:p>
    <w:p w14:paraId="06BC99E5" w14:textId="2CB00CA4" w:rsidR="004C5D48" w:rsidRDefault="004C5D48">
      <w:pPr>
        <w:rPr>
          <w:ins w:id="9236" w:author="Lane, Stefanie" w:date="2023-09-12T18:29:00Z"/>
        </w:rPr>
      </w:pPr>
      <w:ins w:id="9237" w:author="Lane, Stefanie" w:date="2023-09-12T18:29:00Z">
        <w:r>
          <w:br w:type="page"/>
        </w:r>
      </w:ins>
    </w:p>
    <w:p w14:paraId="6CDCE64E" w14:textId="70C8B0BD" w:rsidR="004C5D48" w:rsidRPr="004C5D48" w:rsidDel="005461FD" w:rsidRDefault="004C5D48" w:rsidP="009D2585">
      <w:pPr>
        <w:rPr>
          <w:del w:id="9238" w:author="Lane, Stefanie" w:date="2023-09-19T10:10:00Z"/>
          <w:bCs/>
          <w:rPrChange w:id="9239" w:author="Lane, Stefanie" w:date="2023-09-12T18:30:00Z">
            <w:rPr>
              <w:del w:id="9240" w:author="Lane, Stefanie" w:date="2023-09-19T10:10:00Z"/>
              <w:b/>
            </w:rPr>
          </w:rPrChange>
        </w:rPr>
      </w:pP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Gary" w:date="2023-09-20T12:50:00Z" w:initials="G">
    <w:p w14:paraId="41168333" w14:textId="1ACF8DFF" w:rsidR="002F6512" w:rsidRDefault="002F6512">
      <w:pPr>
        <w:pStyle w:val="CommentText"/>
      </w:pPr>
      <w:r>
        <w:rPr>
          <w:rStyle w:val="CommentReference"/>
        </w:rPr>
        <w:annotationRef/>
      </w:r>
      <w:r>
        <w:t>eight transects (Q-X)</w:t>
      </w:r>
    </w:p>
  </w:comment>
  <w:comment w:id="168" w:author="Gary" w:date="2023-09-20T12:52:00Z" w:initials="G">
    <w:p w14:paraId="766B27EC" w14:textId="6FE626A4" w:rsidR="002F6512" w:rsidRDefault="002F6512">
      <w:pPr>
        <w:pStyle w:val="CommentText"/>
      </w:pPr>
      <w:r>
        <w:rPr>
          <w:rStyle w:val="CommentReference"/>
        </w:rPr>
        <w:annotationRef/>
      </w:r>
      <w:r>
        <w:t>eight</w:t>
      </w:r>
    </w:p>
  </w:comment>
  <w:comment w:id="204" w:author="Gary" w:date="2023-09-25T19:04:00Z" w:initials="G">
    <w:p w14:paraId="6E456ABC" w14:textId="3BA464F1" w:rsidR="002F6512" w:rsidRDefault="002F6512">
      <w:pPr>
        <w:pStyle w:val="CommentText"/>
      </w:pPr>
      <w:r>
        <w:rPr>
          <w:rStyle w:val="CommentReference"/>
        </w:rPr>
        <w:annotationRef/>
      </w:r>
      <w:r>
        <w:t>Normally  a co-author citation like this just</w:t>
      </w:r>
    </w:p>
  </w:comment>
  <w:comment w:id="534" w:author="Gary" w:date="2023-09-20T13:02:00Z" w:initials="G">
    <w:p w14:paraId="31E68913" w14:textId="5FBC02E7" w:rsidR="002F6512" w:rsidRDefault="002F6512">
      <w:pPr>
        <w:pStyle w:val="CommentText"/>
      </w:pPr>
      <w:r>
        <w:rPr>
          <w:rStyle w:val="CommentReference"/>
        </w:rPr>
        <w:annotationRef/>
      </w:r>
      <w:r>
        <w:t>maybe just state as R-X</w:t>
      </w:r>
    </w:p>
  </w:comment>
  <w:comment w:id="540" w:author="Gary" w:date="2023-09-20T13:10:00Z" w:initials="G">
    <w:p w14:paraId="583B83BD" w14:textId="53C7A5C5" w:rsidR="002F6512" w:rsidRDefault="002F6512">
      <w:pPr>
        <w:pStyle w:val="CommentText"/>
      </w:pPr>
      <w:r>
        <w:rPr>
          <w:rStyle w:val="CommentReference"/>
        </w:rPr>
        <w:annotationRef/>
      </w:r>
      <w:r>
        <w:t>Stefanie I’m a bit of a punctuation nerd. When embedded in a sentence, “however” should follow a semi-colon and then be followed by a comma. Hence, “…survey; however, the number…”</w:t>
      </w:r>
    </w:p>
  </w:comment>
  <w:comment w:id="675" w:author="Gary" w:date="2023-09-20T19:26:00Z" w:initials="G">
    <w:p w14:paraId="1D09A8EB" w14:textId="4748B3A0" w:rsidR="002D6E9B" w:rsidRDefault="002D6E9B">
      <w:pPr>
        <w:pStyle w:val="CommentText"/>
      </w:pPr>
      <w:r>
        <w:rPr>
          <w:rStyle w:val="CommentReference"/>
        </w:rPr>
        <w:annotationRef/>
      </w:r>
      <w:r>
        <w:t xml:space="preserve">Stefanie in case some readers wish to check the original paper I think we should add the following sentence here: “Moreover, the Fescue assemblage was larger than that shown in B&amp;P 1982, which we attribute to the previously described dataset differences between the two studies.”  </w:t>
      </w:r>
    </w:p>
  </w:comment>
  <w:comment w:id="676" w:author="Lane, Stefanie" w:date="2023-09-25T15:51:00Z" w:initials="LS">
    <w:p w14:paraId="0D289DA8" w14:textId="77777777" w:rsidR="002D6E9B" w:rsidRDefault="002D6E9B">
      <w:pPr>
        <w:pStyle w:val="CommentText"/>
      </w:pPr>
      <w:r>
        <w:rPr>
          <w:rStyle w:val="CommentReference"/>
        </w:rPr>
        <w:annotationRef/>
      </w:r>
      <w:r>
        <w:rPr>
          <w:lang w:val="en-CA"/>
        </w:rPr>
        <w:t>Agreed we may want to alert readers to comparison between datasets/analyses. I wonder if this is ok to do in the Methods (maybe 2-3 sentences at the end of 'differences between datasets')? Something like "...For example, we note that for the 1979 data, 17 more plots clustered in the Fescue assemblage in this analysis than in B&amp;P (1982), which we attribute to the previously described…" (note: 29 plots in Fescue assemblage in this analysis of the 1979 data; only 12 in 1982 Table 2)</w:t>
      </w:r>
    </w:p>
    <w:p w14:paraId="6A34E1B6" w14:textId="77777777" w:rsidR="002D6E9B" w:rsidRDefault="002D6E9B">
      <w:pPr>
        <w:pStyle w:val="CommentText"/>
      </w:pPr>
    </w:p>
    <w:p w14:paraId="7B82D246" w14:textId="77777777" w:rsidR="002D6E9B" w:rsidRDefault="002D6E9B" w:rsidP="00FD66B6">
      <w:pPr>
        <w:pStyle w:val="CommentText"/>
      </w:pPr>
      <w:r>
        <w:rPr>
          <w:lang w:val="en-CA"/>
        </w:rPr>
        <w:t>Here, I worry it opens the door for needing to explain overall differences due to analyses, which starts to feel tangential/scope creepy</w:t>
      </w:r>
    </w:p>
  </w:comment>
  <w:comment w:id="677" w:author="Gary" w:date="2023-09-26T13:33:00Z" w:initials="G">
    <w:p w14:paraId="2567CA26" w14:textId="586110D1" w:rsidR="00994E02" w:rsidRDefault="00994E02">
      <w:pPr>
        <w:pStyle w:val="CommentText"/>
      </w:pPr>
      <w:r>
        <w:rPr>
          <w:rStyle w:val="CommentReference"/>
        </w:rPr>
        <w:annotationRef/>
      </w:r>
      <w:r>
        <w:t>I agree let’s leave it out. If anyone does notice the difference from the original Fescue they can contact you…or surmise that it was likely due to the dataset differences.</w:t>
      </w:r>
    </w:p>
  </w:comment>
  <w:comment w:id="683" w:author="Gary" w:date="2023-09-20T19:54:00Z" w:initials="G">
    <w:p w14:paraId="41F5546E" w14:textId="3F27D951" w:rsidR="002D6E9B" w:rsidRDefault="002D6E9B">
      <w:pPr>
        <w:pStyle w:val="CommentText"/>
      </w:pPr>
      <w:r>
        <w:rPr>
          <w:rStyle w:val="CommentReference"/>
        </w:rPr>
        <w:annotationRef/>
      </w:r>
      <w:r>
        <w:t>Spell-out genus name at start of sentence.</w:t>
      </w:r>
    </w:p>
  </w:comment>
  <w:comment w:id="700" w:author="Gary" w:date="2023-09-22T10:43:00Z" w:initials="G">
    <w:p w14:paraId="37367EE6" w14:textId="38DD9AD9" w:rsidR="002D6E9B" w:rsidRDefault="002D6E9B">
      <w:pPr>
        <w:pStyle w:val="CommentText"/>
      </w:pPr>
      <w:r>
        <w:rPr>
          <w:rStyle w:val="CommentReference"/>
        </w:rPr>
        <w:annotationRef/>
      </w:r>
      <w:r>
        <w:t>Overstatement? Closer to 33% as 29 plots in 1979 and 18 plots in 2019.</w:t>
      </w:r>
    </w:p>
  </w:comment>
  <w:comment w:id="711" w:author="Gary" w:date="2023-09-22T11:32:00Z" w:initials="G">
    <w:p w14:paraId="37F20F2A" w14:textId="6A36A1BE" w:rsidR="002D6E9B" w:rsidRDefault="002D6E9B">
      <w:pPr>
        <w:pStyle w:val="CommentText"/>
      </w:pPr>
      <w:r>
        <w:rPr>
          <w:rStyle w:val="CommentReference"/>
        </w:rPr>
        <w:annotationRef/>
      </w:r>
      <w:r>
        <w:t>keep both descriptors here?</w:t>
      </w:r>
    </w:p>
  </w:comment>
  <w:comment w:id="1205" w:author="Gary" w:date="2023-09-20T19:23:00Z" w:initials="G">
    <w:p w14:paraId="07D0E6EF" w14:textId="62302D1E" w:rsidR="002F6512" w:rsidRDefault="002F6512">
      <w:pPr>
        <w:pStyle w:val="CommentText"/>
      </w:pPr>
      <w:r>
        <w:rPr>
          <w:rStyle w:val="CommentReference"/>
        </w:rPr>
        <w:annotationRef/>
      </w:r>
      <w:r>
        <w:t>Missing Years at top of Table 1?</w:t>
      </w:r>
    </w:p>
  </w:comment>
  <w:comment w:id="1208" w:author="Gary" w:date="2023-09-26T12:14:00Z" w:initials="G">
    <w:p w14:paraId="5600C90B" w14:textId="0445CF7A" w:rsidR="002F6512" w:rsidRDefault="002F6512">
      <w:pPr>
        <w:pStyle w:val="CommentText"/>
      </w:pPr>
      <w:r>
        <w:rPr>
          <w:rStyle w:val="CommentReference"/>
        </w:rPr>
        <w:annotationRef/>
      </w:r>
      <w:r>
        <w:t xml:space="preserve">Suggest show indicator values to 2 decimal places and show small p-values as &lt;0.01 or &lt;0.001 as in Table S2. </w:t>
      </w:r>
    </w:p>
  </w:comment>
  <w:comment w:id="2347" w:author="Gary" w:date="2023-09-21T14:56:00Z" w:initials="G">
    <w:p w14:paraId="6482ADD0" w14:textId="3F9A89CA" w:rsidR="002F6512" w:rsidRDefault="002F6512">
      <w:pPr>
        <w:pStyle w:val="CommentText"/>
      </w:pPr>
      <w:r>
        <w:rPr>
          <w:rStyle w:val="CommentReference"/>
        </w:rPr>
        <w:annotationRef/>
      </w:r>
      <w:r>
        <w:t>Should this be 28 fewer plots? Table S1 states 27.</w:t>
      </w:r>
    </w:p>
  </w:comment>
  <w:comment w:id="2348" w:author="Lane, Stefanie" w:date="2023-09-25T14:43:00Z" w:initials="LS">
    <w:p w14:paraId="475A3B46" w14:textId="77777777" w:rsidR="002F6512" w:rsidRDefault="002F6512" w:rsidP="00FD66B6">
      <w:pPr>
        <w:pStyle w:val="CommentText"/>
      </w:pPr>
      <w:r>
        <w:rPr>
          <w:rStyle w:val="CommentReference"/>
        </w:rPr>
        <w:annotationRef/>
      </w:r>
      <w:r>
        <w:rPr>
          <w:lang w:val="en-CA"/>
        </w:rPr>
        <w:t>For this table, just comparing total # plots compared between datasets ('total' values)</w:t>
      </w:r>
    </w:p>
  </w:comment>
  <w:comment w:id="2610" w:author="Gary" w:date="2023-09-22T12:03:00Z" w:initials="G">
    <w:p w14:paraId="4501AF9B" w14:textId="1364C126" w:rsidR="002F6512" w:rsidRDefault="002F6512">
      <w:pPr>
        <w:pStyle w:val="CommentText"/>
      </w:pPr>
      <w:r>
        <w:rPr>
          <w:rStyle w:val="CommentReference"/>
        </w:rPr>
        <w:annotationRef/>
      </w:r>
      <w:r>
        <w:t>Suggest replace with a more neutral statement such as “Dendrograms from cluster analysis of species cover data from each sampling period showing the three main assemblage types.”  The comment about distance between types is misleading as Fescue and Bogbean actually link at a shorter distance in 2019.</w:t>
      </w:r>
    </w:p>
  </w:comment>
  <w:comment w:id="2611" w:author="Lane, Stefanie" w:date="2023-09-25T15:01:00Z" w:initials="LS">
    <w:p w14:paraId="4287F535" w14:textId="77777777" w:rsidR="002F6512" w:rsidRDefault="002F6512" w:rsidP="00FD66B6">
      <w:pPr>
        <w:pStyle w:val="CommentText"/>
      </w:pPr>
      <w:r>
        <w:rPr>
          <w:rStyle w:val="CommentReference"/>
        </w:rPr>
        <w:annotationRef/>
      </w:r>
      <w:r>
        <w:rPr>
          <w:lang w:val="en-CA"/>
        </w:rPr>
        <w:t xml:space="preserve">Hm; to me this looks like Sedge (green) &amp; Fescue (gold) cluster closer together in 2019; bogbean (blue) looks to be the most dissimilar in 2019. </w:t>
      </w:r>
    </w:p>
  </w:comment>
  <w:comment w:id="2612" w:author="Gary" w:date="2023-09-26T11:23:00Z" w:initials="G">
    <w:p w14:paraId="15A938B6" w14:textId="39015B83" w:rsidR="002F6512" w:rsidRDefault="002F6512">
      <w:pPr>
        <w:pStyle w:val="CommentText"/>
      </w:pPr>
      <w:r>
        <w:rPr>
          <w:rStyle w:val="CommentReference"/>
        </w:rPr>
        <w:annotationRef/>
      </w:r>
      <w:r>
        <w:t>Oops…my mistake…got colours mixed</w:t>
      </w:r>
    </w:p>
  </w:comment>
  <w:comment w:id="2613" w:author="Gary" w:date="2023-09-26T11:45:00Z" w:initials="G">
    <w:p w14:paraId="7DFFCDD4" w14:textId="15D4D7BC" w:rsidR="002F6512" w:rsidRDefault="002F6512">
      <w:pPr>
        <w:pStyle w:val="CommentText"/>
      </w:pPr>
      <w:r>
        <w:rPr>
          <w:rStyle w:val="CommentReference"/>
        </w:rPr>
        <w:annotationRef/>
      </w:r>
      <w:r>
        <w:t xml:space="preserve">I changed your wording as “break points” implied the clusters were formed divisively (top down) whereas they actually  formed agglomeratively (bottom up). </w:t>
      </w:r>
    </w:p>
  </w:comment>
  <w:comment w:id="2624" w:author="Gary" w:date="2023-09-22T12:17:00Z" w:initials="G">
    <w:p w14:paraId="6AD0C364" w14:textId="487B6B56" w:rsidR="002F6512" w:rsidRDefault="002F6512">
      <w:pPr>
        <w:pStyle w:val="CommentText"/>
      </w:pPr>
      <w:r>
        <w:rPr>
          <w:rStyle w:val="CommentReference"/>
        </w:rPr>
        <w:annotationRef/>
      </w:r>
      <w:r>
        <w:t>Restate species names for each assemblage?</w:t>
      </w:r>
    </w:p>
  </w:comment>
  <w:comment w:id="2644" w:author="Gary" w:date="2023-09-22T12:24:00Z" w:initials="G">
    <w:p w14:paraId="58DE17E0" w14:textId="0DAA3CB8" w:rsidR="002F6512" w:rsidRDefault="002F6512">
      <w:pPr>
        <w:pStyle w:val="CommentText"/>
      </w:pPr>
      <w:r>
        <w:rPr>
          <w:rStyle w:val="CommentReference"/>
        </w:rPr>
        <w:annotationRef/>
      </w:r>
      <w:r>
        <w:t xml:space="preserve">On reflection is this really a cause for concern? </w:t>
      </w:r>
    </w:p>
  </w:comment>
  <w:comment w:id="2645" w:author="Lane, Stefanie" w:date="2023-09-25T15:18:00Z" w:initials="LS">
    <w:p w14:paraId="46459DE8" w14:textId="77777777" w:rsidR="002F6512" w:rsidRDefault="002F6512">
      <w:pPr>
        <w:pStyle w:val="CommentText"/>
      </w:pPr>
      <w:r>
        <w:rPr>
          <w:rStyle w:val="CommentReference"/>
        </w:rPr>
        <w:annotationRef/>
      </w:r>
      <w:r>
        <w:rPr>
          <w:lang w:val="en-CA"/>
        </w:rPr>
        <w:t xml:space="preserve">I kind of think so: overall trend is that dissimilarity is increasing between assemblages (dendrogram), while frequency of finding a given unique species within an assemblage is decreasing (increasing B-div). </w:t>
      </w:r>
    </w:p>
    <w:p w14:paraId="77C7A41F" w14:textId="77777777" w:rsidR="002F6512" w:rsidRDefault="002F6512">
      <w:pPr>
        <w:pStyle w:val="CommentText"/>
      </w:pPr>
    </w:p>
    <w:p w14:paraId="40F0271B" w14:textId="77777777" w:rsidR="002F6512" w:rsidRDefault="002F6512">
      <w:pPr>
        <w:pStyle w:val="CommentText"/>
      </w:pPr>
      <w:r>
        <w:rPr>
          <w:lang w:val="en-CA"/>
        </w:rPr>
        <w:t xml:space="preserve">To me, this means that dominant (by cover abundance) species are increasingly dominant within each assemblage, while chance of finding unique species within each assemblage (regardless of cover abundance) decreases. </w:t>
      </w:r>
    </w:p>
    <w:p w14:paraId="58191BBC" w14:textId="77777777" w:rsidR="002F6512" w:rsidRDefault="002F6512">
      <w:pPr>
        <w:pStyle w:val="CommentText"/>
      </w:pPr>
    </w:p>
    <w:p w14:paraId="38EE4025" w14:textId="77777777" w:rsidR="002F6512" w:rsidRDefault="002F6512" w:rsidP="00FD66B6">
      <w:pPr>
        <w:pStyle w:val="CommentText"/>
      </w:pPr>
      <w:r>
        <w:rPr>
          <w:lang w:val="en-CA"/>
        </w:rPr>
        <w:t>See also 4th paragraph in this section</w:t>
      </w:r>
    </w:p>
  </w:comment>
  <w:comment w:id="2646" w:author="Gary" w:date="2023-09-26T11:54:00Z" w:initials="G">
    <w:p w14:paraId="4D4955FD" w14:textId="2BB145B6" w:rsidR="002F6512" w:rsidRDefault="002F6512">
      <w:pPr>
        <w:pStyle w:val="CommentText"/>
      </w:pPr>
      <w:r>
        <w:rPr>
          <w:rStyle w:val="CommentReference"/>
        </w:rPr>
        <w:annotationRef/>
      </w:r>
      <w:r>
        <w:t>Good answer. I meant this as a thesis defense type question.  I was thinking of a highly productive Carex lyngbyei tidal marsh that is a low diversity, homogeneous community but still a highly desirable assemblage type.</w:t>
      </w:r>
    </w:p>
  </w:comment>
  <w:comment w:id="2647" w:author="Gary" w:date="2023-09-22T12:22:00Z" w:initials="G">
    <w:p w14:paraId="7CBF46B9" w14:textId="6D5C6507" w:rsidR="002F6512" w:rsidRDefault="002F6512">
      <w:pPr>
        <w:pStyle w:val="CommentText"/>
      </w:pPr>
      <w:r>
        <w:rPr>
          <w:rStyle w:val="CommentReference"/>
        </w:rPr>
        <w:annotationRef/>
      </w:r>
      <w:r>
        <w:t>See my comment on Fig.3. The Sedge assemblage appears as most dissimilar from the other two by 2019. Need to rephrase?</w:t>
      </w:r>
    </w:p>
  </w:comment>
  <w:comment w:id="2648" w:author="Lane, Stefanie" w:date="2023-09-25T15:10:00Z" w:initials="LS">
    <w:p w14:paraId="7D31C262" w14:textId="77777777" w:rsidR="002F6512" w:rsidRDefault="002F6512" w:rsidP="00FD66B6">
      <w:pPr>
        <w:pStyle w:val="CommentText"/>
      </w:pPr>
      <w:r>
        <w:rPr>
          <w:rStyle w:val="CommentReference"/>
        </w:rPr>
        <w:annotationRef/>
      </w:r>
      <w:r>
        <w:rPr>
          <w:lang w:val="en-CA"/>
        </w:rPr>
        <w:t>Hmm, maybe it's a color symbology or legend issue wrt perception? Sedge &amp; fescue are most similar in 2019, bogbean is most dissimilar. Trend is reversed in 1979, 1999 datasets (artifact of plot selection - if I run your whole dataset, I get the same dendrogram as your publication)</w:t>
      </w:r>
    </w:p>
  </w:comment>
  <w:comment w:id="2653" w:author="Gary" w:date="2023-09-22T12:38:00Z" w:initials="G">
    <w:p w14:paraId="3505459D" w14:textId="77777777" w:rsidR="002F6512" w:rsidRDefault="002F6512" w:rsidP="00FD66B6">
      <w:pPr>
        <w:pStyle w:val="CommentText"/>
      </w:pPr>
      <w:r>
        <w:rPr>
          <w:rStyle w:val="CommentReference"/>
        </w:rPr>
        <w:annotationRef/>
      </w:r>
      <w:r>
        <w:t>Error. Need to rephrase this part.</w:t>
      </w:r>
    </w:p>
  </w:comment>
  <w:comment w:id="2654" w:author="Lane, Stefanie" w:date="2023-09-25T15:18:00Z" w:initials="LS">
    <w:p w14:paraId="2009C301" w14:textId="77777777" w:rsidR="002F6512" w:rsidRDefault="002F6512" w:rsidP="00FD66B6">
      <w:pPr>
        <w:pStyle w:val="CommentText"/>
      </w:pPr>
      <w:r>
        <w:rPr>
          <w:rStyle w:val="CommentReference"/>
        </w:rPr>
        <w:annotationRef/>
      </w:r>
      <w:r>
        <w:rPr>
          <w:lang w:val="en-CA"/>
        </w:rPr>
        <w:t>Confirm? See note in caption at Fig. 3</w:t>
      </w:r>
    </w:p>
  </w:comment>
  <w:comment w:id="2655" w:author="Gary" w:date="2023-09-26T12:00:00Z" w:initials="G">
    <w:p w14:paraId="77088FF4" w14:textId="318DE602" w:rsidR="002F6512" w:rsidRDefault="002F6512">
      <w:pPr>
        <w:pStyle w:val="CommentText"/>
      </w:pPr>
      <w:r>
        <w:rPr>
          <w:rStyle w:val="CommentReference"/>
        </w:rPr>
        <w:annotationRef/>
      </w:r>
      <w:r>
        <w:t>My mistake. Ok as is.</w:t>
      </w:r>
    </w:p>
  </w:comment>
  <w:comment w:id="2685" w:author="Gary" w:date="2023-09-22T12:48:00Z" w:initials="G">
    <w:p w14:paraId="601234EC" w14:textId="08A7A1FE" w:rsidR="002F6512" w:rsidRDefault="002F6512">
      <w:pPr>
        <w:pStyle w:val="CommentText"/>
      </w:pPr>
      <w:r>
        <w:rPr>
          <w:rStyle w:val="CommentReference"/>
        </w:rPr>
        <w:annotationRef/>
      </w:r>
      <w:r>
        <w:t>See my comments on this.  Rephrase?</w:t>
      </w:r>
    </w:p>
  </w:comment>
  <w:comment w:id="2686" w:author="Lane, Stefanie" w:date="2023-09-25T16:26:00Z" w:initials="LS">
    <w:p w14:paraId="57F9C750" w14:textId="77777777" w:rsidR="002F6512" w:rsidRDefault="002F6512" w:rsidP="00FD66B6">
      <w:pPr>
        <w:pStyle w:val="CommentText"/>
      </w:pPr>
      <w:r>
        <w:rPr>
          <w:rStyle w:val="CommentReference"/>
        </w:rPr>
        <w:annotationRef/>
      </w:r>
      <w:r>
        <w:rPr>
          <w:lang w:val="en-CA"/>
        </w:rPr>
        <w:t xml:space="preserve">Better? </w:t>
      </w:r>
    </w:p>
  </w:comment>
  <w:comment w:id="2687" w:author="Gary" w:date="2023-09-26T12:30:00Z" w:initials="G">
    <w:p w14:paraId="32EB80E2" w14:textId="47B7A9B6" w:rsidR="002F6512" w:rsidRDefault="002F6512">
      <w:pPr>
        <w:pStyle w:val="CommentText"/>
      </w:pPr>
      <w:r>
        <w:rPr>
          <w:rStyle w:val="CommentReference"/>
        </w:rPr>
        <w:annotationRef/>
      </w:r>
      <w:r>
        <w:t>Still need rephrasing?  Where is Table 3? Also Fig 3 shows Bogbean as more distinct but Sedge-Fescue have become more similar.</w:t>
      </w:r>
    </w:p>
  </w:comment>
  <w:comment w:id="2688" w:author="Lane, Stefanie" w:date="2023-09-27T17:55:00Z" w:initials="SL">
    <w:p w14:paraId="3F0183C2" w14:textId="77777777" w:rsidR="00F97798" w:rsidRDefault="00F97798" w:rsidP="003015B0">
      <w:pPr>
        <w:pStyle w:val="CommentText"/>
      </w:pPr>
      <w:r>
        <w:rPr>
          <w:rStyle w:val="CommentReference"/>
        </w:rPr>
        <w:annotationRef/>
      </w:r>
      <w:r>
        <w:rPr>
          <w:lang w:val="en-CA"/>
        </w:rPr>
        <w:t>Should have been Table 2, brain glitch</w:t>
      </w:r>
    </w:p>
  </w:comment>
  <w:comment w:id="2709" w:author="Gary" w:date="2023-09-22T12:53:00Z" w:initials="G">
    <w:p w14:paraId="64AAB8CF" w14:textId="3B7502C4" w:rsidR="002F6512" w:rsidRDefault="002F6512">
      <w:pPr>
        <w:pStyle w:val="CommentText"/>
      </w:pPr>
      <w:r>
        <w:rPr>
          <w:rStyle w:val="CommentReference"/>
        </w:rPr>
        <w:annotationRef/>
      </w:r>
      <w:r>
        <w:t>Run-on sentence.</w:t>
      </w:r>
    </w:p>
  </w:comment>
  <w:comment w:id="2754" w:author="Lane, Stefanie" w:date="2023-09-07T11:46:00Z" w:initials="SL">
    <w:p w14:paraId="78C4AE49" w14:textId="77777777" w:rsidR="002F6512" w:rsidRDefault="002F6512" w:rsidP="00836572">
      <w:pPr>
        <w:pStyle w:val="CommentText"/>
        <w:rPr>
          <w:lang w:val="en-CA"/>
        </w:rPr>
      </w:pPr>
      <w:r>
        <w:rPr>
          <w:rStyle w:val="CommentReference"/>
        </w:rPr>
        <w:annotationRef/>
      </w:r>
    </w:p>
    <w:p w14:paraId="02F0974A" w14:textId="0156C4B3" w:rsidR="002F6512" w:rsidRDefault="002F6512" w:rsidP="00836572">
      <w:pPr>
        <w:pStyle w:val="CommentText"/>
      </w:pPr>
      <w:r>
        <w:rPr>
          <w:lang w:val="en-CA"/>
        </w:rPr>
        <w:t>Gary flagged this as a logical leap</w:t>
      </w:r>
    </w:p>
  </w:comment>
  <w:comment w:id="2759" w:author="Gary" w:date="2023-09-26T10:46:00Z" w:initials="G">
    <w:p w14:paraId="5912234E" w14:textId="11566604" w:rsidR="002F6512" w:rsidRDefault="002F6512">
      <w:pPr>
        <w:pStyle w:val="CommentText"/>
      </w:pPr>
      <w:r>
        <w:rPr>
          <w:rStyle w:val="CommentReference"/>
        </w:rPr>
        <w:annotationRef/>
      </w:r>
      <w:r>
        <w:t>hydrogeomorphic?</w:t>
      </w:r>
    </w:p>
  </w:comment>
  <w:comment w:id="2765" w:author="Gary" w:date="2023-09-22T13:02:00Z" w:initials="G">
    <w:p w14:paraId="6C421E25" w14:textId="5B5D769C" w:rsidR="002F6512" w:rsidRDefault="002F6512">
      <w:pPr>
        <w:pStyle w:val="CommentText"/>
      </w:pPr>
      <w:r>
        <w:rPr>
          <w:rStyle w:val="CommentReference"/>
        </w:rPr>
        <w:annotationRef/>
      </w:r>
      <w:r>
        <w:t>outcomes?</w:t>
      </w:r>
    </w:p>
  </w:comment>
  <w:comment w:id="2810" w:author="Gary" w:date="2023-09-26T12:50:00Z" w:initials="G">
    <w:p w14:paraId="105E1158" w14:textId="383AF54A" w:rsidR="002F6512" w:rsidRDefault="002F6512">
      <w:pPr>
        <w:pStyle w:val="CommentText"/>
      </w:pPr>
      <w:r>
        <w:rPr>
          <w:rStyle w:val="CommentReference"/>
        </w:rPr>
        <w:annotationRef/>
      </w:r>
      <w:r>
        <w:t>Sounds like there many…don’t need to admit.</w:t>
      </w:r>
    </w:p>
  </w:comment>
  <w:comment w:id="2938" w:author="Gary" w:date="2023-09-22T10:50:00Z" w:initials="G">
    <w:p w14:paraId="55BFB88D" w14:textId="51797E79" w:rsidR="002F6512" w:rsidRDefault="002F6512">
      <w:pPr>
        <w:pStyle w:val="CommentText"/>
      </w:pPr>
      <w:r>
        <w:rPr>
          <w:rStyle w:val="CommentReference"/>
        </w:rPr>
        <w:annotationRef/>
      </w:r>
      <w:r>
        <w:t>I think this was stated as 28 plots in text.</w:t>
      </w:r>
    </w:p>
  </w:comment>
  <w:comment w:id="2939" w:author="Lane, Stefanie" w:date="2023-09-27T17:42:00Z" w:initials="SL">
    <w:p w14:paraId="25A5F736" w14:textId="77777777" w:rsidR="000A2FAF" w:rsidRDefault="000A2FAF" w:rsidP="001576B7">
      <w:pPr>
        <w:pStyle w:val="CommentText"/>
      </w:pPr>
      <w:r>
        <w:rPr>
          <w:rStyle w:val="CommentReference"/>
        </w:rPr>
        <w:annotationRef/>
      </w:r>
      <w:r>
        <w:rPr>
          <w:lang w:val="en-CA"/>
        </w:rPr>
        <w:t>Confirmed 27</w:t>
      </w:r>
    </w:p>
  </w:comment>
  <w:comment w:id="9227" w:author="Gary" w:date="2023-09-22T10:58:00Z" w:initials="G">
    <w:p w14:paraId="2B9D9F14" w14:textId="754822B1" w:rsidR="002F6512" w:rsidRDefault="002F6512">
      <w:pPr>
        <w:pStyle w:val="CommentText"/>
      </w:pPr>
      <w:r>
        <w:rPr>
          <w:rStyle w:val="CommentReference"/>
        </w:rPr>
        <w:annotationRef/>
      </w:r>
      <w:r>
        <w:t>I added a few more transec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168333" w15:done="1"/>
  <w15:commentEx w15:paraId="766B27EC" w15:done="1"/>
  <w15:commentEx w15:paraId="6E456ABC" w15:done="1"/>
  <w15:commentEx w15:paraId="31E68913" w15:done="1"/>
  <w15:commentEx w15:paraId="583B83BD" w15:done="1"/>
  <w15:commentEx w15:paraId="1D09A8EB" w15:done="0"/>
  <w15:commentEx w15:paraId="7B82D246" w15:paraIdParent="1D09A8EB" w15:done="0"/>
  <w15:commentEx w15:paraId="2567CA26" w15:paraIdParent="1D09A8EB" w15:done="0"/>
  <w15:commentEx w15:paraId="41F5546E" w15:done="1"/>
  <w15:commentEx w15:paraId="37367EE6" w15:done="0"/>
  <w15:commentEx w15:paraId="37F20F2A" w15:done="1"/>
  <w15:commentEx w15:paraId="07D0E6EF" w15:done="1"/>
  <w15:commentEx w15:paraId="5600C90B" w15:done="1"/>
  <w15:commentEx w15:paraId="6482ADD0" w15:done="1"/>
  <w15:commentEx w15:paraId="475A3B46" w15:paraIdParent="6482ADD0" w15:done="1"/>
  <w15:commentEx w15:paraId="4501AF9B" w15:done="1"/>
  <w15:commentEx w15:paraId="4287F535" w15:paraIdParent="4501AF9B" w15:done="1"/>
  <w15:commentEx w15:paraId="15A938B6" w15:paraIdParent="4501AF9B" w15:done="1"/>
  <w15:commentEx w15:paraId="7DFFCDD4" w15:paraIdParent="4501AF9B" w15:done="1"/>
  <w15:commentEx w15:paraId="6AD0C364" w15:done="1"/>
  <w15:commentEx w15:paraId="58DE17E0" w15:done="1"/>
  <w15:commentEx w15:paraId="38EE4025" w15:paraIdParent="58DE17E0" w15:done="1"/>
  <w15:commentEx w15:paraId="4D4955FD" w15:paraIdParent="58DE17E0" w15:done="1"/>
  <w15:commentEx w15:paraId="7CBF46B9" w15:done="1"/>
  <w15:commentEx w15:paraId="7D31C262" w15:paraIdParent="7CBF46B9" w15:done="1"/>
  <w15:commentEx w15:paraId="3505459D" w15:done="1"/>
  <w15:commentEx w15:paraId="2009C301" w15:paraIdParent="3505459D" w15:done="1"/>
  <w15:commentEx w15:paraId="77088FF4" w15:paraIdParent="3505459D" w15:done="1"/>
  <w15:commentEx w15:paraId="601234EC" w15:done="1"/>
  <w15:commentEx w15:paraId="57F9C750" w15:paraIdParent="601234EC" w15:done="1"/>
  <w15:commentEx w15:paraId="32EB80E2" w15:paraIdParent="601234EC" w15:done="1"/>
  <w15:commentEx w15:paraId="3F0183C2" w15:paraIdParent="601234EC" w15:done="1"/>
  <w15:commentEx w15:paraId="64AAB8CF" w15:done="1"/>
  <w15:commentEx w15:paraId="02F0974A" w15:done="0"/>
  <w15:commentEx w15:paraId="5912234E" w15:done="1"/>
  <w15:commentEx w15:paraId="6C421E25" w15:done="0"/>
  <w15:commentEx w15:paraId="105E1158" w15:done="0"/>
  <w15:commentEx w15:paraId="55BFB88D" w15:done="1"/>
  <w15:commentEx w15:paraId="25A5F736" w15:paraIdParent="55BFB88D" w15:done="1"/>
  <w15:commentEx w15:paraId="2B9D9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DAF0D8" w16cex:dateUtc="2023-09-25T22:51:00Z"/>
  <w16cex:commentExtensible w16cex:durableId="486C08B1" w16cex:dateUtc="2023-09-25T21:43:00Z"/>
  <w16cex:commentExtensible w16cex:durableId="3C70FE29" w16cex:dateUtc="2023-09-25T22:01:00Z"/>
  <w16cex:commentExtensible w16cex:durableId="37DF2F1D" w16cex:dateUtc="2023-09-25T22:18:00Z"/>
  <w16cex:commentExtensible w16cex:durableId="1F5720CC" w16cex:dateUtc="2023-09-25T22:10:00Z"/>
  <w16cex:commentExtensible w16cex:durableId="3AAFA2F1" w16cex:dateUtc="2023-09-25T22:18:00Z"/>
  <w16cex:commentExtensible w16cex:durableId="7CC917DD" w16cex:dateUtc="2023-09-25T23:26:00Z"/>
  <w16cex:commentExtensible w16cex:durableId="437690F8" w16cex:dateUtc="2023-09-28T00:55:00Z"/>
  <w16cex:commentExtensible w16cex:durableId="056174FD" w16cex:dateUtc="2023-09-07T18:46:00Z"/>
  <w16cex:commentExtensible w16cex:durableId="73E62E8A" w16cex:dateUtc="2023-09-28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168333" w16cid:durableId="28B56903"/>
  <w16cid:commentId w16cid:paraId="766B27EC" w16cid:durableId="28B56980"/>
  <w16cid:commentId w16cid:paraId="6E456ABC" w16cid:durableId="28BC5830"/>
  <w16cid:commentId w16cid:paraId="31E68913" w16cid:durableId="28B56BFF"/>
  <w16cid:commentId w16cid:paraId="583B83BD" w16cid:durableId="28B56DBB"/>
  <w16cid:commentId w16cid:paraId="1D09A8EB" w16cid:durableId="28B5C600"/>
  <w16cid:commentId w16cid:paraId="7B82D246" w16cid:durableId="4DDAF0D8"/>
  <w16cid:commentId w16cid:paraId="2567CA26" w16cid:durableId="28BD5C3A"/>
  <w16cid:commentId w16cid:paraId="41F5546E" w16cid:durableId="28B5CC7B"/>
  <w16cid:commentId w16cid:paraId="37367EE6" w16cid:durableId="28B7EE68"/>
  <w16cid:commentId w16cid:paraId="37F20F2A" w16cid:durableId="28B7F9B7"/>
  <w16cid:commentId w16cid:paraId="07D0E6EF" w16cid:durableId="28B5C53E"/>
  <w16cid:commentId w16cid:paraId="5600C90B" w16cid:durableId="28BD49AD"/>
  <w16cid:commentId w16cid:paraId="6482ADD0" w16cid:durableId="28B6D834"/>
  <w16cid:commentId w16cid:paraId="475A3B46" w16cid:durableId="486C08B1"/>
  <w16cid:commentId w16cid:paraId="4501AF9B" w16cid:durableId="28B800FE"/>
  <w16cid:commentId w16cid:paraId="4287F535" w16cid:durableId="3C70FE29"/>
  <w16cid:commentId w16cid:paraId="15A938B6" w16cid:durableId="28BD3DBE"/>
  <w16cid:commentId w16cid:paraId="7DFFCDD4" w16cid:durableId="28BD42C4"/>
  <w16cid:commentId w16cid:paraId="6AD0C364" w16cid:durableId="28B8046D"/>
  <w16cid:commentId w16cid:paraId="58DE17E0" w16cid:durableId="28B805EB"/>
  <w16cid:commentId w16cid:paraId="38EE4025" w16cid:durableId="37DF2F1D"/>
  <w16cid:commentId w16cid:paraId="4D4955FD" w16cid:durableId="28BD44FC"/>
  <w16cid:commentId w16cid:paraId="7CBF46B9" w16cid:durableId="28B8059A"/>
  <w16cid:commentId w16cid:paraId="7D31C262" w16cid:durableId="1F5720CC"/>
  <w16cid:commentId w16cid:paraId="3505459D" w16cid:durableId="28B8095E"/>
  <w16cid:commentId w16cid:paraId="2009C301" w16cid:durableId="3AAFA2F1"/>
  <w16cid:commentId w16cid:paraId="77088FF4" w16cid:durableId="28BD466E"/>
  <w16cid:commentId w16cid:paraId="601234EC" w16cid:durableId="28B80BA1"/>
  <w16cid:commentId w16cid:paraId="57F9C750" w16cid:durableId="7CC917DD"/>
  <w16cid:commentId w16cid:paraId="32EB80E2" w16cid:durableId="28BD4D4C"/>
  <w16cid:commentId w16cid:paraId="3F0183C2" w16cid:durableId="437690F8"/>
  <w16cid:commentId w16cid:paraId="64AAB8CF" w16cid:durableId="28B80CCB"/>
  <w16cid:commentId w16cid:paraId="02F0974A" w16cid:durableId="056174FD"/>
  <w16cid:commentId w16cid:paraId="5912234E" w16cid:durableId="28BD350A"/>
  <w16cid:commentId w16cid:paraId="6C421E25" w16cid:durableId="28B80EE1"/>
  <w16cid:commentId w16cid:paraId="105E1158" w16cid:durableId="28BD51F8"/>
  <w16cid:commentId w16cid:paraId="55BFB88D" w16cid:durableId="28B7EFFE"/>
  <w16cid:commentId w16cid:paraId="25A5F736" w16cid:durableId="73E62E8A"/>
  <w16cid:commentId w16cid:paraId="2B9D9F14" w16cid:durableId="28B7F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7D04E" w14:textId="77777777" w:rsidR="00640E0E" w:rsidRDefault="00640E0E" w:rsidP="00BF4E75">
      <w:pPr>
        <w:spacing w:after="0" w:line="240" w:lineRule="auto"/>
      </w:pPr>
      <w:r>
        <w:separator/>
      </w:r>
    </w:p>
  </w:endnote>
  <w:endnote w:type="continuationSeparator" w:id="0">
    <w:p w14:paraId="13F4D34C" w14:textId="77777777" w:rsidR="00640E0E" w:rsidRDefault="00640E0E" w:rsidP="00BF4E75">
      <w:pPr>
        <w:spacing w:after="0" w:line="240" w:lineRule="auto"/>
      </w:pPr>
      <w:r>
        <w:continuationSeparator/>
      </w:r>
    </w:p>
  </w:endnote>
  <w:endnote w:type="continuationNotice" w:id="1">
    <w:p w14:paraId="5DBF8939" w14:textId="77777777" w:rsidR="00640E0E" w:rsidRDefault="00640E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65D8A" w14:textId="77777777" w:rsidR="00640E0E" w:rsidRDefault="00640E0E" w:rsidP="00BF4E75">
      <w:pPr>
        <w:spacing w:after="0" w:line="240" w:lineRule="auto"/>
      </w:pPr>
      <w:r>
        <w:separator/>
      </w:r>
    </w:p>
  </w:footnote>
  <w:footnote w:type="continuationSeparator" w:id="0">
    <w:p w14:paraId="635B9496" w14:textId="77777777" w:rsidR="00640E0E" w:rsidRDefault="00640E0E" w:rsidP="00BF4E75">
      <w:pPr>
        <w:spacing w:after="0" w:line="240" w:lineRule="auto"/>
      </w:pPr>
      <w:r>
        <w:continuationSeparator/>
      </w:r>
    </w:p>
  </w:footnote>
  <w:footnote w:type="continuationNotice" w:id="1">
    <w:p w14:paraId="40BD649C" w14:textId="77777777" w:rsidR="00640E0E" w:rsidRDefault="00640E0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2F6512" w:rsidRDefault="002F6512">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2F6512" w:rsidRDefault="002F65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2D6E9B" w:rsidRDefault="002D6E9B">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2D6E9B" w:rsidRDefault="002D6E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D70C47"/>
    <w:multiLevelType w:val="multilevel"/>
    <w:tmpl w:val="DC94B4A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217DCB"/>
    <w:multiLevelType w:val="multilevel"/>
    <w:tmpl w:val="B1B4CE3E"/>
    <w:lvl w:ilvl="0">
      <w:start w:val="1"/>
      <w:numFmt w:val="decimal"/>
      <w:lvlText w:val="%1"/>
      <w:lvlJc w:val="left"/>
      <w:pPr>
        <w:ind w:left="432" w:hanging="432"/>
      </w:pPr>
    </w:lvl>
    <w:lvl w:ilvl="1">
      <w:start w:val="1"/>
      <w:numFmt w:val="decimal"/>
      <w:lvlText w:val="%1.%2"/>
      <w:lvlJc w:val="left"/>
      <w:pPr>
        <w:ind w:left="576" w:hanging="576"/>
      </w:pPr>
      <w:rPr>
        <w:b/>
        <w:bCs/>
        <w:sz w:val="28"/>
        <w:szCs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2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264979C2"/>
    <w:multiLevelType w:val="hybridMultilevel"/>
    <w:tmpl w:val="8BAE3B12"/>
    <w:lvl w:ilvl="0" w:tplc="FA5E8DC6">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2256DD"/>
    <w:multiLevelType w:val="hybridMultilevel"/>
    <w:tmpl w:val="74A2E24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5A0186"/>
    <w:multiLevelType w:val="hybridMultilevel"/>
    <w:tmpl w:val="35B25722"/>
    <w:lvl w:ilvl="0" w:tplc="40788DBE">
      <w:start w:val="3"/>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4"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9" w15:restartNumberingAfterBreak="0">
    <w:nsid w:val="610B365E"/>
    <w:multiLevelType w:val="multilevel"/>
    <w:tmpl w:val="C1709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F8458EF"/>
    <w:multiLevelType w:val="hybridMultilevel"/>
    <w:tmpl w:val="7932EB9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0D72CEC"/>
    <w:multiLevelType w:val="hybridMultilevel"/>
    <w:tmpl w:val="F0F0A892"/>
    <w:lvl w:ilvl="0" w:tplc="A990AD88">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0" w15:restartNumberingAfterBreak="0">
    <w:nsid w:val="72393D32"/>
    <w:multiLevelType w:val="multilevel"/>
    <w:tmpl w:val="D5A824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1"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72"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57564BC"/>
    <w:multiLevelType w:val="multilevel"/>
    <w:tmpl w:val="4BECEE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1" w15:restartNumberingAfterBreak="0">
    <w:nsid w:val="7A944C92"/>
    <w:multiLevelType w:val="hybridMultilevel"/>
    <w:tmpl w:val="7346DA1A"/>
    <w:lvl w:ilvl="0" w:tplc="41C44F2A">
      <w:numFmt w:val="bullet"/>
      <w:lvlText w:val="-"/>
      <w:lvlJc w:val="left"/>
      <w:pPr>
        <w:ind w:left="936" w:hanging="360"/>
      </w:pPr>
      <w:rPr>
        <w:rFonts w:ascii="Calibri" w:eastAsiaTheme="minorHAnsi" w:hAnsi="Calibri" w:cs="Calibri" w:hint="default"/>
      </w:rPr>
    </w:lvl>
    <w:lvl w:ilvl="1" w:tplc="10090003">
      <w:start w:val="1"/>
      <w:numFmt w:val="bullet"/>
      <w:lvlText w:val="o"/>
      <w:lvlJc w:val="left"/>
      <w:pPr>
        <w:ind w:left="1656" w:hanging="360"/>
      </w:pPr>
      <w:rPr>
        <w:rFonts w:ascii="Courier New" w:hAnsi="Courier New" w:cs="Courier New" w:hint="default"/>
      </w:rPr>
    </w:lvl>
    <w:lvl w:ilvl="2" w:tplc="10090005" w:tentative="1">
      <w:start w:val="1"/>
      <w:numFmt w:val="bullet"/>
      <w:lvlText w:val=""/>
      <w:lvlJc w:val="left"/>
      <w:pPr>
        <w:ind w:left="2376" w:hanging="360"/>
      </w:pPr>
      <w:rPr>
        <w:rFonts w:ascii="Wingdings" w:hAnsi="Wingdings" w:hint="default"/>
      </w:rPr>
    </w:lvl>
    <w:lvl w:ilvl="3" w:tplc="10090001" w:tentative="1">
      <w:start w:val="1"/>
      <w:numFmt w:val="bullet"/>
      <w:lvlText w:val=""/>
      <w:lvlJc w:val="left"/>
      <w:pPr>
        <w:ind w:left="3096" w:hanging="360"/>
      </w:pPr>
      <w:rPr>
        <w:rFonts w:ascii="Symbol" w:hAnsi="Symbol" w:hint="default"/>
      </w:rPr>
    </w:lvl>
    <w:lvl w:ilvl="4" w:tplc="10090003" w:tentative="1">
      <w:start w:val="1"/>
      <w:numFmt w:val="bullet"/>
      <w:lvlText w:val="o"/>
      <w:lvlJc w:val="left"/>
      <w:pPr>
        <w:ind w:left="3816" w:hanging="360"/>
      </w:pPr>
      <w:rPr>
        <w:rFonts w:ascii="Courier New" w:hAnsi="Courier New" w:cs="Courier New" w:hint="default"/>
      </w:rPr>
    </w:lvl>
    <w:lvl w:ilvl="5" w:tplc="10090005" w:tentative="1">
      <w:start w:val="1"/>
      <w:numFmt w:val="bullet"/>
      <w:lvlText w:val=""/>
      <w:lvlJc w:val="left"/>
      <w:pPr>
        <w:ind w:left="4536" w:hanging="360"/>
      </w:pPr>
      <w:rPr>
        <w:rFonts w:ascii="Wingdings" w:hAnsi="Wingdings" w:hint="default"/>
      </w:rPr>
    </w:lvl>
    <w:lvl w:ilvl="6" w:tplc="10090001" w:tentative="1">
      <w:start w:val="1"/>
      <w:numFmt w:val="bullet"/>
      <w:lvlText w:val=""/>
      <w:lvlJc w:val="left"/>
      <w:pPr>
        <w:ind w:left="5256" w:hanging="360"/>
      </w:pPr>
      <w:rPr>
        <w:rFonts w:ascii="Symbol" w:hAnsi="Symbol" w:hint="default"/>
      </w:rPr>
    </w:lvl>
    <w:lvl w:ilvl="7" w:tplc="10090003" w:tentative="1">
      <w:start w:val="1"/>
      <w:numFmt w:val="bullet"/>
      <w:lvlText w:val="o"/>
      <w:lvlJc w:val="left"/>
      <w:pPr>
        <w:ind w:left="5976" w:hanging="360"/>
      </w:pPr>
      <w:rPr>
        <w:rFonts w:ascii="Courier New" w:hAnsi="Courier New" w:cs="Courier New" w:hint="default"/>
      </w:rPr>
    </w:lvl>
    <w:lvl w:ilvl="8" w:tplc="10090005" w:tentative="1">
      <w:start w:val="1"/>
      <w:numFmt w:val="bullet"/>
      <w:lvlText w:val=""/>
      <w:lvlJc w:val="left"/>
      <w:pPr>
        <w:ind w:left="6696" w:hanging="360"/>
      </w:pPr>
      <w:rPr>
        <w:rFonts w:ascii="Wingdings" w:hAnsi="Wingdings" w:hint="default"/>
      </w:rPr>
    </w:lvl>
  </w:abstractNum>
  <w:abstractNum w:abstractNumId="82"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E4279B0"/>
    <w:multiLevelType w:val="hybridMultilevel"/>
    <w:tmpl w:val="B5421758"/>
    <w:lvl w:ilvl="0" w:tplc="10090001">
      <w:start w:val="1"/>
      <w:numFmt w:val="bullet"/>
      <w:lvlText w:val=""/>
      <w:lvlJc w:val="left"/>
      <w:pPr>
        <w:ind w:left="720" w:hanging="360"/>
      </w:pPr>
      <w:rPr>
        <w:rFonts w:ascii="Symbol" w:hAnsi="Symbol" w:hint="default"/>
      </w:rPr>
    </w:lvl>
    <w:lvl w:ilvl="1" w:tplc="10090019">
      <w:start w:val="1"/>
      <w:numFmt w:val="lowerLetter"/>
      <w:lvlText w:val="%2."/>
      <w:lvlJc w:val="left"/>
      <w:pPr>
        <w:ind w:left="1440" w:hanging="360"/>
      </w:pPr>
    </w:lvl>
    <w:lvl w:ilvl="2" w:tplc="E96ED7D4">
      <w:start w:val="1"/>
      <w:numFmt w:val="bullet"/>
      <w:lvlText w:val=""/>
      <w:lvlJc w:val="left"/>
      <w:pPr>
        <w:ind w:left="2340" w:hanging="360"/>
      </w:pPr>
      <w:rPr>
        <w:rFonts w:ascii="Symbol" w:eastAsiaTheme="minorHAnsi" w:hAnsi="Symbol" w:cstheme="minorBidi"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423503309">
    <w:abstractNumId w:val="46"/>
  </w:num>
  <w:num w:numId="2" w16cid:durableId="1135181747">
    <w:abstractNumId w:val="19"/>
  </w:num>
  <w:num w:numId="3" w16cid:durableId="5329435">
    <w:abstractNumId w:val="30"/>
  </w:num>
  <w:num w:numId="4" w16cid:durableId="1088116315">
    <w:abstractNumId w:val="40"/>
  </w:num>
  <w:num w:numId="5" w16cid:durableId="1766458914">
    <w:abstractNumId w:val="75"/>
  </w:num>
  <w:num w:numId="6" w16cid:durableId="1771050915">
    <w:abstractNumId w:val="63"/>
  </w:num>
  <w:num w:numId="7" w16cid:durableId="792362758">
    <w:abstractNumId w:val="26"/>
  </w:num>
  <w:num w:numId="8" w16cid:durableId="826242516">
    <w:abstractNumId w:val="25"/>
  </w:num>
  <w:num w:numId="9" w16cid:durableId="1346635390">
    <w:abstractNumId w:val="44"/>
  </w:num>
  <w:num w:numId="10" w16cid:durableId="1808160016">
    <w:abstractNumId w:val="9"/>
  </w:num>
  <w:num w:numId="11" w16cid:durableId="1522278198">
    <w:abstractNumId w:val="7"/>
  </w:num>
  <w:num w:numId="12" w16cid:durableId="1896115223">
    <w:abstractNumId w:val="11"/>
  </w:num>
  <w:num w:numId="13" w16cid:durableId="1156604117">
    <w:abstractNumId w:val="28"/>
  </w:num>
  <w:num w:numId="14" w16cid:durableId="1458912318">
    <w:abstractNumId w:val="49"/>
  </w:num>
  <w:num w:numId="15" w16cid:durableId="2147040521">
    <w:abstractNumId w:val="24"/>
  </w:num>
  <w:num w:numId="16" w16cid:durableId="261183283">
    <w:abstractNumId w:val="37"/>
  </w:num>
  <w:num w:numId="17" w16cid:durableId="1056854591">
    <w:abstractNumId w:val="50"/>
  </w:num>
  <w:num w:numId="18" w16cid:durableId="1243293152">
    <w:abstractNumId w:val="41"/>
  </w:num>
  <w:num w:numId="19" w16cid:durableId="1402799959">
    <w:abstractNumId w:val="27"/>
  </w:num>
  <w:num w:numId="20" w16cid:durableId="999231492">
    <w:abstractNumId w:val="34"/>
  </w:num>
  <w:num w:numId="21" w16cid:durableId="473376694">
    <w:abstractNumId w:val="73"/>
  </w:num>
  <w:num w:numId="22" w16cid:durableId="1455366233">
    <w:abstractNumId w:val="83"/>
  </w:num>
  <w:num w:numId="23" w16cid:durableId="1671836229">
    <w:abstractNumId w:val="66"/>
  </w:num>
  <w:num w:numId="24" w16cid:durableId="1667202064">
    <w:abstractNumId w:val="12"/>
  </w:num>
  <w:num w:numId="25" w16cid:durableId="818303377">
    <w:abstractNumId w:val="15"/>
  </w:num>
  <w:num w:numId="26" w16cid:durableId="1420055172">
    <w:abstractNumId w:val="62"/>
  </w:num>
  <w:num w:numId="27" w16cid:durableId="2026710627">
    <w:abstractNumId w:val="60"/>
  </w:num>
  <w:num w:numId="28" w16cid:durableId="642664682">
    <w:abstractNumId w:val="85"/>
  </w:num>
  <w:num w:numId="29" w16cid:durableId="377514729">
    <w:abstractNumId w:val="13"/>
  </w:num>
  <w:num w:numId="30" w16cid:durableId="962660023">
    <w:abstractNumId w:val="57"/>
  </w:num>
  <w:num w:numId="31" w16cid:durableId="625237875">
    <w:abstractNumId w:val="52"/>
  </w:num>
  <w:num w:numId="32" w16cid:durableId="1811048353">
    <w:abstractNumId w:val="61"/>
  </w:num>
  <w:num w:numId="33" w16cid:durableId="2075733416">
    <w:abstractNumId w:val="18"/>
  </w:num>
  <w:num w:numId="34" w16cid:durableId="928849390">
    <w:abstractNumId w:val="1"/>
  </w:num>
  <w:num w:numId="35" w16cid:durableId="176121748">
    <w:abstractNumId w:val="39"/>
  </w:num>
  <w:num w:numId="36" w16cid:durableId="753669194">
    <w:abstractNumId w:val="23"/>
  </w:num>
  <w:num w:numId="37" w16cid:durableId="945846478">
    <w:abstractNumId w:val="32"/>
  </w:num>
  <w:num w:numId="38" w16cid:durableId="1089891286">
    <w:abstractNumId w:val="72"/>
  </w:num>
  <w:num w:numId="39" w16cid:durableId="144586917">
    <w:abstractNumId w:val="54"/>
  </w:num>
  <w:num w:numId="40" w16cid:durableId="1385714712">
    <w:abstractNumId w:val="82"/>
  </w:num>
  <w:num w:numId="41" w16cid:durableId="1906258300">
    <w:abstractNumId w:val="84"/>
  </w:num>
  <w:num w:numId="42" w16cid:durableId="632297386">
    <w:abstractNumId w:val="42"/>
  </w:num>
  <w:num w:numId="43" w16cid:durableId="680858780">
    <w:abstractNumId w:val="38"/>
  </w:num>
  <w:num w:numId="44" w16cid:durableId="982464280">
    <w:abstractNumId w:val="47"/>
  </w:num>
  <w:num w:numId="45" w16cid:durableId="741949647">
    <w:abstractNumId w:val="31"/>
  </w:num>
  <w:num w:numId="46" w16cid:durableId="198864647">
    <w:abstractNumId w:val="59"/>
  </w:num>
  <w:num w:numId="47" w16cid:durableId="986125957">
    <w:abstractNumId w:val="2"/>
  </w:num>
  <w:num w:numId="48" w16cid:durableId="761537301">
    <w:abstractNumId w:val="86"/>
  </w:num>
  <w:num w:numId="49" w16cid:durableId="419175958">
    <w:abstractNumId w:val="67"/>
  </w:num>
  <w:num w:numId="50" w16cid:durableId="1656029469">
    <w:abstractNumId w:val="77"/>
  </w:num>
  <w:num w:numId="51" w16cid:durableId="1431973819">
    <w:abstractNumId w:val="74"/>
  </w:num>
  <w:num w:numId="52" w16cid:durableId="1547645169">
    <w:abstractNumId w:val="29"/>
  </w:num>
  <w:num w:numId="53" w16cid:durableId="980041471">
    <w:abstractNumId w:val="51"/>
  </w:num>
  <w:num w:numId="54" w16cid:durableId="2076002305">
    <w:abstractNumId w:val="55"/>
  </w:num>
  <w:num w:numId="55" w16cid:durableId="396053336">
    <w:abstractNumId w:val="4"/>
  </w:num>
  <w:num w:numId="56" w16cid:durableId="814297761">
    <w:abstractNumId w:val="76"/>
  </w:num>
  <w:num w:numId="57" w16cid:durableId="275452363">
    <w:abstractNumId w:val="10"/>
  </w:num>
  <w:num w:numId="58" w16cid:durableId="1524317460">
    <w:abstractNumId w:val="6"/>
  </w:num>
  <w:num w:numId="59" w16cid:durableId="1621566570">
    <w:abstractNumId w:val="0"/>
  </w:num>
  <w:num w:numId="60" w16cid:durableId="505022559">
    <w:abstractNumId w:val="16"/>
  </w:num>
  <w:num w:numId="61" w16cid:durableId="1174345503">
    <w:abstractNumId w:val="45"/>
  </w:num>
  <w:num w:numId="62" w16cid:durableId="805397041">
    <w:abstractNumId w:val="36"/>
  </w:num>
  <w:num w:numId="63" w16cid:durableId="1226643005">
    <w:abstractNumId w:val="68"/>
  </w:num>
  <w:num w:numId="64" w16cid:durableId="1573273506">
    <w:abstractNumId w:val="65"/>
  </w:num>
  <w:num w:numId="65" w16cid:durableId="1684866058">
    <w:abstractNumId w:val="80"/>
  </w:num>
  <w:num w:numId="66" w16cid:durableId="876088698">
    <w:abstractNumId w:val="5"/>
  </w:num>
  <w:num w:numId="67" w16cid:durableId="720834095">
    <w:abstractNumId w:val="64"/>
  </w:num>
  <w:num w:numId="68" w16cid:durableId="1492406685">
    <w:abstractNumId w:val="48"/>
  </w:num>
  <w:num w:numId="69" w16cid:durableId="865292683">
    <w:abstractNumId w:val="43"/>
  </w:num>
  <w:num w:numId="70" w16cid:durableId="233390993">
    <w:abstractNumId w:val="56"/>
  </w:num>
  <w:num w:numId="71" w16cid:durableId="1227111058">
    <w:abstractNumId w:val="35"/>
  </w:num>
  <w:num w:numId="72" w16cid:durableId="763113169">
    <w:abstractNumId w:val="21"/>
  </w:num>
  <w:num w:numId="73" w16cid:durableId="1450080746">
    <w:abstractNumId w:val="58"/>
  </w:num>
  <w:num w:numId="74" w16cid:durableId="1289699410">
    <w:abstractNumId w:val="20"/>
  </w:num>
  <w:num w:numId="75" w16cid:durableId="1414934278">
    <w:abstractNumId w:val="71"/>
  </w:num>
  <w:num w:numId="76" w16cid:durableId="1046181812">
    <w:abstractNumId w:val="78"/>
  </w:num>
  <w:num w:numId="77" w16cid:durableId="332800209">
    <w:abstractNumId w:val="53"/>
  </w:num>
  <w:num w:numId="78" w16cid:durableId="828984001">
    <w:abstractNumId w:val="3"/>
  </w:num>
  <w:num w:numId="79" w16cid:durableId="31808132">
    <w:abstractNumId w:val="8"/>
  </w:num>
  <w:num w:numId="80" w16cid:durableId="1275401479">
    <w:abstractNumId w:val="14"/>
  </w:num>
  <w:num w:numId="81" w16cid:durableId="1895315637">
    <w:abstractNumId w:val="79"/>
  </w:num>
  <w:num w:numId="82" w16cid:durableId="645012385">
    <w:abstractNumId w:val="77"/>
    <w:lvlOverride w:ilvl="0">
      <w:startOverride w:val="2"/>
    </w:lvlOverride>
    <w:lvlOverride w:ilvl="1">
      <w:startOverride w:val="1"/>
    </w:lvlOverride>
  </w:num>
  <w:num w:numId="83" w16cid:durableId="952244599">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1631397692">
    <w:abstractNumId w:val="17"/>
  </w:num>
  <w:num w:numId="85" w16cid:durableId="1830438243">
    <w:abstractNumId w:val="69"/>
  </w:num>
  <w:num w:numId="86" w16cid:durableId="1016228953">
    <w:abstractNumId w:val="81"/>
  </w:num>
  <w:num w:numId="87" w16cid:durableId="1444617506">
    <w:abstractNumId w:val="22"/>
  </w:num>
  <w:num w:numId="88" w16cid:durableId="1708482585">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Gary">
    <w15:presenceInfo w15:providerId="None" w15:userId="G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77F"/>
    <w:rsid w:val="00030FB9"/>
    <w:rsid w:val="00032A06"/>
    <w:rsid w:val="00032DAC"/>
    <w:rsid w:val="00032E9E"/>
    <w:rsid w:val="00032F50"/>
    <w:rsid w:val="000331D1"/>
    <w:rsid w:val="0003331D"/>
    <w:rsid w:val="000335B7"/>
    <w:rsid w:val="000337F6"/>
    <w:rsid w:val="0003389B"/>
    <w:rsid w:val="00034EBC"/>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016"/>
    <w:rsid w:val="000761F4"/>
    <w:rsid w:val="000766B8"/>
    <w:rsid w:val="00076FA5"/>
    <w:rsid w:val="000770BA"/>
    <w:rsid w:val="00080FBC"/>
    <w:rsid w:val="00081087"/>
    <w:rsid w:val="000815B6"/>
    <w:rsid w:val="0008222B"/>
    <w:rsid w:val="000822A0"/>
    <w:rsid w:val="00083189"/>
    <w:rsid w:val="000832A2"/>
    <w:rsid w:val="000834F5"/>
    <w:rsid w:val="000841DF"/>
    <w:rsid w:val="00084BC6"/>
    <w:rsid w:val="00085771"/>
    <w:rsid w:val="00085CD4"/>
    <w:rsid w:val="00086CE1"/>
    <w:rsid w:val="00086D6C"/>
    <w:rsid w:val="00086F4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2FA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57C42"/>
    <w:rsid w:val="001606D5"/>
    <w:rsid w:val="00160864"/>
    <w:rsid w:val="0016094B"/>
    <w:rsid w:val="00160B87"/>
    <w:rsid w:val="00160C1F"/>
    <w:rsid w:val="00160E70"/>
    <w:rsid w:val="00161052"/>
    <w:rsid w:val="001617DD"/>
    <w:rsid w:val="00161D2C"/>
    <w:rsid w:val="00162107"/>
    <w:rsid w:val="0016265B"/>
    <w:rsid w:val="001626A3"/>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271"/>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6814"/>
    <w:rsid w:val="001B70A0"/>
    <w:rsid w:val="001B77EA"/>
    <w:rsid w:val="001B7EC2"/>
    <w:rsid w:val="001C0069"/>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B81"/>
    <w:rsid w:val="001E7F0A"/>
    <w:rsid w:val="001F0165"/>
    <w:rsid w:val="001F0C92"/>
    <w:rsid w:val="001F1679"/>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BCE"/>
    <w:rsid w:val="00257238"/>
    <w:rsid w:val="0025752A"/>
    <w:rsid w:val="002576B4"/>
    <w:rsid w:val="00257895"/>
    <w:rsid w:val="00257EE0"/>
    <w:rsid w:val="002605CE"/>
    <w:rsid w:val="00260E9B"/>
    <w:rsid w:val="0026100C"/>
    <w:rsid w:val="002613DE"/>
    <w:rsid w:val="00261A1F"/>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1B9"/>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482A"/>
    <w:rsid w:val="002853ED"/>
    <w:rsid w:val="002870BD"/>
    <w:rsid w:val="002878CD"/>
    <w:rsid w:val="002907CC"/>
    <w:rsid w:val="0029101D"/>
    <w:rsid w:val="00291286"/>
    <w:rsid w:val="00291332"/>
    <w:rsid w:val="00291BAF"/>
    <w:rsid w:val="00292C3B"/>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B7FA1"/>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6E9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5CA"/>
    <w:rsid w:val="002F3708"/>
    <w:rsid w:val="002F3BE6"/>
    <w:rsid w:val="002F3C7E"/>
    <w:rsid w:val="002F438B"/>
    <w:rsid w:val="002F47C7"/>
    <w:rsid w:val="002F4857"/>
    <w:rsid w:val="002F4DD5"/>
    <w:rsid w:val="002F548C"/>
    <w:rsid w:val="002F591F"/>
    <w:rsid w:val="002F5F88"/>
    <w:rsid w:val="002F6512"/>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273C"/>
    <w:rsid w:val="00373A49"/>
    <w:rsid w:val="00373BDC"/>
    <w:rsid w:val="003743C2"/>
    <w:rsid w:val="003744EF"/>
    <w:rsid w:val="00374DDA"/>
    <w:rsid w:val="00375FF5"/>
    <w:rsid w:val="00376059"/>
    <w:rsid w:val="00376419"/>
    <w:rsid w:val="003765AB"/>
    <w:rsid w:val="00376FC5"/>
    <w:rsid w:val="00377013"/>
    <w:rsid w:val="003770D0"/>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1F95"/>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427D"/>
    <w:rsid w:val="003D4C7B"/>
    <w:rsid w:val="003D5043"/>
    <w:rsid w:val="003D5257"/>
    <w:rsid w:val="003D607F"/>
    <w:rsid w:val="003D67ED"/>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2910"/>
    <w:rsid w:val="00412BC8"/>
    <w:rsid w:val="0041348E"/>
    <w:rsid w:val="00414079"/>
    <w:rsid w:val="0041482D"/>
    <w:rsid w:val="00414AE3"/>
    <w:rsid w:val="00414EFE"/>
    <w:rsid w:val="00415113"/>
    <w:rsid w:val="00415786"/>
    <w:rsid w:val="00416A5C"/>
    <w:rsid w:val="00417186"/>
    <w:rsid w:val="00417CFC"/>
    <w:rsid w:val="0042019D"/>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BD5"/>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0B85"/>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577"/>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CB1"/>
    <w:rsid w:val="004D0D10"/>
    <w:rsid w:val="004D0F00"/>
    <w:rsid w:val="004D0FAD"/>
    <w:rsid w:val="004D1A85"/>
    <w:rsid w:val="004D1B87"/>
    <w:rsid w:val="004D1F88"/>
    <w:rsid w:val="004D2595"/>
    <w:rsid w:val="004D3AB1"/>
    <w:rsid w:val="004D4027"/>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5A69"/>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0E54"/>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3A79"/>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DA5"/>
    <w:rsid w:val="005271BD"/>
    <w:rsid w:val="00530C3C"/>
    <w:rsid w:val="00530FB6"/>
    <w:rsid w:val="005314CF"/>
    <w:rsid w:val="005316FD"/>
    <w:rsid w:val="005317D4"/>
    <w:rsid w:val="00531C1E"/>
    <w:rsid w:val="00532682"/>
    <w:rsid w:val="00533507"/>
    <w:rsid w:val="00533EF4"/>
    <w:rsid w:val="00534F10"/>
    <w:rsid w:val="00535269"/>
    <w:rsid w:val="00535270"/>
    <w:rsid w:val="00535E4B"/>
    <w:rsid w:val="00536771"/>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22C"/>
    <w:rsid w:val="0059149A"/>
    <w:rsid w:val="00591510"/>
    <w:rsid w:val="0059170F"/>
    <w:rsid w:val="00591C26"/>
    <w:rsid w:val="00592970"/>
    <w:rsid w:val="00592A8A"/>
    <w:rsid w:val="00592B7A"/>
    <w:rsid w:val="00592C5E"/>
    <w:rsid w:val="00593A44"/>
    <w:rsid w:val="00594299"/>
    <w:rsid w:val="005942EF"/>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27EFA"/>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0E"/>
    <w:rsid w:val="00640EC2"/>
    <w:rsid w:val="00640F94"/>
    <w:rsid w:val="00641175"/>
    <w:rsid w:val="0064149B"/>
    <w:rsid w:val="00642FB2"/>
    <w:rsid w:val="006431A1"/>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626"/>
    <w:rsid w:val="00675DE4"/>
    <w:rsid w:val="00675F92"/>
    <w:rsid w:val="00676118"/>
    <w:rsid w:val="00676817"/>
    <w:rsid w:val="006779DC"/>
    <w:rsid w:val="00677BE0"/>
    <w:rsid w:val="00680610"/>
    <w:rsid w:val="00681277"/>
    <w:rsid w:val="0068167C"/>
    <w:rsid w:val="00681F0E"/>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55C"/>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19C"/>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B73"/>
    <w:rsid w:val="00716C72"/>
    <w:rsid w:val="00717599"/>
    <w:rsid w:val="00717925"/>
    <w:rsid w:val="00717B42"/>
    <w:rsid w:val="00717D14"/>
    <w:rsid w:val="00717F79"/>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1B99"/>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86C"/>
    <w:rsid w:val="00771950"/>
    <w:rsid w:val="00771C50"/>
    <w:rsid w:val="007720C1"/>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3152"/>
    <w:rsid w:val="00803C63"/>
    <w:rsid w:val="00803E36"/>
    <w:rsid w:val="00804535"/>
    <w:rsid w:val="008045AB"/>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BC6"/>
    <w:rsid w:val="00843D41"/>
    <w:rsid w:val="00843EDC"/>
    <w:rsid w:val="00843FAB"/>
    <w:rsid w:val="00845EA1"/>
    <w:rsid w:val="00846E77"/>
    <w:rsid w:val="0084725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5A8D"/>
    <w:rsid w:val="0086653A"/>
    <w:rsid w:val="008667DB"/>
    <w:rsid w:val="00867217"/>
    <w:rsid w:val="0086758D"/>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A72"/>
    <w:rsid w:val="008F521A"/>
    <w:rsid w:val="008F602B"/>
    <w:rsid w:val="008F615E"/>
    <w:rsid w:val="008F63F3"/>
    <w:rsid w:val="008F67B8"/>
    <w:rsid w:val="008F774C"/>
    <w:rsid w:val="008F7790"/>
    <w:rsid w:val="008F7ABF"/>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97"/>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5894"/>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6667"/>
    <w:rsid w:val="00937950"/>
    <w:rsid w:val="00937C7B"/>
    <w:rsid w:val="00937CCB"/>
    <w:rsid w:val="0094003C"/>
    <w:rsid w:val="00942048"/>
    <w:rsid w:val="00942DF3"/>
    <w:rsid w:val="009434BA"/>
    <w:rsid w:val="009452F6"/>
    <w:rsid w:val="0094549B"/>
    <w:rsid w:val="00945595"/>
    <w:rsid w:val="0094616F"/>
    <w:rsid w:val="009468BB"/>
    <w:rsid w:val="00947182"/>
    <w:rsid w:val="0095055A"/>
    <w:rsid w:val="0095147C"/>
    <w:rsid w:val="009515CD"/>
    <w:rsid w:val="009518AE"/>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86C"/>
    <w:rsid w:val="00976B7D"/>
    <w:rsid w:val="00976E8C"/>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1F62"/>
    <w:rsid w:val="00992808"/>
    <w:rsid w:val="0099288F"/>
    <w:rsid w:val="00992F14"/>
    <w:rsid w:val="00992FD9"/>
    <w:rsid w:val="00993139"/>
    <w:rsid w:val="00993560"/>
    <w:rsid w:val="00993730"/>
    <w:rsid w:val="0099445A"/>
    <w:rsid w:val="00994E02"/>
    <w:rsid w:val="00995248"/>
    <w:rsid w:val="009961FB"/>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09DE"/>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9F9"/>
    <w:rsid w:val="009F0260"/>
    <w:rsid w:val="009F0393"/>
    <w:rsid w:val="009F1121"/>
    <w:rsid w:val="009F2497"/>
    <w:rsid w:val="009F2D99"/>
    <w:rsid w:val="009F3679"/>
    <w:rsid w:val="009F3921"/>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6BF2"/>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5E6"/>
    <w:rsid w:val="00A81685"/>
    <w:rsid w:val="00A824F5"/>
    <w:rsid w:val="00A836C3"/>
    <w:rsid w:val="00A83A6A"/>
    <w:rsid w:val="00A83CC3"/>
    <w:rsid w:val="00A84099"/>
    <w:rsid w:val="00A84D3A"/>
    <w:rsid w:val="00A84DA3"/>
    <w:rsid w:val="00A85981"/>
    <w:rsid w:val="00A85FBC"/>
    <w:rsid w:val="00A86327"/>
    <w:rsid w:val="00A863CC"/>
    <w:rsid w:val="00A86A7A"/>
    <w:rsid w:val="00A914EE"/>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2E0"/>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D74B2"/>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739"/>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6CE9"/>
    <w:rsid w:val="00B3719A"/>
    <w:rsid w:val="00B37EB6"/>
    <w:rsid w:val="00B40224"/>
    <w:rsid w:val="00B40842"/>
    <w:rsid w:val="00B41474"/>
    <w:rsid w:val="00B41609"/>
    <w:rsid w:val="00B44909"/>
    <w:rsid w:val="00B44E1E"/>
    <w:rsid w:val="00B4575F"/>
    <w:rsid w:val="00B4779B"/>
    <w:rsid w:val="00B47D6F"/>
    <w:rsid w:val="00B47F08"/>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EB"/>
    <w:rsid w:val="00B82CBB"/>
    <w:rsid w:val="00B8329E"/>
    <w:rsid w:val="00B832A6"/>
    <w:rsid w:val="00B83ED7"/>
    <w:rsid w:val="00B84F11"/>
    <w:rsid w:val="00B85AC6"/>
    <w:rsid w:val="00B8617A"/>
    <w:rsid w:val="00B86420"/>
    <w:rsid w:val="00B86535"/>
    <w:rsid w:val="00B86AB9"/>
    <w:rsid w:val="00B86F02"/>
    <w:rsid w:val="00B87B0A"/>
    <w:rsid w:val="00B90265"/>
    <w:rsid w:val="00B903C8"/>
    <w:rsid w:val="00B905EE"/>
    <w:rsid w:val="00B90A31"/>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1FA"/>
    <w:rsid w:val="00BE1DC1"/>
    <w:rsid w:val="00BE22F1"/>
    <w:rsid w:val="00BE2A61"/>
    <w:rsid w:val="00BE2B2D"/>
    <w:rsid w:val="00BE3435"/>
    <w:rsid w:val="00BE36CE"/>
    <w:rsid w:val="00BE39A7"/>
    <w:rsid w:val="00BE3A5B"/>
    <w:rsid w:val="00BE3DC4"/>
    <w:rsid w:val="00BE3EBE"/>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BF7BC9"/>
    <w:rsid w:val="00C00465"/>
    <w:rsid w:val="00C0125E"/>
    <w:rsid w:val="00C025C4"/>
    <w:rsid w:val="00C02E94"/>
    <w:rsid w:val="00C0334F"/>
    <w:rsid w:val="00C03394"/>
    <w:rsid w:val="00C034D0"/>
    <w:rsid w:val="00C04996"/>
    <w:rsid w:val="00C04A17"/>
    <w:rsid w:val="00C04EFB"/>
    <w:rsid w:val="00C07B47"/>
    <w:rsid w:val="00C100C2"/>
    <w:rsid w:val="00C1041A"/>
    <w:rsid w:val="00C11597"/>
    <w:rsid w:val="00C116DD"/>
    <w:rsid w:val="00C11B22"/>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D1F"/>
    <w:rsid w:val="00C33618"/>
    <w:rsid w:val="00C33766"/>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479A8"/>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043"/>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199"/>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B19"/>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474D"/>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5CB"/>
    <w:rsid w:val="00CE6BB0"/>
    <w:rsid w:val="00CE79B7"/>
    <w:rsid w:val="00CE7FBA"/>
    <w:rsid w:val="00CE7FE6"/>
    <w:rsid w:val="00CF0E11"/>
    <w:rsid w:val="00CF17C6"/>
    <w:rsid w:val="00CF1899"/>
    <w:rsid w:val="00CF1A90"/>
    <w:rsid w:val="00CF1D15"/>
    <w:rsid w:val="00CF3124"/>
    <w:rsid w:val="00CF3773"/>
    <w:rsid w:val="00CF3798"/>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5AE"/>
    <w:rsid w:val="00D147AF"/>
    <w:rsid w:val="00D1578C"/>
    <w:rsid w:val="00D158CE"/>
    <w:rsid w:val="00D15B85"/>
    <w:rsid w:val="00D16117"/>
    <w:rsid w:val="00D162F0"/>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C30"/>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5C8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162E"/>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3562"/>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2F60"/>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3CD"/>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5FE"/>
    <w:rsid w:val="00F06EDD"/>
    <w:rsid w:val="00F1008D"/>
    <w:rsid w:val="00F113F5"/>
    <w:rsid w:val="00F11650"/>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03"/>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826"/>
    <w:rsid w:val="00F96909"/>
    <w:rsid w:val="00F9702A"/>
    <w:rsid w:val="00F97798"/>
    <w:rsid w:val="00FA0870"/>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597"/>
    <w:rsid w:val="00FC390B"/>
    <w:rsid w:val="00FC3E91"/>
    <w:rsid w:val="00FC4359"/>
    <w:rsid w:val="00FC460E"/>
    <w:rsid w:val="00FC461A"/>
    <w:rsid w:val="00FC47B0"/>
    <w:rsid w:val="00FC5D9B"/>
    <w:rsid w:val="00FC5DE1"/>
    <w:rsid w:val="00FC5E00"/>
    <w:rsid w:val="00FC6416"/>
    <w:rsid w:val="00FC6835"/>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66B6"/>
    <w:rsid w:val="00FD711B"/>
    <w:rsid w:val="00FD7A68"/>
    <w:rsid w:val="00FD7BB5"/>
    <w:rsid w:val="00FD7CDD"/>
    <w:rsid w:val="00FE156E"/>
    <w:rsid w:val="00FE18C8"/>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12739"/>
    <w:pPr>
      <w:keepNext/>
      <w:keepLines/>
      <w:spacing w:before="40" w:after="0"/>
      <w:ind w:left="864" w:hanging="864"/>
      <w:outlineLvl w:val="3"/>
    </w:pPr>
    <w:rPr>
      <w:rFonts w:asciiTheme="majorHAnsi" w:eastAsiaTheme="majorEastAsia" w:hAnsiTheme="majorHAnsi" w:cstheme="majorBidi"/>
      <w:i/>
      <w:iCs/>
      <w:color w:val="2F5496" w:themeColor="accent1" w:themeShade="BF"/>
      <w:kern w:val="2"/>
      <w:lang w:val="en-CA"/>
      <w14:ligatures w14:val="standardContextual"/>
    </w:rPr>
  </w:style>
  <w:style w:type="paragraph" w:styleId="Heading5">
    <w:name w:val="heading 5"/>
    <w:basedOn w:val="Normal"/>
    <w:next w:val="Normal"/>
    <w:link w:val="Heading5Char"/>
    <w:uiPriority w:val="9"/>
    <w:semiHidden/>
    <w:unhideWhenUsed/>
    <w:qFormat/>
    <w:rsid w:val="00B12739"/>
    <w:pPr>
      <w:keepNext/>
      <w:keepLines/>
      <w:spacing w:before="40" w:after="0"/>
      <w:ind w:left="1008" w:hanging="1008"/>
      <w:outlineLvl w:val="4"/>
    </w:pPr>
    <w:rPr>
      <w:rFonts w:asciiTheme="majorHAnsi" w:eastAsiaTheme="majorEastAsia" w:hAnsiTheme="majorHAnsi" w:cstheme="majorBidi"/>
      <w:color w:val="2F5496" w:themeColor="accent1" w:themeShade="BF"/>
      <w:kern w:val="2"/>
      <w:lang w:val="en-CA"/>
      <w14:ligatures w14:val="standardContextual"/>
    </w:rPr>
  </w:style>
  <w:style w:type="paragraph" w:styleId="Heading6">
    <w:name w:val="heading 6"/>
    <w:basedOn w:val="Normal"/>
    <w:next w:val="Normal"/>
    <w:link w:val="Heading6Char"/>
    <w:uiPriority w:val="9"/>
    <w:semiHidden/>
    <w:unhideWhenUsed/>
    <w:qFormat/>
    <w:rsid w:val="00B12739"/>
    <w:pPr>
      <w:keepNext/>
      <w:keepLines/>
      <w:spacing w:before="40" w:after="0"/>
      <w:ind w:left="1152" w:hanging="1152"/>
      <w:outlineLvl w:val="5"/>
    </w:pPr>
    <w:rPr>
      <w:rFonts w:asciiTheme="majorHAnsi" w:eastAsiaTheme="majorEastAsia" w:hAnsiTheme="majorHAnsi" w:cstheme="majorBidi"/>
      <w:color w:val="1F3763" w:themeColor="accent1" w:themeShade="7F"/>
      <w:kern w:val="2"/>
      <w:lang w:val="en-CA"/>
      <w14:ligatures w14:val="standardContextual"/>
    </w:rPr>
  </w:style>
  <w:style w:type="paragraph" w:styleId="Heading7">
    <w:name w:val="heading 7"/>
    <w:basedOn w:val="Normal"/>
    <w:next w:val="Normal"/>
    <w:link w:val="Heading7Char"/>
    <w:uiPriority w:val="9"/>
    <w:semiHidden/>
    <w:unhideWhenUsed/>
    <w:qFormat/>
    <w:rsid w:val="00B12739"/>
    <w:pPr>
      <w:keepNext/>
      <w:keepLines/>
      <w:spacing w:before="40" w:after="0"/>
      <w:ind w:left="1296" w:hanging="1296"/>
      <w:outlineLvl w:val="6"/>
    </w:pPr>
    <w:rPr>
      <w:rFonts w:asciiTheme="majorHAnsi" w:eastAsiaTheme="majorEastAsia" w:hAnsiTheme="majorHAnsi" w:cstheme="majorBidi"/>
      <w:i/>
      <w:iCs/>
      <w:color w:val="1F3763" w:themeColor="accent1" w:themeShade="7F"/>
      <w:kern w:val="2"/>
      <w:lang w:val="en-CA"/>
      <w14:ligatures w14:val="standardContextual"/>
    </w:rPr>
  </w:style>
  <w:style w:type="paragraph" w:styleId="Heading8">
    <w:name w:val="heading 8"/>
    <w:basedOn w:val="Normal"/>
    <w:next w:val="Normal"/>
    <w:link w:val="Heading8Char"/>
    <w:uiPriority w:val="9"/>
    <w:semiHidden/>
    <w:unhideWhenUsed/>
    <w:qFormat/>
    <w:rsid w:val="00B12739"/>
    <w:pPr>
      <w:keepNext/>
      <w:keepLines/>
      <w:spacing w:before="40" w:after="0"/>
      <w:ind w:left="1440" w:hanging="1440"/>
      <w:outlineLvl w:val="7"/>
    </w:pPr>
    <w:rPr>
      <w:rFonts w:asciiTheme="majorHAnsi" w:eastAsiaTheme="majorEastAsia" w:hAnsiTheme="majorHAnsi" w:cstheme="majorBidi"/>
      <w:color w:val="272727" w:themeColor="text1" w:themeTint="D8"/>
      <w:kern w:val="2"/>
      <w:sz w:val="21"/>
      <w:szCs w:val="21"/>
      <w:lang w:val="en-CA"/>
      <w14:ligatures w14:val="standardContextual"/>
    </w:rPr>
  </w:style>
  <w:style w:type="paragraph" w:styleId="Heading9">
    <w:name w:val="heading 9"/>
    <w:basedOn w:val="Normal"/>
    <w:next w:val="Normal"/>
    <w:link w:val="Heading9Char"/>
    <w:uiPriority w:val="9"/>
    <w:semiHidden/>
    <w:unhideWhenUsed/>
    <w:qFormat/>
    <w:rsid w:val="00B12739"/>
    <w:pPr>
      <w:keepNext/>
      <w:keepLines/>
      <w:spacing w:before="40" w:after="0"/>
      <w:ind w:left="1584" w:hanging="1584"/>
      <w:outlineLvl w:val="8"/>
    </w:pPr>
    <w:rPr>
      <w:rFonts w:asciiTheme="majorHAnsi" w:eastAsiaTheme="majorEastAsia" w:hAnsiTheme="majorHAnsi" w:cstheme="majorBidi"/>
      <w:i/>
      <w:iCs/>
      <w:color w:val="272727" w:themeColor="text1" w:themeTint="D8"/>
      <w:kern w:val="2"/>
      <w:sz w:val="21"/>
      <w:szCs w:val="21"/>
      <w:lang w:val="en-CA"/>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B12739"/>
    <w:rPr>
      <w:rFonts w:asciiTheme="majorHAnsi" w:eastAsiaTheme="majorEastAsia" w:hAnsiTheme="majorHAnsi" w:cstheme="majorBidi"/>
      <w:i/>
      <w:iCs/>
      <w:color w:val="2F5496" w:themeColor="accent1" w:themeShade="BF"/>
      <w:kern w:val="2"/>
      <w:lang w:val="en-CA"/>
      <w14:ligatures w14:val="standardContextual"/>
    </w:rPr>
  </w:style>
  <w:style w:type="character" w:customStyle="1" w:styleId="Heading5Char">
    <w:name w:val="Heading 5 Char"/>
    <w:basedOn w:val="DefaultParagraphFont"/>
    <w:link w:val="Heading5"/>
    <w:uiPriority w:val="9"/>
    <w:semiHidden/>
    <w:rsid w:val="00B12739"/>
    <w:rPr>
      <w:rFonts w:asciiTheme="majorHAnsi" w:eastAsiaTheme="majorEastAsia" w:hAnsiTheme="majorHAnsi" w:cstheme="majorBidi"/>
      <w:color w:val="2F5496" w:themeColor="accent1" w:themeShade="BF"/>
      <w:kern w:val="2"/>
      <w:lang w:val="en-CA"/>
      <w14:ligatures w14:val="standardContextual"/>
    </w:rPr>
  </w:style>
  <w:style w:type="character" w:customStyle="1" w:styleId="Heading6Char">
    <w:name w:val="Heading 6 Char"/>
    <w:basedOn w:val="DefaultParagraphFont"/>
    <w:link w:val="Heading6"/>
    <w:uiPriority w:val="9"/>
    <w:semiHidden/>
    <w:rsid w:val="00B12739"/>
    <w:rPr>
      <w:rFonts w:asciiTheme="majorHAnsi" w:eastAsiaTheme="majorEastAsia" w:hAnsiTheme="majorHAnsi" w:cstheme="majorBidi"/>
      <w:color w:val="1F3763" w:themeColor="accent1" w:themeShade="7F"/>
      <w:kern w:val="2"/>
      <w:lang w:val="en-CA"/>
      <w14:ligatures w14:val="standardContextual"/>
    </w:rPr>
  </w:style>
  <w:style w:type="character" w:customStyle="1" w:styleId="Heading7Char">
    <w:name w:val="Heading 7 Char"/>
    <w:basedOn w:val="DefaultParagraphFont"/>
    <w:link w:val="Heading7"/>
    <w:uiPriority w:val="9"/>
    <w:semiHidden/>
    <w:rsid w:val="00B12739"/>
    <w:rPr>
      <w:rFonts w:asciiTheme="majorHAnsi" w:eastAsiaTheme="majorEastAsia" w:hAnsiTheme="majorHAnsi" w:cstheme="majorBidi"/>
      <w:i/>
      <w:iCs/>
      <w:color w:val="1F3763" w:themeColor="accent1" w:themeShade="7F"/>
      <w:kern w:val="2"/>
      <w:lang w:val="en-CA"/>
      <w14:ligatures w14:val="standardContextual"/>
    </w:rPr>
  </w:style>
  <w:style w:type="character" w:customStyle="1" w:styleId="Heading8Char">
    <w:name w:val="Heading 8 Char"/>
    <w:basedOn w:val="DefaultParagraphFont"/>
    <w:link w:val="Heading8"/>
    <w:uiPriority w:val="9"/>
    <w:semiHidden/>
    <w:rsid w:val="00B12739"/>
    <w:rPr>
      <w:rFonts w:asciiTheme="majorHAnsi" w:eastAsiaTheme="majorEastAsia" w:hAnsiTheme="majorHAnsi" w:cstheme="majorBidi"/>
      <w:color w:val="272727" w:themeColor="text1" w:themeTint="D8"/>
      <w:kern w:val="2"/>
      <w:sz w:val="21"/>
      <w:szCs w:val="21"/>
      <w:lang w:val="en-CA"/>
      <w14:ligatures w14:val="standardContextual"/>
    </w:rPr>
  </w:style>
  <w:style w:type="character" w:customStyle="1" w:styleId="Heading9Char">
    <w:name w:val="Heading 9 Char"/>
    <w:basedOn w:val="DefaultParagraphFont"/>
    <w:link w:val="Heading9"/>
    <w:uiPriority w:val="9"/>
    <w:semiHidden/>
    <w:rsid w:val="00B12739"/>
    <w:rPr>
      <w:rFonts w:asciiTheme="majorHAnsi" w:eastAsiaTheme="majorEastAsia" w:hAnsiTheme="majorHAnsi" w:cstheme="majorBidi"/>
      <w:i/>
      <w:iCs/>
      <w:color w:val="272727" w:themeColor="text1" w:themeTint="D8"/>
      <w:kern w:val="2"/>
      <w:sz w:val="21"/>
      <w:szCs w:val="21"/>
      <w:lang w:val="en-CA"/>
      <w14:ligatures w14:val="standardContextual"/>
    </w:rPr>
  </w:style>
  <w:style w:type="paragraph" w:customStyle="1" w:styleId="pf0">
    <w:name w:val="pf0"/>
    <w:basedOn w:val="Normal"/>
    <w:rsid w:val="00B1273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B12739"/>
    <w:rPr>
      <w:rFonts w:ascii="Segoe UI" w:hAnsi="Segoe UI" w:cs="Segoe UI" w:hint="default"/>
      <w:sz w:val="18"/>
      <w:szCs w:val="18"/>
    </w:rPr>
  </w:style>
  <w:style w:type="character" w:customStyle="1" w:styleId="cf01">
    <w:name w:val="cf01"/>
    <w:basedOn w:val="DefaultParagraphFont"/>
    <w:rsid w:val="00B12739"/>
    <w:rPr>
      <w:rFonts w:ascii="Segoe UI" w:hAnsi="Segoe UI" w:cs="Segoe UI" w:hint="default"/>
      <w:sz w:val="18"/>
      <w:szCs w:val="18"/>
    </w:rPr>
  </w:style>
  <w:style w:type="paragraph" w:styleId="TOCHeading">
    <w:name w:val="TOC Heading"/>
    <w:basedOn w:val="Heading1"/>
    <w:next w:val="Normal"/>
    <w:uiPriority w:val="39"/>
    <w:unhideWhenUsed/>
    <w:qFormat/>
    <w:rsid w:val="00B12739"/>
    <w:pPr>
      <w:outlineLvl w:val="9"/>
    </w:pPr>
  </w:style>
  <w:style w:type="paragraph" w:styleId="TableofFigures">
    <w:name w:val="table of figures"/>
    <w:basedOn w:val="Normal"/>
    <w:next w:val="Normal"/>
    <w:uiPriority w:val="99"/>
    <w:unhideWhenUsed/>
    <w:rsid w:val="00B12739"/>
    <w:pPr>
      <w:spacing w:after="0"/>
    </w:pPr>
    <w:rPr>
      <w:kern w:val="2"/>
      <w:lang w:val="en-CA"/>
      <w14:ligatures w14:val="standardContextual"/>
    </w:rPr>
  </w:style>
  <w:style w:type="paragraph" w:styleId="TOC1">
    <w:name w:val="toc 1"/>
    <w:basedOn w:val="Normal"/>
    <w:next w:val="Normal"/>
    <w:autoRedefine/>
    <w:uiPriority w:val="39"/>
    <w:unhideWhenUsed/>
    <w:rsid w:val="00B12739"/>
    <w:pPr>
      <w:tabs>
        <w:tab w:val="right" w:leader="dot" w:pos="10070"/>
      </w:tabs>
      <w:spacing w:after="100"/>
    </w:pPr>
    <w:rPr>
      <w:kern w:val="2"/>
      <w:lang w:val="en-CA"/>
      <w14:ligatures w14:val="standardContextual"/>
    </w:rPr>
  </w:style>
  <w:style w:type="paragraph" w:styleId="TOC2">
    <w:name w:val="toc 2"/>
    <w:basedOn w:val="Normal"/>
    <w:next w:val="Normal"/>
    <w:autoRedefine/>
    <w:uiPriority w:val="39"/>
    <w:unhideWhenUsed/>
    <w:rsid w:val="00B12739"/>
    <w:pPr>
      <w:tabs>
        <w:tab w:val="left" w:pos="880"/>
        <w:tab w:val="right" w:leader="dot" w:pos="10070"/>
      </w:tabs>
      <w:spacing w:after="100"/>
      <w:ind w:left="220"/>
    </w:pPr>
    <w:rPr>
      <w:kern w:val="2"/>
      <w:lang w:val="en-CA"/>
      <w14:ligatures w14:val="standardContextual"/>
    </w:rPr>
  </w:style>
  <w:style w:type="paragraph" w:styleId="TOC3">
    <w:name w:val="toc 3"/>
    <w:basedOn w:val="Normal"/>
    <w:next w:val="Normal"/>
    <w:autoRedefine/>
    <w:uiPriority w:val="39"/>
    <w:unhideWhenUsed/>
    <w:rsid w:val="00B12739"/>
    <w:pPr>
      <w:spacing w:after="100"/>
      <w:ind w:left="440"/>
    </w:pPr>
    <w:rPr>
      <w:kern w:val="2"/>
      <w:lang w:val="en-CA"/>
      <w14:ligatures w14:val="standardContextual"/>
    </w:rPr>
  </w:style>
  <w:style w:type="paragraph" w:customStyle="1" w:styleId="xl97">
    <w:name w:val="xl97"/>
    <w:basedOn w:val="Normal"/>
    <w:rsid w:val="00B12739"/>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8">
    <w:name w:val="xl98"/>
    <w:basedOn w:val="Normal"/>
    <w:rsid w:val="00B1273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9">
    <w:name w:val="xl99"/>
    <w:basedOn w:val="Normal"/>
    <w:rsid w:val="00B12739"/>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100">
    <w:name w:val="xl100"/>
    <w:basedOn w:val="Normal"/>
    <w:rsid w:val="00B12739"/>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19073961">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987247176">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3.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image" Target="media/image5.sv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2.sv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png"/><Relationship Id="rId32"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eader" Target="header2.xml"/><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microsoft.com/office/2018/08/relationships/commentsExtensible" Target="commentsExtensible.xml"/><Relationship Id="rId27" Type="http://schemas.openxmlformats.org/officeDocument/2006/relationships/hyperlink" Target="https://github.com/stefanielane/CommunityStability.git" TargetMode="External"/><Relationship Id="rId30" Type="http://schemas.openxmlformats.org/officeDocument/2006/relationships/image" Target="media/image8.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F6DECD5-53D9-401C-B797-87924DC49D97}">
  <ds:schemaRefs>
    <ds:schemaRef ds:uri="http://schemas.openxmlformats.org/officeDocument/2006/bibliography"/>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38</Pages>
  <Words>16545</Words>
  <Characters>94308</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4</cp:revision>
  <cp:lastPrinted>2022-07-07T18:52:00Z</cp:lastPrinted>
  <dcterms:created xsi:type="dcterms:W3CDTF">2023-09-28T00:33:00Z</dcterms:created>
  <dcterms:modified xsi:type="dcterms:W3CDTF">2023-09-28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